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7315F" w14:textId="635E3144" w:rsidR="00491310" w:rsidRPr="003D1378" w:rsidRDefault="00CB7E51"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color w:val="666666"/>
        </w:rPr>
      </w:pPr>
      <w:r>
        <w:rPr>
          <w:noProof/>
        </w:rPr>
        <w:drawing>
          <wp:anchor distT="152400" distB="152400" distL="152400" distR="152400" simplePos="0" relativeHeight="251554304" behindDoc="0" locked="0" layoutInCell="1" allowOverlap="1" wp14:anchorId="4B2812B1" wp14:editId="731B92CD">
            <wp:simplePos x="0" y="0"/>
            <wp:positionH relativeFrom="margin">
              <wp:posOffset>4586605</wp:posOffset>
            </wp:positionH>
            <wp:positionV relativeFrom="page">
              <wp:posOffset>705485</wp:posOffset>
            </wp:positionV>
            <wp:extent cx="1644015" cy="528955"/>
            <wp:effectExtent l="0" t="0" r="0" b="0"/>
            <wp:wrapThrough wrapText="bothSides">
              <wp:wrapPolygon edited="0">
                <wp:start x="167" y="519"/>
                <wp:lineTo x="167" y="12447"/>
                <wp:lineTo x="667" y="18151"/>
                <wp:lineTo x="2002" y="20744"/>
                <wp:lineTo x="4505" y="20744"/>
                <wp:lineTo x="17187" y="18670"/>
                <wp:lineTo x="20691" y="16595"/>
                <wp:lineTo x="20190" y="11928"/>
                <wp:lineTo x="8009" y="9854"/>
                <wp:lineTo x="21024" y="7779"/>
                <wp:lineTo x="21358" y="2074"/>
                <wp:lineTo x="20190" y="519"/>
                <wp:lineTo x="167" y="519"/>
              </wp:wrapPolygon>
            </wp:wrapThrough>
            <wp:docPr id="184" name="officeArt obj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fficeArt object"/>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44015" cy="5289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g">
            <w:drawing>
              <wp:anchor distT="152400" distB="152400" distL="152400" distR="152400" simplePos="0" relativeHeight="251553280" behindDoc="0" locked="0" layoutInCell="1" allowOverlap="1" wp14:anchorId="5900DA7D" wp14:editId="373E1C74">
                <wp:simplePos x="0" y="0"/>
                <wp:positionH relativeFrom="margin">
                  <wp:posOffset>-929005</wp:posOffset>
                </wp:positionH>
                <wp:positionV relativeFrom="page">
                  <wp:posOffset>0</wp:posOffset>
                </wp:positionV>
                <wp:extent cx="7585075" cy="3613785"/>
                <wp:effectExtent l="0" t="0" r="0" b="0"/>
                <wp:wrapNone/>
                <wp:docPr id="1073742239" name="officeArt objec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585077" cy="3613786"/>
                          <a:chOff x="-1" y="0"/>
                          <a:chExt cx="7585302" cy="3613635"/>
                        </a:xfrm>
                      </wpg:grpSpPr>
                      <pic:pic xmlns:pic="http://schemas.openxmlformats.org/drawingml/2006/picture">
                        <pic:nvPicPr>
                          <pic:cNvPr id="1073742240" name="page1image40282480.png"/>
                          <pic:cNvPicPr>
                            <a:picLocks/>
                          </pic:cNvPicPr>
                        </pic:nvPicPr>
                        <pic:blipFill>
                          <a:blip r:embed="rId9"/>
                          <a:stretch>
                            <a:fillRect/>
                          </a:stretch>
                        </pic:blipFill>
                        <pic:spPr>
                          <a:xfrm>
                            <a:off x="-1" y="0"/>
                            <a:ext cx="7585302" cy="3613635"/>
                          </a:xfrm>
                          <a:prstGeom prst="rect">
                            <a:avLst/>
                          </a:prstGeom>
                          <a:ln w="12700" cap="flat">
                            <a:noFill/>
                            <a:miter lim="400000"/>
                          </a:ln>
                          <a:effectLst/>
                        </pic:spPr>
                      </pic:pic>
                      <wps:wsp>
                        <wps:cNvPr id="1073742241" name="Shape 1073741827"/>
                        <wps:cNvSpPr txBox="1">
                          <a:spLocks/>
                        </wps:cNvSpPr>
                        <wps:spPr>
                          <a:xfrm>
                            <a:off x="454381" y="2752794"/>
                            <a:ext cx="6676539" cy="860841"/>
                          </a:xfrm>
                          <a:prstGeom prst="rect">
                            <a:avLst/>
                          </a:prstGeom>
                          <a:noFill/>
                          <a:ln w="12700" cap="flat">
                            <a:noFill/>
                            <a:miter lim="400000"/>
                          </a:ln>
                          <a:effectLst/>
                        </wps:spPr>
                        <wps:txbx>
                          <w:txbxContent>
                            <w:p w14:paraId="66747B94" w14:textId="4636864C" w:rsidR="00C468EA" w:rsidRDefault="00C468EA"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88" w:lineRule="auto"/>
                                <w:jc w:val="center"/>
                              </w:pPr>
                              <w:r>
                                <w:rPr>
                                  <w:rFonts w:ascii="Arial Black" w:hAnsi="Arial Black"/>
                                  <w:color w:val="FFFFFF"/>
                                  <w:sz w:val="72"/>
                                  <w:szCs w:val="72"/>
                                </w:rPr>
                                <w:t>THÈSE DE DOCTORAT</w:t>
                              </w:r>
                            </w:p>
                          </w:txbxContent>
                        </wps:txbx>
                        <wps:bodyPr wrap="square" lIns="50800" tIns="50800" rIns="50800" bIns="50800" numCol="1" anchor="t">
                          <a:noAutofit/>
                        </wps:bodyPr>
                      </wps:wsp>
                    </wpg:wgp>
                  </a:graphicData>
                </a:graphic>
                <wp14:sizeRelH relativeFrom="page">
                  <wp14:pctWidth>0</wp14:pctWidth>
                </wp14:sizeRelH>
                <wp14:sizeRelV relativeFrom="page">
                  <wp14:pctHeight>0</wp14:pctHeight>
                </wp14:sizeRelV>
              </wp:anchor>
            </w:drawing>
          </mc:Choice>
          <mc:Fallback>
            <w:pict>
              <v:group w14:anchorId="5900DA7D" id="_x0000_s1026" style="position:absolute;left:0;text-align:left;margin-left:-73.15pt;margin-top:0;width:597.25pt;height:284.55pt;z-index:251553280;mso-wrap-distance-left:12pt;mso-wrap-distance-top:12pt;mso-wrap-distance-right:12pt;mso-wrap-distance-bottom:12pt;mso-position-horizontal-relative:margin;mso-position-vertical-relative:page" coordorigin="" coordsize="75853,3613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age1image40282480.png" o:spid="_x0000_s1027" type="#_x0000_t75" style="position:absolute;width:75853;height:361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" strokeweight="1pt">
                  <v:stroke miterlimit="4"/>
                  <v:imagedata r:id="rId10" o:title=""/>
                  <o:lock v:ext="edit" aspectratio="f"/>
                </v:shape>
                <v:shapetype id="_x0000_t202" coordsize="21600,21600" o:spt="202" path="m,l,21600r21600,l21600,xe">
                  <v:stroke joinstyle="miter"/>
                  <v:path gradientshapeok="t" o:connecttype="rect"/>
                </v:shapetype>
                <v:shape id="Shape 1073741827" o:spid="_x0000_s1028" type="#_x0000_t202" style="position:absolute;left:4543;top:27527;width:66766;height:86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" filled="f" stroked="f" strokeweight="1pt">
                  <v:stroke miterlimit="4"/>
                  <v:textbox inset="4pt,4pt,4pt,4pt">
                    <w:txbxContent>
                      <w:p w14:paraId="66747B94" w14:textId="4636864C" w:rsidR="00C468EA" w:rsidRDefault="00C468EA"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88" w:lineRule="auto"/>
                          <w:jc w:val="center"/>
                        </w:pPr>
                        <w:r>
                          <w:rPr>
                            <w:rFonts w:ascii="Arial Black" w:hAnsi="Arial Black"/>
                            <w:color w:val="FFFFFF"/>
                            <w:sz w:val="72"/>
                            <w:szCs w:val="72"/>
                          </w:rPr>
                          <w:t>THÈSE DE DOCTORAT</w:t>
                        </w:r>
                      </w:p>
                    </w:txbxContent>
                  </v:textbox>
                </v:shape>
                <w10:wrap anchorx="margin" anchory="page"/>
              </v:group>
            </w:pict>
          </mc:Fallback>
        </mc:AlternateContent>
      </w:r>
    </w:p>
    <w:p w14:paraId="482DB5A5"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color w:val="666666"/>
        </w:rPr>
      </w:pPr>
    </w:p>
    <w:p w14:paraId="1C9E5442"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color w:val="666666"/>
        </w:rPr>
      </w:pPr>
    </w:p>
    <w:p w14:paraId="01132F3D"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color w:val="666666"/>
        </w:rPr>
      </w:pPr>
    </w:p>
    <w:p w14:paraId="5807E0AB"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color w:val="666666"/>
        </w:rPr>
      </w:pPr>
    </w:p>
    <w:p w14:paraId="4142F217"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color w:val="666666"/>
        </w:rPr>
      </w:pPr>
    </w:p>
    <w:p w14:paraId="404E25DC"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80" w:lineRule="atLeast"/>
        <w:ind w:firstLine="283"/>
        <w:rPr>
          <w:rFonts w:ascii="Times Roman" w:eastAsia="Times Roman" w:hAnsi="Times Roman" w:cs="Times Roman"/>
        </w:rPr>
      </w:pPr>
      <w:r w:rsidRPr="003D1378">
        <w:rPr>
          <w:rFonts w:ascii="Times Roman" w:hAnsi="Times Roman"/>
        </w:rPr>
        <w:t xml:space="preserve"> </w:t>
      </w:r>
    </w:p>
    <w:p w14:paraId="110F4A08"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80" w:lineRule="atLeast"/>
        <w:ind w:firstLine="283"/>
        <w:rPr>
          <w:rFonts w:ascii="Times Roman" w:eastAsia="Times Roman" w:hAnsi="Times Roman" w:cs="Times Roman"/>
        </w:rPr>
      </w:pPr>
    </w:p>
    <w:p w14:paraId="1297D7F8"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color w:val="666666"/>
        </w:rPr>
      </w:pPr>
    </w:p>
    <w:p w14:paraId="66450E5F" w14:textId="77777777" w:rsidR="00491310" w:rsidRPr="003D1378" w:rsidRDefault="00491310" w:rsidP="0049131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color w:val="666666"/>
        </w:rPr>
      </w:pPr>
    </w:p>
    <w:p w14:paraId="48774483" w14:textId="77777777" w:rsidR="00C84594" w:rsidRPr="008B4301" w:rsidRDefault="00C84594" w:rsidP="00A47328">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firstLine="0"/>
        <w:rPr>
          <w:rFonts w:ascii="Arial" w:hAnsi="Arial" w:cs="Arial"/>
          <w:sz w:val="52"/>
          <w:szCs w:val="52"/>
        </w:rPr>
      </w:pPr>
    </w:p>
    <w:p w14:paraId="70D406A4" w14:textId="03C91524" w:rsidR="006D408E" w:rsidRPr="00F74E3C" w:rsidRDefault="00491310" w:rsidP="00B722D2">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firstLine="283"/>
        <w:jc w:val="center"/>
        <w:rPr>
          <w:rFonts w:eastAsia="Baskerville" w:cs="Arial"/>
          <w:sz w:val="52"/>
          <w:szCs w:val="52"/>
        </w:rPr>
      </w:pPr>
      <w:r w:rsidRPr="00F74E3C">
        <w:rPr>
          <w:rFonts w:cs="Arial"/>
          <w:sz w:val="52"/>
          <w:szCs w:val="52"/>
        </w:rPr>
        <w:t>De la modélisation à la notation</w:t>
      </w:r>
    </w:p>
    <w:p w14:paraId="72BAE345" w14:textId="6B4FD610" w:rsidR="00491310" w:rsidRPr="00F74E3C" w:rsidRDefault="00491310" w:rsidP="004865FB">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line="276" w:lineRule="auto"/>
        <w:ind w:firstLine="284"/>
        <w:jc w:val="center"/>
        <w:rPr>
          <w:rFonts w:eastAsia="Baskerville SemiBold" w:cs="Arial"/>
          <w:b/>
          <w:bCs/>
          <w:sz w:val="48"/>
          <w:szCs w:val="48"/>
        </w:rPr>
      </w:pPr>
      <w:r w:rsidRPr="00F74E3C">
        <w:rPr>
          <w:rFonts w:cs="Arial"/>
          <w:b/>
          <w:bCs/>
          <w:sz w:val="48"/>
          <w:szCs w:val="48"/>
        </w:rPr>
        <w:t>Alireza FARHANG</w:t>
      </w:r>
    </w:p>
    <w:p w14:paraId="3AA1377F" w14:textId="7C2093C7" w:rsidR="00B722D2" w:rsidRPr="00F74E3C" w:rsidRDefault="00491310" w:rsidP="00F74E3C">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line="276" w:lineRule="auto"/>
        <w:ind w:firstLine="284"/>
        <w:jc w:val="center"/>
        <w:rPr>
          <w:rFonts w:cs="Arial"/>
          <w:sz w:val="28"/>
          <w:szCs w:val="28"/>
        </w:rPr>
      </w:pPr>
      <w:r w:rsidRPr="00F74E3C">
        <w:rPr>
          <w:rFonts w:cs="Arial"/>
          <w:sz w:val="28"/>
          <w:szCs w:val="28"/>
        </w:rPr>
        <w:t>Laboratoire</w:t>
      </w:r>
      <w:r w:rsidR="00226D05" w:rsidRPr="00F74E3C">
        <w:rPr>
          <w:rFonts w:cs="Arial"/>
          <w:sz w:val="28"/>
          <w:szCs w:val="28"/>
        </w:rPr>
        <w:t>s</w:t>
      </w:r>
      <w:r w:rsidRPr="00F74E3C">
        <w:rPr>
          <w:rFonts w:cs="Arial"/>
          <w:sz w:val="28"/>
          <w:szCs w:val="28"/>
        </w:rPr>
        <w:t xml:space="preserve"> CTEL, EA 6307, ARIA</w:t>
      </w:r>
    </w:p>
    <w:p w14:paraId="4091063F" w14:textId="77777777" w:rsidR="00A60804" w:rsidRPr="00F74E3C" w:rsidRDefault="00A36CB5" w:rsidP="00A60804">
      <w:pPr>
        <w:pStyle w:val="Paragraphestandard"/>
        <w:ind w:right="-142" w:hanging="142"/>
        <w:rPr>
          <w:rFonts w:ascii="Baskerville" w:hAnsi="Baskerville" w:cs="Arial"/>
          <w:b/>
          <w:bCs/>
        </w:rPr>
      </w:pPr>
      <w:r w:rsidRPr="00F74E3C">
        <w:rPr>
          <w:rFonts w:ascii="Baskerville" w:hAnsi="Baskerville" w:cs="Arial"/>
          <w:b/>
          <w:bCs/>
        </w:rPr>
        <w:t>Présentée en vue de l’obtention</w:t>
      </w:r>
      <w:r w:rsidR="00C912D7" w:rsidRPr="00F74E3C">
        <w:rPr>
          <w:rFonts w:ascii="Baskerville" w:hAnsi="Baskerville" w:cs="Arial"/>
          <w:b/>
          <w:bCs/>
        </w:rPr>
        <w:tab/>
      </w:r>
      <w:r w:rsidR="00C912D7" w:rsidRPr="00F74E3C">
        <w:rPr>
          <w:rFonts w:ascii="Baskerville" w:hAnsi="Baskerville" w:cs="Arial"/>
          <w:b/>
          <w:bCs/>
        </w:rPr>
        <w:tab/>
      </w:r>
      <w:r w:rsidR="003F48F0" w:rsidRPr="00F74E3C">
        <w:rPr>
          <w:rFonts w:ascii="Baskerville" w:hAnsi="Baskerville" w:cs="Arial"/>
          <w:b/>
          <w:bCs/>
        </w:rPr>
        <w:t>Devant le jury, composé de :</w:t>
      </w:r>
    </w:p>
    <w:p w14:paraId="716D9337" w14:textId="16A97236" w:rsidR="00C912D7" w:rsidRPr="00F74E3C" w:rsidRDefault="00A36CB5" w:rsidP="00A60804">
      <w:pPr>
        <w:pStyle w:val="Paragraphestandard"/>
        <w:ind w:right="-142" w:hanging="142"/>
        <w:rPr>
          <w:rFonts w:ascii="Baskerville" w:hAnsi="Baskerville" w:cs="Arial"/>
          <w:b/>
          <w:bCs/>
        </w:rPr>
      </w:pPr>
      <w:r w:rsidRPr="00F74E3C">
        <w:rPr>
          <w:rFonts w:ascii="Baskerville" w:hAnsi="Baskerville" w:cs="Arial"/>
          <w:b/>
          <w:bCs/>
        </w:rPr>
        <w:t>du grade de docteur en</w:t>
      </w:r>
      <w:r w:rsidR="00C912D7" w:rsidRPr="00F74E3C">
        <w:rPr>
          <w:rFonts w:ascii="Baskerville" w:hAnsi="Baskerville" w:cs="Arial"/>
        </w:rPr>
        <w:tab/>
      </w:r>
      <w:r w:rsidR="00C912D7" w:rsidRPr="00F74E3C">
        <w:rPr>
          <w:rFonts w:ascii="Baskerville" w:hAnsi="Baskerville" w:cs="Arial"/>
        </w:rPr>
        <w:tab/>
      </w:r>
      <w:r w:rsidR="00A60804" w:rsidRPr="00F74E3C">
        <w:rPr>
          <w:rFonts w:ascii="Baskerville" w:hAnsi="Baskerville" w:cs="Arial"/>
        </w:rPr>
        <w:tab/>
      </w:r>
      <w:r w:rsidR="00C912D7" w:rsidRPr="00F74E3C">
        <w:rPr>
          <w:rFonts w:ascii="Baskerville" w:hAnsi="Baskerville" w:cs="Arial"/>
        </w:rPr>
        <w:t>Frank Agsteribbe, Compositeur,</w:t>
      </w:r>
    </w:p>
    <w:p w14:paraId="482CA5BE" w14:textId="77777777" w:rsidR="00A60804" w:rsidRPr="00F74E3C" w:rsidRDefault="00C912D7" w:rsidP="00A60804">
      <w:pPr>
        <w:pStyle w:val="Paragraphestandard"/>
        <w:ind w:right="-142" w:hanging="142"/>
        <w:rPr>
          <w:rFonts w:ascii="Baskerville" w:hAnsi="Baskerville" w:cs="Arial"/>
        </w:rPr>
      </w:pPr>
      <w:r w:rsidRPr="00F74E3C">
        <w:rPr>
          <w:rFonts w:ascii="Baskerville" w:hAnsi="Baskerville" w:cs="Arial"/>
        </w:rPr>
        <w:t>Arts vivants, dominante musique</w:t>
      </w:r>
      <w:r w:rsidRPr="00F74E3C">
        <w:rPr>
          <w:rFonts w:ascii="Baskerville" w:hAnsi="Baskerville" w:cs="Arial"/>
        </w:rPr>
        <w:tab/>
      </w:r>
      <w:r w:rsidRPr="00F74E3C">
        <w:rPr>
          <w:rFonts w:ascii="Baskerville" w:hAnsi="Baskerville" w:cs="Arial"/>
        </w:rPr>
        <w:tab/>
      </w:r>
      <w:r w:rsidRPr="00F74E3C">
        <w:rPr>
          <w:rFonts w:ascii="Baskerville" w:hAnsi="Baskerville" w:cs="Arial"/>
        </w:rPr>
        <w:tab/>
        <w:t>Académie royal des beaux-arts d’Anvers</w:t>
      </w:r>
    </w:p>
    <w:p w14:paraId="0AC73660" w14:textId="73DF4343" w:rsidR="00C912D7" w:rsidRPr="00F74E3C" w:rsidRDefault="00C912D7" w:rsidP="00A60804">
      <w:pPr>
        <w:pStyle w:val="Paragraphestandard"/>
        <w:ind w:right="-142" w:hanging="142"/>
        <w:rPr>
          <w:rFonts w:ascii="Baskerville" w:hAnsi="Baskerville" w:cs="Arial"/>
        </w:rPr>
      </w:pPr>
      <w:r w:rsidRPr="00F74E3C">
        <w:rPr>
          <w:rFonts w:ascii="Baskerville" w:hAnsi="Baskerville" w:cs="Arial"/>
          <w:b/>
          <w:bCs/>
        </w:rPr>
        <w:t>d’</w:t>
      </w:r>
      <w:r w:rsidRPr="00F74E3C">
        <w:rPr>
          <w:rFonts w:ascii="Baskerville" w:hAnsi="Baskerville" w:cs="Arial"/>
        </w:rPr>
        <w:t>Université Côte d’Azur</w:t>
      </w:r>
      <w:r w:rsidR="00A60804" w:rsidRPr="00F74E3C">
        <w:rPr>
          <w:rFonts w:ascii="Baskerville" w:hAnsi="Baskerville" w:cs="Arial"/>
        </w:rPr>
        <w:tab/>
      </w:r>
      <w:r w:rsidRPr="00F74E3C">
        <w:rPr>
          <w:rFonts w:ascii="Baskerville" w:hAnsi="Baskerville" w:cs="Arial"/>
          <w:b/>
          <w:bCs/>
        </w:rPr>
        <w:tab/>
      </w:r>
      <w:r w:rsidRPr="00F74E3C">
        <w:rPr>
          <w:rFonts w:ascii="Baskerville" w:hAnsi="Baskerville" w:cs="Arial"/>
          <w:b/>
          <w:bCs/>
        </w:rPr>
        <w:tab/>
      </w:r>
      <w:r w:rsidRPr="00F74E3C">
        <w:rPr>
          <w:rFonts w:ascii="Baskerville" w:hAnsi="Baskerville" w:cs="Arial"/>
        </w:rPr>
        <w:t>Michelle Agnes, Compositrice,</w:t>
      </w:r>
    </w:p>
    <w:p w14:paraId="5ED28312" w14:textId="6A2D3F71" w:rsidR="00822DD6" w:rsidRPr="00F74E3C" w:rsidRDefault="00C912D7" w:rsidP="00A60804">
      <w:pPr>
        <w:pStyle w:val="Paragraphestandard"/>
        <w:ind w:right="-142" w:hanging="142"/>
        <w:rPr>
          <w:rFonts w:ascii="Baskerville" w:hAnsi="Baskerville" w:cs="Arial"/>
        </w:rPr>
      </w:pPr>
      <w:r w:rsidRPr="00F74E3C">
        <w:rPr>
          <w:rFonts w:ascii="Baskerville" w:hAnsi="Baskerville" w:cs="Arial"/>
          <w:b/>
          <w:bCs/>
        </w:rPr>
        <w:t>et d’</w:t>
      </w:r>
      <w:r w:rsidRPr="00F74E3C">
        <w:rPr>
          <w:rFonts w:ascii="Baskerville" w:hAnsi="Baskerville" w:cs="Arial"/>
        </w:rPr>
        <w:t>Université d’Anvers</w:t>
      </w:r>
      <w:r w:rsidRPr="00F74E3C">
        <w:rPr>
          <w:rFonts w:ascii="Baskerville" w:hAnsi="Baskerville" w:cs="Arial"/>
        </w:rPr>
        <w:tab/>
      </w:r>
      <w:r w:rsidRPr="00F74E3C">
        <w:rPr>
          <w:rFonts w:ascii="Baskerville" w:hAnsi="Baskerville" w:cs="Arial"/>
        </w:rPr>
        <w:tab/>
      </w:r>
      <w:r w:rsidRPr="00F74E3C">
        <w:rPr>
          <w:rFonts w:ascii="Baskerville" w:hAnsi="Baskerville" w:cs="Arial"/>
        </w:rPr>
        <w:tab/>
      </w:r>
      <w:r w:rsidRPr="00F74E3C">
        <w:rPr>
          <w:rFonts w:ascii="Baskerville" w:hAnsi="Baskerville" w:cs="Arial"/>
        </w:rPr>
        <w:tab/>
        <w:t>Conservatoire du 16</w:t>
      </w:r>
      <w:r w:rsidRPr="00F74E3C">
        <w:rPr>
          <w:rFonts w:ascii="Baskerville" w:hAnsi="Baskerville" w:cs="Arial"/>
          <w:vertAlign w:val="superscript"/>
        </w:rPr>
        <w:t>ème</w:t>
      </w:r>
      <w:r w:rsidRPr="00F74E3C">
        <w:rPr>
          <w:rFonts w:ascii="Baskerville" w:hAnsi="Baskerville" w:cs="Arial"/>
        </w:rPr>
        <w:t xml:space="preserve"> arrondissement</w:t>
      </w:r>
    </w:p>
    <w:p w14:paraId="7630E654" w14:textId="713D903A" w:rsidR="00A60804" w:rsidRPr="00F74E3C" w:rsidRDefault="00C912D7" w:rsidP="00A60804">
      <w:pPr>
        <w:pStyle w:val="Paragraphestandard"/>
        <w:ind w:right="-142" w:hanging="142"/>
        <w:rPr>
          <w:rFonts w:ascii="Baskerville" w:hAnsi="Baskerville" w:cs="Arial"/>
        </w:rPr>
      </w:pPr>
      <w:r w:rsidRPr="00F74E3C">
        <w:rPr>
          <w:rFonts w:ascii="Baskerville" w:hAnsi="Baskerville" w:cs="Arial"/>
          <w:b/>
          <w:bCs/>
        </w:rPr>
        <w:t>Dirigée par</w:t>
      </w:r>
      <w:r w:rsidRPr="00F74E3C">
        <w:rPr>
          <w:rFonts w:ascii="Baskerville" w:hAnsi="Baskerville" w:cs="Arial"/>
        </w:rPr>
        <w:t xml:space="preserve"> :</w:t>
      </w:r>
      <w:r w:rsidR="00603830" w:rsidRPr="00F74E3C">
        <w:rPr>
          <w:rFonts w:ascii="Baskerville" w:hAnsi="Baskerville" w:cs="Arial"/>
        </w:rPr>
        <w:t xml:space="preserve"> Jean-François Trubert /</w:t>
      </w:r>
      <w:r w:rsidR="00A60804" w:rsidRPr="00F74E3C">
        <w:rPr>
          <w:rFonts w:ascii="Baskerville" w:hAnsi="Baskerville" w:cs="Arial"/>
        </w:rPr>
        <w:tab/>
      </w:r>
      <w:r w:rsidRPr="00F74E3C">
        <w:rPr>
          <w:rFonts w:ascii="Baskerville" w:hAnsi="Baskerville" w:cs="Arial"/>
        </w:rPr>
        <w:t>Jean-Louis Giavitto, Directeur de recherche,</w:t>
      </w:r>
    </w:p>
    <w:p w14:paraId="620D5D00" w14:textId="77777777" w:rsidR="00A60804" w:rsidRPr="00F74E3C" w:rsidRDefault="00603830" w:rsidP="00A60804">
      <w:pPr>
        <w:pStyle w:val="Paragraphestandard"/>
        <w:ind w:right="-142" w:hanging="142"/>
        <w:rPr>
          <w:rFonts w:ascii="Baskerville" w:hAnsi="Baskerville" w:cs="Arial"/>
        </w:rPr>
      </w:pPr>
      <w:r w:rsidRPr="00F74E3C">
        <w:rPr>
          <w:rFonts w:ascii="Baskerville" w:hAnsi="Baskerville" w:cs="Arial"/>
        </w:rPr>
        <w:t>Kurt Vanhoutte</w:t>
      </w:r>
      <w:r w:rsidR="00C912D7" w:rsidRPr="00F74E3C">
        <w:rPr>
          <w:rFonts w:ascii="Baskerville" w:hAnsi="Baskerville" w:cs="Arial"/>
        </w:rPr>
        <w:tab/>
      </w:r>
      <w:r w:rsidR="00C912D7" w:rsidRPr="00F74E3C">
        <w:rPr>
          <w:rFonts w:ascii="Baskerville" w:hAnsi="Baskerville" w:cs="Arial"/>
        </w:rPr>
        <w:tab/>
      </w:r>
      <w:r w:rsidR="00C912D7" w:rsidRPr="00F74E3C">
        <w:rPr>
          <w:rFonts w:ascii="Baskerville" w:hAnsi="Baskerville" w:cs="Arial"/>
        </w:rPr>
        <w:tab/>
      </w:r>
      <w:r w:rsidR="00A60804" w:rsidRPr="00F74E3C">
        <w:rPr>
          <w:rFonts w:ascii="Baskerville" w:hAnsi="Baskerville" w:cs="Arial"/>
        </w:rPr>
        <w:tab/>
      </w:r>
      <w:r w:rsidR="00A60804" w:rsidRPr="00F74E3C">
        <w:rPr>
          <w:rFonts w:ascii="Baskerville" w:hAnsi="Baskerville" w:cs="Arial"/>
        </w:rPr>
        <w:tab/>
      </w:r>
      <w:r w:rsidR="00A60804" w:rsidRPr="00F74E3C">
        <w:rPr>
          <w:rFonts w:ascii="Baskerville" w:hAnsi="Baskerville" w:cs="Arial"/>
        </w:rPr>
        <w:tab/>
      </w:r>
      <w:r w:rsidR="00C912D7" w:rsidRPr="00F74E3C">
        <w:rPr>
          <w:rFonts w:ascii="Baskerville" w:hAnsi="Baskerville" w:cs="Arial"/>
        </w:rPr>
        <w:t>Université Paris Sud (Paris XI)</w:t>
      </w:r>
    </w:p>
    <w:p w14:paraId="1A089C35" w14:textId="77777777" w:rsidR="00A60804" w:rsidRPr="00F74E3C" w:rsidRDefault="00603830" w:rsidP="00A60804">
      <w:pPr>
        <w:pStyle w:val="Paragraphestandard"/>
        <w:ind w:right="-142" w:hanging="142"/>
        <w:rPr>
          <w:rFonts w:ascii="Baskerville" w:hAnsi="Baskerville" w:cs="Arial"/>
        </w:rPr>
      </w:pPr>
      <w:r w:rsidRPr="00F74E3C">
        <w:rPr>
          <w:rFonts w:ascii="Baskerville" w:hAnsi="Baskerville" w:cs="Arial"/>
          <w:b/>
          <w:bCs/>
        </w:rPr>
        <w:t>Co-encadrée par</w:t>
      </w:r>
      <w:r w:rsidRPr="00F74E3C">
        <w:rPr>
          <w:rFonts w:ascii="Baskerville" w:hAnsi="Baskerville" w:cs="Arial"/>
        </w:rPr>
        <w:t xml:space="preserve"> : François Paris /</w:t>
      </w:r>
      <w:r w:rsidRPr="00F74E3C">
        <w:rPr>
          <w:rFonts w:ascii="Baskerville" w:hAnsi="Baskerville" w:cs="Arial"/>
        </w:rPr>
        <w:tab/>
      </w:r>
      <w:r w:rsidR="00822DD6" w:rsidRPr="00F74E3C">
        <w:rPr>
          <w:rFonts w:ascii="Baskerville" w:hAnsi="Baskerville" w:cs="Arial"/>
        </w:rPr>
        <w:tab/>
      </w:r>
      <w:r w:rsidR="00C912D7" w:rsidRPr="00F74E3C">
        <w:rPr>
          <w:rFonts w:ascii="Baskerville" w:hAnsi="Baskerville" w:cs="Arial"/>
        </w:rPr>
        <w:t>Martin Laliberté, Professeur en musicologie,</w:t>
      </w:r>
    </w:p>
    <w:p w14:paraId="644CB1AE" w14:textId="77777777" w:rsidR="00A60804" w:rsidRPr="00F74E3C" w:rsidRDefault="00603830" w:rsidP="00A60804">
      <w:pPr>
        <w:pStyle w:val="Paragraphestandard"/>
        <w:ind w:right="-142" w:hanging="142"/>
        <w:rPr>
          <w:rFonts w:ascii="Baskerville" w:hAnsi="Baskerville" w:cs="Arial"/>
        </w:rPr>
      </w:pPr>
      <w:r w:rsidRPr="00F74E3C">
        <w:rPr>
          <w:rFonts w:ascii="Baskerville" w:hAnsi="Baskerville" w:cs="Arial"/>
        </w:rPr>
        <w:t>Frank Agsteribbe</w:t>
      </w:r>
      <w:r w:rsidR="00C912D7" w:rsidRPr="00F74E3C">
        <w:rPr>
          <w:rFonts w:ascii="Baskerville" w:hAnsi="Baskerville" w:cs="Arial"/>
        </w:rPr>
        <w:tab/>
      </w:r>
      <w:r w:rsidRPr="00F74E3C">
        <w:rPr>
          <w:rFonts w:ascii="Baskerville" w:hAnsi="Baskerville" w:cs="Arial"/>
        </w:rPr>
        <w:tab/>
      </w:r>
      <w:r w:rsidRPr="00F74E3C">
        <w:rPr>
          <w:rFonts w:ascii="Baskerville" w:hAnsi="Baskerville" w:cs="Arial"/>
        </w:rPr>
        <w:tab/>
      </w:r>
      <w:r w:rsidR="00A60804" w:rsidRPr="00F74E3C">
        <w:rPr>
          <w:rFonts w:ascii="Baskerville" w:hAnsi="Baskerville" w:cs="Arial"/>
        </w:rPr>
        <w:tab/>
      </w:r>
      <w:r w:rsidR="00A60804" w:rsidRPr="00F74E3C">
        <w:rPr>
          <w:rFonts w:ascii="Baskerville" w:hAnsi="Baskerville" w:cs="Arial"/>
        </w:rPr>
        <w:tab/>
      </w:r>
      <w:r w:rsidR="00C912D7" w:rsidRPr="00F74E3C">
        <w:rPr>
          <w:rFonts w:ascii="Baskerville" w:hAnsi="Baskerville" w:cs="Arial"/>
        </w:rPr>
        <w:t>Université Gustave Eiffel</w:t>
      </w:r>
    </w:p>
    <w:p w14:paraId="73C81DC1" w14:textId="61D2FF06" w:rsidR="00C912D7" w:rsidRPr="00F74E3C" w:rsidRDefault="00603830" w:rsidP="00A60804">
      <w:pPr>
        <w:pStyle w:val="Paragraphestandard"/>
        <w:ind w:right="-142" w:hanging="142"/>
        <w:rPr>
          <w:rFonts w:ascii="Baskerville" w:hAnsi="Baskerville" w:cs="Arial"/>
        </w:rPr>
      </w:pPr>
      <w:r w:rsidRPr="00F74E3C">
        <w:rPr>
          <w:rFonts w:ascii="Baskerville" w:hAnsi="Baskerville" w:cs="Arial"/>
          <w:b/>
          <w:bCs/>
        </w:rPr>
        <w:t>Soutenue le</w:t>
      </w:r>
      <w:r w:rsidRPr="00F74E3C">
        <w:rPr>
          <w:rFonts w:ascii="Baskerville" w:hAnsi="Baskerville" w:cs="Arial"/>
        </w:rPr>
        <w:t xml:space="preserve"> : 21 janvier 2023</w:t>
      </w:r>
      <w:r w:rsidR="00C912D7" w:rsidRPr="00F74E3C">
        <w:rPr>
          <w:rFonts w:ascii="Baskerville" w:hAnsi="Baskerville" w:cs="Arial"/>
        </w:rPr>
        <w:tab/>
      </w:r>
      <w:r w:rsidR="00C912D7" w:rsidRPr="00F74E3C">
        <w:rPr>
          <w:rFonts w:ascii="Baskerville" w:hAnsi="Baskerville" w:cs="Arial"/>
        </w:rPr>
        <w:tab/>
      </w:r>
      <w:r w:rsidR="00C912D7" w:rsidRPr="00F74E3C">
        <w:rPr>
          <w:rFonts w:ascii="Baskerville" w:eastAsia="Arial Unicode MS" w:hAnsi="Baskerville" w:cs="Arial"/>
        </w:rPr>
        <w:t>Julie Mansion-Vaquié, Maîtresse de conférence</w:t>
      </w:r>
    </w:p>
    <w:p w14:paraId="7C181666" w14:textId="3138A8DF" w:rsidR="00822DD6" w:rsidRPr="00F74E3C" w:rsidRDefault="00C912D7" w:rsidP="00A60804">
      <w:pPr>
        <w:pStyle w:val="Paragraphestandard"/>
        <w:ind w:right="-142" w:hanging="142"/>
        <w:rPr>
          <w:rFonts w:ascii="Baskerville" w:eastAsia="Arial Unicode MS" w:hAnsi="Baskerville" w:cs="Arial"/>
        </w:rPr>
      </w:pPr>
      <w:r w:rsidRPr="00F74E3C">
        <w:rPr>
          <w:rFonts w:ascii="Baskerville" w:hAnsi="Baskerville" w:cs="Arial"/>
        </w:rPr>
        <w:tab/>
      </w:r>
      <w:r w:rsidRPr="00F74E3C">
        <w:rPr>
          <w:rFonts w:ascii="Baskerville" w:hAnsi="Baskerville" w:cs="Arial"/>
        </w:rPr>
        <w:tab/>
      </w:r>
      <w:r w:rsidRPr="00F74E3C">
        <w:rPr>
          <w:rFonts w:ascii="Baskerville" w:hAnsi="Baskerville" w:cs="Arial"/>
        </w:rPr>
        <w:tab/>
      </w:r>
      <w:r w:rsidRPr="00F74E3C">
        <w:rPr>
          <w:rFonts w:ascii="Baskerville" w:hAnsi="Baskerville" w:cs="Arial"/>
        </w:rPr>
        <w:tab/>
      </w:r>
      <w:r w:rsidRPr="00F74E3C">
        <w:rPr>
          <w:rFonts w:ascii="Baskerville" w:hAnsi="Baskerville" w:cs="Arial"/>
        </w:rPr>
        <w:tab/>
      </w:r>
      <w:r w:rsidR="00603830" w:rsidRPr="00F74E3C">
        <w:rPr>
          <w:rFonts w:ascii="Baskerville" w:hAnsi="Baskerville" w:cs="Arial"/>
        </w:rPr>
        <w:tab/>
      </w:r>
      <w:r w:rsidR="00603830" w:rsidRPr="00F74E3C">
        <w:rPr>
          <w:rFonts w:ascii="Baskerville" w:hAnsi="Baskerville" w:cs="Arial"/>
        </w:rPr>
        <w:tab/>
      </w:r>
      <w:r w:rsidR="00A60804" w:rsidRPr="00F74E3C">
        <w:rPr>
          <w:rFonts w:ascii="Baskerville" w:hAnsi="Baskerville" w:cs="Arial"/>
        </w:rPr>
        <w:tab/>
      </w:r>
      <w:r w:rsidRPr="00F74E3C">
        <w:rPr>
          <w:rFonts w:ascii="Baskerville" w:hAnsi="Baskerville" w:cs="Arial"/>
        </w:rPr>
        <w:t>Université Côte d’Azur</w:t>
      </w:r>
    </w:p>
    <w:p w14:paraId="7EF53CB6" w14:textId="77777777" w:rsidR="00A60804" w:rsidRPr="00F74E3C" w:rsidRDefault="00C912D7" w:rsidP="00A60804">
      <w:pPr>
        <w:pStyle w:val="Paragraphestandard"/>
        <w:ind w:left="3540" w:right="-142" w:firstLine="708"/>
        <w:rPr>
          <w:rFonts w:ascii="Baskerville" w:hAnsi="Baskerville" w:cs="Arial"/>
        </w:rPr>
      </w:pPr>
      <w:r w:rsidRPr="00F74E3C">
        <w:rPr>
          <w:rFonts w:ascii="Baskerville" w:hAnsi="Baskerville" w:cs="Arial"/>
        </w:rPr>
        <w:t>Tristan Murail, Compositeur, Professeur émérite,</w:t>
      </w:r>
    </w:p>
    <w:p w14:paraId="481297F8" w14:textId="77777777" w:rsidR="00A60804" w:rsidRPr="00F74E3C" w:rsidRDefault="00C912D7" w:rsidP="00A60804">
      <w:pPr>
        <w:pStyle w:val="Paragraphestandard"/>
        <w:ind w:left="4248" w:right="-142" w:firstLine="708"/>
        <w:rPr>
          <w:rFonts w:ascii="Baskerville" w:hAnsi="Baskerville" w:cs="Arial"/>
        </w:rPr>
      </w:pPr>
      <w:r w:rsidRPr="00F74E3C">
        <w:rPr>
          <w:rFonts w:ascii="Baskerville" w:hAnsi="Baskerville" w:cs="Arial"/>
        </w:rPr>
        <w:t>Université de Columbia</w:t>
      </w:r>
    </w:p>
    <w:p w14:paraId="07189017" w14:textId="77777777" w:rsidR="00A60804" w:rsidRPr="00F74E3C" w:rsidRDefault="00A13967" w:rsidP="00A60804">
      <w:pPr>
        <w:pStyle w:val="Paragraphestandard"/>
        <w:ind w:left="4248" w:right="-284"/>
        <w:rPr>
          <w:rFonts w:ascii="Baskerville" w:hAnsi="Baskerville" w:cs="Arial"/>
        </w:rPr>
      </w:pPr>
      <w:r w:rsidRPr="00F74E3C">
        <w:rPr>
          <w:rFonts w:ascii="Baskerville" w:hAnsi="Baskerville" w:cs="Arial"/>
        </w:rPr>
        <w:t>François Paris, Compositeur,</w:t>
      </w:r>
      <w:r w:rsidR="00C912D7" w:rsidRPr="00F74E3C">
        <w:rPr>
          <w:rFonts w:ascii="Baskerville" w:hAnsi="Baskerville" w:cs="Arial"/>
        </w:rPr>
        <w:t xml:space="preserve"> </w:t>
      </w:r>
      <w:r w:rsidRPr="00F74E3C">
        <w:rPr>
          <w:rFonts w:ascii="Baskerville" w:hAnsi="Baskerville" w:cs="Arial"/>
        </w:rPr>
        <w:t>Enseignant</w:t>
      </w:r>
      <w:r w:rsidR="00A60804" w:rsidRPr="00F74E3C">
        <w:rPr>
          <w:rFonts w:ascii="Baskerville" w:hAnsi="Baskerville" w:cs="Arial"/>
        </w:rPr>
        <w:t>-chercheur</w:t>
      </w:r>
    </w:p>
    <w:p w14:paraId="4092F1B6" w14:textId="3CEA6459" w:rsidR="00603830" w:rsidRPr="00F74E3C" w:rsidRDefault="00A13967" w:rsidP="00A60804">
      <w:pPr>
        <w:pStyle w:val="Paragraphestandard"/>
        <w:ind w:left="4248" w:right="-284" w:firstLine="708"/>
        <w:rPr>
          <w:rFonts w:ascii="Baskerville" w:hAnsi="Baskerville" w:cs="Arial"/>
        </w:rPr>
      </w:pPr>
      <w:r w:rsidRPr="00F74E3C">
        <w:rPr>
          <w:rFonts w:ascii="Baskerville" w:hAnsi="Baskerville" w:cs="Arial"/>
        </w:rPr>
        <w:t>Université</w:t>
      </w:r>
      <w:r w:rsidR="00603830" w:rsidRPr="00F74E3C">
        <w:rPr>
          <w:rFonts w:ascii="Baskerville" w:hAnsi="Baskerville" w:cs="Arial"/>
        </w:rPr>
        <w:t xml:space="preserve"> Côte d’Azur</w:t>
      </w:r>
    </w:p>
    <w:p w14:paraId="2D9400B3" w14:textId="77777777" w:rsidR="00A60804" w:rsidRPr="00F74E3C" w:rsidRDefault="00A13967" w:rsidP="00A60804">
      <w:pPr>
        <w:pStyle w:val="Paragraphestandard"/>
        <w:ind w:left="3540" w:right="-142" w:firstLine="708"/>
        <w:rPr>
          <w:rFonts w:ascii="Baskerville" w:hAnsi="Baskerville" w:cs="Arial"/>
        </w:rPr>
      </w:pPr>
      <w:r w:rsidRPr="00F74E3C">
        <w:rPr>
          <w:rFonts w:ascii="Baskerville" w:hAnsi="Baskerville" w:cs="Arial"/>
        </w:rPr>
        <w:t>Vincent Tiffon, Professeur en musicologie,</w:t>
      </w:r>
    </w:p>
    <w:p w14:paraId="1142839A" w14:textId="77777777" w:rsidR="00A60804" w:rsidRPr="00F74E3C" w:rsidRDefault="00A13967" w:rsidP="00A60804">
      <w:pPr>
        <w:pStyle w:val="Paragraphestandard"/>
        <w:ind w:left="4248" w:right="-142" w:firstLine="708"/>
        <w:rPr>
          <w:rFonts w:ascii="Baskerville" w:hAnsi="Baskerville" w:cs="Arial"/>
        </w:rPr>
      </w:pPr>
      <w:r w:rsidRPr="00F74E3C">
        <w:rPr>
          <w:rFonts w:ascii="Baskerville" w:hAnsi="Baskerville" w:cs="Arial"/>
        </w:rPr>
        <w:t>Aix-Marseille Université</w:t>
      </w:r>
    </w:p>
    <w:p w14:paraId="421A1909" w14:textId="77777777" w:rsidR="00A60804" w:rsidRPr="00F74E3C" w:rsidRDefault="00A13967" w:rsidP="00A60804">
      <w:pPr>
        <w:pStyle w:val="Paragraphestandard"/>
        <w:ind w:left="4248" w:right="-142"/>
        <w:rPr>
          <w:rFonts w:ascii="Baskerville" w:hAnsi="Baskerville" w:cs="Arial"/>
        </w:rPr>
      </w:pPr>
      <w:r w:rsidRPr="00F74E3C">
        <w:rPr>
          <w:rFonts w:ascii="Baskerville" w:hAnsi="Baskerville" w:cs="Arial"/>
        </w:rPr>
        <w:t>Jean-François Trubert, Professeur en musicologie,</w:t>
      </w:r>
    </w:p>
    <w:p w14:paraId="5BD454BF" w14:textId="79794C85" w:rsidR="00A60804" w:rsidRPr="00F74E3C" w:rsidRDefault="00A13967" w:rsidP="00A60804">
      <w:pPr>
        <w:pStyle w:val="Paragraphestandard"/>
        <w:ind w:left="4248" w:right="-142" w:firstLine="708"/>
        <w:rPr>
          <w:rFonts w:ascii="Baskerville" w:hAnsi="Baskerville" w:cs="Arial"/>
        </w:rPr>
      </w:pPr>
      <w:r w:rsidRPr="00F74E3C">
        <w:rPr>
          <w:rFonts w:ascii="Baskerville" w:hAnsi="Baskerville" w:cs="Arial"/>
        </w:rPr>
        <w:t>Université Côte d’Azur</w:t>
      </w:r>
    </w:p>
    <w:p w14:paraId="6FDFD0DA" w14:textId="3841312E" w:rsidR="00A60804" w:rsidRPr="00F74E3C" w:rsidRDefault="00822DD6" w:rsidP="00A60804">
      <w:pPr>
        <w:pStyle w:val="Paragraphestandard"/>
        <w:ind w:left="4248" w:right="-142"/>
        <w:rPr>
          <w:rFonts w:ascii="Baskerville" w:hAnsi="Baskerville" w:cs="Arial"/>
        </w:rPr>
      </w:pPr>
      <w:r w:rsidRPr="00F74E3C">
        <w:rPr>
          <w:rFonts w:ascii="Baskerville" w:hAnsi="Baskerville" w:cs="Arial"/>
        </w:rPr>
        <w:t>Kurt Vanhoutte, Professeur en études théâtrales</w:t>
      </w:r>
      <w:r w:rsidR="00603830" w:rsidRPr="00F74E3C">
        <w:rPr>
          <w:rFonts w:ascii="Baskerville" w:hAnsi="Baskerville" w:cs="Arial"/>
        </w:rPr>
        <w:t>,</w:t>
      </w:r>
    </w:p>
    <w:p w14:paraId="46BD930C" w14:textId="1D7429F7" w:rsidR="00822DD6" w:rsidRPr="00F74E3C" w:rsidRDefault="00822DD6" w:rsidP="00A60804">
      <w:pPr>
        <w:pStyle w:val="Paragraphestandard"/>
        <w:ind w:left="4248" w:right="-142" w:firstLine="708"/>
        <w:rPr>
          <w:rFonts w:ascii="Baskerville" w:hAnsi="Baskerville" w:cs="Arial"/>
        </w:rPr>
      </w:pPr>
      <w:r w:rsidRPr="00F74E3C">
        <w:rPr>
          <w:rFonts w:ascii="Baskerville" w:hAnsi="Baskerville" w:cs="Arial"/>
        </w:rPr>
        <w:t>Université d’Anvers</w:t>
      </w:r>
    </w:p>
    <w:p w14:paraId="0DA3D515" w14:textId="0C7AA02E" w:rsidR="00A36CB5" w:rsidRPr="00C912D7" w:rsidRDefault="00F74E3C" w:rsidP="00FE4256">
      <w:pPr>
        <w:pStyle w:val="Paragraphestandard"/>
        <w:ind w:left="4956" w:hanging="4956"/>
        <w:rPr>
          <w:rFonts w:ascii="Arial" w:hAnsi="Arial" w:cs="Arial"/>
          <w:sz w:val="22"/>
          <w:szCs w:val="22"/>
        </w:rPr>
      </w:pPr>
      <w:r>
        <w:rPr>
          <w:rFonts w:ascii="Arial" w:hAnsi="Arial" w:cs="Arial"/>
          <w:noProof/>
          <w:sz w:val="20"/>
          <w:szCs w:val="20"/>
        </w:rPr>
        <w:drawing>
          <wp:anchor distT="0" distB="0" distL="114300" distR="114300" simplePos="0" relativeHeight="251694080" behindDoc="1" locked="0" layoutInCell="1" allowOverlap="1" wp14:anchorId="1FF51A86" wp14:editId="28FCE4BD">
            <wp:simplePos x="0" y="0"/>
            <wp:positionH relativeFrom="column">
              <wp:posOffset>3237865</wp:posOffset>
            </wp:positionH>
            <wp:positionV relativeFrom="paragraph">
              <wp:posOffset>39007</wp:posOffset>
            </wp:positionV>
            <wp:extent cx="1216025" cy="636270"/>
            <wp:effectExtent l="0" t="0" r="3175" b="0"/>
            <wp:wrapNone/>
            <wp:docPr id="1073741829" name="Picture 1073741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9" name="CIR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16025" cy="636270"/>
                    </a:xfrm>
                    <a:prstGeom prst="rect">
                      <a:avLst/>
                    </a:prstGeom>
                  </pic:spPr>
                </pic:pic>
              </a:graphicData>
            </a:graphic>
            <wp14:sizeRelH relativeFrom="page">
              <wp14:pctWidth>0</wp14:pctWidth>
            </wp14:sizeRelH>
            <wp14:sizeRelV relativeFrom="page">
              <wp14:pctHeight>0</wp14:pctHeight>
            </wp14:sizeRelV>
          </wp:anchor>
        </w:drawing>
      </w:r>
      <w:r w:rsidRPr="00BF4F86">
        <w:rPr>
          <w:noProof/>
        </w:rPr>
        <w:drawing>
          <wp:anchor distT="152400" distB="152400" distL="152400" distR="152400" simplePos="0" relativeHeight="251558400" behindDoc="1" locked="0" layoutInCell="1" allowOverlap="1" wp14:anchorId="5164FDF7" wp14:editId="191A9A3C">
            <wp:simplePos x="0" y="0"/>
            <wp:positionH relativeFrom="margin">
              <wp:posOffset>1399540</wp:posOffset>
            </wp:positionH>
            <wp:positionV relativeFrom="page">
              <wp:posOffset>9683750</wp:posOffset>
            </wp:positionV>
            <wp:extent cx="1663065" cy="330835"/>
            <wp:effectExtent l="0" t="0" r="635" b="0"/>
            <wp:wrapNone/>
            <wp:docPr id="180" name="officeArt objec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fficeArt object"/>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63065" cy="330835"/>
                    </a:xfrm>
                    <a:prstGeom prst="rect">
                      <a:avLst/>
                    </a:prstGeom>
                    <a:noFill/>
                    <a:ln>
                      <a:noFill/>
                    </a:ln>
                  </pic:spPr>
                </pic:pic>
              </a:graphicData>
            </a:graphic>
            <wp14:sizeRelH relativeFrom="page">
              <wp14:pctWidth>0</wp14:pctWidth>
            </wp14:sizeRelH>
            <wp14:sizeRelV relativeFrom="page">
              <wp14:pctHeight>0</wp14:pctHeight>
            </wp14:sizeRelV>
          </wp:anchor>
        </w:drawing>
      </w:r>
      <w:r w:rsidR="00251292" w:rsidRPr="00C912D7">
        <w:rPr>
          <w:rFonts w:ascii="Arial" w:hAnsi="Arial" w:cs="Arial"/>
          <w:sz w:val="22"/>
          <w:szCs w:val="22"/>
        </w:rPr>
        <w:t xml:space="preserve">   </w:t>
      </w:r>
    </w:p>
    <w:p w14:paraId="54B75A31" w14:textId="1220DDEE" w:rsidR="00251292" w:rsidRPr="00F9176F" w:rsidRDefault="00D7403B" w:rsidP="00F9176F">
      <w:pPr>
        <w:pStyle w:val="Paragraphestandard"/>
        <w:ind w:left="4820" w:hanging="4956"/>
        <w:rPr>
          <w:rFonts w:ascii="Arial" w:hAnsi="Arial" w:cs="Arial"/>
          <w:sz w:val="20"/>
          <w:szCs w:val="20"/>
        </w:rPr>
      </w:pPr>
      <w:r w:rsidRPr="008B4301">
        <w:rPr>
          <w:rFonts w:ascii="Arial" w:hAnsi="Arial" w:cs="Arial"/>
          <w:sz w:val="20"/>
          <w:szCs w:val="20"/>
        </w:rPr>
        <w:lastRenderedPageBreak/>
        <w:tab/>
      </w:r>
    </w:p>
    <w:p w14:paraId="7ADE5410" w14:textId="082BFB8B" w:rsidR="00F9176F" w:rsidRDefault="00F9176F" w:rsidP="00A60804">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firstLine="283"/>
        <w:jc w:val="center"/>
        <w:rPr>
          <w:rFonts w:ascii="Arial" w:hAnsi="Arial" w:cs="Arial"/>
          <w:sz w:val="52"/>
          <w:szCs w:val="52"/>
        </w:rPr>
      </w:pPr>
    </w:p>
    <w:p w14:paraId="108B3FB2" w14:textId="77777777" w:rsidR="00F74E3C" w:rsidRDefault="00F74E3C">
      <w:pPr>
        <w:rPr>
          <w:rFonts w:ascii="Baskerville" w:hAnsi="Baskerville" w:cs="Arial"/>
          <w:sz w:val="52"/>
          <w:szCs w:val="52"/>
        </w:rPr>
      </w:pPr>
      <w:r>
        <w:rPr>
          <w:rFonts w:cs="Arial"/>
          <w:sz w:val="52"/>
          <w:szCs w:val="52"/>
        </w:rPr>
        <w:br w:type="page"/>
      </w:r>
    </w:p>
    <w:p w14:paraId="420ABA92" w14:textId="38B2A561" w:rsidR="00A60804" w:rsidRPr="004B2FAA" w:rsidRDefault="00A60804" w:rsidP="004B2FAA">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firstLine="283"/>
        <w:jc w:val="center"/>
        <w:rPr>
          <w:rFonts w:eastAsia="Baskerville" w:cs="Arial"/>
          <w:sz w:val="52"/>
          <w:szCs w:val="52"/>
        </w:rPr>
      </w:pPr>
      <w:r w:rsidRPr="00F74E3C">
        <w:rPr>
          <w:rFonts w:cs="Arial"/>
          <w:sz w:val="52"/>
          <w:szCs w:val="52"/>
        </w:rPr>
        <w:lastRenderedPageBreak/>
        <w:t>De la modélisation à la notation</w:t>
      </w:r>
    </w:p>
    <w:p w14:paraId="5075C47F" w14:textId="49D26FA5" w:rsidR="00F9176F" w:rsidRPr="00EF34C9" w:rsidRDefault="00B722D2" w:rsidP="00EF34C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firstLine="283"/>
        <w:jc w:val="center"/>
        <w:rPr>
          <w:rFonts w:cs="Arial"/>
          <w:sz w:val="36"/>
          <w:szCs w:val="36"/>
        </w:rPr>
      </w:pPr>
      <w:r w:rsidRPr="00F74E3C">
        <w:rPr>
          <w:rFonts w:cs="Arial"/>
          <w:sz w:val="36"/>
          <w:szCs w:val="36"/>
        </w:rPr>
        <w:t>Composer le geste avec les nouvelles technologies dans les œuvres musicales transdisciplinaires</w:t>
      </w:r>
    </w:p>
    <w:p w14:paraId="01873F36" w14:textId="6FD2B75B" w:rsidR="004F6537" w:rsidRDefault="004F6537" w:rsidP="00EF34C9">
      <w:pPr>
        <w:pStyle w:val="Default"/>
        <w:ind w:firstLine="0"/>
        <w:jc w:val="left"/>
        <w:rPr>
          <w:b/>
          <w:bCs/>
        </w:rPr>
      </w:pPr>
      <w:r>
        <w:rPr>
          <w:b/>
          <w:bCs/>
        </w:rPr>
        <w:t>JURY</w:t>
      </w:r>
    </w:p>
    <w:p w14:paraId="01D11739" w14:textId="78A18F4E" w:rsidR="004B2FAA" w:rsidRDefault="004B2FAA" w:rsidP="00EF34C9">
      <w:pPr>
        <w:pStyle w:val="Default"/>
        <w:ind w:firstLine="0"/>
        <w:jc w:val="left"/>
        <w:rPr>
          <w:b/>
          <w:bCs/>
        </w:rPr>
      </w:pPr>
      <w:r>
        <w:rPr>
          <w:b/>
          <w:bCs/>
        </w:rPr>
        <w:t>Président :</w:t>
      </w:r>
    </w:p>
    <w:p w14:paraId="69039D3E" w14:textId="56FD5627" w:rsidR="004B2FAA" w:rsidRDefault="004B2FAA" w:rsidP="004B2FAA">
      <w:pPr>
        <w:pStyle w:val="Default"/>
        <w:ind w:firstLine="0"/>
        <w:jc w:val="left"/>
        <w:rPr>
          <w:szCs w:val="24"/>
        </w:rPr>
      </w:pPr>
      <w:r w:rsidRPr="003C2EC0">
        <w:rPr>
          <w:szCs w:val="24"/>
        </w:rPr>
        <w:t>Martin Laliberté, Professeur en musicologie</w:t>
      </w:r>
      <w:r>
        <w:rPr>
          <w:szCs w:val="24"/>
        </w:rPr>
        <w:t xml:space="preserve"> et responsable des Master Arts, Lettres, Civilisations, </w:t>
      </w:r>
      <w:r w:rsidRPr="003C2EC0">
        <w:rPr>
          <w:szCs w:val="24"/>
        </w:rPr>
        <w:t>Université Gustave Eiffel</w:t>
      </w:r>
    </w:p>
    <w:p w14:paraId="4FDEFD92" w14:textId="77777777" w:rsidR="004B2FAA" w:rsidRPr="004B2FAA" w:rsidRDefault="004B2FAA" w:rsidP="004B2FAA">
      <w:pPr>
        <w:pStyle w:val="Default"/>
        <w:ind w:firstLine="0"/>
        <w:jc w:val="left"/>
        <w:rPr>
          <w:szCs w:val="24"/>
        </w:rPr>
      </w:pPr>
    </w:p>
    <w:p w14:paraId="4E4D91A5" w14:textId="4F4FD27D" w:rsidR="00F74E3C" w:rsidRPr="004F6537" w:rsidRDefault="00F74E3C" w:rsidP="00F74E3C">
      <w:pPr>
        <w:pStyle w:val="Default"/>
        <w:ind w:firstLine="0"/>
        <w:jc w:val="left"/>
        <w:rPr>
          <w:b/>
          <w:bCs/>
          <w:szCs w:val="24"/>
        </w:rPr>
      </w:pPr>
      <w:r w:rsidRPr="004F6537">
        <w:rPr>
          <w:b/>
          <w:bCs/>
          <w:szCs w:val="24"/>
        </w:rPr>
        <w:t>Rapporteur</w:t>
      </w:r>
      <w:r w:rsidR="004F6537">
        <w:rPr>
          <w:b/>
          <w:bCs/>
          <w:szCs w:val="24"/>
        </w:rPr>
        <w:t>s</w:t>
      </w:r>
      <w:r w:rsidR="004F6537" w:rsidRPr="004F6537">
        <w:rPr>
          <w:b/>
          <w:bCs/>
          <w:szCs w:val="24"/>
        </w:rPr>
        <w:t> :</w:t>
      </w:r>
    </w:p>
    <w:p w14:paraId="67726A7E" w14:textId="58FCD106" w:rsidR="004F6537" w:rsidRDefault="004F6537" w:rsidP="004F6537">
      <w:pPr>
        <w:pStyle w:val="Default"/>
        <w:ind w:firstLine="0"/>
        <w:jc w:val="left"/>
        <w:rPr>
          <w:szCs w:val="24"/>
        </w:rPr>
      </w:pPr>
      <w:r w:rsidRPr="003C2EC0">
        <w:rPr>
          <w:szCs w:val="24"/>
        </w:rPr>
        <w:t>Jean-Louis Giavitto, Directeur de recherche</w:t>
      </w:r>
      <w:r w:rsidR="000A4076">
        <w:rPr>
          <w:szCs w:val="24"/>
        </w:rPr>
        <w:t xml:space="preserve"> et t</w:t>
      </w:r>
      <w:r w:rsidR="0084613C">
        <w:rPr>
          <w:szCs w:val="24"/>
        </w:rPr>
        <w:t xml:space="preserve">itulaire de l’HDR, IRCAM – STMS, </w:t>
      </w:r>
      <w:r w:rsidRPr="003C2EC0">
        <w:rPr>
          <w:szCs w:val="24"/>
        </w:rPr>
        <w:t>Université Paris Sud (Paris XI</w:t>
      </w:r>
    </w:p>
    <w:p w14:paraId="5926FD2A" w14:textId="16ED52DD" w:rsidR="004F6537" w:rsidRDefault="004F6537" w:rsidP="004F6537">
      <w:pPr>
        <w:pStyle w:val="Default"/>
        <w:ind w:firstLine="0"/>
        <w:jc w:val="left"/>
        <w:rPr>
          <w:rFonts w:cs="TimesNewRomanPSMT"/>
          <w:szCs w:val="24"/>
        </w:rPr>
      </w:pPr>
      <w:r w:rsidRPr="003C2EC0">
        <w:rPr>
          <w:szCs w:val="24"/>
        </w:rPr>
        <w:t xml:space="preserve">Vincent Tiffon, </w:t>
      </w:r>
      <w:r w:rsidR="000A4076" w:rsidRPr="003C2EC0">
        <w:rPr>
          <w:rFonts w:cs="TimesNewRomanPSMT"/>
          <w:szCs w:val="24"/>
        </w:rPr>
        <w:t>Professeur en musicologie</w:t>
      </w:r>
      <w:r w:rsidR="000A4076">
        <w:rPr>
          <w:rFonts w:cs="TimesNewRomanPSMT"/>
          <w:szCs w:val="24"/>
        </w:rPr>
        <w:t xml:space="preserve"> et c</w:t>
      </w:r>
      <w:r w:rsidR="0084613C">
        <w:rPr>
          <w:szCs w:val="24"/>
        </w:rPr>
        <w:t>hercheur à PRISM (CNRS UMR6071)</w:t>
      </w:r>
      <w:r w:rsidR="000A4076">
        <w:rPr>
          <w:szCs w:val="24"/>
        </w:rPr>
        <w:t>,</w:t>
      </w:r>
      <w:r w:rsidR="0084613C">
        <w:rPr>
          <w:szCs w:val="24"/>
        </w:rPr>
        <w:t xml:space="preserve"> </w:t>
      </w:r>
      <w:r w:rsidRPr="003C2EC0">
        <w:rPr>
          <w:rFonts w:cs="TimesNewRomanPSMT"/>
          <w:szCs w:val="24"/>
        </w:rPr>
        <w:t>Aix-Marseille Universit</w:t>
      </w:r>
      <w:r>
        <w:rPr>
          <w:rFonts w:cs="TimesNewRomanPSMT"/>
          <w:szCs w:val="24"/>
        </w:rPr>
        <w:t>é</w:t>
      </w:r>
    </w:p>
    <w:p w14:paraId="1CEC1976" w14:textId="550AF9B1" w:rsidR="00CD1148" w:rsidRDefault="00CD1148" w:rsidP="00226D05">
      <w:pPr>
        <w:pStyle w:val="Default"/>
        <w:ind w:firstLine="0"/>
        <w:jc w:val="left"/>
        <w:rPr>
          <w:b/>
          <w:bCs/>
        </w:rPr>
      </w:pPr>
    </w:p>
    <w:p w14:paraId="77DEAE91" w14:textId="64709D4F" w:rsidR="004F6537" w:rsidRPr="004F6537" w:rsidRDefault="004F6537" w:rsidP="004F6537">
      <w:pPr>
        <w:pStyle w:val="Default"/>
        <w:ind w:firstLine="0"/>
        <w:jc w:val="left"/>
        <w:rPr>
          <w:b/>
          <w:bCs/>
          <w:szCs w:val="24"/>
        </w:rPr>
      </w:pPr>
      <w:r>
        <w:rPr>
          <w:b/>
          <w:bCs/>
          <w:szCs w:val="24"/>
        </w:rPr>
        <w:t>Examinateurs</w:t>
      </w:r>
      <w:r w:rsidRPr="004F6537">
        <w:rPr>
          <w:b/>
          <w:bCs/>
          <w:szCs w:val="24"/>
        </w:rPr>
        <w:t> :</w:t>
      </w:r>
    </w:p>
    <w:p w14:paraId="4220D487" w14:textId="6C6DB517" w:rsidR="004F6537" w:rsidRDefault="004F6537" w:rsidP="004F6537">
      <w:pPr>
        <w:pStyle w:val="Default"/>
        <w:ind w:firstLine="0"/>
        <w:jc w:val="left"/>
        <w:rPr>
          <w:szCs w:val="24"/>
        </w:rPr>
      </w:pPr>
      <w:r w:rsidRPr="003C2EC0">
        <w:rPr>
          <w:szCs w:val="24"/>
        </w:rPr>
        <w:t>Michelle A</w:t>
      </w:r>
      <w:r>
        <w:rPr>
          <w:szCs w:val="24"/>
        </w:rPr>
        <w:t>gn</w:t>
      </w:r>
      <w:r w:rsidRPr="003C2EC0">
        <w:rPr>
          <w:szCs w:val="24"/>
        </w:rPr>
        <w:t xml:space="preserve">es, </w:t>
      </w:r>
      <w:r w:rsidR="0084613C">
        <w:rPr>
          <w:szCs w:val="24"/>
        </w:rPr>
        <w:t xml:space="preserve">Docteur en musicologie et </w:t>
      </w:r>
      <w:r w:rsidR="000A4076">
        <w:rPr>
          <w:szCs w:val="24"/>
        </w:rPr>
        <w:t>c</w:t>
      </w:r>
      <w:r w:rsidRPr="003C2EC0">
        <w:rPr>
          <w:szCs w:val="24"/>
        </w:rPr>
        <w:t>ompositrice, Conservatoire du 16</w:t>
      </w:r>
      <w:r w:rsidRPr="003C2EC0">
        <w:rPr>
          <w:szCs w:val="24"/>
          <w:vertAlign w:val="superscript"/>
        </w:rPr>
        <w:t>ème</w:t>
      </w:r>
      <w:r w:rsidRPr="003C2EC0">
        <w:rPr>
          <w:szCs w:val="24"/>
        </w:rPr>
        <w:t xml:space="preserve"> arrondissement</w:t>
      </w:r>
    </w:p>
    <w:p w14:paraId="6AA668E7" w14:textId="77777777" w:rsidR="004F6537" w:rsidRDefault="004F6537" w:rsidP="004F6537">
      <w:pPr>
        <w:pStyle w:val="Default"/>
        <w:ind w:firstLine="0"/>
        <w:jc w:val="left"/>
        <w:rPr>
          <w:rFonts w:cs="TimesNewRomanPSMT"/>
          <w:szCs w:val="24"/>
        </w:rPr>
      </w:pPr>
      <w:r w:rsidRPr="003C2EC0">
        <w:rPr>
          <w:rFonts w:eastAsia="Arial Unicode MS" w:cs="Arial Unicode MS"/>
          <w:szCs w:val="24"/>
        </w:rPr>
        <w:t>Julie Man</w:t>
      </w:r>
      <w:r>
        <w:rPr>
          <w:rFonts w:eastAsia="Arial Unicode MS" w:cs="Arial Unicode MS"/>
          <w:szCs w:val="24"/>
        </w:rPr>
        <w:t>sio</w:t>
      </w:r>
      <w:r w:rsidRPr="003C2EC0">
        <w:rPr>
          <w:rFonts w:eastAsia="Arial Unicode MS" w:cs="Arial Unicode MS"/>
          <w:szCs w:val="24"/>
        </w:rPr>
        <w:t xml:space="preserve">n-Vaquié, </w:t>
      </w:r>
      <w:r>
        <w:rPr>
          <w:rFonts w:eastAsia="Arial Unicode MS" w:cs="Arial Unicode MS"/>
          <w:szCs w:val="24"/>
        </w:rPr>
        <w:t>Maîtresse de conférence</w:t>
      </w:r>
      <w:r w:rsidRPr="003C2EC0">
        <w:rPr>
          <w:rFonts w:eastAsia="Arial Unicode MS" w:cs="Arial Unicode MS"/>
          <w:szCs w:val="24"/>
        </w:rPr>
        <w:t xml:space="preserve">, </w:t>
      </w:r>
      <w:r w:rsidRPr="003C2EC0">
        <w:rPr>
          <w:rFonts w:cs="TimesNewRomanPSMT"/>
          <w:szCs w:val="24"/>
        </w:rPr>
        <w:t>Université Côte d’Azur</w:t>
      </w:r>
    </w:p>
    <w:p w14:paraId="2119DA76" w14:textId="471CFDBB" w:rsidR="004F6537" w:rsidRDefault="004F6537" w:rsidP="00226D05">
      <w:pPr>
        <w:pStyle w:val="Default"/>
        <w:ind w:firstLine="0"/>
        <w:jc w:val="left"/>
        <w:rPr>
          <w:b/>
          <w:bCs/>
        </w:rPr>
      </w:pPr>
    </w:p>
    <w:p w14:paraId="08925226" w14:textId="584DFC2B" w:rsidR="004F6537" w:rsidRPr="004F6537" w:rsidRDefault="004F6537" w:rsidP="004F6537">
      <w:pPr>
        <w:pStyle w:val="Default"/>
        <w:ind w:firstLine="0"/>
        <w:jc w:val="left"/>
        <w:rPr>
          <w:b/>
          <w:bCs/>
          <w:szCs w:val="24"/>
        </w:rPr>
      </w:pPr>
      <w:r>
        <w:rPr>
          <w:b/>
          <w:bCs/>
          <w:szCs w:val="24"/>
        </w:rPr>
        <w:t>Directeurs de thèse</w:t>
      </w:r>
      <w:r w:rsidRPr="004F6537">
        <w:rPr>
          <w:b/>
          <w:bCs/>
          <w:szCs w:val="24"/>
        </w:rPr>
        <w:t> :</w:t>
      </w:r>
    </w:p>
    <w:p w14:paraId="167E2B50" w14:textId="0421D98F" w:rsidR="004F6537" w:rsidRDefault="004F6537" w:rsidP="004F6537">
      <w:pPr>
        <w:pStyle w:val="Default"/>
        <w:ind w:firstLine="0"/>
        <w:jc w:val="left"/>
        <w:rPr>
          <w:rFonts w:cs="TimesNewRomanPSMT"/>
          <w:szCs w:val="24"/>
        </w:rPr>
      </w:pPr>
      <w:r w:rsidRPr="003C2EC0">
        <w:rPr>
          <w:szCs w:val="24"/>
        </w:rPr>
        <w:t xml:space="preserve">Jean-François Trubert, </w:t>
      </w:r>
      <w:r w:rsidRPr="003C2EC0">
        <w:rPr>
          <w:rFonts w:cs="TimesNewRomanPSMT"/>
          <w:szCs w:val="24"/>
        </w:rPr>
        <w:t>Professeur en musicologie</w:t>
      </w:r>
      <w:r w:rsidR="000A4076">
        <w:rPr>
          <w:rFonts w:cs="TimesNewRomanPSMT"/>
          <w:szCs w:val="24"/>
        </w:rPr>
        <w:t xml:space="preserve"> et directeur d</w:t>
      </w:r>
      <w:r w:rsidR="00AC5205">
        <w:rPr>
          <w:rFonts w:cs="TimesNewRomanPSMT"/>
          <w:szCs w:val="24"/>
        </w:rPr>
        <w:t>e l’École universitaire de Recherche Arts et Humanités</w:t>
      </w:r>
      <w:r w:rsidRPr="003C2EC0">
        <w:rPr>
          <w:rFonts w:cs="TimesNewRomanPSMT"/>
          <w:szCs w:val="24"/>
        </w:rPr>
        <w:t>, Université́ Côte d’Azur</w:t>
      </w:r>
    </w:p>
    <w:p w14:paraId="505F3AA2" w14:textId="393D3F73" w:rsidR="004F6537" w:rsidRDefault="004F6537" w:rsidP="004F6537">
      <w:pPr>
        <w:pStyle w:val="Default"/>
        <w:ind w:firstLine="0"/>
        <w:jc w:val="left"/>
        <w:rPr>
          <w:rFonts w:cs="TimesNewRomanPSMT"/>
          <w:szCs w:val="24"/>
        </w:rPr>
      </w:pPr>
      <w:r w:rsidRPr="003C2EC0">
        <w:rPr>
          <w:szCs w:val="24"/>
        </w:rPr>
        <w:t xml:space="preserve">Kurt Vanhoutte, </w:t>
      </w:r>
      <w:r w:rsidRPr="003C2EC0">
        <w:rPr>
          <w:rFonts w:cs="TimesNewRomanPSMT"/>
          <w:szCs w:val="24"/>
        </w:rPr>
        <w:t>Professeur en études théâtrales</w:t>
      </w:r>
      <w:r w:rsidR="00AC5205">
        <w:rPr>
          <w:rFonts w:cs="TimesNewRomanPSMT"/>
          <w:szCs w:val="24"/>
        </w:rPr>
        <w:t xml:space="preserve"> et directeur de </w:t>
      </w:r>
      <w:r w:rsidR="00AC5205">
        <w:rPr>
          <w:rFonts w:cs="TimesNewRomanPSMT"/>
          <w:i/>
          <w:iCs/>
          <w:szCs w:val="24"/>
        </w:rPr>
        <w:t>Research Centre for Visual Poetics</w:t>
      </w:r>
      <w:r w:rsidRPr="003C2EC0">
        <w:rPr>
          <w:rFonts w:cs="TimesNewRomanPSMT"/>
          <w:szCs w:val="24"/>
        </w:rPr>
        <w:t>, Universit</w:t>
      </w:r>
      <w:r>
        <w:rPr>
          <w:rFonts w:cs="TimesNewRomanPSMT"/>
          <w:szCs w:val="24"/>
        </w:rPr>
        <w:t>é</w:t>
      </w:r>
      <w:r w:rsidRPr="003C2EC0">
        <w:rPr>
          <w:rFonts w:cs="TimesNewRomanPSMT"/>
          <w:szCs w:val="24"/>
        </w:rPr>
        <w:t xml:space="preserve"> d’Anvers</w:t>
      </w:r>
    </w:p>
    <w:p w14:paraId="3E3EC181" w14:textId="2B1CA967" w:rsidR="004F6537" w:rsidRDefault="004F6537" w:rsidP="00226D05">
      <w:pPr>
        <w:pStyle w:val="Default"/>
        <w:ind w:firstLine="0"/>
        <w:jc w:val="left"/>
        <w:rPr>
          <w:b/>
          <w:bCs/>
        </w:rPr>
      </w:pPr>
      <w:bookmarkStart w:id="0" w:name="_GoBack"/>
      <w:bookmarkEnd w:id="0"/>
    </w:p>
    <w:p w14:paraId="059B9E14" w14:textId="534C73C5" w:rsidR="004F6537" w:rsidRPr="004F6537" w:rsidRDefault="004F6537" w:rsidP="004F6537">
      <w:pPr>
        <w:pStyle w:val="Default"/>
        <w:ind w:firstLine="0"/>
        <w:jc w:val="left"/>
        <w:rPr>
          <w:b/>
          <w:bCs/>
          <w:szCs w:val="24"/>
        </w:rPr>
      </w:pPr>
      <w:r>
        <w:rPr>
          <w:b/>
          <w:bCs/>
          <w:szCs w:val="24"/>
        </w:rPr>
        <w:t>Co-</w:t>
      </w:r>
      <w:r w:rsidR="004B2FAA">
        <w:rPr>
          <w:b/>
          <w:bCs/>
          <w:szCs w:val="24"/>
        </w:rPr>
        <w:t>encadrants</w:t>
      </w:r>
      <w:r>
        <w:rPr>
          <w:b/>
          <w:bCs/>
          <w:szCs w:val="24"/>
        </w:rPr>
        <w:t xml:space="preserve"> de thèse</w:t>
      </w:r>
      <w:r w:rsidRPr="004F6537">
        <w:rPr>
          <w:b/>
          <w:bCs/>
          <w:szCs w:val="24"/>
        </w:rPr>
        <w:t> :</w:t>
      </w:r>
    </w:p>
    <w:p w14:paraId="5445AA42" w14:textId="02B3035E" w:rsidR="00F9176F" w:rsidRDefault="00FE5FC7" w:rsidP="00226D05">
      <w:pPr>
        <w:pStyle w:val="Default"/>
        <w:ind w:firstLine="0"/>
        <w:jc w:val="left"/>
        <w:rPr>
          <w:rFonts w:cs="TimesNewRomanPSMT"/>
          <w:szCs w:val="24"/>
        </w:rPr>
      </w:pPr>
      <w:r w:rsidRPr="003C2EC0">
        <w:rPr>
          <w:szCs w:val="24"/>
        </w:rPr>
        <w:t xml:space="preserve">Frank Agsteribbe, </w:t>
      </w:r>
      <w:r w:rsidR="00B066EC" w:rsidRPr="003C2EC0">
        <w:rPr>
          <w:szCs w:val="24"/>
        </w:rPr>
        <w:t>Compositeur</w:t>
      </w:r>
      <w:r w:rsidR="00EF34C9">
        <w:rPr>
          <w:szCs w:val="24"/>
        </w:rPr>
        <w:t>, chef d’orchestre</w:t>
      </w:r>
      <w:r w:rsidR="00EF34C9" w:rsidRPr="00EF34C9">
        <w:rPr>
          <w:szCs w:val="24"/>
        </w:rPr>
        <w:t xml:space="preserve"> </w:t>
      </w:r>
      <w:r w:rsidR="00EF34C9">
        <w:rPr>
          <w:szCs w:val="24"/>
        </w:rPr>
        <w:t>et maître de conférence</w:t>
      </w:r>
      <w:r w:rsidR="00B066EC" w:rsidRPr="003C2EC0">
        <w:rPr>
          <w:rFonts w:cs="TimesNewRomanPSMT"/>
          <w:szCs w:val="24"/>
        </w:rPr>
        <w:t>, Académie royal des beaux-arts d’Anvers</w:t>
      </w:r>
    </w:p>
    <w:p w14:paraId="2911866A" w14:textId="563852EF" w:rsidR="004F6537" w:rsidRDefault="004F6537" w:rsidP="004F6537">
      <w:pPr>
        <w:pStyle w:val="Default"/>
        <w:ind w:firstLine="0"/>
        <w:jc w:val="left"/>
        <w:rPr>
          <w:rFonts w:cs="TimesNewRomanPSMT"/>
          <w:szCs w:val="24"/>
        </w:rPr>
      </w:pPr>
      <w:r w:rsidRPr="003C2EC0">
        <w:rPr>
          <w:szCs w:val="24"/>
        </w:rPr>
        <w:t>François Paris, Compositeur</w:t>
      </w:r>
      <w:r w:rsidR="00EF34C9">
        <w:rPr>
          <w:szCs w:val="24"/>
        </w:rPr>
        <w:t>, enseignant chercheur et ancien directeur du Centre Nationale de Création Musicale CIRM</w:t>
      </w:r>
      <w:r w:rsidRPr="003C2EC0">
        <w:rPr>
          <w:rFonts w:cs="TimesNewRomanPSMT"/>
          <w:szCs w:val="24"/>
        </w:rPr>
        <w:t>, Universit</w:t>
      </w:r>
      <w:r>
        <w:rPr>
          <w:rFonts w:cs="TimesNewRomanPSMT"/>
          <w:szCs w:val="24"/>
        </w:rPr>
        <w:t>é</w:t>
      </w:r>
      <w:r w:rsidRPr="003C2EC0">
        <w:rPr>
          <w:rFonts w:cs="TimesNewRomanPSMT"/>
          <w:szCs w:val="24"/>
        </w:rPr>
        <w:t xml:space="preserve"> Côte d’Azur</w:t>
      </w:r>
    </w:p>
    <w:p w14:paraId="07C198DA" w14:textId="5D8513A5" w:rsidR="004F6537" w:rsidRDefault="004F6537" w:rsidP="00226D05">
      <w:pPr>
        <w:pStyle w:val="Default"/>
        <w:ind w:firstLine="0"/>
        <w:jc w:val="left"/>
        <w:rPr>
          <w:rFonts w:cs="TimesNewRomanPSMT"/>
          <w:szCs w:val="24"/>
        </w:rPr>
      </w:pPr>
    </w:p>
    <w:p w14:paraId="6878F60C" w14:textId="3ADDC091" w:rsidR="004F6537" w:rsidRPr="004F6537" w:rsidRDefault="004F6537" w:rsidP="004F6537">
      <w:pPr>
        <w:pStyle w:val="Default"/>
        <w:ind w:firstLine="0"/>
        <w:jc w:val="left"/>
        <w:rPr>
          <w:b/>
          <w:bCs/>
          <w:szCs w:val="24"/>
        </w:rPr>
      </w:pPr>
      <w:r>
        <w:rPr>
          <w:b/>
          <w:bCs/>
          <w:szCs w:val="24"/>
        </w:rPr>
        <w:t>Invité</w:t>
      </w:r>
      <w:r w:rsidRPr="004F6537">
        <w:rPr>
          <w:b/>
          <w:bCs/>
          <w:szCs w:val="24"/>
        </w:rPr>
        <w:t> :</w:t>
      </w:r>
    </w:p>
    <w:p w14:paraId="192C82F7" w14:textId="4F24134E" w:rsidR="00F9176F" w:rsidRPr="004F6537" w:rsidRDefault="00E560CB" w:rsidP="004F6537">
      <w:pPr>
        <w:pStyle w:val="Default"/>
        <w:ind w:firstLine="0"/>
        <w:jc w:val="left"/>
        <w:rPr>
          <w:szCs w:val="24"/>
        </w:rPr>
      </w:pPr>
      <w:r w:rsidRPr="003C2EC0">
        <w:rPr>
          <w:szCs w:val="24"/>
        </w:rPr>
        <w:t>Tristan Murail</w:t>
      </w:r>
      <w:r w:rsidR="000549ED" w:rsidRPr="003C2EC0">
        <w:rPr>
          <w:szCs w:val="24"/>
        </w:rPr>
        <w:t>,</w:t>
      </w:r>
      <w:r w:rsidR="00FE5FC7" w:rsidRPr="003C2EC0">
        <w:rPr>
          <w:szCs w:val="24"/>
        </w:rPr>
        <w:t xml:space="preserve"> </w:t>
      </w:r>
      <w:r w:rsidR="003B4D2D" w:rsidRPr="003C2EC0">
        <w:rPr>
          <w:szCs w:val="24"/>
        </w:rPr>
        <w:t>Compositeur, Professeur émérite</w:t>
      </w:r>
      <w:r w:rsidR="00C97CE5">
        <w:rPr>
          <w:szCs w:val="24"/>
        </w:rPr>
        <w:t xml:space="preserve"> de composition</w:t>
      </w:r>
      <w:r w:rsidR="003B4D2D" w:rsidRPr="003C2EC0">
        <w:rPr>
          <w:szCs w:val="24"/>
        </w:rPr>
        <w:t>, Université de Columbia</w:t>
      </w:r>
      <w:r w:rsidR="00F9176F">
        <w:br w:type="page"/>
      </w:r>
    </w:p>
    <w:bookmarkStart w:id="1" w:name="_Toc121091807"/>
    <w:p w14:paraId="1D197890" w14:textId="2C0E4903" w:rsidR="00491310" w:rsidRPr="003D1378" w:rsidRDefault="00CB7E51" w:rsidP="00817872">
      <w:pPr>
        <w:pStyle w:val="Heading1"/>
        <w:numPr>
          <w:ilvl w:val="0"/>
          <w:numId w:val="0"/>
        </w:numPr>
        <w:ind w:left="1134" w:hanging="567"/>
        <w:rPr>
          <w:rFonts w:eastAsia="Baskerville SemiBold" w:cs="Baskerville SemiBold"/>
        </w:rPr>
      </w:pPr>
      <w:r>
        <w:rPr>
          <w:noProof/>
        </w:rPr>
        <w:lastRenderedPageBreak/>
        <mc:AlternateContent>
          <mc:Choice Requires="wps">
            <w:drawing>
              <wp:anchor distT="0" distB="0" distL="0" distR="0" simplePos="0" relativeHeight="251557376" behindDoc="0" locked="0" layoutInCell="1" allowOverlap="1" wp14:anchorId="487D650C" wp14:editId="0EF5AA27">
                <wp:simplePos x="0" y="0"/>
                <wp:positionH relativeFrom="column">
                  <wp:posOffset>2901950</wp:posOffset>
                </wp:positionH>
                <wp:positionV relativeFrom="line">
                  <wp:posOffset>-408940</wp:posOffset>
                </wp:positionV>
                <wp:extent cx="254000" cy="228600"/>
                <wp:effectExtent l="0" t="0" r="0" b="0"/>
                <wp:wrapNone/>
                <wp:docPr id="1073742238" name="officeArt objec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000" cy="228600"/>
                        </a:xfrm>
                        <a:prstGeom prst="rect">
                          <a:avLst/>
                        </a:prstGeom>
                        <a:solidFill>
                          <a:srgbClr val="FFFFFF"/>
                        </a:solidFill>
                        <a:ln w="12700" cap="flat">
                          <a:noFill/>
                          <a:miter lim="400000"/>
                        </a:ln>
                        <a:effectLst/>
                      </wps:spPr>
                      <wps:bodyPr/>
                    </wps:wsp>
                  </a:graphicData>
                </a:graphic>
                <wp14:sizeRelH relativeFrom="page">
                  <wp14:pctWidth>0</wp14:pctWidth>
                </wp14:sizeRelH>
                <wp14:sizeRelV relativeFrom="page">
                  <wp14:pctHeight>0</wp14:pctHeight>
                </wp14:sizeRelV>
              </wp:anchor>
            </w:drawing>
          </mc:Choice>
          <mc:Fallback>
            <w:pict>
              <v:rect w14:anchorId="0961BDC1" id="officeArt object" o:spid="_x0000_s1026" style="position:absolute;margin-left:228.5pt;margin-top:-32.2pt;width:20pt;height:18pt;z-index:251557376;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" stroked="f" strokeweight="1pt">
                <v:stroke miterlimit="4"/>
                <w10:wrap anchory="line"/>
              </v:rect>
            </w:pict>
          </mc:Fallback>
        </mc:AlternateContent>
      </w:r>
      <w:r w:rsidR="00491310" w:rsidRPr="003D1378">
        <w:t>Résumé et mots-clefs</w:t>
      </w:r>
      <w:bookmarkEnd w:id="1"/>
    </w:p>
    <w:p w14:paraId="7E3B44B1" w14:textId="4733E7DE" w:rsidR="00B21A55" w:rsidRPr="00370672" w:rsidRDefault="00853BD4" w:rsidP="00370672">
      <w:pPr>
        <w:pStyle w:val="Default"/>
      </w:pPr>
      <w:r w:rsidRPr="00370672">
        <w:t xml:space="preserve">Lorsque le geste devient l’élément moteur du discours musical, le compositeur exprime une pensée musicale qui sort du cadre conventionnel fondé sur les paramètres classiques hauteur-durée-intensité. Par conséquent </w:t>
      </w:r>
      <w:r w:rsidR="00EC0295" w:rsidRPr="00370672">
        <w:t xml:space="preserve">celui-ci </w:t>
      </w:r>
      <w:r w:rsidRPr="00370672">
        <w:t xml:space="preserve">doit établir </w:t>
      </w:r>
      <w:r w:rsidR="00EC0295" w:rsidRPr="00370672">
        <w:t xml:space="preserve">de </w:t>
      </w:r>
      <w:r w:rsidRPr="00370672">
        <w:t>nouvelle</w:t>
      </w:r>
      <w:r w:rsidR="00EC0295" w:rsidRPr="00370672">
        <w:t>s</w:t>
      </w:r>
      <w:r w:rsidRPr="00370672">
        <w:t xml:space="preserve"> stratégie</w:t>
      </w:r>
      <w:r w:rsidR="00EC0295" w:rsidRPr="00370672">
        <w:t>s</w:t>
      </w:r>
      <w:r w:rsidRPr="00370672">
        <w:t xml:space="preserve"> pour pouvoir noter des </w:t>
      </w:r>
      <w:r w:rsidR="00EC0295" w:rsidRPr="00370672">
        <w:t>idées plus en phase avec son expression</w:t>
      </w:r>
      <w:r w:rsidRPr="00370672">
        <w:t xml:space="preserve">. Cela devient plus important </w:t>
      </w:r>
      <w:r w:rsidR="00EC0295" w:rsidRPr="00370672">
        <w:t xml:space="preserve">encore </w:t>
      </w:r>
      <w:r w:rsidRPr="00370672">
        <w:t xml:space="preserve">lorsqu’il s’agit </w:t>
      </w:r>
      <w:r w:rsidR="00EC0295" w:rsidRPr="00370672">
        <w:t>d’</w:t>
      </w:r>
      <w:r w:rsidRPr="00370672">
        <w:t xml:space="preserve">œuvres transdisciplinaires où l’érosion des frontières entre les arts et </w:t>
      </w:r>
      <w:r w:rsidR="00A94646" w:rsidRPr="00370672">
        <w:t xml:space="preserve">où </w:t>
      </w:r>
      <w:r w:rsidRPr="00370672">
        <w:t xml:space="preserve">la fusion des formes artistiques d’ordre très différent donnent naissance à un discours artistique multidimensionnel qui ne peut pas être uniquement représenté par une notation conventionnelle. Dans les années </w:t>
      </w:r>
      <w:r w:rsidR="00A94646" w:rsidRPr="00370672">
        <w:t xml:space="preserve">1950, </w:t>
      </w:r>
      <w:r w:rsidRPr="00370672">
        <w:t>les compositeurs américains comme John Cage d’une part, et les compositeurs européens comme Dieter Schnebel d’autre part</w:t>
      </w:r>
      <w:r w:rsidR="00A94646" w:rsidRPr="00370672">
        <w:t>,</w:t>
      </w:r>
      <w:r w:rsidRPr="00370672">
        <w:t xml:space="preserve"> ont </w:t>
      </w:r>
      <w:r w:rsidR="00A94646" w:rsidRPr="00370672">
        <w:t>mis en place tout un système de</w:t>
      </w:r>
      <w:r w:rsidRPr="00370672">
        <w:t xml:space="preserve"> signes graphiques pour représenter leur langage musical. Dans les partitions de Mauricio Kagel</w:t>
      </w:r>
      <w:r w:rsidR="00A94646" w:rsidRPr="00370672">
        <w:t>,</w:t>
      </w:r>
      <w:r w:rsidRPr="00370672">
        <w:t xml:space="preserve"> la notation de l’espace scénique et de la présence du corps du musicien occupent la même place et entrent en tension avec le contenu musical. Si la représentation graphique de la musique en tant que support d’exécution peut être considérée comme une aide aux interprètes, qu’en est-il alors lorsque la notation devient l’agent actif du processus de la composition d’une œuvre ? Cette thèse de création développe les recherches artistiques effectuées à l’occasion de la composition de trois œuvres, dont une de théâtre musical, en les situant dans un paysage où coexistent d’autres systèmes de pensée esthétique et technique. Après avoir abordé une discussion autour de la recherche artistique et le rôle des nouvelles technologies dans la création musicale, ainsi que son aspect éthique, sociale et politique, sera exposé le contexte artistique dans lequel le geste sonore devient l’élément central du discours musical des œuvres de l’auteur. Le premier volet </w:t>
      </w:r>
      <w:r w:rsidR="00181F73" w:rsidRPr="00370672">
        <w:t>de ce doctorat</w:t>
      </w:r>
      <w:r w:rsidRPr="00370672">
        <w:t xml:space="preserve"> </w:t>
      </w:r>
      <w:r w:rsidR="00A94646" w:rsidRPr="00370672">
        <w:t>prend appui sur l’écriture</w:t>
      </w:r>
      <w:r w:rsidRPr="00370672">
        <w:t xml:space="preserve"> d’une pièce vocale dont le processus de composition est axé sur la notation du geste de la parole en tant qu’outil de composition. </w:t>
      </w:r>
      <w:r w:rsidR="00A94646" w:rsidRPr="00370672">
        <w:t>L</w:t>
      </w:r>
      <w:r w:rsidRPr="00370672">
        <w:t xml:space="preserve">es recherches effectuées à cette occasion ont </w:t>
      </w:r>
      <w:r w:rsidR="00A94646" w:rsidRPr="00370672">
        <w:t xml:space="preserve">par la suite </w:t>
      </w:r>
      <w:r w:rsidRPr="00370672">
        <w:t xml:space="preserve">servi pour la composition d’une œuvre de théâtre musical où le geste vocal et le geste sonore </w:t>
      </w:r>
      <w:r w:rsidR="00A94646" w:rsidRPr="00370672">
        <w:t xml:space="preserve">sont étroitement liés </w:t>
      </w:r>
      <w:r w:rsidRPr="00370672">
        <w:t xml:space="preserve">aux gestes physiques. La conception d’une </w:t>
      </w:r>
      <w:r w:rsidR="00A94646" w:rsidRPr="00370672">
        <w:t>« </w:t>
      </w:r>
      <w:r w:rsidRPr="00370672">
        <w:t>partition hybride</w:t>
      </w:r>
      <w:r w:rsidR="00A94646" w:rsidRPr="00370672">
        <w:t> »</w:t>
      </w:r>
      <w:r w:rsidRPr="00370672">
        <w:t xml:space="preserve"> demeure au cœur de ce deuxième volet</w:t>
      </w:r>
      <w:r w:rsidR="00181F73" w:rsidRPr="00370672">
        <w:t xml:space="preserve">. </w:t>
      </w:r>
      <w:r w:rsidR="003E60D7" w:rsidRPr="00370672">
        <w:t xml:space="preserve">Ce type de « </w:t>
      </w:r>
      <w:r w:rsidRPr="00370672">
        <w:t>partition hybride</w:t>
      </w:r>
      <w:r w:rsidR="003E60D7" w:rsidRPr="00370672">
        <w:t> »</w:t>
      </w:r>
      <w:r w:rsidRPr="00370672">
        <w:t xml:space="preserve"> comprend </w:t>
      </w:r>
      <w:r w:rsidR="003E60D7" w:rsidRPr="00370672">
        <w:t>d</w:t>
      </w:r>
      <w:r w:rsidRPr="00370672">
        <w:t>es éléments extramusicaux, notamment le texte et la dramaturgie ; la représentation graphique des gestes ; l’aspect technique (l’électronique) ; et bien sûr la musique. Quant au troisième et dernier volet</w:t>
      </w:r>
      <w:r w:rsidR="00181F73" w:rsidRPr="00370672">
        <w:t>,</w:t>
      </w:r>
      <w:r w:rsidRPr="00370672">
        <w:t xml:space="preserve"> il s’agit d’un concerto pour flûte et orchestre où la masse sonore devient vecteur des profils gestuels de l’instrument solo.</w:t>
      </w:r>
      <w:r w:rsidR="00181F73" w:rsidRPr="00370672" w:rsidDel="00181F73">
        <w:t xml:space="preserve"> </w:t>
      </w:r>
    </w:p>
    <w:p w14:paraId="6D8CD618" w14:textId="46A8B908" w:rsidR="00B21A55" w:rsidRPr="00EE3F97" w:rsidRDefault="00B21A55" w:rsidP="00853BD4">
      <w:pPr>
        <w:pStyle w:val="Default"/>
      </w:pPr>
      <w:r>
        <w:t>Mots</w:t>
      </w:r>
      <w:r w:rsidR="00151CEF">
        <w:t>-</w:t>
      </w:r>
      <w:r>
        <w:t>clé</w:t>
      </w:r>
      <w:r w:rsidR="00151CEF">
        <w:t>s</w:t>
      </w:r>
      <w:r>
        <w:t xml:space="preserve"> : </w:t>
      </w:r>
      <w:r w:rsidR="00151CEF">
        <w:t>m</w:t>
      </w:r>
      <w:r>
        <w:t xml:space="preserve">odélisation, </w:t>
      </w:r>
      <w:r w:rsidR="00151CEF">
        <w:t>t</w:t>
      </w:r>
      <w:r>
        <w:t xml:space="preserve">ransdisciplinarité, </w:t>
      </w:r>
      <w:r w:rsidR="00151CEF">
        <w:t>s</w:t>
      </w:r>
      <w:r>
        <w:t xml:space="preserve">ymbole, </w:t>
      </w:r>
      <w:r w:rsidR="00151CEF">
        <w:t>n</w:t>
      </w:r>
      <w:r>
        <w:t xml:space="preserve">ouvelles </w:t>
      </w:r>
      <w:r w:rsidR="00151CEF">
        <w:t>t</w:t>
      </w:r>
      <w:r>
        <w:t xml:space="preserve">echnologies, </w:t>
      </w:r>
      <w:r w:rsidR="00151CEF">
        <w:t>geste, forme musicale, théâtralité, vocalité, apprentissage machine</w:t>
      </w:r>
      <w:r w:rsidR="00091BE7">
        <w:t>, éthique artistique, recherche musicale</w:t>
      </w:r>
      <w:r w:rsidR="00151CEF">
        <w:t>.</w:t>
      </w:r>
    </w:p>
    <w:p w14:paraId="72AA016B" w14:textId="77777777" w:rsidR="00EE7828" w:rsidRPr="00132BA3" w:rsidRDefault="0045531D" w:rsidP="00132BA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00" w:after="400"/>
        <w:ind w:left="567" w:firstLine="0"/>
        <w:rPr>
          <w:rFonts w:ascii="Baskerville SemiBold" w:eastAsia="Baskerville SemiBold" w:hAnsi="Baskerville SemiBold" w:cs="Baskerville SemiBold"/>
          <w:sz w:val="32"/>
          <w:szCs w:val="32"/>
          <w:lang w:val="en-US"/>
        </w:rPr>
      </w:pPr>
      <w:r w:rsidRPr="004B2FAA">
        <w:rPr>
          <w:rFonts w:ascii="Baskerville SemiBold" w:hAnsi="Baskerville SemiBold"/>
          <w:sz w:val="44"/>
          <w:szCs w:val="44"/>
          <w:lang w:val="en-US"/>
        </w:rPr>
        <w:br w:type="page"/>
      </w:r>
      <w:r w:rsidR="00EE7828" w:rsidRPr="00132BA3">
        <w:rPr>
          <w:rFonts w:ascii="Baskerville SemiBold" w:hAnsi="Baskerville SemiBold"/>
          <w:sz w:val="32"/>
          <w:szCs w:val="32"/>
          <w:lang w:val="en-US"/>
        </w:rPr>
        <w:lastRenderedPageBreak/>
        <w:t>Abstract and keywords</w:t>
      </w:r>
    </w:p>
    <w:p w14:paraId="43800BEE" w14:textId="5F4220DB" w:rsidR="009E3212" w:rsidRPr="002774BF" w:rsidRDefault="009E3212" w:rsidP="000173A3">
      <w:pPr>
        <w:pStyle w:val="Default"/>
        <w:rPr>
          <w:lang w:val="en-US"/>
        </w:rPr>
      </w:pPr>
      <w:r w:rsidRPr="00F6578A">
        <w:rPr>
          <w:lang w:val="en-US"/>
        </w:rPr>
        <w:t>When the gesture becomes the driving force of a musical piece, the composer deals with musical ideas that go beyond the framework of a conventional musical parameters of pitch-duration-intensity. Therefore</w:t>
      </w:r>
      <w:r w:rsidR="005479E9">
        <w:rPr>
          <w:lang w:val="en-US"/>
        </w:rPr>
        <w:t>,</w:t>
      </w:r>
      <w:r w:rsidRPr="00F6578A">
        <w:rPr>
          <w:lang w:val="en-US"/>
        </w:rPr>
        <w:t xml:space="preserve"> </w:t>
      </w:r>
      <w:r w:rsidR="005479E9">
        <w:rPr>
          <w:lang w:val="en-US"/>
        </w:rPr>
        <w:t>she/</w:t>
      </w:r>
      <w:r w:rsidRPr="00F6578A">
        <w:rPr>
          <w:lang w:val="en-US"/>
        </w:rPr>
        <w:t xml:space="preserve">he must build a new strategy to be able to </w:t>
      </w:r>
      <w:r w:rsidR="005479E9" w:rsidRPr="00F6578A">
        <w:rPr>
          <w:lang w:val="en-US"/>
        </w:rPr>
        <w:t>not</w:t>
      </w:r>
      <w:r w:rsidR="005479E9">
        <w:rPr>
          <w:lang w:val="en-US"/>
        </w:rPr>
        <w:t>ate</w:t>
      </w:r>
      <w:r w:rsidR="005479E9" w:rsidRPr="00F6578A">
        <w:rPr>
          <w:lang w:val="en-US"/>
        </w:rPr>
        <w:t xml:space="preserve"> </w:t>
      </w:r>
      <w:r w:rsidRPr="00F6578A">
        <w:rPr>
          <w:lang w:val="en-US"/>
        </w:rPr>
        <w:t>features that better represent her/his ideas. This becomes more important when it comes to transdisciplinary works</w:t>
      </w:r>
      <w:r w:rsidR="005479E9">
        <w:rPr>
          <w:lang w:val="en-US"/>
        </w:rPr>
        <w:t>,</w:t>
      </w:r>
      <w:r w:rsidRPr="00F6578A">
        <w:rPr>
          <w:lang w:val="en-US"/>
        </w:rPr>
        <w:t xml:space="preserve"> where the erosion of boundaries between the arts, and the fusion of different artistic forms give rise to a multidimensional artistic discourse that cannot be represented only by conventional notation. In the </w:t>
      </w:r>
      <w:r w:rsidR="005479E9">
        <w:rPr>
          <w:lang w:val="en-US"/>
        </w:rPr>
        <w:t>19</w:t>
      </w:r>
      <w:r w:rsidRPr="00F6578A">
        <w:rPr>
          <w:lang w:val="en-US"/>
        </w:rPr>
        <w:t>50’s</w:t>
      </w:r>
      <w:r w:rsidR="005479E9">
        <w:rPr>
          <w:lang w:val="en-US"/>
        </w:rPr>
        <w:t>,</w:t>
      </w:r>
      <w:r w:rsidRPr="00F6578A">
        <w:rPr>
          <w:lang w:val="en-US"/>
        </w:rPr>
        <w:t xml:space="preserve"> American composers like John Cage on the one hand, and European composers like Dieter Schnebel on the other hand</w:t>
      </w:r>
      <w:r w:rsidR="005479E9">
        <w:rPr>
          <w:lang w:val="en-US"/>
        </w:rPr>
        <w:t>,</w:t>
      </w:r>
      <w:r w:rsidRPr="00F6578A">
        <w:rPr>
          <w:lang w:val="en-US"/>
        </w:rPr>
        <w:t xml:space="preserve"> invented graphic signs to represent their musical language. The scores of Mauricio Kagel feature the scenic space and the presence of the body of the musician at the same level</w:t>
      </w:r>
      <w:r w:rsidR="000414DB">
        <w:rPr>
          <w:lang w:val="en-US"/>
        </w:rPr>
        <w:t>,</w:t>
      </w:r>
      <w:r w:rsidRPr="00F6578A">
        <w:rPr>
          <w:lang w:val="en-US"/>
        </w:rPr>
        <w:t xml:space="preserve"> to the point that they come into tension with the musical content. If the graphic representation of music as a performance medium can be considered as an aid to performers, then what happens when notation becomes the active agent in the process of composing a work? This thesis develops the artistic research carried out through the composition of three works, including a musical theatre piece, by situating them in a landscape where other systems of aesthetic and technical thought</w:t>
      </w:r>
      <w:r w:rsidR="000414DB">
        <w:rPr>
          <w:lang w:val="en-US"/>
        </w:rPr>
        <w:t>s</w:t>
      </w:r>
      <w:r w:rsidRPr="00F6578A">
        <w:rPr>
          <w:lang w:val="en-US"/>
        </w:rPr>
        <w:t xml:space="preserve"> coexist. After a discussion about artistic research and the role of new technologies in musical creation, as well as its ethical, social and political aspects, I will explain the artistic context in which the sound gesture becomes the central element of the musical discourse in my works. The first part of </w:t>
      </w:r>
      <w:r w:rsidR="000414DB">
        <w:rPr>
          <w:lang w:val="en-US"/>
        </w:rPr>
        <w:t>this doctorate</w:t>
      </w:r>
      <w:r w:rsidRPr="00F6578A">
        <w:rPr>
          <w:lang w:val="en-US"/>
        </w:rPr>
        <w:t xml:space="preserve"> is the composition of a vocal piece whose composition process is focused on the notation of the speech gesture as a composition tool. Subsequently, the research that I carry out on this occasion is used for the composition of the musical theatre pi</w:t>
      </w:r>
      <w:r w:rsidR="00610F40">
        <w:rPr>
          <w:lang w:val="en-US"/>
        </w:rPr>
        <w:t>e</w:t>
      </w:r>
      <w:r w:rsidRPr="00F6578A">
        <w:rPr>
          <w:lang w:val="en-US"/>
        </w:rPr>
        <w:t xml:space="preserve">ce where the vocal gesture and the sound gesture join physical gestures. The </w:t>
      </w:r>
      <w:r w:rsidR="00A52A22">
        <w:rPr>
          <w:lang w:val="en-US"/>
        </w:rPr>
        <w:t>creation</w:t>
      </w:r>
      <w:r w:rsidR="00A52A22" w:rsidRPr="00F6578A">
        <w:rPr>
          <w:lang w:val="en-US"/>
        </w:rPr>
        <w:t xml:space="preserve"> </w:t>
      </w:r>
      <w:r w:rsidRPr="00F6578A">
        <w:rPr>
          <w:lang w:val="en-US"/>
        </w:rPr>
        <w:t>of a hybrid score remains at the heart of this second part of the thesis. The hybrid score includes extra-musical elements, including text and dramaturgy; the graphic representation of gestures; the technical aspect (electronics); and of course the music. As for the third and last part, it is a concerto for flute and orchestra where the sound mass becomes a vector for the gestural profiles of the solo instrument.</w:t>
      </w:r>
    </w:p>
    <w:p w14:paraId="422A967C" w14:textId="148BDA62" w:rsidR="00573F8F" w:rsidRPr="0021110D" w:rsidRDefault="009E3212" w:rsidP="00346C31">
      <w:pPr>
        <w:pStyle w:val="Default"/>
        <w:rPr>
          <w:lang w:val="en-US"/>
        </w:rPr>
      </w:pPr>
      <w:r w:rsidRPr="006F7CB3">
        <w:rPr>
          <w:lang w:val="en-US"/>
        </w:rPr>
        <w:t xml:space="preserve">Keywords : Modelling, </w:t>
      </w:r>
      <w:r w:rsidR="00610F40" w:rsidRPr="00610F40">
        <w:rPr>
          <w:lang w:val="en-US"/>
        </w:rPr>
        <w:t>Symbol</w:t>
      </w:r>
      <w:r w:rsidRPr="006F7CB3">
        <w:rPr>
          <w:lang w:val="en-US"/>
        </w:rPr>
        <w:t>, transdisciplinary</w:t>
      </w:r>
      <w:r w:rsidR="00091BE7" w:rsidRPr="006F7CB3">
        <w:rPr>
          <w:lang w:val="en-US"/>
        </w:rPr>
        <w:t xml:space="preserve">, new technology, gesture, musical </w:t>
      </w:r>
      <w:r w:rsidR="00091BE7" w:rsidRPr="00091BE7">
        <w:rPr>
          <w:lang w:val="en-US"/>
        </w:rPr>
        <w:t>form</w:t>
      </w:r>
      <w:r w:rsidR="00091BE7" w:rsidRPr="006F7CB3">
        <w:rPr>
          <w:lang w:val="en-US"/>
        </w:rPr>
        <w:t xml:space="preserve">, theatre, </w:t>
      </w:r>
      <w:r w:rsidR="00091BE7">
        <w:rPr>
          <w:lang w:val="en-US"/>
        </w:rPr>
        <w:t>voice</w:t>
      </w:r>
      <w:r w:rsidR="00091BE7" w:rsidRPr="006F7CB3">
        <w:rPr>
          <w:lang w:val="en-US"/>
        </w:rPr>
        <w:t xml:space="preserve">, </w:t>
      </w:r>
      <w:r w:rsidR="00091BE7" w:rsidRPr="00091BE7">
        <w:rPr>
          <w:lang w:val="en-US"/>
        </w:rPr>
        <w:t>machine</w:t>
      </w:r>
      <w:r w:rsidR="00091BE7" w:rsidRPr="006F7CB3">
        <w:rPr>
          <w:lang w:val="en-US"/>
        </w:rPr>
        <w:t xml:space="preserve"> learning, </w:t>
      </w:r>
      <w:r w:rsidR="00091BE7">
        <w:rPr>
          <w:lang w:val="en-US"/>
        </w:rPr>
        <w:t>artistic ethics</w:t>
      </w:r>
      <w:r w:rsidR="00091BE7" w:rsidRPr="006F7CB3">
        <w:rPr>
          <w:lang w:val="en-US"/>
        </w:rPr>
        <w:t xml:space="preserve">, </w:t>
      </w:r>
      <w:r w:rsidR="00091BE7">
        <w:rPr>
          <w:lang w:val="en-US"/>
        </w:rPr>
        <w:t>musical research</w:t>
      </w:r>
      <w:r w:rsidR="00091BE7" w:rsidRPr="006F7CB3">
        <w:rPr>
          <w:lang w:val="en-US"/>
        </w:rPr>
        <w:t>.</w:t>
      </w:r>
      <w:r w:rsidR="00346C31" w:rsidRPr="00091BE7">
        <w:rPr>
          <w:lang w:val="en-US"/>
        </w:rPr>
        <w:t xml:space="preserve"> </w:t>
      </w:r>
    </w:p>
    <w:p w14:paraId="0005EB21" w14:textId="77777777" w:rsidR="00DE2F3E" w:rsidRPr="00250D83" w:rsidRDefault="00DE2F3E">
      <w:pPr>
        <w:rPr>
          <w:b/>
          <w:bCs/>
          <w:sz w:val="32"/>
          <w:szCs w:val="32"/>
          <w:lang w:val="en-US"/>
        </w:rPr>
      </w:pPr>
      <w:r w:rsidRPr="00250D83">
        <w:rPr>
          <w:b/>
          <w:bCs/>
          <w:sz w:val="32"/>
          <w:szCs w:val="32"/>
          <w:lang w:val="en-US"/>
        </w:rPr>
        <w:br w:type="page"/>
      </w:r>
    </w:p>
    <w:p w14:paraId="3EF3D893" w14:textId="3F1ABE5E" w:rsidR="00DE2F3E" w:rsidRDefault="00DE2F3E" w:rsidP="00DE2F3E">
      <w:pPr>
        <w:ind w:firstLine="567"/>
        <w:rPr>
          <w:b/>
          <w:bCs/>
          <w:sz w:val="32"/>
          <w:szCs w:val="32"/>
        </w:rPr>
      </w:pPr>
      <w:r w:rsidRPr="006C4F5E">
        <w:rPr>
          <w:b/>
          <w:bCs/>
          <w:sz w:val="32"/>
          <w:szCs w:val="32"/>
        </w:rPr>
        <w:lastRenderedPageBreak/>
        <w:t>Remerciements</w:t>
      </w:r>
    </w:p>
    <w:p w14:paraId="2BC8501A" w14:textId="77777777" w:rsidR="00DE2F3E" w:rsidRDefault="00DE2F3E" w:rsidP="00DE2F3E">
      <w:pPr>
        <w:rPr>
          <w:b/>
          <w:bCs/>
          <w:sz w:val="32"/>
          <w:szCs w:val="32"/>
        </w:rPr>
      </w:pPr>
    </w:p>
    <w:p w14:paraId="3EB5C0F9" w14:textId="0D06F07A" w:rsidR="00DE2F3E" w:rsidRPr="000173A3" w:rsidRDefault="00DE2F3E" w:rsidP="00DE2F3E">
      <w:pPr>
        <w:pStyle w:val="Default"/>
      </w:pPr>
      <w:r w:rsidRPr="000173A3">
        <w:t>La réalisation de cette thèse n’aurait été possible sans les conseils précieux de mon directeur de thèse, Jean-François Trubert. Sa disponibilité, son indulgence, sa bienveillance</w:t>
      </w:r>
      <w:r w:rsidR="00D13AA8" w:rsidRPr="004F4EB3">
        <w:t xml:space="preserve"> , son appui scientifique </w:t>
      </w:r>
      <w:r w:rsidRPr="004F4EB3">
        <w:t xml:space="preserve">et son exigence m’ont aidé à surmonter des moments </w:t>
      </w:r>
      <w:r w:rsidRPr="00E344ED">
        <w:t xml:space="preserve">difficiles </w:t>
      </w:r>
      <w:r w:rsidR="003C2EC0" w:rsidRPr="00E344ED">
        <w:t>au</w:t>
      </w:r>
      <w:r w:rsidR="003C2EC0" w:rsidRPr="001D13AE">
        <w:t xml:space="preserve">xquels </w:t>
      </w:r>
      <w:r w:rsidRPr="0045502F">
        <w:t xml:space="preserve">j’ai </w:t>
      </w:r>
      <w:r w:rsidR="000173A3" w:rsidRPr="00E123E8">
        <w:t xml:space="preserve">pu faire </w:t>
      </w:r>
      <w:r w:rsidRPr="00864521">
        <w:t>face pendant les quatre années de ce doctorat</w:t>
      </w:r>
      <w:r w:rsidR="00D13AA8" w:rsidRPr="00CB2D37">
        <w:t xml:space="preserve"> qui, aujourd’hui, est mené à son terme</w:t>
      </w:r>
      <w:r w:rsidRPr="006E4361">
        <w:t xml:space="preserve">. Je suis particulièrement reconnaissant envers François Paris, compositeur et co-directeur de </w:t>
      </w:r>
      <w:r w:rsidR="000173A3" w:rsidRPr="000173A3">
        <w:t xml:space="preserve">cette </w:t>
      </w:r>
      <w:r w:rsidRPr="000173A3">
        <w:t xml:space="preserve">thèse, dont les points de vue artistiques et intellectuels ont éclairé mon chemin </w:t>
      </w:r>
      <w:r w:rsidR="00D13AA8" w:rsidRPr="000173A3">
        <w:t>au cours de l’élaboration</w:t>
      </w:r>
      <w:r w:rsidRPr="000173A3">
        <w:t xml:space="preserve"> </w:t>
      </w:r>
      <w:r w:rsidR="000173A3" w:rsidRPr="000173A3">
        <w:t xml:space="preserve">de </w:t>
      </w:r>
      <w:r w:rsidRPr="000173A3">
        <w:t xml:space="preserve">cette </w:t>
      </w:r>
      <w:r w:rsidR="00D13AA8" w:rsidRPr="000173A3">
        <w:t>recherche artistique</w:t>
      </w:r>
      <w:r w:rsidRPr="000173A3">
        <w:t xml:space="preserve"> dont le fruit est la composition de plusieurs œuvres et la rédaction d’une thèse. La bienveillance et la lucidité de Frank Agesteribbe </w:t>
      </w:r>
      <w:r w:rsidR="000173A3" w:rsidRPr="000173A3">
        <w:t xml:space="preserve">ont été </w:t>
      </w:r>
      <w:r w:rsidRPr="000173A3">
        <w:t>un</w:t>
      </w:r>
      <w:r w:rsidR="000173A3" w:rsidRPr="000173A3">
        <w:t>e</w:t>
      </w:r>
      <w:r w:rsidRPr="000173A3">
        <w:t xml:space="preserve"> grand</w:t>
      </w:r>
      <w:r w:rsidR="000173A3" w:rsidRPr="000173A3">
        <w:t>e</w:t>
      </w:r>
      <w:r w:rsidRPr="000173A3">
        <w:t xml:space="preserve"> </w:t>
      </w:r>
      <w:r w:rsidR="00D13AA8" w:rsidRPr="000173A3">
        <w:t>source d’</w:t>
      </w:r>
      <w:r w:rsidRPr="000173A3">
        <w:t>encouragement</w:t>
      </w:r>
      <w:r w:rsidR="000173A3" w:rsidRPr="000173A3">
        <w:t>s</w:t>
      </w:r>
      <w:r w:rsidRPr="000173A3">
        <w:t xml:space="preserve"> </w:t>
      </w:r>
      <w:r w:rsidRPr="004F4EB3">
        <w:t xml:space="preserve">dans la réalisation de mes projets de recherche en Belgique et en France, </w:t>
      </w:r>
      <w:r w:rsidR="000173A3" w:rsidRPr="004F4EB3">
        <w:t xml:space="preserve">avant </w:t>
      </w:r>
      <w:r w:rsidRPr="004F4EB3">
        <w:t xml:space="preserve">même </w:t>
      </w:r>
      <w:r w:rsidR="000173A3" w:rsidRPr="00E344ED">
        <w:t>c</w:t>
      </w:r>
      <w:r w:rsidRPr="00E344ED">
        <w:t xml:space="preserve">es années de doctorat. Mais c’est grâce à l’université d’Anvers, l’établissement partenaire de cette thèse </w:t>
      </w:r>
      <w:r w:rsidR="000173A3" w:rsidRPr="001D13AE">
        <w:t xml:space="preserve">effectuée </w:t>
      </w:r>
      <w:r w:rsidRPr="00904591">
        <w:t>en cotutelle</w:t>
      </w:r>
      <w:r w:rsidR="000173A3" w:rsidRPr="009526F0">
        <w:t>,</w:t>
      </w:r>
      <w:r w:rsidRPr="000A31B6">
        <w:t xml:space="preserve"> que j’ai eu l’opportunité de connaître Kurt Vanhoute, mon co-directeur de </w:t>
      </w:r>
      <w:r w:rsidR="000173A3" w:rsidRPr="0045502F">
        <w:t xml:space="preserve">cette </w:t>
      </w:r>
      <w:r w:rsidRPr="00E123E8">
        <w:t xml:space="preserve">recherche. </w:t>
      </w:r>
      <w:r w:rsidR="00F22F17" w:rsidRPr="00864521">
        <w:t>Son appui</w:t>
      </w:r>
      <w:r w:rsidRPr="00CB2D37">
        <w:t xml:space="preserve"> </w:t>
      </w:r>
      <w:r w:rsidR="00F22F17" w:rsidRPr="006E4361">
        <w:t xml:space="preserve">généreux </w:t>
      </w:r>
      <w:r w:rsidRPr="006E4361">
        <w:t xml:space="preserve">était </w:t>
      </w:r>
      <w:r w:rsidR="00F22F17" w:rsidRPr="006E4361">
        <w:t>vital</w:t>
      </w:r>
      <w:r w:rsidRPr="00FD20C1">
        <w:t xml:space="preserve"> </w:t>
      </w:r>
      <w:r w:rsidR="00F22F17" w:rsidRPr="000173A3">
        <w:t>pour</w:t>
      </w:r>
      <w:r w:rsidRPr="000173A3">
        <w:t xml:space="preserve"> la </w:t>
      </w:r>
      <w:r w:rsidR="00F22F17" w:rsidRPr="000173A3">
        <w:t xml:space="preserve">rédaction de la proposition de la thèse, ainsi que la </w:t>
      </w:r>
      <w:r w:rsidRPr="000173A3">
        <w:t xml:space="preserve">réalisation du projet </w:t>
      </w:r>
      <w:r w:rsidRPr="000173A3">
        <w:rPr>
          <w:i/>
          <w:iCs/>
        </w:rPr>
        <w:t>Chuchotements burlesques</w:t>
      </w:r>
      <w:r w:rsidRPr="000173A3">
        <w:t>, dont la création mondial</w:t>
      </w:r>
      <w:r w:rsidR="000173A3" w:rsidRPr="000173A3">
        <w:t>e</w:t>
      </w:r>
      <w:r w:rsidRPr="000173A3">
        <w:t xml:space="preserve"> de la deuxième version a eu lieu </w:t>
      </w:r>
      <w:r w:rsidR="000173A3" w:rsidRPr="000173A3">
        <w:t xml:space="preserve">en janvier 2022 </w:t>
      </w:r>
      <w:r w:rsidRPr="000173A3">
        <w:t>à Anvers.</w:t>
      </w:r>
    </w:p>
    <w:p w14:paraId="5DB8EDE4" w14:textId="6FEB3F62" w:rsidR="00DE2F3E" w:rsidRDefault="00DE2F3E" w:rsidP="00DE2F3E">
      <w:pPr>
        <w:pStyle w:val="Default"/>
      </w:pPr>
      <w:r w:rsidRPr="000173A3">
        <w:t>J’adresse mes remerciements à Camille Giuglaris</w:t>
      </w:r>
      <w:r w:rsidR="00F22F17" w:rsidRPr="000173A3">
        <w:t>, l’ingénieur de son et le RIM,</w:t>
      </w:r>
      <w:r w:rsidRPr="004F4EB3">
        <w:t xml:space="preserve"> l’équipe du Centre International de la Recherche Musicale</w:t>
      </w:r>
      <w:r w:rsidR="00F22F17" w:rsidRPr="004F4EB3">
        <w:t xml:space="preserve"> /</w:t>
      </w:r>
      <w:r w:rsidRPr="004F4EB3">
        <w:t>CIRM,  Ensemble vocal Mora Vocis</w:t>
      </w:r>
      <w:r w:rsidR="00233F5C">
        <w:t xml:space="preserve"> pour la création de </w:t>
      </w:r>
      <w:r w:rsidR="00233F5C">
        <w:rPr>
          <w:i/>
          <w:iCs/>
        </w:rPr>
        <w:t>Mots de jeu</w:t>
      </w:r>
      <w:r w:rsidRPr="004F4EB3">
        <w:t>, Trio K/D/M</w:t>
      </w:r>
      <w:r w:rsidR="00233F5C">
        <w:t xml:space="preserve"> pour la création de la première version de </w:t>
      </w:r>
      <w:r w:rsidR="00233F5C">
        <w:rPr>
          <w:i/>
          <w:iCs/>
        </w:rPr>
        <w:t>Chuchotements burlesques</w:t>
      </w:r>
      <w:r w:rsidRPr="004F4EB3">
        <w:t>, Ensemble Hermes</w:t>
      </w:r>
      <w:r w:rsidR="00233F5C">
        <w:t xml:space="preserve"> pour la création de la deuxième version de </w:t>
      </w:r>
      <w:r w:rsidR="00233F5C">
        <w:rPr>
          <w:i/>
          <w:iCs/>
        </w:rPr>
        <w:t>Chuchotements burlesques</w:t>
      </w:r>
      <w:r w:rsidRPr="004F4EB3">
        <w:t xml:space="preserve">, </w:t>
      </w:r>
      <w:r w:rsidR="00233F5C" w:rsidRPr="001D13AE">
        <w:t>Mario Caroli</w:t>
      </w:r>
      <w:r w:rsidR="00233F5C" w:rsidRPr="004F4EB3">
        <w:t xml:space="preserve"> </w:t>
      </w:r>
      <w:r w:rsidR="00233F5C">
        <w:t xml:space="preserve"> et </w:t>
      </w:r>
      <w:r w:rsidRPr="004F4EB3">
        <w:t xml:space="preserve">la direction de l’orchestre philharmonique et l’opéra de </w:t>
      </w:r>
      <w:r w:rsidRPr="001D13AE">
        <w:t>Nice</w:t>
      </w:r>
      <w:r w:rsidR="00233F5C">
        <w:t xml:space="preserve"> pour la création d’</w:t>
      </w:r>
      <w:r w:rsidR="00233F5C" w:rsidRPr="00233F5C">
        <w:rPr>
          <w:i/>
          <w:iCs/>
        </w:rPr>
        <w:t>Éclosion</w:t>
      </w:r>
      <w:r w:rsidRPr="001D13AE">
        <w:t>, l’orchestre philharmonique de Shanghai</w:t>
      </w:r>
      <w:r w:rsidR="00233F5C">
        <w:t xml:space="preserve"> pour la création de </w:t>
      </w:r>
      <w:r w:rsidR="00233F5C" w:rsidRPr="00233F5C">
        <w:rPr>
          <w:i/>
          <w:iCs/>
        </w:rPr>
        <w:t>Esquisse pour le printemps perdu</w:t>
      </w:r>
      <w:r w:rsidRPr="001D13AE">
        <w:t>, José-Manuel Fernández</w:t>
      </w:r>
      <w:r w:rsidR="00233F5C">
        <w:t xml:space="preserve"> pour </w:t>
      </w:r>
      <w:r w:rsidR="00D23C53">
        <w:t xml:space="preserve">la réalisation de la partie électronique de </w:t>
      </w:r>
      <w:r w:rsidR="00D23C53">
        <w:rPr>
          <w:i/>
          <w:iCs/>
        </w:rPr>
        <w:t>Chuchotements burlesques</w:t>
      </w:r>
      <w:r w:rsidR="00D23C53">
        <w:t xml:space="preserve"> </w:t>
      </w:r>
      <w:r w:rsidRPr="001D13AE">
        <w:t>, Jean-Louis Giavitto</w:t>
      </w:r>
      <w:r w:rsidR="00D23C53">
        <w:t xml:space="preserve"> pour ces conseils sur la proposition de la thèse</w:t>
      </w:r>
      <w:r w:rsidRPr="001D13AE">
        <w:t xml:space="preserve">, </w:t>
      </w:r>
      <w:r w:rsidR="00CD3F70" w:rsidRPr="0045502F">
        <w:t>Damien Bonnec</w:t>
      </w:r>
      <w:r w:rsidR="00D23C53">
        <w:t xml:space="preserve"> pour la relecture et la correction de la thèse</w:t>
      </w:r>
      <w:r w:rsidR="00CD3F70" w:rsidRPr="0045502F">
        <w:t xml:space="preserve">, </w:t>
      </w:r>
      <w:r w:rsidRPr="00E123E8">
        <w:t>Centre He</w:t>
      </w:r>
      <w:r w:rsidRPr="00864521">
        <w:t>nri Pousseur</w:t>
      </w:r>
      <w:r w:rsidR="00D23C53">
        <w:t xml:space="preserve"> pour la réalisation de la partie électronique de la deuxième version de </w:t>
      </w:r>
      <w:r w:rsidR="00D23C53">
        <w:rPr>
          <w:i/>
          <w:iCs/>
        </w:rPr>
        <w:t>Chuchotements burlesques</w:t>
      </w:r>
      <w:r w:rsidRPr="00864521">
        <w:t>, la DRAC / PACA</w:t>
      </w:r>
      <w:r w:rsidR="00D23C53">
        <w:t xml:space="preserve"> pour la commande d’</w:t>
      </w:r>
      <w:r w:rsidR="00D23C53">
        <w:rPr>
          <w:i/>
          <w:iCs/>
        </w:rPr>
        <w:t>Éclosion</w:t>
      </w:r>
      <w:r w:rsidRPr="00864521">
        <w:t>, le GMEM</w:t>
      </w:r>
      <w:r w:rsidR="00D23C53">
        <w:t xml:space="preserve"> pour la commande et la production de </w:t>
      </w:r>
      <w:r w:rsidR="00D23C53">
        <w:rPr>
          <w:i/>
          <w:iCs/>
        </w:rPr>
        <w:t>Chuchotements burlesques</w:t>
      </w:r>
      <w:r w:rsidRPr="00864521">
        <w:t>, Bruno Boulzaguet</w:t>
      </w:r>
      <w:r w:rsidR="00D23C53">
        <w:t xml:space="preserve"> pour la création et la reprise de </w:t>
      </w:r>
      <w:r w:rsidR="00D23C53">
        <w:rPr>
          <w:i/>
          <w:iCs/>
        </w:rPr>
        <w:t>Chuchotements burlesques</w:t>
      </w:r>
      <w:r w:rsidRPr="00864521">
        <w:t xml:space="preserve">, </w:t>
      </w:r>
      <w:r w:rsidRPr="000173A3">
        <w:t>l’équipe STMS de l’Ircam</w:t>
      </w:r>
      <w:r w:rsidR="00D23C53">
        <w:t xml:space="preserve"> pour ma résidence en recherche artistique</w:t>
      </w:r>
      <w:r w:rsidRPr="000173A3">
        <w:t>, Jean Bresson et Greg Beller, l’équipe de CTEL</w:t>
      </w:r>
      <w:r w:rsidR="00D23C53">
        <w:t xml:space="preserve"> de l’université Côte d’Azur</w:t>
      </w:r>
      <w:r w:rsidRPr="000173A3">
        <w:t>, l’équipe d’ARIA</w:t>
      </w:r>
      <w:r w:rsidR="00D23C53">
        <w:t xml:space="preserve"> de l’université d’Anvers</w:t>
      </w:r>
      <w:r w:rsidRPr="000173A3">
        <w:t>.</w:t>
      </w:r>
    </w:p>
    <w:p w14:paraId="2EEB7AE8" w14:textId="77777777" w:rsidR="00D23C53" w:rsidRPr="000173A3" w:rsidRDefault="00D23C53" w:rsidP="00DE2F3E">
      <w:pPr>
        <w:pStyle w:val="Default"/>
      </w:pPr>
    </w:p>
    <w:p w14:paraId="3E53B405" w14:textId="7A2A6EEC" w:rsidR="00573F8F" w:rsidRPr="000173A3" w:rsidRDefault="00DE2F3E" w:rsidP="00346C31">
      <w:pPr>
        <w:pStyle w:val="Default"/>
      </w:pPr>
      <w:r w:rsidRPr="000173A3">
        <w:t>Ce travail de longue haleine a nécessité l’aide et la collaboration de toutes les personnes et les structures mentionnées</w:t>
      </w:r>
      <w:r w:rsidR="004F4EB3">
        <w:t>,</w:t>
      </w:r>
      <w:r w:rsidRPr="000173A3">
        <w:t xml:space="preserve"> mais surtout le soutien de mes parents</w:t>
      </w:r>
      <w:r w:rsidR="000173A3" w:rsidRPr="000173A3">
        <w:t>, eux</w:t>
      </w:r>
      <w:r w:rsidRPr="000173A3">
        <w:t xml:space="preserve"> qui </w:t>
      </w:r>
      <w:r w:rsidR="000173A3" w:rsidRPr="000173A3">
        <w:t xml:space="preserve">m’ont </w:t>
      </w:r>
      <w:r w:rsidRPr="000173A3">
        <w:t xml:space="preserve">accompagné </w:t>
      </w:r>
      <w:r w:rsidR="000173A3" w:rsidRPr="000173A3">
        <w:t xml:space="preserve">sans faille </w:t>
      </w:r>
      <w:r w:rsidRPr="000173A3">
        <w:t xml:space="preserve">tout au long de la durée </w:t>
      </w:r>
      <w:r w:rsidR="000173A3" w:rsidRPr="000173A3">
        <w:t xml:space="preserve">de ce </w:t>
      </w:r>
      <w:r w:rsidRPr="000173A3">
        <w:t>doctorat.</w:t>
      </w:r>
    </w:p>
    <w:p w14:paraId="3FDF0855" w14:textId="77777777" w:rsidR="00573F8F" w:rsidRPr="00132BA3" w:rsidRDefault="0045531D" w:rsidP="00132BA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567" w:firstLine="0"/>
        <w:rPr>
          <w:rFonts w:ascii="Baskerville SemiBold" w:hAnsi="Baskerville SemiBold"/>
          <w:sz w:val="32"/>
          <w:szCs w:val="32"/>
          <w:u w:color="000000"/>
        </w:rPr>
      </w:pPr>
      <w:r w:rsidRPr="00F37510">
        <w:rPr>
          <w:b/>
        </w:rPr>
        <w:br w:type="page"/>
      </w:r>
      <w:r w:rsidR="00491310" w:rsidRPr="00132BA3">
        <w:rPr>
          <w:rFonts w:ascii="Baskerville SemiBold" w:hAnsi="Baskerville SemiBold"/>
          <w:sz w:val="32"/>
          <w:szCs w:val="32"/>
          <w:u w:color="000000"/>
        </w:rPr>
        <w:lastRenderedPageBreak/>
        <w:t>Table des matières</w:t>
      </w:r>
    </w:p>
    <w:p w14:paraId="6A4F6E75" w14:textId="77777777" w:rsidR="00573F8F" w:rsidRPr="003D1378" w:rsidRDefault="00573F8F" w:rsidP="002246ED">
      <w:pPr>
        <w:pStyle w:val="TOC3"/>
      </w:pPr>
    </w:p>
    <w:p w14:paraId="7B9B6CE8" w14:textId="5F62E354" w:rsidR="00C468EA" w:rsidRDefault="00573F8F">
      <w:pPr>
        <w:pStyle w:val="TOC1"/>
        <w:rPr>
          <w:rFonts w:asciiTheme="minorHAnsi" w:eastAsiaTheme="minorEastAsia" w:hAnsiTheme="minorHAnsi" w:cstheme="minorBidi"/>
          <w:b w:val="0"/>
          <w:noProof/>
          <w:szCs w:val="24"/>
        </w:rPr>
      </w:pPr>
      <w:r w:rsidRPr="003D1378">
        <w:rPr>
          <w:color w:val="000000"/>
          <w:sz w:val="36"/>
        </w:rPr>
        <w:fldChar w:fldCharType="begin"/>
      </w:r>
      <w:r w:rsidRPr="003D1378">
        <w:rPr>
          <w:color w:val="000000"/>
          <w:sz w:val="36"/>
        </w:rPr>
        <w:instrText xml:space="preserve"> TOC \o "1-3" </w:instrText>
      </w:r>
      <w:r w:rsidRPr="003D1378">
        <w:rPr>
          <w:color w:val="000000"/>
          <w:sz w:val="36"/>
        </w:rPr>
        <w:fldChar w:fldCharType="separate"/>
      </w:r>
      <w:r w:rsidR="00C468EA">
        <w:rPr>
          <w:noProof/>
        </w:rPr>
        <w:t>Résumé et mots-clefs</w:t>
      </w:r>
      <w:r w:rsidR="00C468EA">
        <w:rPr>
          <w:noProof/>
        </w:rPr>
        <w:tab/>
      </w:r>
      <w:r w:rsidR="00C468EA">
        <w:rPr>
          <w:noProof/>
        </w:rPr>
        <w:fldChar w:fldCharType="begin"/>
      </w:r>
      <w:r w:rsidR="00C468EA">
        <w:rPr>
          <w:noProof/>
        </w:rPr>
        <w:instrText xml:space="preserve"> PAGEREF _Toc121091807 \h </w:instrText>
      </w:r>
      <w:r w:rsidR="00C468EA">
        <w:rPr>
          <w:noProof/>
        </w:rPr>
      </w:r>
      <w:r w:rsidR="00C468EA">
        <w:rPr>
          <w:noProof/>
        </w:rPr>
        <w:fldChar w:fldCharType="separate"/>
      </w:r>
      <w:r w:rsidR="00C468EA">
        <w:rPr>
          <w:noProof/>
        </w:rPr>
        <w:t>4</w:t>
      </w:r>
      <w:r w:rsidR="00C468EA">
        <w:rPr>
          <w:noProof/>
        </w:rPr>
        <w:fldChar w:fldCharType="end"/>
      </w:r>
    </w:p>
    <w:p w14:paraId="14ADFA44" w14:textId="617EAA5E" w:rsidR="00C468EA" w:rsidRDefault="00C468EA">
      <w:pPr>
        <w:pStyle w:val="TOC1"/>
        <w:rPr>
          <w:rFonts w:asciiTheme="minorHAnsi" w:eastAsiaTheme="minorEastAsia" w:hAnsiTheme="minorHAnsi" w:cstheme="minorBidi"/>
          <w:b w:val="0"/>
          <w:noProof/>
          <w:szCs w:val="24"/>
        </w:rPr>
      </w:pPr>
      <w:r>
        <w:rPr>
          <w:noProof/>
        </w:rPr>
        <w:t>INTRODUCTION</w:t>
      </w:r>
      <w:r>
        <w:rPr>
          <w:noProof/>
        </w:rPr>
        <w:tab/>
      </w:r>
      <w:r>
        <w:rPr>
          <w:noProof/>
        </w:rPr>
        <w:fldChar w:fldCharType="begin"/>
      </w:r>
      <w:r>
        <w:rPr>
          <w:noProof/>
        </w:rPr>
        <w:instrText xml:space="preserve"> PAGEREF _Toc121091808 \h </w:instrText>
      </w:r>
      <w:r>
        <w:rPr>
          <w:noProof/>
        </w:rPr>
      </w:r>
      <w:r>
        <w:rPr>
          <w:noProof/>
        </w:rPr>
        <w:fldChar w:fldCharType="separate"/>
      </w:r>
      <w:r>
        <w:rPr>
          <w:noProof/>
        </w:rPr>
        <w:t>10</w:t>
      </w:r>
      <w:r>
        <w:rPr>
          <w:noProof/>
        </w:rPr>
        <w:fldChar w:fldCharType="end"/>
      </w:r>
    </w:p>
    <w:p w14:paraId="7166D173" w14:textId="676580EF" w:rsidR="00C468EA" w:rsidRDefault="00C468EA">
      <w:pPr>
        <w:pStyle w:val="TOC2"/>
        <w:rPr>
          <w:rFonts w:asciiTheme="minorHAnsi" w:eastAsiaTheme="minorEastAsia" w:hAnsiTheme="minorHAnsi" w:cstheme="minorBidi"/>
          <w:noProof/>
          <w:szCs w:val="24"/>
        </w:rPr>
      </w:pPr>
      <w:r>
        <w:rPr>
          <w:noProof/>
        </w:rPr>
        <w:t>La recherche musicale</w:t>
      </w:r>
      <w:r>
        <w:rPr>
          <w:noProof/>
        </w:rPr>
        <w:tab/>
      </w:r>
      <w:r>
        <w:rPr>
          <w:noProof/>
        </w:rPr>
        <w:fldChar w:fldCharType="begin"/>
      </w:r>
      <w:r>
        <w:rPr>
          <w:noProof/>
        </w:rPr>
        <w:instrText xml:space="preserve"> PAGEREF _Toc121091809 \h </w:instrText>
      </w:r>
      <w:r>
        <w:rPr>
          <w:noProof/>
        </w:rPr>
      </w:r>
      <w:r>
        <w:rPr>
          <w:noProof/>
        </w:rPr>
        <w:fldChar w:fldCharType="separate"/>
      </w:r>
      <w:r>
        <w:rPr>
          <w:noProof/>
        </w:rPr>
        <w:t>14</w:t>
      </w:r>
      <w:r>
        <w:rPr>
          <w:noProof/>
        </w:rPr>
        <w:fldChar w:fldCharType="end"/>
      </w:r>
    </w:p>
    <w:p w14:paraId="107E2550" w14:textId="044E2DAB" w:rsidR="00C468EA" w:rsidRDefault="00C468EA">
      <w:pPr>
        <w:pStyle w:val="TOC2"/>
        <w:rPr>
          <w:rFonts w:asciiTheme="minorHAnsi" w:eastAsiaTheme="minorEastAsia" w:hAnsiTheme="minorHAnsi" w:cstheme="minorBidi"/>
          <w:noProof/>
          <w:szCs w:val="24"/>
        </w:rPr>
      </w:pPr>
      <w:r w:rsidRPr="00E003EC">
        <w:rPr>
          <w:rFonts w:eastAsia="Arial Unicode MS"/>
          <w:noProof/>
        </w:rPr>
        <w:t>L’innovation numérique et la composition</w:t>
      </w:r>
      <w:r>
        <w:rPr>
          <w:noProof/>
        </w:rPr>
        <w:tab/>
      </w:r>
      <w:r>
        <w:rPr>
          <w:noProof/>
        </w:rPr>
        <w:fldChar w:fldCharType="begin"/>
      </w:r>
      <w:r>
        <w:rPr>
          <w:noProof/>
        </w:rPr>
        <w:instrText xml:space="preserve"> PAGEREF _Toc121091810 \h </w:instrText>
      </w:r>
      <w:r>
        <w:rPr>
          <w:noProof/>
        </w:rPr>
      </w:r>
      <w:r>
        <w:rPr>
          <w:noProof/>
        </w:rPr>
        <w:fldChar w:fldCharType="separate"/>
      </w:r>
      <w:r>
        <w:rPr>
          <w:noProof/>
        </w:rPr>
        <w:t>18</w:t>
      </w:r>
      <w:r>
        <w:rPr>
          <w:noProof/>
        </w:rPr>
        <w:fldChar w:fldCharType="end"/>
      </w:r>
    </w:p>
    <w:p w14:paraId="526A1D57" w14:textId="43C5E570" w:rsidR="00C468EA" w:rsidRDefault="00C468EA">
      <w:pPr>
        <w:pStyle w:val="TOC2"/>
        <w:rPr>
          <w:rFonts w:asciiTheme="minorHAnsi" w:eastAsiaTheme="minorEastAsia" w:hAnsiTheme="minorHAnsi" w:cstheme="minorBidi"/>
          <w:noProof/>
          <w:szCs w:val="24"/>
        </w:rPr>
      </w:pPr>
      <w:r>
        <w:rPr>
          <w:noProof/>
        </w:rPr>
        <w:t>La méthodologie</w:t>
      </w:r>
      <w:r>
        <w:rPr>
          <w:noProof/>
        </w:rPr>
        <w:tab/>
      </w:r>
      <w:r>
        <w:rPr>
          <w:noProof/>
        </w:rPr>
        <w:fldChar w:fldCharType="begin"/>
      </w:r>
      <w:r>
        <w:rPr>
          <w:noProof/>
        </w:rPr>
        <w:instrText xml:space="preserve"> PAGEREF _Toc121091811 \h </w:instrText>
      </w:r>
      <w:r>
        <w:rPr>
          <w:noProof/>
        </w:rPr>
      </w:r>
      <w:r>
        <w:rPr>
          <w:noProof/>
        </w:rPr>
        <w:fldChar w:fldCharType="separate"/>
      </w:r>
      <w:r>
        <w:rPr>
          <w:noProof/>
        </w:rPr>
        <w:t>23</w:t>
      </w:r>
      <w:r>
        <w:rPr>
          <w:noProof/>
        </w:rPr>
        <w:fldChar w:fldCharType="end"/>
      </w:r>
    </w:p>
    <w:p w14:paraId="4BF4840C" w14:textId="66425502" w:rsidR="00C468EA" w:rsidRDefault="00C468EA">
      <w:pPr>
        <w:pStyle w:val="TOC1"/>
        <w:rPr>
          <w:rFonts w:asciiTheme="minorHAnsi" w:eastAsiaTheme="minorEastAsia" w:hAnsiTheme="minorHAnsi" w:cstheme="minorBidi"/>
          <w:b w:val="0"/>
          <w:noProof/>
          <w:szCs w:val="24"/>
        </w:rPr>
      </w:pPr>
      <w:r>
        <w:rPr>
          <w:noProof/>
        </w:rPr>
        <w:t>1.</w:t>
      </w:r>
      <w:r>
        <w:rPr>
          <w:rFonts w:asciiTheme="minorHAnsi" w:eastAsiaTheme="minorEastAsia" w:hAnsiTheme="minorHAnsi" w:cstheme="minorBidi"/>
          <w:b w:val="0"/>
          <w:noProof/>
          <w:szCs w:val="24"/>
        </w:rPr>
        <w:tab/>
      </w:r>
      <w:r>
        <w:rPr>
          <w:noProof/>
        </w:rPr>
        <w:t>DU TRAITEMENT MÉLODIQUE À LA MODÉLISATION</w:t>
      </w:r>
      <w:r>
        <w:rPr>
          <w:noProof/>
        </w:rPr>
        <w:tab/>
      </w:r>
      <w:r>
        <w:rPr>
          <w:noProof/>
        </w:rPr>
        <w:fldChar w:fldCharType="begin"/>
      </w:r>
      <w:r>
        <w:rPr>
          <w:noProof/>
        </w:rPr>
        <w:instrText xml:space="preserve"> PAGEREF _Toc121091812 \h </w:instrText>
      </w:r>
      <w:r>
        <w:rPr>
          <w:noProof/>
        </w:rPr>
      </w:r>
      <w:r>
        <w:rPr>
          <w:noProof/>
        </w:rPr>
        <w:fldChar w:fldCharType="separate"/>
      </w:r>
      <w:r>
        <w:rPr>
          <w:noProof/>
        </w:rPr>
        <w:t>25</w:t>
      </w:r>
      <w:r>
        <w:rPr>
          <w:noProof/>
        </w:rPr>
        <w:fldChar w:fldCharType="end"/>
      </w:r>
    </w:p>
    <w:p w14:paraId="7E7A9A58" w14:textId="2A165E65" w:rsidR="00C468EA" w:rsidRDefault="00C468EA">
      <w:pPr>
        <w:pStyle w:val="TOC2"/>
        <w:rPr>
          <w:rFonts w:asciiTheme="minorHAnsi" w:eastAsiaTheme="minorEastAsia" w:hAnsiTheme="minorHAnsi" w:cstheme="minorBidi"/>
          <w:noProof/>
          <w:szCs w:val="24"/>
        </w:rPr>
      </w:pPr>
      <w:r w:rsidRPr="00E003EC">
        <w:rPr>
          <w:b/>
          <w:noProof/>
        </w:rPr>
        <w:t>1.1.</w:t>
      </w:r>
      <w:r>
        <w:rPr>
          <w:rFonts w:asciiTheme="minorHAnsi" w:eastAsiaTheme="minorEastAsia" w:hAnsiTheme="minorHAnsi" w:cstheme="minorBidi"/>
          <w:noProof/>
          <w:szCs w:val="24"/>
        </w:rPr>
        <w:tab/>
      </w:r>
      <w:r>
        <w:rPr>
          <w:noProof/>
        </w:rPr>
        <w:t>Parcours</w:t>
      </w:r>
      <w:r>
        <w:rPr>
          <w:noProof/>
        </w:rPr>
        <w:tab/>
      </w:r>
      <w:r>
        <w:rPr>
          <w:noProof/>
        </w:rPr>
        <w:fldChar w:fldCharType="begin"/>
      </w:r>
      <w:r>
        <w:rPr>
          <w:noProof/>
        </w:rPr>
        <w:instrText xml:space="preserve"> PAGEREF _Toc121091813 \h </w:instrText>
      </w:r>
      <w:r>
        <w:rPr>
          <w:noProof/>
        </w:rPr>
      </w:r>
      <w:r>
        <w:rPr>
          <w:noProof/>
        </w:rPr>
        <w:fldChar w:fldCharType="separate"/>
      </w:r>
      <w:r>
        <w:rPr>
          <w:noProof/>
        </w:rPr>
        <w:t>25</w:t>
      </w:r>
      <w:r>
        <w:rPr>
          <w:noProof/>
        </w:rPr>
        <w:fldChar w:fldCharType="end"/>
      </w:r>
    </w:p>
    <w:p w14:paraId="408027F1" w14:textId="2382F6E4" w:rsidR="00C468EA" w:rsidRDefault="00C468EA">
      <w:pPr>
        <w:pStyle w:val="TOC2"/>
        <w:rPr>
          <w:rFonts w:asciiTheme="minorHAnsi" w:eastAsiaTheme="minorEastAsia" w:hAnsiTheme="minorHAnsi" w:cstheme="minorBidi"/>
          <w:noProof/>
          <w:szCs w:val="24"/>
        </w:rPr>
      </w:pPr>
      <w:r w:rsidRPr="00E003EC">
        <w:rPr>
          <w:b/>
          <w:noProof/>
        </w:rPr>
        <w:t>1.2.</w:t>
      </w:r>
      <w:r>
        <w:rPr>
          <w:rFonts w:asciiTheme="minorHAnsi" w:eastAsiaTheme="minorEastAsia" w:hAnsiTheme="minorHAnsi" w:cstheme="minorBidi"/>
          <w:noProof/>
          <w:szCs w:val="24"/>
        </w:rPr>
        <w:tab/>
      </w:r>
      <w:r>
        <w:rPr>
          <w:noProof/>
        </w:rPr>
        <w:t>Traitement mélodique</w:t>
      </w:r>
      <w:r>
        <w:rPr>
          <w:noProof/>
        </w:rPr>
        <w:tab/>
      </w:r>
      <w:r>
        <w:rPr>
          <w:noProof/>
        </w:rPr>
        <w:fldChar w:fldCharType="begin"/>
      </w:r>
      <w:r>
        <w:rPr>
          <w:noProof/>
        </w:rPr>
        <w:instrText xml:space="preserve"> PAGEREF _Toc121091814 \h </w:instrText>
      </w:r>
      <w:r>
        <w:rPr>
          <w:noProof/>
        </w:rPr>
      </w:r>
      <w:r>
        <w:rPr>
          <w:noProof/>
        </w:rPr>
        <w:fldChar w:fldCharType="separate"/>
      </w:r>
      <w:r>
        <w:rPr>
          <w:noProof/>
        </w:rPr>
        <w:t>29</w:t>
      </w:r>
      <w:r>
        <w:rPr>
          <w:noProof/>
        </w:rPr>
        <w:fldChar w:fldCharType="end"/>
      </w:r>
    </w:p>
    <w:p w14:paraId="0F8919B4" w14:textId="4983A168" w:rsidR="00C468EA" w:rsidRDefault="00C468EA">
      <w:pPr>
        <w:pStyle w:val="TOC3"/>
        <w:rPr>
          <w:rFonts w:asciiTheme="minorHAnsi" w:eastAsiaTheme="minorEastAsia" w:hAnsiTheme="minorHAnsi" w:cstheme="minorBidi"/>
          <w:noProof/>
          <w:szCs w:val="24"/>
        </w:rPr>
      </w:pPr>
      <w:r w:rsidRPr="00E003EC">
        <w:rPr>
          <w:rFonts w:cs="Garamond"/>
          <w:b/>
          <w:noProof/>
        </w:rPr>
        <w:t>1.2.1.</w:t>
      </w:r>
      <w:r>
        <w:rPr>
          <w:rFonts w:asciiTheme="minorHAnsi" w:eastAsiaTheme="minorEastAsia" w:hAnsiTheme="minorHAnsi" w:cstheme="minorBidi"/>
          <w:noProof/>
          <w:szCs w:val="24"/>
        </w:rPr>
        <w:tab/>
      </w:r>
      <w:r>
        <w:rPr>
          <w:noProof/>
        </w:rPr>
        <w:t>La transcription et la modélisation</w:t>
      </w:r>
      <w:r>
        <w:rPr>
          <w:noProof/>
        </w:rPr>
        <w:tab/>
      </w:r>
      <w:r>
        <w:rPr>
          <w:noProof/>
        </w:rPr>
        <w:fldChar w:fldCharType="begin"/>
      </w:r>
      <w:r>
        <w:rPr>
          <w:noProof/>
        </w:rPr>
        <w:instrText xml:space="preserve"> PAGEREF _Toc121091815 \h </w:instrText>
      </w:r>
      <w:r>
        <w:rPr>
          <w:noProof/>
        </w:rPr>
      </w:r>
      <w:r>
        <w:rPr>
          <w:noProof/>
        </w:rPr>
        <w:fldChar w:fldCharType="separate"/>
      </w:r>
      <w:r>
        <w:rPr>
          <w:noProof/>
        </w:rPr>
        <w:t>30</w:t>
      </w:r>
      <w:r>
        <w:rPr>
          <w:noProof/>
        </w:rPr>
        <w:fldChar w:fldCharType="end"/>
      </w:r>
    </w:p>
    <w:p w14:paraId="19ABB701" w14:textId="6ADE24F2" w:rsidR="00C468EA" w:rsidRDefault="00C468EA">
      <w:pPr>
        <w:pStyle w:val="TOC3"/>
        <w:rPr>
          <w:rFonts w:asciiTheme="minorHAnsi" w:eastAsiaTheme="minorEastAsia" w:hAnsiTheme="minorHAnsi" w:cstheme="minorBidi"/>
          <w:noProof/>
          <w:szCs w:val="24"/>
        </w:rPr>
      </w:pPr>
      <w:r w:rsidRPr="00E003EC">
        <w:rPr>
          <w:rFonts w:cs="Garamond"/>
          <w:b/>
          <w:noProof/>
        </w:rPr>
        <w:t>1.2.2.</w:t>
      </w:r>
      <w:r>
        <w:rPr>
          <w:rFonts w:asciiTheme="minorHAnsi" w:eastAsiaTheme="minorEastAsia" w:hAnsiTheme="minorHAnsi" w:cstheme="minorBidi"/>
          <w:noProof/>
          <w:szCs w:val="24"/>
        </w:rPr>
        <w:tab/>
      </w:r>
      <w:r>
        <w:rPr>
          <w:noProof/>
        </w:rPr>
        <w:t>Informatique musicale et analyse mélodique</w:t>
      </w:r>
      <w:r>
        <w:rPr>
          <w:noProof/>
        </w:rPr>
        <w:tab/>
      </w:r>
      <w:r>
        <w:rPr>
          <w:noProof/>
        </w:rPr>
        <w:fldChar w:fldCharType="begin"/>
      </w:r>
      <w:r>
        <w:rPr>
          <w:noProof/>
        </w:rPr>
        <w:instrText xml:space="preserve"> PAGEREF _Toc121091816 \h </w:instrText>
      </w:r>
      <w:r>
        <w:rPr>
          <w:noProof/>
        </w:rPr>
      </w:r>
      <w:r>
        <w:rPr>
          <w:noProof/>
        </w:rPr>
        <w:fldChar w:fldCharType="separate"/>
      </w:r>
      <w:r>
        <w:rPr>
          <w:noProof/>
        </w:rPr>
        <w:t>36</w:t>
      </w:r>
      <w:r>
        <w:rPr>
          <w:noProof/>
        </w:rPr>
        <w:fldChar w:fldCharType="end"/>
      </w:r>
    </w:p>
    <w:p w14:paraId="6B986612" w14:textId="3CA2C268" w:rsidR="00C468EA" w:rsidRDefault="00C468EA">
      <w:pPr>
        <w:pStyle w:val="TOC1"/>
        <w:rPr>
          <w:rFonts w:asciiTheme="minorHAnsi" w:eastAsiaTheme="minorEastAsia" w:hAnsiTheme="minorHAnsi" w:cstheme="minorBidi"/>
          <w:b w:val="0"/>
          <w:noProof/>
          <w:szCs w:val="24"/>
        </w:rPr>
      </w:pPr>
      <w:r>
        <w:rPr>
          <w:noProof/>
        </w:rPr>
        <w:t>2.</w:t>
      </w:r>
      <w:r>
        <w:rPr>
          <w:rFonts w:asciiTheme="minorHAnsi" w:eastAsiaTheme="minorEastAsia" w:hAnsiTheme="minorHAnsi" w:cstheme="minorBidi"/>
          <w:b w:val="0"/>
          <w:noProof/>
          <w:szCs w:val="24"/>
        </w:rPr>
        <w:tab/>
      </w:r>
      <w:r>
        <w:rPr>
          <w:noProof/>
        </w:rPr>
        <w:t>L’ÉMERGENCE DE GESTE COMME L’IDÉE OU L’IMAGINAIRE</w:t>
      </w:r>
      <w:r>
        <w:rPr>
          <w:noProof/>
        </w:rPr>
        <w:tab/>
      </w:r>
      <w:r>
        <w:rPr>
          <w:noProof/>
        </w:rPr>
        <w:fldChar w:fldCharType="begin"/>
      </w:r>
      <w:r>
        <w:rPr>
          <w:noProof/>
        </w:rPr>
        <w:instrText xml:space="preserve"> PAGEREF _Toc121091817 \h </w:instrText>
      </w:r>
      <w:r>
        <w:rPr>
          <w:noProof/>
        </w:rPr>
      </w:r>
      <w:r>
        <w:rPr>
          <w:noProof/>
        </w:rPr>
        <w:fldChar w:fldCharType="separate"/>
      </w:r>
      <w:r>
        <w:rPr>
          <w:noProof/>
        </w:rPr>
        <w:t>44</w:t>
      </w:r>
      <w:r>
        <w:rPr>
          <w:noProof/>
        </w:rPr>
        <w:fldChar w:fldCharType="end"/>
      </w:r>
    </w:p>
    <w:p w14:paraId="5090B008" w14:textId="5A316950" w:rsidR="00C468EA" w:rsidRDefault="00C468EA">
      <w:pPr>
        <w:pStyle w:val="TOC2"/>
        <w:rPr>
          <w:rFonts w:asciiTheme="minorHAnsi" w:eastAsiaTheme="minorEastAsia" w:hAnsiTheme="minorHAnsi" w:cstheme="minorBidi"/>
          <w:noProof/>
          <w:szCs w:val="24"/>
        </w:rPr>
      </w:pPr>
      <w:r w:rsidRPr="00E003EC">
        <w:rPr>
          <w:b/>
          <w:noProof/>
        </w:rPr>
        <w:t>2.1.</w:t>
      </w:r>
      <w:r>
        <w:rPr>
          <w:rFonts w:asciiTheme="minorHAnsi" w:eastAsiaTheme="minorEastAsia" w:hAnsiTheme="minorHAnsi" w:cstheme="minorBidi"/>
          <w:noProof/>
          <w:szCs w:val="24"/>
        </w:rPr>
        <w:tab/>
      </w:r>
      <w:r>
        <w:rPr>
          <w:noProof/>
        </w:rPr>
        <w:t>Geste sonore</w:t>
      </w:r>
      <w:r>
        <w:rPr>
          <w:noProof/>
        </w:rPr>
        <w:tab/>
      </w:r>
      <w:r>
        <w:rPr>
          <w:noProof/>
        </w:rPr>
        <w:fldChar w:fldCharType="begin"/>
      </w:r>
      <w:r>
        <w:rPr>
          <w:noProof/>
        </w:rPr>
        <w:instrText xml:space="preserve"> PAGEREF _Toc121091818 \h </w:instrText>
      </w:r>
      <w:r>
        <w:rPr>
          <w:noProof/>
        </w:rPr>
      </w:r>
      <w:r>
        <w:rPr>
          <w:noProof/>
        </w:rPr>
        <w:fldChar w:fldCharType="separate"/>
      </w:r>
      <w:r>
        <w:rPr>
          <w:noProof/>
        </w:rPr>
        <w:t>44</w:t>
      </w:r>
      <w:r>
        <w:rPr>
          <w:noProof/>
        </w:rPr>
        <w:fldChar w:fldCharType="end"/>
      </w:r>
    </w:p>
    <w:p w14:paraId="59BE0789" w14:textId="752A352B" w:rsidR="00C468EA" w:rsidRDefault="00C468EA">
      <w:pPr>
        <w:pStyle w:val="TOC3"/>
        <w:rPr>
          <w:rFonts w:asciiTheme="minorHAnsi" w:eastAsiaTheme="minorEastAsia" w:hAnsiTheme="minorHAnsi" w:cstheme="minorBidi"/>
          <w:noProof/>
          <w:szCs w:val="24"/>
        </w:rPr>
      </w:pPr>
      <w:r w:rsidRPr="00E003EC">
        <w:rPr>
          <w:rFonts w:cs="Garamond"/>
          <w:b/>
          <w:noProof/>
        </w:rPr>
        <w:t>2.1.1.</w:t>
      </w:r>
      <w:r>
        <w:rPr>
          <w:rFonts w:asciiTheme="minorHAnsi" w:eastAsiaTheme="minorEastAsia" w:hAnsiTheme="minorHAnsi" w:cstheme="minorBidi"/>
          <w:noProof/>
          <w:szCs w:val="24"/>
        </w:rPr>
        <w:tab/>
      </w:r>
      <w:r>
        <w:rPr>
          <w:noProof/>
        </w:rPr>
        <w:t>La technologie de l’apprentissage machine et suivi de gestes</w:t>
      </w:r>
      <w:r>
        <w:rPr>
          <w:noProof/>
        </w:rPr>
        <w:tab/>
      </w:r>
      <w:r>
        <w:rPr>
          <w:noProof/>
        </w:rPr>
        <w:fldChar w:fldCharType="begin"/>
      </w:r>
      <w:r>
        <w:rPr>
          <w:noProof/>
        </w:rPr>
        <w:instrText xml:space="preserve"> PAGEREF _Toc121091819 \h </w:instrText>
      </w:r>
      <w:r>
        <w:rPr>
          <w:noProof/>
        </w:rPr>
      </w:r>
      <w:r>
        <w:rPr>
          <w:noProof/>
        </w:rPr>
        <w:fldChar w:fldCharType="separate"/>
      </w:r>
      <w:r>
        <w:rPr>
          <w:noProof/>
        </w:rPr>
        <w:t>46</w:t>
      </w:r>
      <w:r>
        <w:rPr>
          <w:noProof/>
        </w:rPr>
        <w:fldChar w:fldCharType="end"/>
      </w:r>
    </w:p>
    <w:p w14:paraId="6A33EA6F" w14:textId="637C5F0A" w:rsidR="00C468EA" w:rsidRDefault="00C468EA">
      <w:pPr>
        <w:pStyle w:val="TOC2"/>
        <w:rPr>
          <w:rFonts w:asciiTheme="minorHAnsi" w:eastAsiaTheme="minorEastAsia" w:hAnsiTheme="minorHAnsi" w:cstheme="minorBidi"/>
          <w:noProof/>
          <w:szCs w:val="24"/>
        </w:rPr>
      </w:pPr>
      <w:r w:rsidRPr="00E003EC">
        <w:rPr>
          <w:b/>
          <w:noProof/>
        </w:rPr>
        <w:t>2.2.</w:t>
      </w:r>
      <w:r>
        <w:rPr>
          <w:rFonts w:asciiTheme="minorHAnsi" w:eastAsiaTheme="minorEastAsia" w:hAnsiTheme="minorHAnsi" w:cstheme="minorBidi"/>
          <w:noProof/>
          <w:szCs w:val="24"/>
        </w:rPr>
        <w:tab/>
      </w:r>
      <w:r>
        <w:rPr>
          <w:noProof/>
        </w:rPr>
        <w:t>Corps, geste et voix</w:t>
      </w:r>
      <w:r>
        <w:rPr>
          <w:noProof/>
        </w:rPr>
        <w:tab/>
      </w:r>
      <w:r>
        <w:rPr>
          <w:noProof/>
        </w:rPr>
        <w:fldChar w:fldCharType="begin"/>
      </w:r>
      <w:r>
        <w:rPr>
          <w:noProof/>
        </w:rPr>
        <w:instrText xml:space="preserve"> PAGEREF _Toc121091820 \h </w:instrText>
      </w:r>
      <w:r>
        <w:rPr>
          <w:noProof/>
        </w:rPr>
      </w:r>
      <w:r>
        <w:rPr>
          <w:noProof/>
        </w:rPr>
        <w:fldChar w:fldCharType="separate"/>
      </w:r>
      <w:r>
        <w:rPr>
          <w:noProof/>
        </w:rPr>
        <w:t>54</w:t>
      </w:r>
      <w:r>
        <w:rPr>
          <w:noProof/>
        </w:rPr>
        <w:fldChar w:fldCharType="end"/>
      </w:r>
    </w:p>
    <w:p w14:paraId="64B59218" w14:textId="30CFC17F" w:rsidR="00C468EA" w:rsidRDefault="00C468EA">
      <w:pPr>
        <w:pStyle w:val="TOC2"/>
        <w:rPr>
          <w:rFonts w:asciiTheme="minorHAnsi" w:eastAsiaTheme="minorEastAsia" w:hAnsiTheme="minorHAnsi" w:cstheme="minorBidi"/>
          <w:noProof/>
          <w:szCs w:val="24"/>
        </w:rPr>
      </w:pPr>
      <w:r w:rsidRPr="00E003EC">
        <w:rPr>
          <w:b/>
          <w:noProof/>
        </w:rPr>
        <w:t>2.3.</w:t>
      </w:r>
      <w:r>
        <w:rPr>
          <w:rFonts w:asciiTheme="minorHAnsi" w:eastAsiaTheme="minorEastAsia" w:hAnsiTheme="minorHAnsi" w:cstheme="minorBidi"/>
          <w:noProof/>
          <w:szCs w:val="24"/>
        </w:rPr>
        <w:tab/>
      </w:r>
      <w:r>
        <w:rPr>
          <w:noProof/>
        </w:rPr>
        <w:t>Le geste comme élément moteur du discours</w:t>
      </w:r>
      <w:r>
        <w:rPr>
          <w:noProof/>
        </w:rPr>
        <w:tab/>
      </w:r>
      <w:r>
        <w:rPr>
          <w:noProof/>
        </w:rPr>
        <w:fldChar w:fldCharType="begin"/>
      </w:r>
      <w:r>
        <w:rPr>
          <w:noProof/>
        </w:rPr>
        <w:instrText xml:space="preserve"> PAGEREF _Toc121091821 \h </w:instrText>
      </w:r>
      <w:r>
        <w:rPr>
          <w:noProof/>
        </w:rPr>
      </w:r>
      <w:r>
        <w:rPr>
          <w:noProof/>
        </w:rPr>
        <w:fldChar w:fldCharType="separate"/>
      </w:r>
      <w:r>
        <w:rPr>
          <w:noProof/>
        </w:rPr>
        <w:t>57</w:t>
      </w:r>
      <w:r>
        <w:rPr>
          <w:noProof/>
        </w:rPr>
        <w:fldChar w:fldCharType="end"/>
      </w:r>
    </w:p>
    <w:p w14:paraId="24B28088" w14:textId="13707B27" w:rsidR="00C468EA" w:rsidRDefault="00C468EA">
      <w:pPr>
        <w:pStyle w:val="TOC3"/>
        <w:rPr>
          <w:rFonts w:asciiTheme="minorHAnsi" w:eastAsiaTheme="minorEastAsia" w:hAnsiTheme="minorHAnsi" w:cstheme="minorBidi"/>
          <w:noProof/>
          <w:szCs w:val="24"/>
        </w:rPr>
      </w:pPr>
      <w:r w:rsidRPr="00E003EC">
        <w:rPr>
          <w:rFonts w:cs="Garamond"/>
          <w:b/>
          <w:noProof/>
          <w:u w:color="191C1E"/>
        </w:rPr>
        <w:t>2.3.1.</w:t>
      </w:r>
      <w:r>
        <w:rPr>
          <w:rFonts w:asciiTheme="minorHAnsi" w:eastAsiaTheme="minorEastAsia" w:hAnsiTheme="minorHAnsi" w:cstheme="minorBidi"/>
          <w:noProof/>
          <w:szCs w:val="24"/>
        </w:rPr>
        <w:tab/>
      </w:r>
      <w:r w:rsidRPr="00E003EC">
        <w:rPr>
          <w:noProof/>
          <w:u w:color="191C1E"/>
        </w:rPr>
        <w:t>Geste de la parole</w:t>
      </w:r>
      <w:r>
        <w:rPr>
          <w:noProof/>
        </w:rPr>
        <w:tab/>
      </w:r>
      <w:r>
        <w:rPr>
          <w:noProof/>
        </w:rPr>
        <w:fldChar w:fldCharType="begin"/>
      </w:r>
      <w:r>
        <w:rPr>
          <w:noProof/>
        </w:rPr>
        <w:instrText xml:space="preserve"> PAGEREF _Toc121091822 \h </w:instrText>
      </w:r>
      <w:r>
        <w:rPr>
          <w:noProof/>
        </w:rPr>
      </w:r>
      <w:r>
        <w:rPr>
          <w:noProof/>
        </w:rPr>
        <w:fldChar w:fldCharType="separate"/>
      </w:r>
      <w:r>
        <w:rPr>
          <w:noProof/>
        </w:rPr>
        <w:t>57</w:t>
      </w:r>
      <w:r>
        <w:rPr>
          <w:noProof/>
        </w:rPr>
        <w:fldChar w:fldCharType="end"/>
      </w:r>
    </w:p>
    <w:p w14:paraId="6EF9A4C4" w14:textId="32753E61" w:rsidR="00C468EA" w:rsidRDefault="00C468EA">
      <w:pPr>
        <w:pStyle w:val="TOC3"/>
        <w:rPr>
          <w:rFonts w:asciiTheme="minorHAnsi" w:eastAsiaTheme="minorEastAsia" w:hAnsiTheme="minorHAnsi" w:cstheme="minorBidi"/>
          <w:noProof/>
          <w:szCs w:val="24"/>
        </w:rPr>
      </w:pPr>
      <w:r w:rsidRPr="00E003EC">
        <w:rPr>
          <w:rFonts w:cs="Garamond"/>
          <w:b/>
          <w:noProof/>
        </w:rPr>
        <w:t>2.3.2.</w:t>
      </w:r>
      <w:r>
        <w:rPr>
          <w:rFonts w:asciiTheme="minorHAnsi" w:eastAsiaTheme="minorEastAsia" w:hAnsiTheme="minorHAnsi" w:cstheme="minorBidi"/>
          <w:noProof/>
          <w:szCs w:val="24"/>
        </w:rPr>
        <w:tab/>
      </w:r>
      <w:r>
        <w:rPr>
          <w:noProof/>
        </w:rPr>
        <w:t>Théâtre de la parole</w:t>
      </w:r>
      <w:r>
        <w:rPr>
          <w:noProof/>
        </w:rPr>
        <w:tab/>
      </w:r>
      <w:r>
        <w:rPr>
          <w:noProof/>
        </w:rPr>
        <w:fldChar w:fldCharType="begin"/>
      </w:r>
      <w:r>
        <w:rPr>
          <w:noProof/>
        </w:rPr>
        <w:instrText xml:space="preserve"> PAGEREF _Toc121091823 \h </w:instrText>
      </w:r>
      <w:r>
        <w:rPr>
          <w:noProof/>
        </w:rPr>
      </w:r>
      <w:r>
        <w:rPr>
          <w:noProof/>
        </w:rPr>
        <w:fldChar w:fldCharType="separate"/>
      </w:r>
      <w:r>
        <w:rPr>
          <w:noProof/>
        </w:rPr>
        <w:t>64</w:t>
      </w:r>
      <w:r>
        <w:rPr>
          <w:noProof/>
        </w:rPr>
        <w:fldChar w:fldCharType="end"/>
      </w:r>
    </w:p>
    <w:p w14:paraId="7A32D85A" w14:textId="695D5D48" w:rsidR="00C468EA" w:rsidRDefault="00C468EA">
      <w:pPr>
        <w:pStyle w:val="TOC3"/>
        <w:rPr>
          <w:rFonts w:asciiTheme="minorHAnsi" w:eastAsiaTheme="minorEastAsia" w:hAnsiTheme="minorHAnsi" w:cstheme="minorBidi"/>
          <w:noProof/>
          <w:szCs w:val="24"/>
        </w:rPr>
      </w:pPr>
      <w:r w:rsidRPr="00E003EC">
        <w:rPr>
          <w:rFonts w:cs="Garamond"/>
          <w:b/>
          <w:noProof/>
        </w:rPr>
        <w:t>2.3.3.</w:t>
      </w:r>
      <w:r>
        <w:rPr>
          <w:rFonts w:asciiTheme="minorHAnsi" w:eastAsiaTheme="minorEastAsia" w:hAnsiTheme="minorHAnsi" w:cstheme="minorBidi"/>
          <w:noProof/>
          <w:szCs w:val="24"/>
        </w:rPr>
        <w:tab/>
      </w:r>
      <w:r>
        <w:rPr>
          <w:noProof/>
        </w:rPr>
        <w:t>Théâtre du son – musique de la parole</w:t>
      </w:r>
      <w:r>
        <w:rPr>
          <w:noProof/>
        </w:rPr>
        <w:tab/>
      </w:r>
      <w:r>
        <w:rPr>
          <w:noProof/>
        </w:rPr>
        <w:fldChar w:fldCharType="begin"/>
      </w:r>
      <w:r>
        <w:rPr>
          <w:noProof/>
        </w:rPr>
        <w:instrText xml:space="preserve"> PAGEREF _Toc121091824 \h </w:instrText>
      </w:r>
      <w:r>
        <w:rPr>
          <w:noProof/>
        </w:rPr>
      </w:r>
      <w:r>
        <w:rPr>
          <w:noProof/>
        </w:rPr>
        <w:fldChar w:fldCharType="separate"/>
      </w:r>
      <w:r>
        <w:rPr>
          <w:noProof/>
        </w:rPr>
        <w:t>66</w:t>
      </w:r>
      <w:r>
        <w:rPr>
          <w:noProof/>
        </w:rPr>
        <w:fldChar w:fldCharType="end"/>
      </w:r>
    </w:p>
    <w:p w14:paraId="0BA2FD4B" w14:textId="4E530B8B" w:rsidR="00C468EA" w:rsidRDefault="00C468EA">
      <w:pPr>
        <w:pStyle w:val="TOC1"/>
        <w:rPr>
          <w:rFonts w:asciiTheme="minorHAnsi" w:eastAsiaTheme="minorEastAsia" w:hAnsiTheme="minorHAnsi" w:cstheme="minorBidi"/>
          <w:b w:val="0"/>
          <w:noProof/>
          <w:szCs w:val="24"/>
        </w:rPr>
      </w:pPr>
      <w:r>
        <w:rPr>
          <w:noProof/>
        </w:rPr>
        <w:t>3.</w:t>
      </w:r>
      <w:r>
        <w:rPr>
          <w:rFonts w:asciiTheme="minorHAnsi" w:eastAsiaTheme="minorEastAsia" w:hAnsiTheme="minorHAnsi" w:cstheme="minorBidi"/>
          <w:b w:val="0"/>
          <w:noProof/>
          <w:szCs w:val="24"/>
        </w:rPr>
        <w:tab/>
      </w:r>
      <w:r>
        <w:rPr>
          <w:noProof/>
        </w:rPr>
        <w:t>LA NOTATION COMME OUTIL DE COMPOSITION</w:t>
      </w:r>
      <w:r>
        <w:rPr>
          <w:noProof/>
        </w:rPr>
        <w:tab/>
      </w:r>
      <w:r>
        <w:rPr>
          <w:noProof/>
        </w:rPr>
        <w:fldChar w:fldCharType="begin"/>
      </w:r>
      <w:r>
        <w:rPr>
          <w:noProof/>
        </w:rPr>
        <w:instrText xml:space="preserve"> PAGEREF _Toc121091825 \h </w:instrText>
      </w:r>
      <w:r>
        <w:rPr>
          <w:noProof/>
        </w:rPr>
      </w:r>
      <w:r>
        <w:rPr>
          <w:noProof/>
        </w:rPr>
        <w:fldChar w:fldCharType="separate"/>
      </w:r>
      <w:r>
        <w:rPr>
          <w:noProof/>
        </w:rPr>
        <w:t>72</w:t>
      </w:r>
      <w:r>
        <w:rPr>
          <w:noProof/>
        </w:rPr>
        <w:fldChar w:fldCharType="end"/>
      </w:r>
    </w:p>
    <w:p w14:paraId="06DBDED2" w14:textId="0D0A2B8B" w:rsidR="00C468EA" w:rsidRDefault="00C468EA">
      <w:pPr>
        <w:pStyle w:val="TOC2"/>
        <w:rPr>
          <w:rFonts w:asciiTheme="minorHAnsi" w:eastAsiaTheme="minorEastAsia" w:hAnsiTheme="minorHAnsi" w:cstheme="minorBidi"/>
          <w:noProof/>
          <w:szCs w:val="24"/>
        </w:rPr>
      </w:pPr>
      <w:r w:rsidRPr="00E003EC">
        <w:rPr>
          <w:b/>
          <w:noProof/>
          <w:lang w:val="it-IT"/>
        </w:rPr>
        <w:t>3.1.</w:t>
      </w:r>
      <w:r>
        <w:rPr>
          <w:rFonts w:asciiTheme="minorHAnsi" w:eastAsiaTheme="minorEastAsia" w:hAnsiTheme="minorHAnsi" w:cstheme="minorBidi"/>
          <w:noProof/>
          <w:szCs w:val="24"/>
        </w:rPr>
        <w:tab/>
      </w:r>
      <w:r w:rsidRPr="00E003EC">
        <w:rPr>
          <w:noProof/>
          <w:shd w:val="clear" w:color="auto" w:fill="FFFFFF"/>
          <w:lang w:val="it-IT"/>
        </w:rPr>
        <w:t>L’art du temps ou l’art de l’espace ?</w:t>
      </w:r>
      <w:r>
        <w:rPr>
          <w:noProof/>
        </w:rPr>
        <w:tab/>
      </w:r>
      <w:r>
        <w:rPr>
          <w:noProof/>
        </w:rPr>
        <w:fldChar w:fldCharType="begin"/>
      </w:r>
      <w:r>
        <w:rPr>
          <w:noProof/>
        </w:rPr>
        <w:instrText xml:space="preserve"> PAGEREF _Toc121091826 \h </w:instrText>
      </w:r>
      <w:r>
        <w:rPr>
          <w:noProof/>
        </w:rPr>
      </w:r>
      <w:r>
        <w:rPr>
          <w:noProof/>
        </w:rPr>
        <w:fldChar w:fldCharType="separate"/>
      </w:r>
      <w:r>
        <w:rPr>
          <w:noProof/>
        </w:rPr>
        <w:t>72</w:t>
      </w:r>
      <w:r>
        <w:rPr>
          <w:noProof/>
        </w:rPr>
        <w:fldChar w:fldCharType="end"/>
      </w:r>
    </w:p>
    <w:p w14:paraId="3BFFD716" w14:textId="0D68DAD1" w:rsidR="00C468EA" w:rsidRDefault="00C468EA">
      <w:pPr>
        <w:pStyle w:val="TOC2"/>
        <w:rPr>
          <w:rFonts w:asciiTheme="minorHAnsi" w:eastAsiaTheme="minorEastAsia" w:hAnsiTheme="minorHAnsi" w:cstheme="minorBidi"/>
          <w:noProof/>
          <w:szCs w:val="24"/>
        </w:rPr>
      </w:pPr>
      <w:r w:rsidRPr="00E003EC">
        <w:rPr>
          <w:b/>
          <w:noProof/>
          <w:lang w:val="it-IT"/>
        </w:rPr>
        <w:t>3.2.</w:t>
      </w:r>
      <w:r>
        <w:rPr>
          <w:rFonts w:asciiTheme="minorHAnsi" w:eastAsiaTheme="minorEastAsia" w:hAnsiTheme="minorHAnsi" w:cstheme="minorBidi"/>
          <w:noProof/>
          <w:szCs w:val="24"/>
        </w:rPr>
        <w:tab/>
      </w:r>
      <w:r w:rsidRPr="00E003EC">
        <w:rPr>
          <w:noProof/>
          <w:shd w:val="clear" w:color="auto" w:fill="FFFFFF"/>
          <w:lang w:val="it-IT"/>
        </w:rPr>
        <w:t>La notation graphique</w:t>
      </w:r>
      <w:r>
        <w:rPr>
          <w:noProof/>
        </w:rPr>
        <w:tab/>
      </w:r>
      <w:r>
        <w:rPr>
          <w:noProof/>
        </w:rPr>
        <w:fldChar w:fldCharType="begin"/>
      </w:r>
      <w:r>
        <w:rPr>
          <w:noProof/>
        </w:rPr>
        <w:instrText xml:space="preserve"> PAGEREF _Toc121091827 \h </w:instrText>
      </w:r>
      <w:r>
        <w:rPr>
          <w:noProof/>
        </w:rPr>
      </w:r>
      <w:r>
        <w:rPr>
          <w:noProof/>
        </w:rPr>
        <w:fldChar w:fldCharType="separate"/>
      </w:r>
      <w:r>
        <w:rPr>
          <w:noProof/>
        </w:rPr>
        <w:t>74</w:t>
      </w:r>
      <w:r>
        <w:rPr>
          <w:noProof/>
        </w:rPr>
        <w:fldChar w:fldCharType="end"/>
      </w:r>
    </w:p>
    <w:p w14:paraId="60EB34B1" w14:textId="64441FE2" w:rsidR="00C468EA" w:rsidRDefault="00C468EA">
      <w:pPr>
        <w:pStyle w:val="TOC2"/>
        <w:rPr>
          <w:rFonts w:asciiTheme="minorHAnsi" w:eastAsiaTheme="minorEastAsia" w:hAnsiTheme="minorHAnsi" w:cstheme="minorBidi"/>
          <w:noProof/>
          <w:szCs w:val="24"/>
        </w:rPr>
      </w:pPr>
      <w:r w:rsidRPr="00E003EC">
        <w:rPr>
          <w:rFonts w:eastAsia="Baskerville" w:cs="Baskerville"/>
          <w:b/>
          <w:noProof/>
        </w:rPr>
        <w:t>3.3.</w:t>
      </w:r>
      <w:r>
        <w:rPr>
          <w:rFonts w:asciiTheme="minorHAnsi" w:eastAsiaTheme="minorEastAsia" w:hAnsiTheme="minorHAnsi" w:cstheme="minorBidi"/>
          <w:noProof/>
          <w:szCs w:val="24"/>
        </w:rPr>
        <w:tab/>
      </w:r>
      <w:r w:rsidRPr="00E003EC">
        <w:rPr>
          <w:noProof/>
          <w:shd w:val="clear" w:color="auto" w:fill="FFFFFF"/>
          <w:lang w:val="it-IT"/>
        </w:rPr>
        <w:t>Les symboles graphiques comme vecteur de geste</w:t>
      </w:r>
      <w:r>
        <w:rPr>
          <w:noProof/>
        </w:rPr>
        <w:tab/>
      </w:r>
      <w:r>
        <w:rPr>
          <w:noProof/>
        </w:rPr>
        <w:fldChar w:fldCharType="begin"/>
      </w:r>
      <w:r>
        <w:rPr>
          <w:noProof/>
        </w:rPr>
        <w:instrText xml:space="preserve"> PAGEREF _Toc121091828 \h </w:instrText>
      </w:r>
      <w:r>
        <w:rPr>
          <w:noProof/>
        </w:rPr>
      </w:r>
      <w:r>
        <w:rPr>
          <w:noProof/>
        </w:rPr>
        <w:fldChar w:fldCharType="separate"/>
      </w:r>
      <w:r>
        <w:rPr>
          <w:noProof/>
        </w:rPr>
        <w:t>76</w:t>
      </w:r>
      <w:r>
        <w:rPr>
          <w:noProof/>
        </w:rPr>
        <w:fldChar w:fldCharType="end"/>
      </w:r>
    </w:p>
    <w:p w14:paraId="3A515201" w14:textId="3D3E54C5" w:rsidR="00C468EA" w:rsidRDefault="00C468EA">
      <w:pPr>
        <w:pStyle w:val="TOC2"/>
        <w:rPr>
          <w:rFonts w:asciiTheme="minorHAnsi" w:eastAsiaTheme="minorEastAsia" w:hAnsiTheme="minorHAnsi" w:cstheme="minorBidi"/>
          <w:noProof/>
          <w:szCs w:val="24"/>
        </w:rPr>
      </w:pPr>
      <w:r w:rsidRPr="00E003EC">
        <w:rPr>
          <w:b/>
          <w:iCs/>
          <w:noProof/>
        </w:rPr>
        <w:t>3.4.</w:t>
      </w:r>
      <w:r>
        <w:rPr>
          <w:rFonts w:asciiTheme="minorHAnsi" w:eastAsiaTheme="minorEastAsia" w:hAnsiTheme="minorHAnsi" w:cstheme="minorBidi"/>
          <w:noProof/>
          <w:szCs w:val="24"/>
        </w:rPr>
        <w:tab/>
      </w:r>
      <w:r w:rsidRPr="00E003EC">
        <w:rPr>
          <w:noProof/>
          <w:shd w:val="clear" w:color="auto" w:fill="FFFFFF"/>
          <w:lang w:val="it-IT"/>
        </w:rPr>
        <w:t>La mod</w:t>
      </w:r>
      <w:r w:rsidRPr="00E003EC">
        <w:rPr>
          <w:noProof/>
          <w:shd w:val="clear" w:color="auto" w:fill="FFFFFF"/>
        </w:rPr>
        <w:t>élisation, la notation et le processus de création</w:t>
      </w:r>
      <w:r>
        <w:rPr>
          <w:noProof/>
        </w:rPr>
        <w:tab/>
      </w:r>
      <w:r>
        <w:rPr>
          <w:noProof/>
        </w:rPr>
        <w:fldChar w:fldCharType="begin"/>
      </w:r>
      <w:r>
        <w:rPr>
          <w:noProof/>
        </w:rPr>
        <w:instrText xml:space="preserve"> PAGEREF _Toc121091829 \h </w:instrText>
      </w:r>
      <w:r>
        <w:rPr>
          <w:noProof/>
        </w:rPr>
      </w:r>
      <w:r>
        <w:rPr>
          <w:noProof/>
        </w:rPr>
        <w:fldChar w:fldCharType="separate"/>
      </w:r>
      <w:r>
        <w:rPr>
          <w:noProof/>
        </w:rPr>
        <w:t>77</w:t>
      </w:r>
      <w:r>
        <w:rPr>
          <w:noProof/>
        </w:rPr>
        <w:fldChar w:fldCharType="end"/>
      </w:r>
    </w:p>
    <w:p w14:paraId="5CC3B2D3" w14:textId="4CE5C6C4" w:rsidR="00C468EA" w:rsidRDefault="00C468EA">
      <w:pPr>
        <w:pStyle w:val="TOC3"/>
        <w:rPr>
          <w:rFonts w:asciiTheme="minorHAnsi" w:eastAsiaTheme="minorEastAsia" w:hAnsiTheme="minorHAnsi" w:cstheme="minorBidi"/>
          <w:noProof/>
          <w:szCs w:val="24"/>
        </w:rPr>
      </w:pPr>
      <w:r w:rsidRPr="00E003EC">
        <w:rPr>
          <w:rFonts w:eastAsia="Baskerville" w:cs="Garamond"/>
          <w:b/>
          <w:noProof/>
        </w:rPr>
        <w:t>3.4.1.</w:t>
      </w:r>
      <w:r>
        <w:rPr>
          <w:rFonts w:asciiTheme="minorHAnsi" w:eastAsiaTheme="minorEastAsia" w:hAnsiTheme="minorHAnsi" w:cstheme="minorBidi"/>
          <w:noProof/>
          <w:szCs w:val="24"/>
        </w:rPr>
        <w:tab/>
      </w:r>
      <w:r w:rsidRPr="00E003EC">
        <w:rPr>
          <w:noProof/>
          <w:shd w:val="clear" w:color="auto" w:fill="FFFFFF"/>
        </w:rPr>
        <w:t>Le</w:t>
      </w:r>
      <w:r w:rsidRPr="00E003EC">
        <w:rPr>
          <w:noProof/>
          <w:shd w:val="clear" w:color="auto" w:fill="FFFFFF"/>
          <w:lang w:val="it-IT"/>
        </w:rPr>
        <w:t xml:space="preserve"> contexte historiographique dans la composition de </w:t>
      </w:r>
      <w:r w:rsidRPr="00E003EC">
        <w:rPr>
          <w:i/>
          <w:iCs/>
          <w:noProof/>
          <w:shd w:val="clear" w:color="auto" w:fill="FFFFFF"/>
          <w:lang w:val="it-IT"/>
        </w:rPr>
        <w:t>mots de jeu</w:t>
      </w:r>
      <w:r>
        <w:rPr>
          <w:noProof/>
        </w:rPr>
        <w:tab/>
      </w:r>
      <w:r>
        <w:rPr>
          <w:noProof/>
        </w:rPr>
        <w:fldChar w:fldCharType="begin"/>
      </w:r>
      <w:r>
        <w:rPr>
          <w:noProof/>
        </w:rPr>
        <w:instrText xml:space="preserve"> PAGEREF _Toc121091830 \h </w:instrText>
      </w:r>
      <w:r>
        <w:rPr>
          <w:noProof/>
        </w:rPr>
      </w:r>
      <w:r>
        <w:rPr>
          <w:noProof/>
        </w:rPr>
        <w:fldChar w:fldCharType="separate"/>
      </w:r>
      <w:r>
        <w:rPr>
          <w:noProof/>
        </w:rPr>
        <w:t>77</w:t>
      </w:r>
      <w:r>
        <w:rPr>
          <w:noProof/>
        </w:rPr>
        <w:fldChar w:fldCharType="end"/>
      </w:r>
    </w:p>
    <w:p w14:paraId="5AB026E9" w14:textId="2078B0A2" w:rsidR="00C468EA" w:rsidRDefault="00C468EA">
      <w:pPr>
        <w:pStyle w:val="TOC2"/>
        <w:rPr>
          <w:rFonts w:asciiTheme="minorHAnsi" w:eastAsiaTheme="minorEastAsia" w:hAnsiTheme="minorHAnsi" w:cstheme="minorBidi"/>
          <w:noProof/>
          <w:szCs w:val="24"/>
        </w:rPr>
      </w:pPr>
      <w:r w:rsidRPr="00E003EC">
        <w:rPr>
          <w:b/>
          <w:noProof/>
        </w:rPr>
        <w:t>3.5.</w:t>
      </w:r>
      <w:r>
        <w:rPr>
          <w:rFonts w:asciiTheme="minorHAnsi" w:eastAsiaTheme="minorEastAsia" w:hAnsiTheme="minorHAnsi" w:cstheme="minorBidi"/>
          <w:noProof/>
          <w:szCs w:val="24"/>
        </w:rPr>
        <w:tab/>
      </w:r>
      <w:r>
        <w:rPr>
          <w:noProof/>
        </w:rPr>
        <w:t>La notation dans le processus de création d’une œuvre transdisciplinaire</w:t>
      </w:r>
      <w:r>
        <w:rPr>
          <w:noProof/>
        </w:rPr>
        <w:tab/>
      </w:r>
      <w:r>
        <w:rPr>
          <w:noProof/>
        </w:rPr>
        <w:fldChar w:fldCharType="begin"/>
      </w:r>
      <w:r>
        <w:rPr>
          <w:noProof/>
        </w:rPr>
        <w:instrText xml:space="preserve"> PAGEREF _Toc121091831 \h </w:instrText>
      </w:r>
      <w:r>
        <w:rPr>
          <w:noProof/>
        </w:rPr>
      </w:r>
      <w:r>
        <w:rPr>
          <w:noProof/>
        </w:rPr>
        <w:fldChar w:fldCharType="separate"/>
      </w:r>
      <w:r>
        <w:rPr>
          <w:noProof/>
        </w:rPr>
        <w:t>86</w:t>
      </w:r>
      <w:r>
        <w:rPr>
          <w:noProof/>
        </w:rPr>
        <w:fldChar w:fldCharType="end"/>
      </w:r>
    </w:p>
    <w:p w14:paraId="32D1A5D1" w14:textId="25783B4F" w:rsidR="00C468EA" w:rsidRDefault="00C468EA">
      <w:pPr>
        <w:pStyle w:val="TOC3"/>
        <w:rPr>
          <w:rFonts w:asciiTheme="minorHAnsi" w:eastAsiaTheme="minorEastAsia" w:hAnsiTheme="minorHAnsi" w:cstheme="minorBidi"/>
          <w:noProof/>
          <w:szCs w:val="24"/>
        </w:rPr>
      </w:pPr>
      <w:r w:rsidRPr="00E003EC">
        <w:rPr>
          <w:rFonts w:eastAsia="Baskerville" w:cs="Garamond"/>
          <w:b/>
          <w:iCs/>
          <w:noProof/>
        </w:rPr>
        <w:t>3.5.1.</w:t>
      </w:r>
      <w:r>
        <w:rPr>
          <w:rFonts w:asciiTheme="minorHAnsi" w:eastAsiaTheme="minorEastAsia" w:hAnsiTheme="minorHAnsi" w:cstheme="minorBidi"/>
          <w:noProof/>
          <w:szCs w:val="24"/>
        </w:rPr>
        <w:tab/>
      </w:r>
      <w:r w:rsidRPr="00E003EC">
        <w:rPr>
          <w:i/>
          <w:iCs/>
          <w:noProof/>
        </w:rPr>
        <w:t>Lingua franca</w:t>
      </w:r>
      <w:r>
        <w:rPr>
          <w:noProof/>
        </w:rPr>
        <w:tab/>
      </w:r>
      <w:r>
        <w:rPr>
          <w:noProof/>
        </w:rPr>
        <w:fldChar w:fldCharType="begin"/>
      </w:r>
      <w:r>
        <w:rPr>
          <w:noProof/>
        </w:rPr>
        <w:instrText xml:space="preserve"> PAGEREF _Toc121091832 \h </w:instrText>
      </w:r>
      <w:r>
        <w:rPr>
          <w:noProof/>
        </w:rPr>
      </w:r>
      <w:r>
        <w:rPr>
          <w:noProof/>
        </w:rPr>
        <w:fldChar w:fldCharType="separate"/>
      </w:r>
      <w:r>
        <w:rPr>
          <w:noProof/>
        </w:rPr>
        <w:t>86</w:t>
      </w:r>
      <w:r>
        <w:rPr>
          <w:noProof/>
        </w:rPr>
        <w:fldChar w:fldCharType="end"/>
      </w:r>
    </w:p>
    <w:p w14:paraId="2FD30F5B" w14:textId="26292583" w:rsidR="00C468EA" w:rsidRDefault="00C468EA">
      <w:pPr>
        <w:pStyle w:val="TOC3"/>
        <w:rPr>
          <w:rFonts w:asciiTheme="minorHAnsi" w:eastAsiaTheme="minorEastAsia" w:hAnsiTheme="minorHAnsi" w:cstheme="minorBidi"/>
          <w:noProof/>
          <w:szCs w:val="24"/>
        </w:rPr>
      </w:pPr>
      <w:r w:rsidRPr="00E003EC">
        <w:rPr>
          <w:rFonts w:eastAsia="Baskerville" w:cs="Garamond"/>
          <w:b/>
          <w:noProof/>
        </w:rPr>
        <w:t>3.5.1.</w:t>
      </w:r>
      <w:r>
        <w:rPr>
          <w:rFonts w:asciiTheme="minorHAnsi" w:eastAsiaTheme="minorEastAsia" w:hAnsiTheme="minorHAnsi" w:cstheme="minorBidi"/>
          <w:noProof/>
          <w:szCs w:val="24"/>
        </w:rPr>
        <w:tab/>
      </w:r>
      <w:r>
        <w:rPr>
          <w:noProof/>
        </w:rPr>
        <w:t>Geste et notation, deux éléments centraux de composition</w:t>
      </w:r>
      <w:r>
        <w:rPr>
          <w:noProof/>
        </w:rPr>
        <w:tab/>
      </w:r>
      <w:r>
        <w:rPr>
          <w:noProof/>
        </w:rPr>
        <w:fldChar w:fldCharType="begin"/>
      </w:r>
      <w:r>
        <w:rPr>
          <w:noProof/>
        </w:rPr>
        <w:instrText xml:space="preserve"> PAGEREF _Toc121091833 \h </w:instrText>
      </w:r>
      <w:r>
        <w:rPr>
          <w:noProof/>
        </w:rPr>
      </w:r>
      <w:r>
        <w:rPr>
          <w:noProof/>
        </w:rPr>
        <w:fldChar w:fldCharType="separate"/>
      </w:r>
      <w:r>
        <w:rPr>
          <w:noProof/>
        </w:rPr>
        <w:t>88</w:t>
      </w:r>
      <w:r>
        <w:rPr>
          <w:noProof/>
        </w:rPr>
        <w:fldChar w:fldCharType="end"/>
      </w:r>
    </w:p>
    <w:p w14:paraId="4F00D406" w14:textId="2C1F60AB" w:rsidR="00C468EA" w:rsidRDefault="00C468EA">
      <w:pPr>
        <w:pStyle w:val="TOC3"/>
        <w:rPr>
          <w:rFonts w:asciiTheme="minorHAnsi" w:eastAsiaTheme="minorEastAsia" w:hAnsiTheme="minorHAnsi" w:cstheme="minorBidi"/>
          <w:noProof/>
          <w:szCs w:val="24"/>
        </w:rPr>
      </w:pPr>
      <w:r w:rsidRPr="00E003EC">
        <w:rPr>
          <w:rFonts w:eastAsia="Baskerville" w:cs="Garamond"/>
          <w:b/>
          <w:noProof/>
        </w:rPr>
        <w:t>3.5.1.</w:t>
      </w:r>
      <w:r>
        <w:rPr>
          <w:rFonts w:asciiTheme="minorHAnsi" w:eastAsiaTheme="minorEastAsia" w:hAnsiTheme="minorHAnsi" w:cstheme="minorBidi"/>
          <w:noProof/>
          <w:szCs w:val="24"/>
        </w:rPr>
        <w:tab/>
      </w:r>
      <w:r>
        <w:rPr>
          <w:noProof/>
        </w:rPr>
        <w:t>La partition hybride</w:t>
      </w:r>
      <w:r>
        <w:rPr>
          <w:noProof/>
        </w:rPr>
        <w:tab/>
      </w:r>
      <w:r>
        <w:rPr>
          <w:noProof/>
        </w:rPr>
        <w:fldChar w:fldCharType="begin"/>
      </w:r>
      <w:r>
        <w:rPr>
          <w:noProof/>
        </w:rPr>
        <w:instrText xml:space="preserve"> PAGEREF _Toc121091834 \h </w:instrText>
      </w:r>
      <w:r>
        <w:rPr>
          <w:noProof/>
        </w:rPr>
      </w:r>
      <w:r>
        <w:rPr>
          <w:noProof/>
        </w:rPr>
        <w:fldChar w:fldCharType="separate"/>
      </w:r>
      <w:r>
        <w:rPr>
          <w:noProof/>
        </w:rPr>
        <w:t>93</w:t>
      </w:r>
      <w:r>
        <w:rPr>
          <w:noProof/>
        </w:rPr>
        <w:fldChar w:fldCharType="end"/>
      </w:r>
    </w:p>
    <w:p w14:paraId="6DD2CC55" w14:textId="677EF127" w:rsidR="00C468EA" w:rsidRDefault="00C468EA">
      <w:pPr>
        <w:pStyle w:val="TOC3"/>
        <w:rPr>
          <w:rFonts w:asciiTheme="minorHAnsi" w:eastAsiaTheme="minorEastAsia" w:hAnsiTheme="minorHAnsi" w:cstheme="minorBidi"/>
          <w:noProof/>
          <w:szCs w:val="24"/>
        </w:rPr>
      </w:pPr>
      <w:r w:rsidRPr="00E003EC">
        <w:rPr>
          <w:rFonts w:eastAsia="Baskerville" w:cs="Garamond"/>
          <w:b/>
          <w:noProof/>
        </w:rPr>
        <w:t>3.5.1.</w:t>
      </w:r>
      <w:r>
        <w:rPr>
          <w:rFonts w:asciiTheme="minorHAnsi" w:eastAsiaTheme="minorEastAsia" w:hAnsiTheme="minorHAnsi" w:cstheme="minorBidi"/>
          <w:noProof/>
          <w:szCs w:val="24"/>
        </w:rPr>
        <w:tab/>
      </w:r>
      <w:r>
        <w:rPr>
          <w:noProof/>
        </w:rPr>
        <w:t>La partition hybride – la structure</w:t>
      </w:r>
      <w:r>
        <w:rPr>
          <w:noProof/>
        </w:rPr>
        <w:tab/>
      </w:r>
      <w:r>
        <w:rPr>
          <w:noProof/>
        </w:rPr>
        <w:fldChar w:fldCharType="begin"/>
      </w:r>
      <w:r>
        <w:rPr>
          <w:noProof/>
        </w:rPr>
        <w:instrText xml:space="preserve"> PAGEREF _Toc121091835 \h </w:instrText>
      </w:r>
      <w:r>
        <w:rPr>
          <w:noProof/>
        </w:rPr>
      </w:r>
      <w:r>
        <w:rPr>
          <w:noProof/>
        </w:rPr>
        <w:fldChar w:fldCharType="separate"/>
      </w:r>
      <w:r>
        <w:rPr>
          <w:noProof/>
        </w:rPr>
        <w:t>98</w:t>
      </w:r>
      <w:r>
        <w:rPr>
          <w:noProof/>
        </w:rPr>
        <w:fldChar w:fldCharType="end"/>
      </w:r>
    </w:p>
    <w:p w14:paraId="4AF5D722" w14:textId="32576F1C" w:rsidR="00C468EA" w:rsidRDefault="00C468EA">
      <w:pPr>
        <w:pStyle w:val="TOC3"/>
        <w:rPr>
          <w:rFonts w:asciiTheme="minorHAnsi" w:eastAsiaTheme="minorEastAsia" w:hAnsiTheme="minorHAnsi" w:cstheme="minorBidi"/>
          <w:noProof/>
          <w:szCs w:val="24"/>
        </w:rPr>
      </w:pPr>
      <w:r w:rsidRPr="00E003EC">
        <w:rPr>
          <w:rFonts w:eastAsia="Baskerville" w:cs="Garamond"/>
          <w:b/>
          <w:noProof/>
        </w:rPr>
        <w:t>3.5.2.</w:t>
      </w:r>
      <w:r>
        <w:rPr>
          <w:rFonts w:asciiTheme="minorHAnsi" w:eastAsiaTheme="minorEastAsia" w:hAnsiTheme="minorHAnsi" w:cstheme="minorBidi"/>
          <w:noProof/>
          <w:szCs w:val="24"/>
        </w:rPr>
        <w:tab/>
      </w:r>
      <w:r>
        <w:rPr>
          <w:noProof/>
        </w:rPr>
        <w:t>La représentation graphique</w:t>
      </w:r>
      <w:r>
        <w:rPr>
          <w:noProof/>
        </w:rPr>
        <w:tab/>
      </w:r>
      <w:r>
        <w:rPr>
          <w:noProof/>
        </w:rPr>
        <w:fldChar w:fldCharType="begin"/>
      </w:r>
      <w:r>
        <w:rPr>
          <w:noProof/>
        </w:rPr>
        <w:instrText xml:space="preserve"> PAGEREF _Toc121091836 \h </w:instrText>
      </w:r>
      <w:r>
        <w:rPr>
          <w:noProof/>
        </w:rPr>
      </w:r>
      <w:r>
        <w:rPr>
          <w:noProof/>
        </w:rPr>
        <w:fldChar w:fldCharType="separate"/>
      </w:r>
      <w:r>
        <w:rPr>
          <w:noProof/>
        </w:rPr>
        <w:t>99</w:t>
      </w:r>
      <w:r>
        <w:rPr>
          <w:noProof/>
        </w:rPr>
        <w:fldChar w:fldCharType="end"/>
      </w:r>
    </w:p>
    <w:p w14:paraId="544B0FBD" w14:textId="39B4D6C0" w:rsidR="00C468EA" w:rsidRDefault="00C468EA">
      <w:pPr>
        <w:pStyle w:val="TOC1"/>
        <w:rPr>
          <w:rFonts w:asciiTheme="minorHAnsi" w:eastAsiaTheme="minorEastAsia" w:hAnsiTheme="minorHAnsi" w:cstheme="minorBidi"/>
          <w:b w:val="0"/>
          <w:noProof/>
          <w:szCs w:val="24"/>
        </w:rPr>
      </w:pPr>
      <w:r>
        <w:rPr>
          <w:noProof/>
        </w:rPr>
        <w:t>4.</w:t>
      </w:r>
      <w:r>
        <w:rPr>
          <w:rFonts w:asciiTheme="minorHAnsi" w:eastAsiaTheme="minorEastAsia" w:hAnsiTheme="minorHAnsi" w:cstheme="minorBidi"/>
          <w:b w:val="0"/>
          <w:noProof/>
          <w:szCs w:val="24"/>
        </w:rPr>
        <w:tab/>
      </w:r>
      <w:r>
        <w:rPr>
          <w:noProof/>
        </w:rPr>
        <w:t>LA QUESTION DE LA FORME</w:t>
      </w:r>
      <w:r>
        <w:rPr>
          <w:noProof/>
        </w:rPr>
        <w:tab/>
      </w:r>
      <w:r>
        <w:rPr>
          <w:noProof/>
        </w:rPr>
        <w:fldChar w:fldCharType="begin"/>
      </w:r>
      <w:r>
        <w:rPr>
          <w:noProof/>
        </w:rPr>
        <w:instrText xml:space="preserve"> PAGEREF _Toc121091837 \h </w:instrText>
      </w:r>
      <w:r>
        <w:rPr>
          <w:noProof/>
        </w:rPr>
      </w:r>
      <w:r>
        <w:rPr>
          <w:noProof/>
        </w:rPr>
        <w:fldChar w:fldCharType="separate"/>
      </w:r>
      <w:r>
        <w:rPr>
          <w:noProof/>
        </w:rPr>
        <w:t>103</w:t>
      </w:r>
      <w:r>
        <w:rPr>
          <w:noProof/>
        </w:rPr>
        <w:fldChar w:fldCharType="end"/>
      </w:r>
    </w:p>
    <w:p w14:paraId="5EA79E13" w14:textId="0525515D" w:rsidR="00C468EA" w:rsidRDefault="00C468EA">
      <w:pPr>
        <w:pStyle w:val="TOC2"/>
        <w:rPr>
          <w:rFonts w:asciiTheme="minorHAnsi" w:eastAsiaTheme="minorEastAsia" w:hAnsiTheme="minorHAnsi" w:cstheme="minorBidi"/>
          <w:noProof/>
          <w:szCs w:val="24"/>
        </w:rPr>
      </w:pPr>
      <w:r w:rsidRPr="00E003EC">
        <w:rPr>
          <w:b/>
          <w:noProof/>
        </w:rPr>
        <w:t>4.1.</w:t>
      </w:r>
      <w:r>
        <w:rPr>
          <w:rFonts w:asciiTheme="minorHAnsi" w:eastAsiaTheme="minorEastAsia" w:hAnsiTheme="minorHAnsi" w:cstheme="minorBidi"/>
          <w:noProof/>
          <w:szCs w:val="24"/>
        </w:rPr>
        <w:tab/>
      </w:r>
      <w:r>
        <w:rPr>
          <w:noProof/>
        </w:rPr>
        <w:t>Forme-plan et forme-organique</w:t>
      </w:r>
      <w:r>
        <w:rPr>
          <w:noProof/>
        </w:rPr>
        <w:tab/>
      </w:r>
      <w:r>
        <w:rPr>
          <w:noProof/>
        </w:rPr>
        <w:fldChar w:fldCharType="begin"/>
      </w:r>
      <w:r>
        <w:rPr>
          <w:noProof/>
        </w:rPr>
        <w:instrText xml:space="preserve"> PAGEREF _Toc121091838 \h </w:instrText>
      </w:r>
      <w:r>
        <w:rPr>
          <w:noProof/>
        </w:rPr>
      </w:r>
      <w:r>
        <w:rPr>
          <w:noProof/>
        </w:rPr>
        <w:fldChar w:fldCharType="separate"/>
      </w:r>
      <w:r>
        <w:rPr>
          <w:noProof/>
        </w:rPr>
        <w:t>103</w:t>
      </w:r>
      <w:r>
        <w:rPr>
          <w:noProof/>
        </w:rPr>
        <w:fldChar w:fldCharType="end"/>
      </w:r>
    </w:p>
    <w:p w14:paraId="5F6825A1" w14:textId="34FAE90C" w:rsidR="00C468EA" w:rsidRDefault="00C468EA">
      <w:pPr>
        <w:pStyle w:val="TOC2"/>
        <w:rPr>
          <w:rFonts w:asciiTheme="minorHAnsi" w:eastAsiaTheme="minorEastAsia" w:hAnsiTheme="minorHAnsi" w:cstheme="minorBidi"/>
          <w:noProof/>
          <w:szCs w:val="24"/>
        </w:rPr>
      </w:pPr>
      <w:r w:rsidRPr="00E003EC">
        <w:rPr>
          <w:b/>
          <w:noProof/>
        </w:rPr>
        <w:t>4.2.</w:t>
      </w:r>
      <w:r>
        <w:rPr>
          <w:rFonts w:asciiTheme="minorHAnsi" w:eastAsiaTheme="minorEastAsia" w:hAnsiTheme="minorHAnsi" w:cstheme="minorBidi"/>
          <w:noProof/>
          <w:szCs w:val="24"/>
        </w:rPr>
        <w:tab/>
      </w:r>
      <w:r>
        <w:rPr>
          <w:noProof/>
        </w:rPr>
        <w:t>Le théâtre musical</w:t>
      </w:r>
      <w:r>
        <w:rPr>
          <w:noProof/>
        </w:rPr>
        <w:tab/>
      </w:r>
      <w:r>
        <w:rPr>
          <w:noProof/>
        </w:rPr>
        <w:fldChar w:fldCharType="begin"/>
      </w:r>
      <w:r>
        <w:rPr>
          <w:noProof/>
        </w:rPr>
        <w:instrText xml:space="preserve"> PAGEREF _Toc121091839 \h </w:instrText>
      </w:r>
      <w:r>
        <w:rPr>
          <w:noProof/>
        </w:rPr>
      </w:r>
      <w:r>
        <w:rPr>
          <w:noProof/>
        </w:rPr>
        <w:fldChar w:fldCharType="separate"/>
      </w:r>
      <w:r>
        <w:rPr>
          <w:noProof/>
        </w:rPr>
        <w:t>104</w:t>
      </w:r>
      <w:r>
        <w:rPr>
          <w:noProof/>
        </w:rPr>
        <w:fldChar w:fldCharType="end"/>
      </w:r>
    </w:p>
    <w:p w14:paraId="39786C74" w14:textId="10596690" w:rsidR="00C468EA" w:rsidRDefault="00C468EA">
      <w:pPr>
        <w:pStyle w:val="TOC2"/>
        <w:rPr>
          <w:rFonts w:asciiTheme="minorHAnsi" w:eastAsiaTheme="minorEastAsia" w:hAnsiTheme="minorHAnsi" w:cstheme="minorBidi"/>
          <w:noProof/>
          <w:szCs w:val="24"/>
        </w:rPr>
      </w:pPr>
      <w:r w:rsidRPr="00E003EC">
        <w:rPr>
          <w:b/>
          <w:noProof/>
        </w:rPr>
        <w:t>4.3.</w:t>
      </w:r>
      <w:r>
        <w:rPr>
          <w:rFonts w:asciiTheme="minorHAnsi" w:eastAsiaTheme="minorEastAsia" w:hAnsiTheme="minorHAnsi" w:cstheme="minorBidi"/>
          <w:noProof/>
          <w:szCs w:val="24"/>
        </w:rPr>
        <w:tab/>
      </w:r>
      <w:r>
        <w:rPr>
          <w:noProof/>
        </w:rPr>
        <w:t xml:space="preserve">Le temps et l’hybridation des disciplines artistiques, le cas de </w:t>
      </w:r>
      <w:r w:rsidRPr="00E003EC">
        <w:rPr>
          <w:i/>
          <w:iCs/>
          <w:noProof/>
        </w:rPr>
        <w:t>Chuchotements burlesques</w:t>
      </w:r>
      <w:r>
        <w:rPr>
          <w:noProof/>
        </w:rPr>
        <w:tab/>
      </w:r>
      <w:r>
        <w:rPr>
          <w:noProof/>
        </w:rPr>
        <w:fldChar w:fldCharType="begin"/>
      </w:r>
      <w:r>
        <w:rPr>
          <w:noProof/>
        </w:rPr>
        <w:instrText xml:space="preserve"> PAGEREF _Toc121091840 \h </w:instrText>
      </w:r>
      <w:r>
        <w:rPr>
          <w:noProof/>
        </w:rPr>
      </w:r>
      <w:r>
        <w:rPr>
          <w:noProof/>
        </w:rPr>
        <w:fldChar w:fldCharType="separate"/>
      </w:r>
      <w:r>
        <w:rPr>
          <w:noProof/>
        </w:rPr>
        <w:t>105</w:t>
      </w:r>
      <w:r>
        <w:rPr>
          <w:noProof/>
        </w:rPr>
        <w:fldChar w:fldCharType="end"/>
      </w:r>
    </w:p>
    <w:p w14:paraId="5BE5653F" w14:textId="7A3AD3B7" w:rsidR="00C468EA" w:rsidRDefault="00C468EA">
      <w:pPr>
        <w:pStyle w:val="TOC2"/>
        <w:rPr>
          <w:rFonts w:asciiTheme="minorHAnsi" w:eastAsiaTheme="minorEastAsia" w:hAnsiTheme="minorHAnsi" w:cstheme="minorBidi"/>
          <w:noProof/>
          <w:szCs w:val="24"/>
        </w:rPr>
      </w:pPr>
      <w:r w:rsidRPr="00E003EC">
        <w:rPr>
          <w:b/>
          <w:noProof/>
          <w:u w:color="017000"/>
        </w:rPr>
        <w:t>4.4.</w:t>
      </w:r>
      <w:r>
        <w:rPr>
          <w:rFonts w:asciiTheme="minorHAnsi" w:eastAsiaTheme="minorEastAsia" w:hAnsiTheme="minorHAnsi" w:cstheme="minorBidi"/>
          <w:noProof/>
          <w:szCs w:val="24"/>
        </w:rPr>
        <w:tab/>
      </w:r>
      <w:r w:rsidRPr="00E003EC">
        <w:rPr>
          <w:noProof/>
          <w:u w:color="017000"/>
        </w:rPr>
        <w:t xml:space="preserve">La forme issue du matériau poétique, le cas de </w:t>
      </w:r>
      <w:r w:rsidRPr="00E003EC">
        <w:rPr>
          <w:i/>
          <w:iCs/>
          <w:noProof/>
          <w:u w:color="017000"/>
        </w:rPr>
        <w:t>Mots de jeu</w:t>
      </w:r>
      <w:r>
        <w:rPr>
          <w:noProof/>
        </w:rPr>
        <w:tab/>
      </w:r>
      <w:r>
        <w:rPr>
          <w:noProof/>
        </w:rPr>
        <w:fldChar w:fldCharType="begin"/>
      </w:r>
      <w:r>
        <w:rPr>
          <w:noProof/>
        </w:rPr>
        <w:instrText xml:space="preserve"> PAGEREF _Toc121091841 \h </w:instrText>
      </w:r>
      <w:r>
        <w:rPr>
          <w:noProof/>
        </w:rPr>
      </w:r>
      <w:r>
        <w:rPr>
          <w:noProof/>
        </w:rPr>
        <w:fldChar w:fldCharType="separate"/>
      </w:r>
      <w:r>
        <w:rPr>
          <w:noProof/>
        </w:rPr>
        <w:t>110</w:t>
      </w:r>
      <w:r>
        <w:rPr>
          <w:noProof/>
        </w:rPr>
        <w:fldChar w:fldCharType="end"/>
      </w:r>
    </w:p>
    <w:p w14:paraId="0A6A0A31" w14:textId="5A84015C" w:rsidR="00C468EA" w:rsidRDefault="00C468EA">
      <w:pPr>
        <w:pStyle w:val="TOC3"/>
        <w:rPr>
          <w:rFonts w:asciiTheme="minorHAnsi" w:eastAsiaTheme="minorEastAsia" w:hAnsiTheme="minorHAnsi" w:cstheme="minorBidi"/>
          <w:noProof/>
          <w:szCs w:val="24"/>
        </w:rPr>
      </w:pPr>
      <w:r w:rsidRPr="00E003EC">
        <w:rPr>
          <w:rFonts w:eastAsia="Baskerville" w:cs="Garamond"/>
          <w:b/>
          <w:noProof/>
        </w:rPr>
        <w:t>4.4.1.</w:t>
      </w:r>
      <w:r>
        <w:rPr>
          <w:rFonts w:asciiTheme="minorHAnsi" w:eastAsiaTheme="minorEastAsia" w:hAnsiTheme="minorHAnsi" w:cstheme="minorBidi"/>
          <w:noProof/>
          <w:szCs w:val="24"/>
        </w:rPr>
        <w:tab/>
      </w:r>
      <w:r>
        <w:rPr>
          <w:noProof/>
        </w:rPr>
        <w:t xml:space="preserve">L’évolution texturale et le plan harmonique de </w:t>
      </w:r>
      <w:r w:rsidRPr="00E003EC">
        <w:rPr>
          <w:i/>
          <w:iCs/>
          <w:noProof/>
        </w:rPr>
        <w:t>Mots de jeu</w:t>
      </w:r>
      <w:r>
        <w:rPr>
          <w:noProof/>
        </w:rPr>
        <w:tab/>
      </w:r>
      <w:r>
        <w:rPr>
          <w:noProof/>
        </w:rPr>
        <w:fldChar w:fldCharType="begin"/>
      </w:r>
      <w:r>
        <w:rPr>
          <w:noProof/>
        </w:rPr>
        <w:instrText xml:space="preserve"> PAGEREF _Toc121091842 \h </w:instrText>
      </w:r>
      <w:r>
        <w:rPr>
          <w:noProof/>
        </w:rPr>
      </w:r>
      <w:r>
        <w:rPr>
          <w:noProof/>
        </w:rPr>
        <w:fldChar w:fldCharType="separate"/>
      </w:r>
      <w:r>
        <w:rPr>
          <w:noProof/>
        </w:rPr>
        <w:t>113</w:t>
      </w:r>
      <w:r>
        <w:rPr>
          <w:noProof/>
        </w:rPr>
        <w:fldChar w:fldCharType="end"/>
      </w:r>
    </w:p>
    <w:p w14:paraId="2115A749" w14:textId="536FA37C" w:rsidR="00C468EA" w:rsidRDefault="00C468EA">
      <w:pPr>
        <w:pStyle w:val="TOC3"/>
        <w:rPr>
          <w:rFonts w:asciiTheme="minorHAnsi" w:eastAsiaTheme="minorEastAsia" w:hAnsiTheme="minorHAnsi" w:cstheme="minorBidi"/>
          <w:noProof/>
          <w:szCs w:val="24"/>
        </w:rPr>
      </w:pPr>
      <w:r w:rsidRPr="00E003EC">
        <w:rPr>
          <w:rFonts w:cs="Garamond"/>
          <w:b/>
          <w:noProof/>
        </w:rPr>
        <w:t>4.4.2.</w:t>
      </w:r>
      <w:r>
        <w:rPr>
          <w:rFonts w:asciiTheme="minorHAnsi" w:eastAsiaTheme="minorEastAsia" w:hAnsiTheme="minorHAnsi" w:cstheme="minorBidi"/>
          <w:noProof/>
          <w:szCs w:val="24"/>
        </w:rPr>
        <w:tab/>
      </w:r>
      <w:r>
        <w:rPr>
          <w:noProof/>
        </w:rPr>
        <w:t xml:space="preserve">La structure formelle (forme plan) de </w:t>
      </w:r>
      <w:r w:rsidRPr="00E003EC">
        <w:rPr>
          <w:i/>
          <w:iCs/>
          <w:noProof/>
        </w:rPr>
        <w:t>Chuchotements burlesques</w:t>
      </w:r>
      <w:r>
        <w:rPr>
          <w:noProof/>
        </w:rPr>
        <w:tab/>
      </w:r>
      <w:r>
        <w:rPr>
          <w:noProof/>
        </w:rPr>
        <w:fldChar w:fldCharType="begin"/>
      </w:r>
      <w:r>
        <w:rPr>
          <w:noProof/>
        </w:rPr>
        <w:instrText xml:space="preserve"> PAGEREF _Toc121091843 \h </w:instrText>
      </w:r>
      <w:r>
        <w:rPr>
          <w:noProof/>
        </w:rPr>
      </w:r>
      <w:r>
        <w:rPr>
          <w:noProof/>
        </w:rPr>
        <w:fldChar w:fldCharType="separate"/>
      </w:r>
      <w:r>
        <w:rPr>
          <w:noProof/>
        </w:rPr>
        <w:t>117</w:t>
      </w:r>
      <w:r>
        <w:rPr>
          <w:noProof/>
        </w:rPr>
        <w:fldChar w:fldCharType="end"/>
      </w:r>
    </w:p>
    <w:p w14:paraId="56BF58CF" w14:textId="68DA9524" w:rsidR="00C468EA" w:rsidRDefault="00C468EA">
      <w:pPr>
        <w:pStyle w:val="TOC1"/>
        <w:rPr>
          <w:rFonts w:asciiTheme="minorHAnsi" w:eastAsiaTheme="minorEastAsia" w:hAnsiTheme="minorHAnsi" w:cstheme="minorBidi"/>
          <w:b w:val="0"/>
          <w:noProof/>
          <w:szCs w:val="24"/>
        </w:rPr>
      </w:pPr>
      <w:r>
        <w:rPr>
          <w:noProof/>
        </w:rPr>
        <w:t>5.</w:t>
      </w:r>
      <w:r>
        <w:rPr>
          <w:rFonts w:asciiTheme="minorHAnsi" w:eastAsiaTheme="minorEastAsia" w:hAnsiTheme="minorHAnsi" w:cstheme="minorBidi"/>
          <w:b w:val="0"/>
          <w:noProof/>
          <w:szCs w:val="24"/>
        </w:rPr>
        <w:tab/>
      </w:r>
      <w:r>
        <w:rPr>
          <w:noProof/>
        </w:rPr>
        <w:t>QUELQUES ASPECTS TECHNIQUES</w:t>
      </w:r>
      <w:r>
        <w:rPr>
          <w:noProof/>
        </w:rPr>
        <w:tab/>
      </w:r>
      <w:r>
        <w:rPr>
          <w:noProof/>
        </w:rPr>
        <w:fldChar w:fldCharType="begin"/>
      </w:r>
      <w:r>
        <w:rPr>
          <w:noProof/>
        </w:rPr>
        <w:instrText xml:space="preserve"> PAGEREF _Toc121091844 \h </w:instrText>
      </w:r>
      <w:r>
        <w:rPr>
          <w:noProof/>
        </w:rPr>
      </w:r>
      <w:r>
        <w:rPr>
          <w:noProof/>
        </w:rPr>
        <w:fldChar w:fldCharType="separate"/>
      </w:r>
      <w:r>
        <w:rPr>
          <w:noProof/>
        </w:rPr>
        <w:t>128</w:t>
      </w:r>
      <w:r>
        <w:rPr>
          <w:noProof/>
        </w:rPr>
        <w:fldChar w:fldCharType="end"/>
      </w:r>
    </w:p>
    <w:p w14:paraId="05BEED5F" w14:textId="79DC1FF2" w:rsidR="00C468EA" w:rsidRDefault="00C468EA">
      <w:pPr>
        <w:pStyle w:val="TOC2"/>
        <w:rPr>
          <w:rFonts w:asciiTheme="minorHAnsi" w:eastAsiaTheme="minorEastAsia" w:hAnsiTheme="minorHAnsi" w:cstheme="minorBidi"/>
          <w:noProof/>
          <w:szCs w:val="24"/>
        </w:rPr>
      </w:pPr>
      <w:r w:rsidRPr="00E003EC">
        <w:rPr>
          <w:b/>
          <w:noProof/>
        </w:rPr>
        <w:t>5.1.</w:t>
      </w:r>
      <w:r>
        <w:rPr>
          <w:rFonts w:asciiTheme="minorHAnsi" w:eastAsiaTheme="minorEastAsia" w:hAnsiTheme="minorHAnsi" w:cstheme="minorBidi"/>
          <w:noProof/>
          <w:szCs w:val="24"/>
        </w:rPr>
        <w:tab/>
      </w:r>
      <w:r>
        <w:rPr>
          <w:noProof/>
        </w:rPr>
        <w:t>La synthèse formantique</w:t>
      </w:r>
      <w:r>
        <w:rPr>
          <w:noProof/>
        </w:rPr>
        <w:tab/>
      </w:r>
      <w:r>
        <w:rPr>
          <w:noProof/>
        </w:rPr>
        <w:fldChar w:fldCharType="begin"/>
      </w:r>
      <w:r>
        <w:rPr>
          <w:noProof/>
        </w:rPr>
        <w:instrText xml:space="preserve"> PAGEREF _Toc121091845 \h </w:instrText>
      </w:r>
      <w:r>
        <w:rPr>
          <w:noProof/>
        </w:rPr>
      </w:r>
      <w:r>
        <w:rPr>
          <w:noProof/>
        </w:rPr>
        <w:fldChar w:fldCharType="separate"/>
      </w:r>
      <w:r>
        <w:rPr>
          <w:noProof/>
        </w:rPr>
        <w:t>128</w:t>
      </w:r>
      <w:r>
        <w:rPr>
          <w:noProof/>
        </w:rPr>
        <w:fldChar w:fldCharType="end"/>
      </w:r>
    </w:p>
    <w:p w14:paraId="08A505C5" w14:textId="30FF42FA" w:rsidR="00C468EA" w:rsidRDefault="00C468EA">
      <w:pPr>
        <w:pStyle w:val="TOC3"/>
        <w:rPr>
          <w:rFonts w:asciiTheme="minorHAnsi" w:eastAsiaTheme="minorEastAsia" w:hAnsiTheme="minorHAnsi" w:cstheme="minorBidi"/>
          <w:noProof/>
          <w:szCs w:val="24"/>
        </w:rPr>
      </w:pPr>
      <w:r w:rsidRPr="00E003EC">
        <w:rPr>
          <w:rFonts w:cs="Garamond"/>
          <w:b/>
          <w:noProof/>
        </w:rPr>
        <w:t>5.1.1.</w:t>
      </w:r>
      <w:r>
        <w:rPr>
          <w:rFonts w:asciiTheme="minorHAnsi" w:eastAsiaTheme="minorEastAsia" w:hAnsiTheme="minorHAnsi" w:cstheme="minorBidi"/>
          <w:noProof/>
          <w:szCs w:val="24"/>
        </w:rPr>
        <w:tab/>
      </w:r>
      <w:r>
        <w:rPr>
          <w:noProof/>
        </w:rPr>
        <w:t xml:space="preserve">Synthèse formantique et la composition de </w:t>
      </w:r>
      <w:r w:rsidRPr="00E003EC">
        <w:rPr>
          <w:i/>
          <w:iCs/>
          <w:noProof/>
        </w:rPr>
        <w:t>Mots de jeu</w:t>
      </w:r>
      <w:r>
        <w:rPr>
          <w:noProof/>
        </w:rPr>
        <w:tab/>
      </w:r>
      <w:r>
        <w:rPr>
          <w:noProof/>
        </w:rPr>
        <w:fldChar w:fldCharType="begin"/>
      </w:r>
      <w:r>
        <w:rPr>
          <w:noProof/>
        </w:rPr>
        <w:instrText xml:space="preserve"> PAGEREF _Toc121091846 \h </w:instrText>
      </w:r>
      <w:r>
        <w:rPr>
          <w:noProof/>
        </w:rPr>
      </w:r>
      <w:r>
        <w:rPr>
          <w:noProof/>
        </w:rPr>
        <w:fldChar w:fldCharType="separate"/>
      </w:r>
      <w:r>
        <w:rPr>
          <w:noProof/>
        </w:rPr>
        <w:t>130</w:t>
      </w:r>
      <w:r>
        <w:rPr>
          <w:noProof/>
        </w:rPr>
        <w:fldChar w:fldCharType="end"/>
      </w:r>
    </w:p>
    <w:p w14:paraId="3DDB0925" w14:textId="68A96BF6" w:rsidR="00C468EA" w:rsidRDefault="00C468EA">
      <w:pPr>
        <w:pStyle w:val="TOC3"/>
        <w:rPr>
          <w:rFonts w:asciiTheme="minorHAnsi" w:eastAsiaTheme="minorEastAsia" w:hAnsiTheme="minorHAnsi" w:cstheme="minorBidi"/>
          <w:noProof/>
          <w:szCs w:val="24"/>
        </w:rPr>
      </w:pPr>
      <w:r w:rsidRPr="00E003EC">
        <w:rPr>
          <w:rFonts w:cs="Garamond"/>
          <w:b/>
          <w:noProof/>
        </w:rPr>
        <w:t>5.1.2.</w:t>
      </w:r>
      <w:r>
        <w:rPr>
          <w:rFonts w:asciiTheme="minorHAnsi" w:eastAsiaTheme="minorEastAsia" w:hAnsiTheme="minorHAnsi" w:cstheme="minorBidi"/>
          <w:noProof/>
          <w:szCs w:val="24"/>
        </w:rPr>
        <w:tab/>
      </w:r>
      <w:r>
        <w:rPr>
          <w:noProof/>
        </w:rPr>
        <w:t>Souffle filtré</w:t>
      </w:r>
      <w:r>
        <w:rPr>
          <w:noProof/>
        </w:rPr>
        <w:tab/>
      </w:r>
      <w:r>
        <w:rPr>
          <w:noProof/>
        </w:rPr>
        <w:fldChar w:fldCharType="begin"/>
      </w:r>
      <w:r>
        <w:rPr>
          <w:noProof/>
        </w:rPr>
        <w:instrText xml:space="preserve"> PAGEREF _Toc121091847 \h </w:instrText>
      </w:r>
      <w:r>
        <w:rPr>
          <w:noProof/>
        </w:rPr>
      </w:r>
      <w:r>
        <w:rPr>
          <w:noProof/>
        </w:rPr>
        <w:fldChar w:fldCharType="separate"/>
      </w:r>
      <w:r>
        <w:rPr>
          <w:noProof/>
        </w:rPr>
        <w:t>131</w:t>
      </w:r>
      <w:r>
        <w:rPr>
          <w:noProof/>
        </w:rPr>
        <w:fldChar w:fldCharType="end"/>
      </w:r>
    </w:p>
    <w:p w14:paraId="16FA9B39" w14:textId="2D1C417C" w:rsidR="00C468EA" w:rsidRDefault="00C468EA">
      <w:pPr>
        <w:pStyle w:val="TOC3"/>
        <w:rPr>
          <w:rFonts w:asciiTheme="minorHAnsi" w:eastAsiaTheme="minorEastAsia" w:hAnsiTheme="minorHAnsi" w:cstheme="minorBidi"/>
          <w:noProof/>
          <w:szCs w:val="24"/>
        </w:rPr>
      </w:pPr>
      <w:r w:rsidRPr="00E003EC">
        <w:rPr>
          <w:rFonts w:cs="Garamond"/>
          <w:b/>
          <w:noProof/>
        </w:rPr>
        <w:lastRenderedPageBreak/>
        <w:t>5.1.3.</w:t>
      </w:r>
      <w:r>
        <w:rPr>
          <w:rFonts w:asciiTheme="minorHAnsi" w:eastAsiaTheme="minorEastAsia" w:hAnsiTheme="minorHAnsi" w:cstheme="minorBidi"/>
          <w:noProof/>
          <w:szCs w:val="24"/>
        </w:rPr>
        <w:tab/>
      </w:r>
      <w:r>
        <w:rPr>
          <w:noProof/>
        </w:rPr>
        <w:t>Les voyelles</w:t>
      </w:r>
      <w:r>
        <w:rPr>
          <w:noProof/>
        </w:rPr>
        <w:tab/>
      </w:r>
      <w:r>
        <w:rPr>
          <w:noProof/>
        </w:rPr>
        <w:fldChar w:fldCharType="begin"/>
      </w:r>
      <w:r>
        <w:rPr>
          <w:noProof/>
        </w:rPr>
        <w:instrText xml:space="preserve"> PAGEREF _Toc121091848 \h </w:instrText>
      </w:r>
      <w:r>
        <w:rPr>
          <w:noProof/>
        </w:rPr>
      </w:r>
      <w:r>
        <w:rPr>
          <w:noProof/>
        </w:rPr>
        <w:fldChar w:fldCharType="separate"/>
      </w:r>
      <w:r>
        <w:rPr>
          <w:noProof/>
        </w:rPr>
        <w:t>132</w:t>
      </w:r>
      <w:r>
        <w:rPr>
          <w:noProof/>
        </w:rPr>
        <w:fldChar w:fldCharType="end"/>
      </w:r>
    </w:p>
    <w:p w14:paraId="272197D3" w14:textId="72AA37F9" w:rsidR="00C468EA" w:rsidRDefault="00C468EA">
      <w:pPr>
        <w:pStyle w:val="TOC3"/>
        <w:rPr>
          <w:rFonts w:asciiTheme="minorHAnsi" w:eastAsiaTheme="minorEastAsia" w:hAnsiTheme="minorHAnsi" w:cstheme="minorBidi"/>
          <w:noProof/>
          <w:szCs w:val="24"/>
        </w:rPr>
      </w:pPr>
      <w:r w:rsidRPr="00E003EC">
        <w:rPr>
          <w:rFonts w:cs="Garamond"/>
          <w:b/>
          <w:noProof/>
        </w:rPr>
        <w:t>5.1.4.</w:t>
      </w:r>
      <w:r>
        <w:rPr>
          <w:rFonts w:asciiTheme="minorHAnsi" w:eastAsiaTheme="minorEastAsia" w:hAnsiTheme="minorHAnsi" w:cstheme="minorBidi"/>
          <w:noProof/>
          <w:szCs w:val="24"/>
        </w:rPr>
        <w:tab/>
      </w:r>
      <w:r>
        <w:rPr>
          <w:noProof/>
        </w:rPr>
        <w:t>Transition des phonèmes</w:t>
      </w:r>
      <w:r>
        <w:rPr>
          <w:noProof/>
        </w:rPr>
        <w:tab/>
      </w:r>
      <w:r>
        <w:rPr>
          <w:noProof/>
        </w:rPr>
        <w:fldChar w:fldCharType="begin"/>
      </w:r>
      <w:r>
        <w:rPr>
          <w:noProof/>
        </w:rPr>
        <w:instrText xml:space="preserve"> PAGEREF _Toc121091849 \h </w:instrText>
      </w:r>
      <w:r>
        <w:rPr>
          <w:noProof/>
        </w:rPr>
      </w:r>
      <w:r>
        <w:rPr>
          <w:noProof/>
        </w:rPr>
        <w:fldChar w:fldCharType="separate"/>
      </w:r>
      <w:r>
        <w:rPr>
          <w:noProof/>
        </w:rPr>
        <w:t>132</w:t>
      </w:r>
      <w:r>
        <w:rPr>
          <w:noProof/>
        </w:rPr>
        <w:fldChar w:fldCharType="end"/>
      </w:r>
    </w:p>
    <w:p w14:paraId="4ECA4362" w14:textId="3B6D1EE2" w:rsidR="00C468EA" w:rsidRDefault="00C468EA">
      <w:pPr>
        <w:pStyle w:val="TOC3"/>
        <w:rPr>
          <w:rFonts w:asciiTheme="minorHAnsi" w:eastAsiaTheme="minorEastAsia" w:hAnsiTheme="minorHAnsi" w:cstheme="minorBidi"/>
          <w:noProof/>
          <w:szCs w:val="24"/>
        </w:rPr>
      </w:pPr>
      <w:r w:rsidRPr="00E003EC">
        <w:rPr>
          <w:rFonts w:cs="Garamond"/>
          <w:b/>
          <w:noProof/>
        </w:rPr>
        <w:t>5.1.5.</w:t>
      </w:r>
      <w:r>
        <w:rPr>
          <w:rFonts w:asciiTheme="minorHAnsi" w:eastAsiaTheme="minorEastAsia" w:hAnsiTheme="minorHAnsi" w:cstheme="minorBidi"/>
          <w:noProof/>
          <w:szCs w:val="24"/>
        </w:rPr>
        <w:tab/>
      </w:r>
      <w:r>
        <w:rPr>
          <w:noProof/>
        </w:rPr>
        <w:t>Vibrato</w:t>
      </w:r>
      <w:r>
        <w:rPr>
          <w:noProof/>
        </w:rPr>
        <w:tab/>
      </w:r>
      <w:r>
        <w:rPr>
          <w:noProof/>
        </w:rPr>
        <w:fldChar w:fldCharType="begin"/>
      </w:r>
      <w:r>
        <w:rPr>
          <w:noProof/>
        </w:rPr>
        <w:instrText xml:space="preserve"> PAGEREF _Toc121091850 \h </w:instrText>
      </w:r>
      <w:r>
        <w:rPr>
          <w:noProof/>
        </w:rPr>
      </w:r>
      <w:r>
        <w:rPr>
          <w:noProof/>
        </w:rPr>
        <w:fldChar w:fldCharType="separate"/>
      </w:r>
      <w:r>
        <w:rPr>
          <w:noProof/>
        </w:rPr>
        <w:t>134</w:t>
      </w:r>
      <w:r>
        <w:rPr>
          <w:noProof/>
        </w:rPr>
        <w:fldChar w:fldCharType="end"/>
      </w:r>
    </w:p>
    <w:p w14:paraId="4087D640" w14:textId="7353B1AE" w:rsidR="00C468EA" w:rsidRDefault="00C468EA">
      <w:pPr>
        <w:pStyle w:val="TOC3"/>
        <w:rPr>
          <w:rFonts w:asciiTheme="minorHAnsi" w:eastAsiaTheme="minorEastAsia" w:hAnsiTheme="minorHAnsi" w:cstheme="minorBidi"/>
          <w:noProof/>
          <w:szCs w:val="24"/>
        </w:rPr>
      </w:pPr>
      <w:r w:rsidRPr="00E003EC">
        <w:rPr>
          <w:rFonts w:cs="Garamond"/>
          <w:b/>
          <w:noProof/>
        </w:rPr>
        <w:t>5.1.6.</w:t>
      </w:r>
      <w:r>
        <w:rPr>
          <w:rFonts w:asciiTheme="minorHAnsi" w:eastAsiaTheme="minorEastAsia" w:hAnsiTheme="minorHAnsi" w:cstheme="minorBidi"/>
          <w:noProof/>
          <w:szCs w:val="24"/>
        </w:rPr>
        <w:tab/>
      </w:r>
      <w:r>
        <w:rPr>
          <w:noProof/>
        </w:rPr>
        <w:t>Déclenchement des sons</w:t>
      </w:r>
      <w:r>
        <w:rPr>
          <w:noProof/>
        </w:rPr>
        <w:tab/>
      </w:r>
      <w:r>
        <w:rPr>
          <w:noProof/>
        </w:rPr>
        <w:fldChar w:fldCharType="begin"/>
      </w:r>
      <w:r>
        <w:rPr>
          <w:noProof/>
        </w:rPr>
        <w:instrText xml:space="preserve"> PAGEREF _Toc121091851 \h </w:instrText>
      </w:r>
      <w:r>
        <w:rPr>
          <w:noProof/>
        </w:rPr>
      </w:r>
      <w:r>
        <w:rPr>
          <w:noProof/>
        </w:rPr>
        <w:fldChar w:fldCharType="separate"/>
      </w:r>
      <w:r>
        <w:rPr>
          <w:noProof/>
        </w:rPr>
        <w:t>134</w:t>
      </w:r>
      <w:r>
        <w:rPr>
          <w:noProof/>
        </w:rPr>
        <w:fldChar w:fldCharType="end"/>
      </w:r>
    </w:p>
    <w:p w14:paraId="36333250" w14:textId="6DC8AD2B" w:rsidR="00C468EA" w:rsidRDefault="00C468EA">
      <w:pPr>
        <w:pStyle w:val="TOC2"/>
        <w:rPr>
          <w:rFonts w:asciiTheme="minorHAnsi" w:eastAsiaTheme="minorEastAsia" w:hAnsiTheme="minorHAnsi" w:cstheme="minorBidi"/>
          <w:noProof/>
          <w:szCs w:val="24"/>
        </w:rPr>
      </w:pPr>
      <w:r w:rsidRPr="00E003EC">
        <w:rPr>
          <w:b/>
          <w:noProof/>
        </w:rPr>
        <w:t>5.2.</w:t>
      </w:r>
      <w:r>
        <w:rPr>
          <w:rFonts w:asciiTheme="minorHAnsi" w:eastAsiaTheme="minorEastAsia" w:hAnsiTheme="minorHAnsi" w:cstheme="minorBidi"/>
          <w:noProof/>
          <w:szCs w:val="24"/>
        </w:rPr>
        <w:tab/>
      </w:r>
      <w:r>
        <w:rPr>
          <w:noProof/>
        </w:rPr>
        <w:t>La captation de gestes</w:t>
      </w:r>
      <w:r>
        <w:rPr>
          <w:noProof/>
        </w:rPr>
        <w:tab/>
      </w:r>
      <w:r>
        <w:rPr>
          <w:noProof/>
        </w:rPr>
        <w:fldChar w:fldCharType="begin"/>
      </w:r>
      <w:r>
        <w:rPr>
          <w:noProof/>
        </w:rPr>
        <w:instrText xml:space="preserve"> PAGEREF _Toc121091852 \h </w:instrText>
      </w:r>
      <w:r>
        <w:rPr>
          <w:noProof/>
        </w:rPr>
      </w:r>
      <w:r>
        <w:rPr>
          <w:noProof/>
        </w:rPr>
        <w:fldChar w:fldCharType="separate"/>
      </w:r>
      <w:r>
        <w:rPr>
          <w:noProof/>
        </w:rPr>
        <w:t>135</w:t>
      </w:r>
      <w:r>
        <w:rPr>
          <w:noProof/>
        </w:rPr>
        <w:fldChar w:fldCharType="end"/>
      </w:r>
    </w:p>
    <w:p w14:paraId="651DF177" w14:textId="66AA0311" w:rsidR="00C468EA" w:rsidRDefault="00C468EA">
      <w:pPr>
        <w:pStyle w:val="TOC3"/>
        <w:rPr>
          <w:rFonts w:asciiTheme="minorHAnsi" w:eastAsiaTheme="minorEastAsia" w:hAnsiTheme="minorHAnsi" w:cstheme="minorBidi"/>
          <w:noProof/>
          <w:szCs w:val="24"/>
        </w:rPr>
      </w:pPr>
      <w:r w:rsidRPr="00E003EC">
        <w:rPr>
          <w:rFonts w:cs="Garamond"/>
          <w:b/>
          <w:noProof/>
          <w:color w:val="212121"/>
        </w:rPr>
        <w:t>5.2.1.</w:t>
      </w:r>
      <w:r>
        <w:rPr>
          <w:rFonts w:asciiTheme="minorHAnsi" w:eastAsiaTheme="minorEastAsia" w:hAnsiTheme="minorHAnsi" w:cstheme="minorBidi"/>
          <w:noProof/>
          <w:szCs w:val="24"/>
        </w:rPr>
        <w:tab/>
      </w:r>
      <w:r>
        <w:rPr>
          <w:noProof/>
        </w:rPr>
        <w:t>BITalino R-IoT</w:t>
      </w:r>
      <w:r>
        <w:rPr>
          <w:noProof/>
        </w:rPr>
        <w:tab/>
      </w:r>
      <w:r>
        <w:rPr>
          <w:noProof/>
        </w:rPr>
        <w:fldChar w:fldCharType="begin"/>
      </w:r>
      <w:r>
        <w:rPr>
          <w:noProof/>
        </w:rPr>
        <w:instrText xml:space="preserve"> PAGEREF _Toc121091853 \h </w:instrText>
      </w:r>
      <w:r>
        <w:rPr>
          <w:noProof/>
        </w:rPr>
      </w:r>
      <w:r>
        <w:rPr>
          <w:noProof/>
        </w:rPr>
        <w:fldChar w:fldCharType="separate"/>
      </w:r>
      <w:r>
        <w:rPr>
          <w:noProof/>
        </w:rPr>
        <w:t>135</w:t>
      </w:r>
      <w:r>
        <w:rPr>
          <w:noProof/>
        </w:rPr>
        <w:fldChar w:fldCharType="end"/>
      </w:r>
    </w:p>
    <w:p w14:paraId="48C54A3B" w14:textId="76591AFD" w:rsidR="00C468EA" w:rsidRDefault="00C468EA">
      <w:pPr>
        <w:pStyle w:val="TOC3"/>
        <w:rPr>
          <w:rFonts w:asciiTheme="minorHAnsi" w:eastAsiaTheme="minorEastAsia" w:hAnsiTheme="minorHAnsi" w:cstheme="minorBidi"/>
          <w:noProof/>
          <w:szCs w:val="24"/>
        </w:rPr>
      </w:pPr>
      <w:r w:rsidRPr="00E003EC">
        <w:rPr>
          <w:rFonts w:cs="Garamond"/>
          <w:b/>
          <w:noProof/>
        </w:rPr>
        <w:t>5.2.2.</w:t>
      </w:r>
      <w:r>
        <w:rPr>
          <w:rFonts w:asciiTheme="minorHAnsi" w:eastAsiaTheme="minorEastAsia" w:hAnsiTheme="minorHAnsi" w:cstheme="minorBidi"/>
          <w:noProof/>
          <w:szCs w:val="24"/>
        </w:rPr>
        <w:tab/>
      </w:r>
      <w:r>
        <w:rPr>
          <w:noProof/>
        </w:rPr>
        <w:t>Patch Max et la partition de l’électronique</w:t>
      </w:r>
      <w:r>
        <w:rPr>
          <w:noProof/>
        </w:rPr>
        <w:tab/>
      </w:r>
      <w:r>
        <w:rPr>
          <w:noProof/>
        </w:rPr>
        <w:fldChar w:fldCharType="begin"/>
      </w:r>
      <w:r>
        <w:rPr>
          <w:noProof/>
        </w:rPr>
        <w:instrText xml:space="preserve"> PAGEREF _Toc121091854 \h </w:instrText>
      </w:r>
      <w:r>
        <w:rPr>
          <w:noProof/>
        </w:rPr>
      </w:r>
      <w:r>
        <w:rPr>
          <w:noProof/>
        </w:rPr>
        <w:fldChar w:fldCharType="separate"/>
      </w:r>
      <w:r>
        <w:rPr>
          <w:noProof/>
        </w:rPr>
        <w:t>137</w:t>
      </w:r>
      <w:r>
        <w:rPr>
          <w:noProof/>
        </w:rPr>
        <w:fldChar w:fldCharType="end"/>
      </w:r>
    </w:p>
    <w:p w14:paraId="53BD97C4" w14:textId="1B62952F" w:rsidR="00C468EA" w:rsidRDefault="00C468EA">
      <w:pPr>
        <w:pStyle w:val="TOC3"/>
        <w:rPr>
          <w:rFonts w:asciiTheme="minorHAnsi" w:eastAsiaTheme="minorEastAsia" w:hAnsiTheme="minorHAnsi" w:cstheme="minorBidi"/>
          <w:noProof/>
          <w:szCs w:val="24"/>
        </w:rPr>
      </w:pPr>
      <w:r w:rsidRPr="00E003EC">
        <w:rPr>
          <w:rFonts w:cs="Garamond"/>
          <w:b/>
          <w:noProof/>
        </w:rPr>
        <w:t>5.2.3.</w:t>
      </w:r>
      <w:r>
        <w:rPr>
          <w:rFonts w:asciiTheme="minorHAnsi" w:eastAsiaTheme="minorEastAsia" w:hAnsiTheme="minorHAnsi" w:cstheme="minorBidi"/>
          <w:noProof/>
          <w:szCs w:val="24"/>
        </w:rPr>
        <w:tab/>
      </w:r>
      <w:r>
        <w:rPr>
          <w:noProof/>
        </w:rPr>
        <w:t>Les traitements en temps réel</w:t>
      </w:r>
      <w:r>
        <w:rPr>
          <w:noProof/>
        </w:rPr>
        <w:tab/>
      </w:r>
      <w:r>
        <w:rPr>
          <w:noProof/>
        </w:rPr>
        <w:fldChar w:fldCharType="begin"/>
      </w:r>
      <w:r>
        <w:rPr>
          <w:noProof/>
        </w:rPr>
        <w:instrText xml:space="preserve"> PAGEREF _Toc121091855 \h </w:instrText>
      </w:r>
      <w:r>
        <w:rPr>
          <w:noProof/>
        </w:rPr>
      </w:r>
      <w:r>
        <w:rPr>
          <w:noProof/>
        </w:rPr>
        <w:fldChar w:fldCharType="separate"/>
      </w:r>
      <w:r>
        <w:rPr>
          <w:noProof/>
        </w:rPr>
        <w:t>141</w:t>
      </w:r>
      <w:r>
        <w:rPr>
          <w:noProof/>
        </w:rPr>
        <w:fldChar w:fldCharType="end"/>
      </w:r>
    </w:p>
    <w:p w14:paraId="2B742E58" w14:textId="0B9C1691" w:rsidR="00C468EA" w:rsidRDefault="00C468EA">
      <w:pPr>
        <w:pStyle w:val="TOC3"/>
        <w:rPr>
          <w:rFonts w:asciiTheme="minorHAnsi" w:eastAsiaTheme="minorEastAsia" w:hAnsiTheme="minorHAnsi" w:cstheme="minorBidi"/>
          <w:noProof/>
          <w:szCs w:val="24"/>
        </w:rPr>
      </w:pPr>
      <w:r w:rsidRPr="00E003EC">
        <w:rPr>
          <w:rFonts w:cs="Garamond"/>
          <w:b/>
          <w:noProof/>
        </w:rPr>
        <w:t>5.2.1.</w:t>
      </w:r>
      <w:r>
        <w:rPr>
          <w:rFonts w:asciiTheme="minorHAnsi" w:eastAsiaTheme="minorEastAsia" w:hAnsiTheme="minorHAnsi" w:cstheme="minorBidi"/>
          <w:noProof/>
          <w:szCs w:val="24"/>
        </w:rPr>
        <w:tab/>
      </w:r>
      <w:r>
        <w:rPr>
          <w:noProof/>
        </w:rPr>
        <w:t>La synthèse concatenative par corpus</w:t>
      </w:r>
      <w:r>
        <w:rPr>
          <w:noProof/>
        </w:rPr>
        <w:tab/>
      </w:r>
      <w:r>
        <w:rPr>
          <w:noProof/>
        </w:rPr>
        <w:fldChar w:fldCharType="begin"/>
      </w:r>
      <w:r>
        <w:rPr>
          <w:noProof/>
        </w:rPr>
        <w:instrText xml:space="preserve"> PAGEREF _Toc121091856 \h </w:instrText>
      </w:r>
      <w:r>
        <w:rPr>
          <w:noProof/>
        </w:rPr>
      </w:r>
      <w:r>
        <w:rPr>
          <w:noProof/>
        </w:rPr>
        <w:fldChar w:fldCharType="separate"/>
      </w:r>
      <w:r>
        <w:rPr>
          <w:noProof/>
        </w:rPr>
        <w:t>142</w:t>
      </w:r>
      <w:r>
        <w:rPr>
          <w:noProof/>
        </w:rPr>
        <w:fldChar w:fldCharType="end"/>
      </w:r>
    </w:p>
    <w:p w14:paraId="2322AE47" w14:textId="56BC645C" w:rsidR="00C468EA" w:rsidRDefault="00C468EA">
      <w:pPr>
        <w:pStyle w:val="TOC3"/>
        <w:rPr>
          <w:rFonts w:asciiTheme="minorHAnsi" w:eastAsiaTheme="minorEastAsia" w:hAnsiTheme="minorHAnsi" w:cstheme="minorBidi"/>
          <w:noProof/>
          <w:szCs w:val="24"/>
        </w:rPr>
      </w:pPr>
      <w:r w:rsidRPr="00E003EC">
        <w:rPr>
          <w:rFonts w:cs="Garamond"/>
          <w:b/>
          <w:noProof/>
        </w:rPr>
        <w:t>5.2.2.</w:t>
      </w:r>
      <w:r>
        <w:rPr>
          <w:rFonts w:asciiTheme="minorHAnsi" w:eastAsiaTheme="minorEastAsia" w:hAnsiTheme="minorHAnsi" w:cstheme="minorBidi"/>
          <w:noProof/>
          <w:szCs w:val="24"/>
        </w:rPr>
        <w:tab/>
      </w:r>
      <w:r>
        <w:rPr>
          <w:noProof/>
        </w:rPr>
        <w:t>La voix virtuelle</w:t>
      </w:r>
      <w:r>
        <w:rPr>
          <w:noProof/>
        </w:rPr>
        <w:tab/>
      </w:r>
      <w:r>
        <w:rPr>
          <w:noProof/>
        </w:rPr>
        <w:fldChar w:fldCharType="begin"/>
      </w:r>
      <w:r>
        <w:rPr>
          <w:noProof/>
        </w:rPr>
        <w:instrText xml:space="preserve"> PAGEREF _Toc121091857 \h </w:instrText>
      </w:r>
      <w:r>
        <w:rPr>
          <w:noProof/>
        </w:rPr>
      </w:r>
      <w:r>
        <w:rPr>
          <w:noProof/>
        </w:rPr>
        <w:fldChar w:fldCharType="separate"/>
      </w:r>
      <w:r>
        <w:rPr>
          <w:noProof/>
        </w:rPr>
        <w:t>144</w:t>
      </w:r>
      <w:r>
        <w:rPr>
          <w:noProof/>
        </w:rPr>
        <w:fldChar w:fldCharType="end"/>
      </w:r>
    </w:p>
    <w:p w14:paraId="04849823" w14:textId="3FBFBB3F" w:rsidR="00C468EA" w:rsidRDefault="00C468EA">
      <w:pPr>
        <w:pStyle w:val="TOC3"/>
        <w:rPr>
          <w:rFonts w:asciiTheme="minorHAnsi" w:eastAsiaTheme="minorEastAsia" w:hAnsiTheme="minorHAnsi" w:cstheme="minorBidi"/>
          <w:noProof/>
          <w:szCs w:val="24"/>
        </w:rPr>
      </w:pPr>
      <w:r w:rsidRPr="00E003EC">
        <w:rPr>
          <w:rFonts w:cs="Garamond"/>
          <w:b/>
          <w:noProof/>
        </w:rPr>
        <w:t>5.2.3.</w:t>
      </w:r>
      <w:r>
        <w:rPr>
          <w:rFonts w:asciiTheme="minorHAnsi" w:eastAsiaTheme="minorEastAsia" w:hAnsiTheme="minorHAnsi" w:cstheme="minorBidi"/>
          <w:noProof/>
          <w:szCs w:val="24"/>
        </w:rPr>
        <w:tab/>
      </w:r>
      <w:r>
        <w:rPr>
          <w:noProof/>
        </w:rPr>
        <w:t>Instrument électronique contrôlé par instrument accoustique</w:t>
      </w:r>
      <w:r>
        <w:rPr>
          <w:noProof/>
        </w:rPr>
        <w:tab/>
      </w:r>
      <w:r>
        <w:rPr>
          <w:noProof/>
        </w:rPr>
        <w:fldChar w:fldCharType="begin"/>
      </w:r>
      <w:r>
        <w:rPr>
          <w:noProof/>
        </w:rPr>
        <w:instrText xml:space="preserve"> PAGEREF _Toc121091858 \h </w:instrText>
      </w:r>
      <w:r>
        <w:rPr>
          <w:noProof/>
        </w:rPr>
      </w:r>
      <w:r>
        <w:rPr>
          <w:noProof/>
        </w:rPr>
        <w:fldChar w:fldCharType="separate"/>
      </w:r>
      <w:r>
        <w:rPr>
          <w:noProof/>
        </w:rPr>
        <w:t>150</w:t>
      </w:r>
      <w:r>
        <w:rPr>
          <w:noProof/>
        </w:rPr>
        <w:fldChar w:fldCharType="end"/>
      </w:r>
    </w:p>
    <w:p w14:paraId="6DCD2EFC" w14:textId="1BDEF7B4" w:rsidR="00C468EA" w:rsidRDefault="00C468EA">
      <w:pPr>
        <w:pStyle w:val="TOC3"/>
        <w:rPr>
          <w:rFonts w:asciiTheme="minorHAnsi" w:eastAsiaTheme="minorEastAsia" w:hAnsiTheme="minorHAnsi" w:cstheme="minorBidi"/>
          <w:noProof/>
          <w:szCs w:val="24"/>
        </w:rPr>
      </w:pPr>
      <w:r w:rsidRPr="00E003EC">
        <w:rPr>
          <w:rFonts w:cs="Garamond"/>
          <w:b/>
          <w:noProof/>
        </w:rPr>
        <w:t>5.2.4.</w:t>
      </w:r>
      <w:r>
        <w:rPr>
          <w:rFonts w:asciiTheme="minorHAnsi" w:eastAsiaTheme="minorEastAsia" w:hAnsiTheme="minorHAnsi" w:cstheme="minorBidi"/>
          <w:noProof/>
          <w:szCs w:val="24"/>
        </w:rPr>
        <w:tab/>
      </w:r>
      <w:r>
        <w:rPr>
          <w:noProof/>
        </w:rPr>
        <w:t>Traitement de la voix</w:t>
      </w:r>
      <w:r>
        <w:rPr>
          <w:noProof/>
        </w:rPr>
        <w:tab/>
      </w:r>
      <w:r>
        <w:rPr>
          <w:noProof/>
        </w:rPr>
        <w:fldChar w:fldCharType="begin"/>
      </w:r>
      <w:r>
        <w:rPr>
          <w:noProof/>
        </w:rPr>
        <w:instrText xml:space="preserve"> PAGEREF _Toc121091859 \h </w:instrText>
      </w:r>
      <w:r>
        <w:rPr>
          <w:noProof/>
        </w:rPr>
      </w:r>
      <w:r>
        <w:rPr>
          <w:noProof/>
        </w:rPr>
        <w:fldChar w:fldCharType="separate"/>
      </w:r>
      <w:r>
        <w:rPr>
          <w:noProof/>
        </w:rPr>
        <w:t>151</w:t>
      </w:r>
      <w:r>
        <w:rPr>
          <w:noProof/>
        </w:rPr>
        <w:fldChar w:fldCharType="end"/>
      </w:r>
    </w:p>
    <w:p w14:paraId="73906331" w14:textId="40E2F80A" w:rsidR="00C468EA" w:rsidRDefault="00C468EA">
      <w:pPr>
        <w:pStyle w:val="TOC1"/>
        <w:rPr>
          <w:rFonts w:asciiTheme="minorHAnsi" w:eastAsiaTheme="minorEastAsia" w:hAnsiTheme="minorHAnsi" w:cstheme="minorBidi"/>
          <w:b w:val="0"/>
          <w:noProof/>
          <w:szCs w:val="24"/>
        </w:rPr>
      </w:pPr>
      <w:r>
        <w:rPr>
          <w:noProof/>
        </w:rPr>
        <w:t>PÉRORAISON</w:t>
      </w:r>
      <w:r>
        <w:rPr>
          <w:noProof/>
        </w:rPr>
        <w:tab/>
      </w:r>
      <w:r>
        <w:rPr>
          <w:noProof/>
        </w:rPr>
        <w:fldChar w:fldCharType="begin"/>
      </w:r>
      <w:r>
        <w:rPr>
          <w:noProof/>
        </w:rPr>
        <w:instrText xml:space="preserve"> PAGEREF _Toc121091860 \h </w:instrText>
      </w:r>
      <w:r>
        <w:rPr>
          <w:noProof/>
        </w:rPr>
      </w:r>
      <w:r>
        <w:rPr>
          <w:noProof/>
        </w:rPr>
        <w:fldChar w:fldCharType="separate"/>
      </w:r>
      <w:r>
        <w:rPr>
          <w:noProof/>
        </w:rPr>
        <w:t>153</w:t>
      </w:r>
      <w:r>
        <w:rPr>
          <w:noProof/>
        </w:rPr>
        <w:fldChar w:fldCharType="end"/>
      </w:r>
    </w:p>
    <w:p w14:paraId="053A5381" w14:textId="6699B41E" w:rsidR="00C468EA" w:rsidRDefault="00C468EA">
      <w:pPr>
        <w:pStyle w:val="TOC1"/>
        <w:rPr>
          <w:rFonts w:asciiTheme="minorHAnsi" w:eastAsiaTheme="minorEastAsia" w:hAnsiTheme="minorHAnsi" w:cstheme="minorBidi"/>
          <w:b w:val="0"/>
          <w:noProof/>
          <w:szCs w:val="24"/>
        </w:rPr>
      </w:pPr>
      <w:r>
        <w:rPr>
          <w:noProof/>
        </w:rPr>
        <w:t>BIBLIOGRAPHIE</w:t>
      </w:r>
      <w:r>
        <w:rPr>
          <w:noProof/>
        </w:rPr>
        <w:tab/>
      </w:r>
      <w:r>
        <w:rPr>
          <w:noProof/>
        </w:rPr>
        <w:fldChar w:fldCharType="begin"/>
      </w:r>
      <w:r>
        <w:rPr>
          <w:noProof/>
        </w:rPr>
        <w:instrText xml:space="preserve"> PAGEREF _Toc121091861 \h </w:instrText>
      </w:r>
      <w:r>
        <w:rPr>
          <w:noProof/>
        </w:rPr>
      </w:r>
      <w:r>
        <w:rPr>
          <w:noProof/>
        </w:rPr>
        <w:fldChar w:fldCharType="separate"/>
      </w:r>
      <w:r>
        <w:rPr>
          <w:noProof/>
        </w:rPr>
        <w:t>155</w:t>
      </w:r>
      <w:r>
        <w:rPr>
          <w:noProof/>
        </w:rPr>
        <w:fldChar w:fldCharType="end"/>
      </w:r>
    </w:p>
    <w:p w14:paraId="29A2235A" w14:textId="3463247B" w:rsidR="00C468EA" w:rsidRDefault="00C468EA">
      <w:pPr>
        <w:pStyle w:val="TOC1"/>
        <w:rPr>
          <w:rFonts w:asciiTheme="minorHAnsi" w:eastAsiaTheme="minorEastAsia" w:hAnsiTheme="minorHAnsi" w:cstheme="minorBidi"/>
          <w:b w:val="0"/>
          <w:noProof/>
          <w:szCs w:val="24"/>
        </w:rPr>
      </w:pPr>
      <w:r>
        <w:rPr>
          <w:noProof/>
        </w:rPr>
        <w:t>ANNEXES</w:t>
      </w:r>
      <w:r>
        <w:rPr>
          <w:noProof/>
        </w:rPr>
        <w:tab/>
      </w:r>
      <w:r>
        <w:rPr>
          <w:noProof/>
        </w:rPr>
        <w:fldChar w:fldCharType="begin"/>
      </w:r>
      <w:r>
        <w:rPr>
          <w:noProof/>
        </w:rPr>
        <w:instrText xml:space="preserve"> PAGEREF _Toc121091862 \h </w:instrText>
      </w:r>
      <w:r>
        <w:rPr>
          <w:noProof/>
        </w:rPr>
      </w:r>
      <w:r>
        <w:rPr>
          <w:noProof/>
        </w:rPr>
        <w:fldChar w:fldCharType="separate"/>
      </w:r>
      <w:r>
        <w:rPr>
          <w:noProof/>
        </w:rPr>
        <w:t>161</w:t>
      </w:r>
      <w:r>
        <w:rPr>
          <w:noProof/>
        </w:rPr>
        <w:fldChar w:fldCharType="end"/>
      </w:r>
    </w:p>
    <w:p w14:paraId="4C3302F8" w14:textId="129BCA0C" w:rsidR="00C468EA" w:rsidRDefault="00C468EA">
      <w:pPr>
        <w:pStyle w:val="TOC2"/>
        <w:rPr>
          <w:rFonts w:asciiTheme="minorHAnsi" w:eastAsiaTheme="minorEastAsia" w:hAnsiTheme="minorHAnsi" w:cstheme="minorBidi"/>
          <w:noProof/>
          <w:szCs w:val="24"/>
        </w:rPr>
      </w:pPr>
      <w:r>
        <w:rPr>
          <w:noProof/>
        </w:rPr>
        <w:t>Lien vers le matériel de thèse</w:t>
      </w:r>
      <w:r>
        <w:rPr>
          <w:noProof/>
        </w:rPr>
        <w:tab/>
      </w:r>
      <w:r>
        <w:rPr>
          <w:noProof/>
        </w:rPr>
        <w:fldChar w:fldCharType="begin"/>
      </w:r>
      <w:r>
        <w:rPr>
          <w:noProof/>
        </w:rPr>
        <w:instrText xml:space="preserve"> PAGEREF _Toc121091863 \h </w:instrText>
      </w:r>
      <w:r>
        <w:rPr>
          <w:noProof/>
        </w:rPr>
      </w:r>
      <w:r>
        <w:rPr>
          <w:noProof/>
        </w:rPr>
        <w:fldChar w:fldCharType="separate"/>
      </w:r>
      <w:r>
        <w:rPr>
          <w:noProof/>
        </w:rPr>
        <w:t>161</w:t>
      </w:r>
      <w:r>
        <w:rPr>
          <w:noProof/>
        </w:rPr>
        <w:fldChar w:fldCharType="end"/>
      </w:r>
    </w:p>
    <w:p w14:paraId="5C05C4AD" w14:textId="64745EEE" w:rsidR="00C468EA" w:rsidRDefault="00C468EA">
      <w:pPr>
        <w:pStyle w:val="TOC2"/>
        <w:rPr>
          <w:rFonts w:asciiTheme="minorHAnsi" w:eastAsiaTheme="minorEastAsia" w:hAnsiTheme="minorHAnsi" w:cstheme="minorBidi"/>
          <w:noProof/>
          <w:szCs w:val="24"/>
        </w:rPr>
      </w:pPr>
      <w:r>
        <w:rPr>
          <w:noProof/>
        </w:rPr>
        <w:t>Pegāh</w:t>
      </w:r>
      <w:r>
        <w:rPr>
          <w:noProof/>
        </w:rPr>
        <w:tab/>
      </w:r>
      <w:r>
        <w:rPr>
          <w:noProof/>
        </w:rPr>
        <w:tab/>
      </w:r>
      <w:r>
        <w:rPr>
          <w:noProof/>
        </w:rPr>
        <w:fldChar w:fldCharType="begin"/>
      </w:r>
      <w:r>
        <w:rPr>
          <w:noProof/>
        </w:rPr>
        <w:instrText xml:space="preserve"> PAGEREF _Toc121091864 \h </w:instrText>
      </w:r>
      <w:r>
        <w:rPr>
          <w:noProof/>
        </w:rPr>
      </w:r>
      <w:r>
        <w:rPr>
          <w:noProof/>
        </w:rPr>
        <w:fldChar w:fldCharType="separate"/>
      </w:r>
      <w:r>
        <w:rPr>
          <w:noProof/>
        </w:rPr>
        <w:t>162</w:t>
      </w:r>
      <w:r>
        <w:rPr>
          <w:noProof/>
        </w:rPr>
        <w:fldChar w:fldCharType="end"/>
      </w:r>
    </w:p>
    <w:p w14:paraId="6456FFDB" w14:textId="2E6BCA30" w:rsidR="00C468EA" w:rsidRDefault="00C468EA">
      <w:pPr>
        <w:pStyle w:val="TOC2"/>
        <w:rPr>
          <w:rFonts w:asciiTheme="minorHAnsi" w:eastAsiaTheme="minorEastAsia" w:hAnsiTheme="minorHAnsi" w:cstheme="minorBidi"/>
          <w:noProof/>
          <w:szCs w:val="24"/>
        </w:rPr>
      </w:pPr>
      <w:r>
        <w:rPr>
          <w:noProof/>
        </w:rPr>
        <w:t>Entretien personnel avec Bruno Boulzaguet</w:t>
      </w:r>
      <w:r>
        <w:rPr>
          <w:noProof/>
        </w:rPr>
        <w:tab/>
      </w:r>
      <w:r>
        <w:rPr>
          <w:noProof/>
        </w:rPr>
        <w:fldChar w:fldCharType="begin"/>
      </w:r>
      <w:r>
        <w:rPr>
          <w:noProof/>
        </w:rPr>
        <w:instrText xml:space="preserve"> PAGEREF _Toc121091865 \h </w:instrText>
      </w:r>
      <w:r>
        <w:rPr>
          <w:noProof/>
        </w:rPr>
      </w:r>
      <w:r>
        <w:rPr>
          <w:noProof/>
        </w:rPr>
        <w:fldChar w:fldCharType="separate"/>
      </w:r>
      <w:r>
        <w:rPr>
          <w:noProof/>
        </w:rPr>
        <w:t>165</w:t>
      </w:r>
      <w:r>
        <w:rPr>
          <w:noProof/>
        </w:rPr>
        <w:fldChar w:fldCharType="end"/>
      </w:r>
    </w:p>
    <w:p w14:paraId="78A25AAF" w14:textId="1CE63EED" w:rsidR="00C468EA" w:rsidRDefault="00C468EA">
      <w:pPr>
        <w:pStyle w:val="TOC2"/>
        <w:rPr>
          <w:rFonts w:asciiTheme="minorHAnsi" w:eastAsiaTheme="minorEastAsia" w:hAnsiTheme="minorHAnsi" w:cstheme="minorBidi"/>
          <w:noProof/>
          <w:szCs w:val="24"/>
        </w:rPr>
      </w:pPr>
      <w:r>
        <w:rPr>
          <w:noProof/>
        </w:rPr>
        <w:t>Œuvres</w:t>
      </w:r>
      <w:r>
        <w:rPr>
          <w:noProof/>
        </w:rPr>
        <w:tab/>
      </w:r>
      <w:r>
        <w:rPr>
          <w:noProof/>
        </w:rPr>
        <w:fldChar w:fldCharType="begin"/>
      </w:r>
      <w:r>
        <w:rPr>
          <w:noProof/>
        </w:rPr>
        <w:instrText xml:space="preserve"> PAGEREF _Toc121091866 \h </w:instrText>
      </w:r>
      <w:r>
        <w:rPr>
          <w:noProof/>
        </w:rPr>
      </w:r>
      <w:r>
        <w:rPr>
          <w:noProof/>
        </w:rPr>
        <w:fldChar w:fldCharType="separate"/>
      </w:r>
      <w:r>
        <w:rPr>
          <w:noProof/>
        </w:rPr>
        <w:t>167</w:t>
      </w:r>
      <w:r>
        <w:rPr>
          <w:noProof/>
        </w:rPr>
        <w:fldChar w:fldCharType="end"/>
      </w:r>
    </w:p>
    <w:p w14:paraId="077DDB85" w14:textId="5045FE3B" w:rsidR="00C468EA" w:rsidRDefault="00C468EA">
      <w:pPr>
        <w:pStyle w:val="TOC2"/>
        <w:rPr>
          <w:rFonts w:asciiTheme="minorHAnsi" w:eastAsiaTheme="minorEastAsia" w:hAnsiTheme="minorHAnsi" w:cstheme="minorBidi"/>
          <w:noProof/>
          <w:szCs w:val="24"/>
        </w:rPr>
      </w:pPr>
      <w:r w:rsidRPr="00E003EC">
        <w:rPr>
          <w:i/>
          <w:iCs/>
          <w:noProof/>
        </w:rPr>
        <w:t>Chuchotements burlesques</w:t>
      </w:r>
    </w:p>
    <w:p w14:paraId="025B3F2F" w14:textId="2837109A" w:rsidR="00C468EA" w:rsidRDefault="00C468EA">
      <w:pPr>
        <w:pStyle w:val="TOC2"/>
        <w:rPr>
          <w:rFonts w:asciiTheme="minorHAnsi" w:eastAsiaTheme="minorEastAsia" w:hAnsiTheme="minorHAnsi" w:cstheme="minorBidi"/>
          <w:noProof/>
          <w:szCs w:val="24"/>
        </w:rPr>
      </w:pPr>
      <w:r w:rsidRPr="00E003EC">
        <w:rPr>
          <w:i/>
          <w:iCs/>
          <w:noProof/>
        </w:rPr>
        <w:t>Mots de jeu</w:t>
      </w:r>
    </w:p>
    <w:p w14:paraId="01939497" w14:textId="63849E63" w:rsidR="00C468EA" w:rsidRDefault="00C468EA">
      <w:pPr>
        <w:pStyle w:val="TOC2"/>
        <w:rPr>
          <w:rFonts w:asciiTheme="minorHAnsi" w:eastAsiaTheme="minorEastAsia" w:hAnsiTheme="minorHAnsi" w:cstheme="minorBidi"/>
          <w:noProof/>
          <w:szCs w:val="24"/>
        </w:rPr>
      </w:pPr>
      <w:r w:rsidRPr="00E003EC">
        <w:rPr>
          <w:i/>
          <w:iCs/>
          <w:noProof/>
        </w:rPr>
        <w:t>Éclosion</w:t>
      </w:r>
    </w:p>
    <w:p w14:paraId="15B82646" w14:textId="71BD2FE0" w:rsidR="00C468EA" w:rsidRDefault="00C468EA">
      <w:pPr>
        <w:pStyle w:val="TOC2"/>
        <w:rPr>
          <w:rFonts w:asciiTheme="minorHAnsi" w:eastAsiaTheme="minorEastAsia" w:hAnsiTheme="minorHAnsi" w:cstheme="minorBidi"/>
          <w:noProof/>
          <w:szCs w:val="24"/>
        </w:rPr>
      </w:pPr>
      <w:r w:rsidRPr="00E003EC">
        <w:rPr>
          <w:i/>
          <w:iCs/>
          <w:noProof/>
        </w:rPr>
        <w:t>Pavane pour Le Temps mort</w:t>
      </w:r>
    </w:p>
    <w:p w14:paraId="54A1057E" w14:textId="01E2A482" w:rsidR="00C468EA" w:rsidRDefault="00C468EA" w:rsidP="00C468EA">
      <w:pPr>
        <w:pStyle w:val="TOC2"/>
        <w:rPr>
          <w:rFonts w:asciiTheme="minorHAnsi" w:eastAsiaTheme="minorEastAsia" w:hAnsiTheme="minorHAnsi" w:cstheme="minorBidi"/>
          <w:noProof/>
          <w:szCs w:val="24"/>
        </w:rPr>
      </w:pPr>
      <w:r w:rsidRPr="00E003EC">
        <w:rPr>
          <w:i/>
          <w:iCs/>
          <w:noProof/>
        </w:rPr>
        <w:t>Esquisse d’un printemps perdu</w:t>
      </w:r>
    </w:p>
    <w:p w14:paraId="3F410F34" w14:textId="4D71F982" w:rsidR="00491310" w:rsidRPr="00346C31" w:rsidRDefault="00573F8F" w:rsidP="00346C31">
      <w:pPr>
        <w:rPr>
          <w:b/>
          <w:color w:val="000000"/>
        </w:rPr>
      </w:pPr>
      <w:r w:rsidRPr="003D1378">
        <w:rPr>
          <w:b/>
          <w:color w:val="000000"/>
          <w:sz w:val="36"/>
        </w:rPr>
        <w:fldChar w:fldCharType="end"/>
      </w:r>
    </w:p>
    <w:p w14:paraId="1BE024E8" w14:textId="5DC87320" w:rsidR="002246ED" w:rsidRDefault="002246ED" w:rsidP="002246ED">
      <w:bookmarkStart w:id="2" w:name="_Toc9"/>
      <w:r>
        <w:br w:type="page"/>
      </w:r>
    </w:p>
    <w:p w14:paraId="31D13F70" w14:textId="77777777" w:rsidR="002246ED" w:rsidRDefault="002246ED" w:rsidP="002246ED"/>
    <w:p w14:paraId="6D5BAF29" w14:textId="77777777" w:rsidR="002246ED" w:rsidRDefault="002246ED" w:rsidP="002246ED"/>
    <w:p w14:paraId="65BE13E5" w14:textId="77777777" w:rsidR="002246ED" w:rsidRDefault="002246ED" w:rsidP="002246ED"/>
    <w:p w14:paraId="470A9DC7" w14:textId="77777777" w:rsidR="002246ED" w:rsidRDefault="002246ED" w:rsidP="002246ED"/>
    <w:p w14:paraId="0EF9CF4B" w14:textId="77777777" w:rsidR="002246ED" w:rsidRDefault="002246ED" w:rsidP="002246ED"/>
    <w:p w14:paraId="2AFC162D" w14:textId="77777777" w:rsidR="002246ED" w:rsidRDefault="002246ED" w:rsidP="002246ED"/>
    <w:p w14:paraId="1C418B67" w14:textId="77777777" w:rsidR="002246ED" w:rsidRDefault="002246ED" w:rsidP="002246ED"/>
    <w:p w14:paraId="6AF577C2" w14:textId="77777777" w:rsidR="002246ED" w:rsidRDefault="002246ED" w:rsidP="002246ED"/>
    <w:p w14:paraId="2FD715D4" w14:textId="77777777" w:rsidR="002246ED" w:rsidRDefault="002246ED" w:rsidP="002246ED"/>
    <w:p w14:paraId="2003968D" w14:textId="77777777" w:rsidR="002246ED" w:rsidRDefault="002246ED" w:rsidP="002246ED"/>
    <w:p w14:paraId="506561C7" w14:textId="77777777" w:rsidR="002246ED" w:rsidRDefault="002246ED" w:rsidP="002246ED"/>
    <w:p w14:paraId="2772E1F7" w14:textId="77777777" w:rsidR="002246ED" w:rsidRDefault="002246ED" w:rsidP="002246ED"/>
    <w:p w14:paraId="70F6438A" w14:textId="77777777" w:rsidR="002246ED" w:rsidRDefault="002246ED" w:rsidP="002246ED"/>
    <w:p w14:paraId="741E046F" w14:textId="77777777" w:rsidR="002246ED" w:rsidRDefault="002246ED" w:rsidP="002246ED"/>
    <w:p w14:paraId="1DBB6369" w14:textId="77777777" w:rsidR="002246ED" w:rsidRDefault="002246ED" w:rsidP="002246ED"/>
    <w:p w14:paraId="39B1F8DE" w14:textId="77777777" w:rsidR="002246ED" w:rsidRDefault="002246ED" w:rsidP="002246ED"/>
    <w:p w14:paraId="3799413D" w14:textId="77777777" w:rsidR="002246ED" w:rsidRDefault="002246ED" w:rsidP="002246ED"/>
    <w:p w14:paraId="72661008" w14:textId="77777777" w:rsidR="002246ED" w:rsidRDefault="002246ED" w:rsidP="002246ED"/>
    <w:p w14:paraId="23852B80" w14:textId="77777777" w:rsidR="002246ED" w:rsidRDefault="002246ED" w:rsidP="002246ED"/>
    <w:p w14:paraId="7F06F41D" w14:textId="77777777" w:rsidR="002246ED" w:rsidRDefault="002246ED" w:rsidP="002246ED"/>
    <w:p w14:paraId="38078BFA" w14:textId="77777777" w:rsidR="002246ED" w:rsidRDefault="002246ED" w:rsidP="002246ED"/>
    <w:p w14:paraId="362C36D9" w14:textId="77777777" w:rsidR="002246ED" w:rsidRDefault="002246ED" w:rsidP="002246ED"/>
    <w:p w14:paraId="4C140345" w14:textId="77777777" w:rsidR="002246ED" w:rsidRDefault="002246ED" w:rsidP="002246ED"/>
    <w:p w14:paraId="41F914E1" w14:textId="77777777" w:rsidR="002246ED" w:rsidRDefault="002246ED" w:rsidP="002246ED"/>
    <w:p w14:paraId="7A954529" w14:textId="77777777" w:rsidR="002246ED" w:rsidRDefault="002246ED" w:rsidP="002246ED"/>
    <w:p w14:paraId="49CE0106" w14:textId="3466E6DD" w:rsidR="002246ED" w:rsidRPr="00346C31" w:rsidRDefault="002246ED" w:rsidP="00346C31">
      <w:pPr>
        <w:jc w:val="right"/>
        <w:rPr>
          <w:rFonts w:ascii="Baskerville" w:hAnsi="Baskerville"/>
          <w:i/>
          <w:iCs/>
          <w:sz w:val="18"/>
        </w:rPr>
      </w:pPr>
      <w:r w:rsidRPr="002246ED">
        <w:rPr>
          <w:i/>
          <w:iCs/>
        </w:rPr>
        <w:t>À mes parents</w:t>
      </w:r>
    </w:p>
    <w:p w14:paraId="4405B4E6" w14:textId="77777777" w:rsidR="002246ED" w:rsidRDefault="002246ED">
      <w:pPr>
        <w:rPr>
          <w:rFonts w:ascii="Baskerville" w:hAnsi="Baskerville"/>
          <w:sz w:val="18"/>
        </w:rPr>
      </w:pPr>
      <w:r>
        <w:br w:type="page"/>
      </w:r>
    </w:p>
    <w:p w14:paraId="78976205" w14:textId="4ED45D22" w:rsidR="005A09E7" w:rsidRPr="00DE2F3E" w:rsidRDefault="005A09E7" w:rsidP="00DE2F3E">
      <w:pPr>
        <w:pStyle w:val="Citation1"/>
      </w:pPr>
      <w:r w:rsidRPr="005A09E7">
        <w:lastRenderedPageBreak/>
        <w:t xml:space="preserve">« </w:t>
      </w:r>
      <w:r w:rsidRPr="00390409">
        <w:rPr>
          <w:i/>
          <w:iCs/>
          <w:shd w:val="clear" w:color="auto" w:fill="FFFFFF"/>
        </w:rPr>
        <w:t>Si je tiens à aller par des traits plutôt que par des mots,</w:t>
      </w:r>
      <w:r w:rsidR="00495B12" w:rsidRPr="00390409">
        <w:rPr>
          <w:i/>
          <w:iCs/>
          <w:shd w:val="clear" w:color="auto" w:fill="FFFFFF"/>
        </w:rPr>
        <w:t xml:space="preserve"> c</w:t>
      </w:r>
      <w:r w:rsidR="00161C06" w:rsidRPr="00390409">
        <w:rPr>
          <w:i/>
          <w:iCs/>
          <w:shd w:val="clear" w:color="auto" w:fill="FFFFFF"/>
        </w:rPr>
        <w:t>’est</w:t>
      </w:r>
      <w:r w:rsidRPr="00390409">
        <w:rPr>
          <w:i/>
          <w:iCs/>
          <w:shd w:val="clear" w:color="auto" w:fill="FFFFFF"/>
        </w:rPr>
        <w:t xml:space="preserve"> toujours pour entrer en relation avec ce que j’ai de plus </w:t>
      </w:r>
      <w:r w:rsidR="00495B12" w:rsidRPr="00390409">
        <w:rPr>
          <w:i/>
          <w:iCs/>
          <w:shd w:val="clear" w:color="auto" w:fill="FFFFFF"/>
        </w:rPr>
        <w:t>p</w:t>
      </w:r>
      <w:r w:rsidR="00161C06" w:rsidRPr="00390409">
        <w:rPr>
          <w:i/>
          <w:iCs/>
          <w:shd w:val="clear" w:color="auto" w:fill="FFFFFF"/>
        </w:rPr>
        <w:t>récieux</w:t>
      </w:r>
      <w:r w:rsidRPr="00390409">
        <w:rPr>
          <w:i/>
          <w:iCs/>
          <w:shd w:val="clear" w:color="auto" w:fill="FFFFFF"/>
        </w:rPr>
        <w:t>, de plus vrai, de plus replié, de plus “mien”,</w:t>
      </w:r>
      <w:r w:rsidR="00495B12" w:rsidRPr="00390409">
        <w:rPr>
          <w:i/>
          <w:iCs/>
          <w:shd w:val="clear" w:color="auto" w:fill="FFFFFF"/>
        </w:rPr>
        <w:t xml:space="preserve"> </w:t>
      </w:r>
      <w:r w:rsidRPr="00390409">
        <w:rPr>
          <w:i/>
          <w:iCs/>
          <w:shd w:val="clear" w:color="auto" w:fill="FFFFFF"/>
        </w:rPr>
        <w:t>(…) ; c’est à cette recherche que je suis parti.</w:t>
      </w:r>
      <w:r w:rsidR="00EA193F">
        <w:rPr>
          <w:rStyle w:val="FootnoteReference"/>
          <w:color w:val="212528"/>
          <w:szCs w:val="18"/>
          <w:shd w:val="clear" w:color="auto" w:fill="FFFFFF"/>
        </w:rPr>
        <w:footnoteReference w:id="1"/>
      </w:r>
      <w:r w:rsidR="00EA193F">
        <w:rPr>
          <w:shd w:val="clear" w:color="auto" w:fill="FFFFFF"/>
        </w:rPr>
        <w:t xml:space="preserve"> </w:t>
      </w:r>
      <w:r w:rsidRPr="005A09E7">
        <w:rPr>
          <w:shd w:val="clear" w:color="auto" w:fill="FFFFFF"/>
        </w:rPr>
        <w:t>»</w:t>
      </w:r>
    </w:p>
    <w:p w14:paraId="62985CDD" w14:textId="77777777" w:rsidR="005A09E7" w:rsidRPr="007713CB" w:rsidRDefault="005A09E7" w:rsidP="00390409">
      <w:pPr>
        <w:pStyle w:val="Caption1"/>
        <w:jc w:val="right"/>
        <w:rPr>
          <w:rFonts w:eastAsia="Baskerville" w:cs="Baskerville"/>
        </w:rPr>
      </w:pPr>
      <w:r w:rsidRPr="005A09E7">
        <w:rPr>
          <w:shd w:val="clear" w:color="auto" w:fill="FFFFFF"/>
        </w:rPr>
        <w:t>Henri Michaux</w:t>
      </w:r>
    </w:p>
    <w:p w14:paraId="0A2F7EA7" w14:textId="77777777" w:rsidR="00491310" w:rsidRPr="00601FB2" w:rsidRDefault="00C02D9A" w:rsidP="002246ED">
      <w:pPr>
        <w:pStyle w:val="Heading1"/>
        <w:numPr>
          <w:ilvl w:val="0"/>
          <w:numId w:val="0"/>
        </w:numPr>
        <w:ind w:left="1134" w:hanging="567"/>
      </w:pPr>
      <w:bookmarkStart w:id="3" w:name="_Toc121091808"/>
      <w:bookmarkEnd w:id="2"/>
      <w:r>
        <w:t>INT</w:t>
      </w:r>
      <w:r w:rsidR="003E5BE4">
        <w:t>R</w:t>
      </w:r>
      <w:r>
        <w:t>ODUCTION</w:t>
      </w:r>
      <w:bookmarkEnd w:id="3"/>
    </w:p>
    <w:p w14:paraId="5B1A8384" w14:textId="2F10CA2C" w:rsidR="00737A10" w:rsidRDefault="004D1565" w:rsidP="00E2700A">
      <w:pPr>
        <w:pStyle w:val="Default"/>
      </w:pPr>
      <w:r w:rsidRPr="00601FB2">
        <w:t xml:space="preserve">Écrire sur sa pratique de compositeur </w:t>
      </w:r>
      <w:r>
        <w:t>représente</w:t>
      </w:r>
      <w:r w:rsidRPr="00601FB2">
        <w:t xml:space="preserve"> un véritable défi car dans l’acte de composition</w:t>
      </w:r>
      <w:r>
        <w:t>,</w:t>
      </w:r>
      <w:r w:rsidRPr="00601FB2">
        <w:t xml:space="preserve"> il existe</w:t>
      </w:r>
      <w:r>
        <w:t>,</w:t>
      </w:r>
      <w:r w:rsidRPr="00601FB2">
        <w:t xml:space="preserve"> d’une part</w:t>
      </w:r>
      <w:r>
        <w:t>,</w:t>
      </w:r>
      <w:r w:rsidRPr="00601FB2">
        <w:t xml:space="preserve"> un aspect subjectif </w:t>
      </w:r>
      <w:r>
        <w:t>à</w:t>
      </w:r>
      <w:r w:rsidRPr="00601FB2">
        <w:t xml:space="preserve"> assumer et</w:t>
      </w:r>
      <w:r>
        <w:t>,</w:t>
      </w:r>
      <w:r w:rsidRPr="00601FB2">
        <w:t xml:space="preserve"> d’autre part</w:t>
      </w:r>
      <w:r>
        <w:t>,</w:t>
      </w:r>
      <w:r w:rsidRPr="00601FB2">
        <w:t xml:space="preserve"> une auto-observation qui </w:t>
      </w:r>
      <w:r>
        <w:t xml:space="preserve">nécessite un certain recul par rapport au projet de composition. Cette distance </w:t>
      </w:r>
      <w:r w:rsidRPr="00601FB2">
        <w:t xml:space="preserve">est </w:t>
      </w:r>
      <w:r>
        <w:t>d’ailleurs consubstantielle</w:t>
      </w:r>
      <w:r w:rsidRPr="00601FB2">
        <w:t xml:space="preserve"> </w:t>
      </w:r>
      <w:r>
        <w:t xml:space="preserve">à </w:t>
      </w:r>
      <w:r w:rsidRPr="00601FB2">
        <w:t>l’écrit</w:t>
      </w:r>
      <w:r>
        <w:t>ure</w:t>
      </w:r>
      <w:r w:rsidRPr="00601FB2">
        <w:t>. Il est donc essentiel de se situer dans un paysage où existent d’autres systèmes de pensée</w:t>
      </w:r>
      <w:r>
        <w:t>s</w:t>
      </w:r>
      <w:r w:rsidRPr="00601FB2">
        <w:t xml:space="preserve"> esthétique</w:t>
      </w:r>
      <w:r>
        <w:t>s</w:t>
      </w:r>
      <w:r w:rsidRPr="00601FB2">
        <w:t xml:space="preserve"> et technique</w:t>
      </w:r>
      <w:r>
        <w:t>s</w:t>
      </w:r>
      <w:r w:rsidRPr="00953DF7">
        <w:t xml:space="preserve"> </w:t>
      </w:r>
      <w:r>
        <w:t>afin</w:t>
      </w:r>
      <w:r w:rsidRPr="00601FB2">
        <w:t xml:space="preserve"> d’identifier, </w:t>
      </w:r>
      <w:r>
        <w:t xml:space="preserve">de </w:t>
      </w:r>
      <w:r w:rsidRPr="00601FB2">
        <w:t xml:space="preserve">décrypter et </w:t>
      </w:r>
      <w:r>
        <w:t>d’</w:t>
      </w:r>
      <w:r w:rsidRPr="00601FB2">
        <w:t xml:space="preserve">analyser </w:t>
      </w:r>
      <w:r>
        <w:t xml:space="preserve">tout </w:t>
      </w:r>
      <w:r w:rsidRPr="00601FB2">
        <w:t>le réseau d’influence, en vue de mieux exprimer</w:t>
      </w:r>
      <w:r>
        <w:t>, par le discours,</w:t>
      </w:r>
      <w:r w:rsidRPr="00601FB2">
        <w:t xml:space="preserve"> sa pensée musicale. Cela conduit le compositeur à identifier clairement ses outils et observer leur élaboration pendant son parcours académique et professionnel, et</w:t>
      </w:r>
      <w:r>
        <w:t>,</w:t>
      </w:r>
      <w:r w:rsidRPr="00601FB2">
        <w:t xml:space="preserve"> par conséquent</w:t>
      </w:r>
      <w:r>
        <w:t>,</w:t>
      </w:r>
      <w:r w:rsidRPr="00601FB2">
        <w:t xml:space="preserve"> éviter ce que Pierre Boulez nomme </w:t>
      </w:r>
      <w:r>
        <w:t xml:space="preserve">une </w:t>
      </w:r>
      <w:r w:rsidRPr="00601FB2">
        <w:t>« autobiographie exhibitionniste</w:t>
      </w:r>
      <w:r>
        <w:rPr>
          <w:rStyle w:val="FootnoteReference"/>
        </w:rPr>
        <w:footnoteReference w:id="2"/>
      </w:r>
      <w:r w:rsidRPr="00601FB2">
        <w:t xml:space="preserve"> »</w:t>
      </w:r>
      <w:r>
        <w:t>. C’est en</w:t>
      </w:r>
      <w:r w:rsidRPr="009D333F">
        <w:t xml:space="preserve"> s’appuyant sur </w:t>
      </w:r>
      <w:r>
        <w:t>son</w:t>
      </w:r>
      <w:r w:rsidRPr="009D333F">
        <w:t xml:space="preserve"> vécu</w:t>
      </w:r>
      <w:r>
        <w:t xml:space="preserve"> que le</w:t>
      </w:r>
      <w:r w:rsidRPr="009D333F">
        <w:t xml:space="preserve"> compositeur</w:t>
      </w:r>
      <w:r>
        <w:t xml:space="preserve"> éclaire</w:t>
      </w:r>
      <w:r w:rsidRPr="009D333F">
        <w:t xml:space="preserve"> </w:t>
      </w:r>
      <w:r>
        <w:t>ses</w:t>
      </w:r>
      <w:r w:rsidRPr="009D333F">
        <w:t xml:space="preserve"> choix de timbre</w:t>
      </w:r>
      <w:r>
        <w:t>s</w:t>
      </w:r>
      <w:r w:rsidRPr="009D333F">
        <w:t>,</w:t>
      </w:r>
      <w:r>
        <w:t xml:space="preserve"> ses </w:t>
      </w:r>
      <w:r w:rsidRPr="009D333F">
        <w:t xml:space="preserve">accords préférés, </w:t>
      </w:r>
      <w:r>
        <w:t xml:space="preserve">ses </w:t>
      </w:r>
      <w:r w:rsidRPr="009D333F">
        <w:t xml:space="preserve">intervalles et </w:t>
      </w:r>
      <w:r>
        <w:t xml:space="preserve">ses </w:t>
      </w:r>
      <w:r w:rsidRPr="009D333F">
        <w:t xml:space="preserve">ornements mélodiques,  qu’il enrichit au fur et à mesure. </w:t>
      </w:r>
      <w:r>
        <w:t>L</w:t>
      </w:r>
      <w:r w:rsidRPr="009D333F">
        <w:t>’évolution de</w:t>
      </w:r>
      <w:r>
        <w:t xml:space="preserve"> se</w:t>
      </w:r>
      <w:r w:rsidRPr="009D333F">
        <w:t xml:space="preserve">s </w:t>
      </w:r>
      <w:r>
        <w:t xml:space="preserve">propres </w:t>
      </w:r>
      <w:r w:rsidRPr="009D333F">
        <w:t xml:space="preserve">outils </w:t>
      </w:r>
      <w:r>
        <w:t xml:space="preserve">n’est d’ailleurs </w:t>
      </w:r>
      <w:r w:rsidRPr="009D333F">
        <w:t xml:space="preserve">possible que par le </w:t>
      </w:r>
      <w:r>
        <w:t>fait d’une</w:t>
      </w:r>
      <w:r w:rsidRPr="009D333F">
        <w:t xml:space="preserve"> perpétuelle remise en question</w:t>
      </w:r>
      <w:r>
        <w:t>,</w:t>
      </w:r>
      <w:r w:rsidRPr="009D333F">
        <w:t xml:space="preserve"> </w:t>
      </w:r>
      <w:r>
        <w:t>que le compositeur conjugue à</w:t>
      </w:r>
      <w:r w:rsidRPr="009D333F">
        <w:t xml:space="preserve"> </w:t>
      </w:r>
      <w:r>
        <w:t>s</w:t>
      </w:r>
      <w:r w:rsidRPr="009D333F">
        <w:t xml:space="preserve">es réflexions </w:t>
      </w:r>
      <w:r w:rsidRPr="004C0F0C">
        <w:rPr>
          <w:i/>
          <w:iCs/>
        </w:rPr>
        <w:t>a priori</w:t>
      </w:r>
      <w:r w:rsidRPr="009D333F">
        <w:t xml:space="preserve"> et </w:t>
      </w:r>
      <w:r w:rsidRPr="004C0F0C">
        <w:rPr>
          <w:i/>
          <w:iCs/>
        </w:rPr>
        <w:t>a posteriori</w:t>
      </w:r>
      <w:r w:rsidRPr="009D333F">
        <w:t xml:space="preserve"> </w:t>
      </w:r>
      <w:r>
        <w:t>touchant aux</w:t>
      </w:r>
      <w:r w:rsidRPr="009D333F">
        <w:t xml:space="preserve"> matériau</w:t>
      </w:r>
      <w:r>
        <w:t>x</w:t>
      </w:r>
      <w:r w:rsidRPr="009D333F">
        <w:t xml:space="preserve"> compositionnel</w:t>
      </w:r>
      <w:r>
        <w:t>s</w:t>
      </w:r>
      <w:r w:rsidRPr="009D333F">
        <w:t>.</w:t>
      </w:r>
      <w:r>
        <w:t xml:space="preserve"> C’est ainsi que le compositeur cultive son imagination et sa connaissance qui alimentent à son tour le contenu de ses écrits</w:t>
      </w:r>
      <w:r w:rsidR="008F39E0">
        <w:t>.</w:t>
      </w:r>
    </w:p>
    <w:p w14:paraId="2334374C" w14:textId="74A63D2D" w:rsidR="00137A12" w:rsidRPr="00A27DF1" w:rsidRDefault="00137A12" w:rsidP="00E2700A">
      <w:pPr>
        <w:pStyle w:val="Default"/>
      </w:pPr>
      <w:r>
        <w:t xml:space="preserve">Nombreux sont </w:t>
      </w:r>
      <w:r w:rsidR="00084D65">
        <w:t>l</w:t>
      </w:r>
      <w:r>
        <w:t xml:space="preserve">es compositeurs qui n’hésitent pas à transmettre </w:t>
      </w:r>
      <w:r w:rsidR="00064CEA">
        <w:t>leurs pensées</w:t>
      </w:r>
      <w:r>
        <w:t xml:space="preserve"> à travers des essais, des livres, des articles et des entretiens. Certains </w:t>
      </w:r>
      <w:r w:rsidR="00084D65">
        <w:t>d’</w:t>
      </w:r>
      <w:r>
        <w:t xml:space="preserve">entre eux </w:t>
      </w:r>
      <w:r w:rsidR="00064CEA">
        <w:t xml:space="preserve">font même part de leurs </w:t>
      </w:r>
      <w:r>
        <w:t>influence</w:t>
      </w:r>
      <w:r w:rsidR="00064CEA">
        <w:t>s</w:t>
      </w:r>
      <w:r>
        <w:t xml:space="preserve">. </w:t>
      </w:r>
      <w:r w:rsidR="004B70B5">
        <w:t>En juillet 1994</w:t>
      </w:r>
      <w:r w:rsidR="00041EEE">
        <w:t>,</w:t>
      </w:r>
      <w:r w:rsidR="004B70B5">
        <w:t xml:space="preserve"> dans </w:t>
      </w:r>
      <w:r w:rsidR="00041EEE">
        <w:t xml:space="preserve">sa </w:t>
      </w:r>
      <w:r w:rsidR="004B70B5">
        <w:t xml:space="preserve">préface </w:t>
      </w:r>
      <w:r w:rsidR="00041EEE">
        <w:t xml:space="preserve">sur ses </w:t>
      </w:r>
      <w:r w:rsidR="00041EEE" w:rsidRPr="00615B74">
        <w:rPr>
          <w:i/>
          <w:iCs/>
        </w:rPr>
        <w:t>Neuf essais sur la musique</w:t>
      </w:r>
      <w:r w:rsidR="00041EEE">
        <w:rPr>
          <w:rStyle w:val="FootnoteReference"/>
        </w:rPr>
        <w:footnoteReference w:id="3"/>
      </w:r>
      <w:r w:rsidR="00041EEE">
        <w:rPr>
          <w:i/>
          <w:iCs/>
        </w:rPr>
        <w:t xml:space="preserve">, </w:t>
      </w:r>
      <w:r>
        <w:t>György Ligeti</w:t>
      </w:r>
      <w:r w:rsidR="004B70B5">
        <w:t xml:space="preserve"> parl</w:t>
      </w:r>
      <w:r w:rsidR="00064CEA">
        <w:t>ait</w:t>
      </w:r>
      <w:r w:rsidR="004B70B5">
        <w:t xml:space="preserve"> du langage de Webern, en adressant </w:t>
      </w:r>
      <w:r w:rsidR="003731A3">
        <w:t>l’</w:t>
      </w:r>
      <w:r w:rsidR="004B70B5">
        <w:t>un de ses textes aux lecteurs non spécialisés</w:t>
      </w:r>
      <w:r w:rsidR="00AF7D2A">
        <w:t xml:space="preserve">, ainsi que </w:t>
      </w:r>
      <w:r w:rsidR="003731A3">
        <w:t xml:space="preserve">de l’analyse de la </w:t>
      </w:r>
      <w:r w:rsidR="003731A3" w:rsidRPr="003731A3">
        <w:rPr>
          <w:i/>
          <w:iCs/>
        </w:rPr>
        <w:t>Structure Ia</w:t>
      </w:r>
      <w:r w:rsidR="003731A3">
        <w:t xml:space="preserve"> de Boulez, mais aussi de ses propres compositions </w:t>
      </w:r>
      <w:r w:rsidR="00B2752A">
        <w:t xml:space="preserve">et </w:t>
      </w:r>
      <w:r w:rsidR="003731A3">
        <w:t xml:space="preserve">réflexions théoriques. Pierre Boulez, Karlheinz Stockhausen, Tristan Murail et Philippe Manoury comptent parmi </w:t>
      </w:r>
      <w:r w:rsidR="00B97035">
        <w:t>l</w:t>
      </w:r>
      <w:r w:rsidR="003731A3">
        <w:t>es compositeurs</w:t>
      </w:r>
      <w:r w:rsidR="00AF6376">
        <w:t xml:space="preserve"> les plus influents</w:t>
      </w:r>
      <w:r w:rsidR="003731A3">
        <w:t xml:space="preserve"> dont la plume </w:t>
      </w:r>
      <w:r w:rsidR="00E2715A">
        <w:t>donn</w:t>
      </w:r>
      <w:r w:rsidR="00B97035">
        <w:t>a</w:t>
      </w:r>
      <w:r w:rsidR="00E2715A">
        <w:t xml:space="preserve"> le jour aux chefs-</w:t>
      </w:r>
      <w:r w:rsidR="00E2715A">
        <w:lastRenderedPageBreak/>
        <w:t xml:space="preserve">d’œuvre musicaux </w:t>
      </w:r>
      <w:r w:rsidR="00041EEE">
        <w:t xml:space="preserve">et </w:t>
      </w:r>
      <w:r w:rsidR="00B97035">
        <w:t xml:space="preserve">aux </w:t>
      </w:r>
      <w:r w:rsidR="00E2715A">
        <w:t xml:space="preserve">ouvrages précieux qui </w:t>
      </w:r>
      <w:r w:rsidR="00041EEE">
        <w:t xml:space="preserve">peuvent éclairer </w:t>
      </w:r>
      <w:r w:rsidR="00E2715A">
        <w:t xml:space="preserve">le chemin </w:t>
      </w:r>
      <w:r w:rsidR="00041EEE">
        <w:t>d</w:t>
      </w:r>
      <w:r w:rsidR="00E2715A">
        <w:t>es</w:t>
      </w:r>
      <w:r w:rsidR="0063651B">
        <w:t xml:space="preserve"> plus</w:t>
      </w:r>
      <w:r w:rsidR="00E2715A">
        <w:t xml:space="preserve"> jeunes compositeurs</w:t>
      </w:r>
      <w:r w:rsidR="0063651B">
        <w:t>.</w:t>
      </w:r>
    </w:p>
    <w:p w14:paraId="1F721C4F" w14:textId="1F49E6F0" w:rsidR="00AF7D2A" w:rsidRDefault="00AF7D2A" w:rsidP="00AF7D2A">
      <w:pPr>
        <w:pStyle w:val="Default"/>
      </w:pPr>
      <w:r w:rsidRPr="009D333F">
        <w:t xml:space="preserve">La vocation de </w:t>
      </w:r>
      <w:r>
        <w:t xml:space="preserve">la rédaction de </w:t>
      </w:r>
      <w:r w:rsidRPr="009D333F">
        <w:t>cette thèse ne repose pas sur la présentation d’une simple auto-analyse statistique de hauteurs et de durées, en cherchant l’existence de phénomènes</w:t>
      </w:r>
      <w:r>
        <w:t>,</w:t>
      </w:r>
      <w:r w:rsidRPr="009D333F">
        <w:t xml:space="preserve"> sans questionner le processus de fécondation créatrice des œuvres dans un contexte histo</w:t>
      </w:r>
      <w:r>
        <w:t>rio</w:t>
      </w:r>
      <w:r w:rsidRPr="009D333F">
        <w:t>graphique. Certes</w:t>
      </w:r>
      <w:r>
        <w:t>,</w:t>
      </w:r>
      <w:r w:rsidRPr="009D333F">
        <w:t xml:space="preserve"> l’analyse est un élément inévitable de la recherche</w:t>
      </w:r>
      <w:r>
        <w:t>,</w:t>
      </w:r>
      <w:r w:rsidRPr="009D333F">
        <w:t xml:space="preserve"> mais comme P</w:t>
      </w:r>
      <w:r>
        <w:t>ierre</w:t>
      </w:r>
      <w:r w:rsidRPr="009D333F">
        <w:t xml:space="preserve"> Boulez </w:t>
      </w:r>
      <w:r>
        <w:t>l’</w:t>
      </w:r>
      <w:r w:rsidRPr="009D333F">
        <w:t>affirme</w:t>
      </w:r>
      <w:r>
        <w:t> :</w:t>
      </w:r>
      <w:r w:rsidRPr="009D333F">
        <w:t xml:space="preserve"> «</w:t>
      </w:r>
      <w:r>
        <w:t> </w:t>
      </w:r>
      <w:r w:rsidRPr="009D333F">
        <w:t>une analyse n’</w:t>
      </w:r>
      <w:r>
        <w:t>[a]</w:t>
      </w:r>
      <w:r w:rsidRPr="009D333F">
        <w:t xml:space="preserve"> d’intérêt véritable que dans la mesure où elle était active et ne saurait être fructueuse qu’en fonction des déductions et conséquences pour le futur</w:t>
      </w:r>
      <w:r>
        <w:rPr>
          <w:rStyle w:val="FootnoteReference"/>
        </w:rPr>
        <w:footnoteReference w:id="4"/>
      </w:r>
      <w:r w:rsidRPr="009D333F">
        <w:t xml:space="preserve"> ». Dans le </w:t>
      </w:r>
      <w:r>
        <w:t>cadre</w:t>
      </w:r>
      <w:r w:rsidRPr="009D333F">
        <w:t xml:space="preserve"> de cette recherche, </w:t>
      </w:r>
      <w:r>
        <w:t>l’analyse</w:t>
      </w:r>
      <w:r w:rsidRPr="009D333F">
        <w:t xml:space="preserve"> doit pouvoir expliciter les aspects de la création musicale qui ne sauraient être mis en lumière que par le créateur lui-même. Cet</w:t>
      </w:r>
      <w:r>
        <w:t>te</w:t>
      </w:r>
      <w:r w:rsidRPr="009D333F">
        <w:t xml:space="preserve"> auto-observation permet de mettre l’éclairage sur le processus de choix et de décisions artistiques qui s’opèrent par «</w:t>
      </w:r>
      <w:r>
        <w:t> </w:t>
      </w:r>
      <w:r w:rsidRPr="009D333F">
        <w:t>l’auteur-en-train-de-composer », tantôt intuitivement, tantôt rationnellement</w:t>
      </w:r>
      <w:r>
        <w:rPr>
          <w:rStyle w:val="FootnoteReference"/>
        </w:rPr>
        <w:footnoteReference w:id="5"/>
      </w:r>
      <w:r>
        <w:t>.</w:t>
      </w:r>
      <w:r w:rsidRPr="009D333F">
        <w:t xml:space="preserve"> Elle ouvre à la fois de nouvelles portes et pose de nouvelles questions. Pour Helmut Lachenmann</w:t>
      </w:r>
      <w:r>
        <w:t>,</w:t>
      </w:r>
      <w:r w:rsidRPr="009D333F">
        <w:t xml:space="preserve"> « cette manière de poser la question et de [se] questionner </w:t>
      </w:r>
      <w:r>
        <w:t>a</w:t>
      </w:r>
      <w:r w:rsidRPr="009D333F">
        <w:t xml:space="preserve"> détermin</w:t>
      </w:r>
      <w:r>
        <w:t xml:space="preserve">é </w:t>
      </w:r>
      <w:r w:rsidRPr="009D333F">
        <w:t>dès le début non seulement [son] écriture mais aussi le commentaire verbal qui l’a accompagné et [sa] façon de communiquer au sujet de la théorie de la composition</w:t>
      </w:r>
      <w:r>
        <w:rPr>
          <w:rStyle w:val="FootnoteReference"/>
        </w:rPr>
        <w:footnoteReference w:id="6"/>
      </w:r>
      <w:r w:rsidRPr="009D333F">
        <w:t xml:space="preserve"> »</w:t>
      </w:r>
      <w:r>
        <w:t>.</w:t>
      </w:r>
    </w:p>
    <w:p w14:paraId="77B4C502" w14:textId="77777777" w:rsidR="00AF7D2A" w:rsidRPr="0045358A" w:rsidRDefault="00AF7D2A" w:rsidP="00AF7D2A">
      <w:pPr>
        <w:pStyle w:val="Default"/>
      </w:pPr>
      <w:r w:rsidRPr="0045358A">
        <w:t>La composition musicale est une activité artistique mentale, une lutte souvent solitaire mais exaltante.</w:t>
      </w:r>
      <w:r>
        <w:t xml:space="preserve"> </w:t>
      </w:r>
      <w:r w:rsidRPr="0092376E">
        <w:rPr>
          <w:color w:val="212528"/>
          <w:szCs w:val="24"/>
          <w:shd w:val="clear" w:color="auto" w:fill="FFFFFF"/>
        </w:rPr>
        <w:t xml:space="preserve">Composer est un acte qui se situe dans le domaine de la </w:t>
      </w:r>
      <w:r w:rsidRPr="0092376E">
        <w:rPr>
          <w:i/>
          <w:iCs/>
          <w:color w:val="212528"/>
          <w:szCs w:val="24"/>
          <w:shd w:val="clear" w:color="auto" w:fill="FFFFFF"/>
        </w:rPr>
        <w:t>méditation</w:t>
      </w:r>
      <w:r w:rsidRPr="0092376E">
        <w:rPr>
          <w:color w:val="212528"/>
          <w:szCs w:val="24"/>
          <w:shd w:val="clear" w:color="auto" w:fill="FFFFFF"/>
        </w:rPr>
        <w:t xml:space="preserve"> </w:t>
      </w:r>
      <w:r>
        <w:rPr>
          <w:color w:val="212528"/>
          <w:szCs w:val="24"/>
          <w:shd w:val="clear" w:color="auto" w:fill="FFFFFF"/>
        </w:rPr>
        <w:t>lors de la création du</w:t>
      </w:r>
      <w:r w:rsidRPr="0092376E">
        <w:rPr>
          <w:color w:val="212528"/>
          <w:szCs w:val="24"/>
          <w:shd w:val="clear" w:color="auto" w:fill="FFFFFF"/>
        </w:rPr>
        <w:t xml:space="preserve"> discours</w:t>
      </w:r>
      <w:r>
        <w:rPr>
          <w:color w:val="212528"/>
          <w:szCs w:val="24"/>
          <w:shd w:val="clear" w:color="auto" w:fill="FFFFFF"/>
        </w:rPr>
        <w:t xml:space="preserve"> de l’œuvre musicale,</w:t>
      </w:r>
      <w:r w:rsidRPr="0092376E">
        <w:rPr>
          <w:color w:val="212528"/>
          <w:szCs w:val="24"/>
          <w:shd w:val="clear" w:color="auto" w:fill="FFFFFF"/>
        </w:rPr>
        <w:t xml:space="preserve"> </w:t>
      </w:r>
      <w:r>
        <w:rPr>
          <w:color w:val="212528"/>
          <w:szCs w:val="24"/>
          <w:shd w:val="clear" w:color="auto" w:fill="FFFFFF"/>
        </w:rPr>
        <w:t xml:space="preserve">une </w:t>
      </w:r>
      <w:r w:rsidRPr="0092376E">
        <w:rPr>
          <w:color w:val="212528"/>
          <w:szCs w:val="24"/>
          <w:shd w:val="clear" w:color="auto" w:fill="FFFFFF"/>
        </w:rPr>
        <w:t>œuvre musicale qui</w:t>
      </w:r>
      <w:r>
        <w:rPr>
          <w:color w:val="212528"/>
          <w:szCs w:val="24"/>
          <w:shd w:val="clear" w:color="auto" w:fill="FFFFFF"/>
        </w:rPr>
        <w:t>, au contraire</w:t>
      </w:r>
      <w:r w:rsidRPr="0092376E">
        <w:rPr>
          <w:color w:val="212528"/>
          <w:szCs w:val="24"/>
          <w:shd w:val="clear" w:color="auto" w:fill="FFFFFF"/>
        </w:rPr>
        <w:t xml:space="preserve"> se place</w:t>
      </w:r>
      <w:r>
        <w:rPr>
          <w:color w:val="212528"/>
          <w:szCs w:val="24"/>
          <w:shd w:val="clear" w:color="auto" w:fill="FFFFFF"/>
        </w:rPr>
        <w:t>ra</w:t>
      </w:r>
      <w:r w:rsidRPr="0092376E">
        <w:rPr>
          <w:color w:val="212528"/>
          <w:szCs w:val="24"/>
          <w:shd w:val="clear" w:color="auto" w:fill="FFFFFF"/>
        </w:rPr>
        <w:t xml:space="preserve"> </w:t>
      </w:r>
      <w:r>
        <w:rPr>
          <w:color w:val="212528"/>
          <w:szCs w:val="24"/>
          <w:shd w:val="clear" w:color="auto" w:fill="FFFFFF"/>
        </w:rPr>
        <w:t xml:space="preserve">lors de sa performance </w:t>
      </w:r>
      <w:r w:rsidRPr="0092376E">
        <w:rPr>
          <w:color w:val="212528"/>
          <w:szCs w:val="24"/>
          <w:shd w:val="clear" w:color="auto" w:fill="FFFFFF"/>
        </w:rPr>
        <w:t>dans la sphère de l’</w:t>
      </w:r>
      <w:r w:rsidRPr="0092376E">
        <w:rPr>
          <w:i/>
          <w:iCs/>
          <w:color w:val="212528"/>
          <w:szCs w:val="24"/>
          <w:shd w:val="clear" w:color="auto" w:fill="FFFFFF"/>
        </w:rPr>
        <w:t>immédiateté</w:t>
      </w:r>
      <w:r w:rsidRPr="0092376E">
        <w:rPr>
          <w:color w:val="212528"/>
          <w:szCs w:val="24"/>
          <w:shd w:val="clear" w:color="auto" w:fill="FFFFFF"/>
        </w:rPr>
        <w:t xml:space="preserve"> (le sentiment, l’émotion, l’affect). </w:t>
      </w:r>
      <w:r>
        <w:rPr>
          <w:color w:val="212528"/>
          <w:szCs w:val="24"/>
          <w:shd w:val="clear" w:color="auto" w:fill="FFFFFF"/>
        </w:rPr>
        <w:t>L’acte de composition</w:t>
      </w:r>
      <w:r w:rsidRPr="0092376E">
        <w:rPr>
          <w:color w:val="212528"/>
          <w:szCs w:val="24"/>
          <w:shd w:val="clear" w:color="auto" w:fill="FFFFFF"/>
        </w:rPr>
        <w:t xml:space="preserve"> consiste en une forme d’écoute </w:t>
      </w:r>
      <w:r>
        <w:rPr>
          <w:color w:val="212528"/>
          <w:szCs w:val="24"/>
          <w:shd w:val="clear" w:color="auto" w:fill="FFFFFF"/>
        </w:rPr>
        <w:t>qui doit conjuguer, non sans paradoxe et difficulté,</w:t>
      </w:r>
      <w:r w:rsidRPr="0092376E">
        <w:rPr>
          <w:color w:val="212528"/>
          <w:szCs w:val="24"/>
          <w:shd w:val="clear" w:color="auto" w:fill="FFFFFF"/>
        </w:rPr>
        <w:t xml:space="preserve"> de</w:t>
      </w:r>
      <w:r>
        <w:rPr>
          <w:color w:val="212528"/>
          <w:szCs w:val="24"/>
          <w:shd w:val="clear" w:color="auto" w:fill="FFFFFF"/>
        </w:rPr>
        <w:t>s</w:t>
      </w:r>
      <w:r w:rsidRPr="0092376E">
        <w:rPr>
          <w:color w:val="212528"/>
          <w:szCs w:val="24"/>
          <w:shd w:val="clear" w:color="auto" w:fill="FFFFFF"/>
        </w:rPr>
        <w:t xml:space="preserve"> temporalités opposées. Pour organiser son matériau sonore, le compositeur se lance dans une activité mentale qui est contrainte par le temps de l’écriture (la phase de conception et de réalisation de la partition)</w:t>
      </w:r>
      <w:r>
        <w:rPr>
          <w:color w:val="212528"/>
          <w:szCs w:val="24"/>
          <w:shd w:val="clear" w:color="auto" w:fill="FFFFFF"/>
        </w:rPr>
        <w:t>,</w:t>
      </w:r>
      <w:r w:rsidRPr="0092376E">
        <w:rPr>
          <w:color w:val="212528"/>
          <w:szCs w:val="24"/>
          <w:shd w:val="clear" w:color="auto" w:fill="FFFFFF"/>
        </w:rPr>
        <w:t xml:space="preserve"> alors que la musique se crée dans le temps de réception par l’auditeur. Le temps de réception (représentation) est très souvent beaucoup plus court.</w:t>
      </w:r>
    </w:p>
    <w:p w14:paraId="121762BA" w14:textId="77777777" w:rsidR="00AF7D2A" w:rsidRPr="00CB00CD" w:rsidRDefault="00AF7D2A" w:rsidP="00AF7D2A">
      <w:pPr>
        <w:pStyle w:val="Default"/>
        <w:rPr>
          <w:rFonts w:eastAsia="Baskerville"/>
        </w:rPr>
      </w:pPr>
      <w:r w:rsidRPr="00CB00CD">
        <w:t>Pour une création artistique</w:t>
      </w:r>
      <w:r>
        <w:t>,</w:t>
      </w:r>
      <w:r w:rsidRPr="00CB00CD">
        <w:t xml:space="preserve"> est-ce que </w:t>
      </w:r>
      <w:r>
        <w:t xml:space="preserve">la « feuille blanche » constitue forcément </w:t>
      </w:r>
      <w:r w:rsidRPr="00CB00CD">
        <w:t xml:space="preserve">le point de départ, comme </w:t>
      </w:r>
      <w:r>
        <w:t xml:space="preserve">on a coutume de l’imaginer pour </w:t>
      </w:r>
      <w:r w:rsidRPr="00CB00CD">
        <w:t>les artistes</w:t>
      </w:r>
      <w:r>
        <w:t> </w:t>
      </w:r>
      <w:r w:rsidRPr="00CB00CD">
        <w:t xml:space="preserve">? </w:t>
      </w:r>
      <w:r w:rsidRPr="00CB00CD">
        <w:rPr>
          <w:rFonts w:eastAsia="MS Mincho"/>
        </w:rPr>
        <w:t xml:space="preserve">Il est vrai que prétendre </w:t>
      </w:r>
      <w:r w:rsidRPr="00CB00CD">
        <w:rPr>
          <w:rFonts w:eastAsia="MS Mincho"/>
        </w:rPr>
        <w:lastRenderedPageBreak/>
        <w:t xml:space="preserve">entendre ce qui est inouï n’est qu’une illusion. </w:t>
      </w:r>
      <w:r w:rsidRPr="00CB00CD">
        <w:t>La musique que crée le compositeur ne vient pas du néant</w:t>
      </w:r>
      <w:r>
        <w:t> : e</w:t>
      </w:r>
      <w:r w:rsidRPr="00CB00CD">
        <w:t xml:space="preserve">lle reflète les sons </w:t>
      </w:r>
      <w:r>
        <w:t>qui sont le résultat d’une expérience vécue</w:t>
      </w:r>
      <w:r w:rsidRPr="00CB00CD">
        <w:t>. Lorsque le compositeur donne un sens nouveau à des sons</w:t>
      </w:r>
      <w:r>
        <w:t>-souvenirs</w:t>
      </w:r>
      <w:r w:rsidRPr="00CB00CD">
        <w:t xml:space="preserve">, en se les appropriant personnellement, il donne alors naissance à un univers musical original et propre à lui. C’est dans ce sens que Tristan Murail affirme </w:t>
      </w:r>
      <w:r>
        <w:t>dans un de ses écrits </w:t>
      </w:r>
      <w:r w:rsidRPr="00CB00CD">
        <w:t>:</w:t>
      </w:r>
    </w:p>
    <w:p w14:paraId="631F860C" w14:textId="14681621" w:rsidR="0045358A" w:rsidRPr="00AB7A3E" w:rsidRDefault="00AF7D2A" w:rsidP="00AF7D2A">
      <w:pPr>
        <w:pStyle w:val="Citation1"/>
        <w:rPr>
          <w:rFonts w:eastAsia="Baskerville"/>
        </w:rPr>
      </w:pPr>
      <w:r>
        <w:t xml:space="preserve"> </w:t>
      </w:r>
      <w:r w:rsidR="006A5585">
        <w:t>« </w:t>
      </w:r>
      <w:r w:rsidR="0045358A" w:rsidRPr="00AB7A3E">
        <w:t>On ne peut éviter de tenir compte des acquis du passé, sauf à régresser à l’état d’australopithèque. […] Loin d’ajouter des contraintes, ces acquis, c’est-à-dire notre culture, notre fonctionnement mental, font partie de notre matériau musical, au même titre que les sons connus ou à inventer, et l’on peut les intégrer en toute liberté à un discours neu</w:t>
      </w:r>
      <w:r w:rsidR="00A73098">
        <w:t>f</w:t>
      </w:r>
      <w:r w:rsidR="00A73098">
        <w:rPr>
          <w:rStyle w:val="FootnoteReference"/>
        </w:rPr>
        <w:footnoteReference w:id="7"/>
      </w:r>
      <w:r w:rsidR="0045358A" w:rsidRPr="00AB7A3E">
        <w:t>.</w:t>
      </w:r>
      <w:r w:rsidR="006A5585">
        <w:t> »</w:t>
      </w:r>
    </w:p>
    <w:p w14:paraId="4126727E" w14:textId="77777777" w:rsidR="00AF7D2A" w:rsidRDefault="00AF7D2A" w:rsidP="00AF7D2A">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color w:val="212528"/>
          <w:szCs w:val="24"/>
        </w:rPr>
      </w:pPr>
      <w:r>
        <w:rPr>
          <w:color w:val="212528"/>
          <w:szCs w:val="24"/>
        </w:rPr>
        <w:t>Le compositeur Henry Barraud écrit de son côté que « toute œuvre comporte un arrière-plan […] Si insolite qu’elle puisse paraître, elle ne sort jamais du néant. Elle est un maillon d’une chaîne et l’on échoue à la rejoindre que pour n’avoir pas suivi tous les maillons qui mènent jusqu’à elle</w:t>
      </w:r>
      <w:r>
        <w:rPr>
          <w:rStyle w:val="FootnoteReference"/>
          <w:color w:val="212528"/>
          <w:szCs w:val="24"/>
        </w:rPr>
        <w:footnoteReference w:id="8"/>
      </w:r>
      <w:r>
        <w:rPr>
          <w:color w:val="212528"/>
          <w:szCs w:val="24"/>
        </w:rPr>
        <w:t xml:space="preserve"> ». </w:t>
      </w:r>
      <w:r w:rsidRPr="0092376E">
        <w:rPr>
          <w:color w:val="212528"/>
          <w:szCs w:val="24"/>
        </w:rPr>
        <w:t>Vis-à-vis des sons</w:t>
      </w:r>
      <w:r>
        <w:rPr>
          <w:color w:val="212528"/>
          <w:szCs w:val="24"/>
        </w:rPr>
        <w:t>,</w:t>
      </w:r>
      <w:r w:rsidRPr="0092376E">
        <w:rPr>
          <w:color w:val="212528"/>
          <w:szCs w:val="24"/>
        </w:rPr>
        <w:t xml:space="preserve"> le compositeur fait perpétuellement preuve </w:t>
      </w:r>
      <w:r>
        <w:rPr>
          <w:color w:val="212528"/>
          <w:szCs w:val="24"/>
        </w:rPr>
        <w:t>d’</w:t>
      </w:r>
      <w:r w:rsidRPr="0092376E">
        <w:rPr>
          <w:color w:val="212528"/>
          <w:szCs w:val="24"/>
        </w:rPr>
        <w:t xml:space="preserve">une écoute attentive. </w:t>
      </w:r>
      <w:r>
        <w:rPr>
          <w:color w:val="212528"/>
          <w:szCs w:val="24"/>
        </w:rPr>
        <w:t>A</w:t>
      </w:r>
      <w:r w:rsidRPr="0092376E">
        <w:rPr>
          <w:color w:val="212528"/>
          <w:szCs w:val="24"/>
        </w:rPr>
        <w:t>ucun son ne passe inaperçu</w:t>
      </w:r>
      <w:r>
        <w:rPr>
          <w:color w:val="212528"/>
          <w:szCs w:val="24"/>
        </w:rPr>
        <w:t>, i</w:t>
      </w:r>
      <w:r w:rsidRPr="0092376E">
        <w:rPr>
          <w:color w:val="212528"/>
          <w:szCs w:val="24"/>
        </w:rPr>
        <w:t>ndépendamment du jugement qu’il porte</w:t>
      </w:r>
      <w:r>
        <w:rPr>
          <w:color w:val="212528"/>
          <w:szCs w:val="24"/>
        </w:rPr>
        <w:t>.</w:t>
      </w:r>
      <w:r w:rsidRPr="0092376E">
        <w:rPr>
          <w:color w:val="212528"/>
          <w:szCs w:val="24"/>
        </w:rPr>
        <w:t xml:space="preserve"> Son oreille l’analyse consciemment ou inconsciemment, le retient </w:t>
      </w:r>
      <w:r>
        <w:rPr>
          <w:color w:val="212528"/>
          <w:szCs w:val="24"/>
        </w:rPr>
        <w:t xml:space="preserve">et le réserve </w:t>
      </w:r>
      <w:r w:rsidRPr="0092376E">
        <w:rPr>
          <w:color w:val="212528"/>
          <w:szCs w:val="24"/>
        </w:rPr>
        <w:t>dans un coin de son esprit</w:t>
      </w:r>
      <w:r>
        <w:rPr>
          <w:color w:val="212528"/>
          <w:szCs w:val="24"/>
        </w:rPr>
        <w:t>.</w:t>
      </w:r>
      <w:r w:rsidRPr="0092376E">
        <w:rPr>
          <w:color w:val="212528"/>
          <w:szCs w:val="24"/>
        </w:rPr>
        <w:t xml:space="preserve"> </w:t>
      </w:r>
      <w:r>
        <w:rPr>
          <w:color w:val="212528"/>
          <w:szCs w:val="24"/>
        </w:rPr>
        <w:t>L’</w:t>
      </w:r>
      <w:r w:rsidRPr="0092376E">
        <w:rPr>
          <w:color w:val="212528"/>
          <w:szCs w:val="24"/>
        </w:rPr>
        <w:t>univers sonore qu</w:t>
      </w:r>
      <w:r>
        <w:rPr>
          <w:color w:val="212528"/>
          <w:szCs w:val="24"/>
        </w:rPr>
        <w:t>’il crée</w:t>
      </w:r>
      <w:r w:rsidRPr="0092376E">
        <w:rPr>
          <w:color w:val="212528"/>
          <w:szCs w:val="24"/>
        </w:rPr>
        <w:t xml:space="preserve"> est fortement conditionné par </w:t>
      </w:r>
      <w:r>
        <w:rPr>
          <w:color w:val="212528"/>
          <w:szCs w:val="24"/>
        </w:rPr>
        <w:t>son environnement</w:t>
      </w:r>
      <w:r w:rsidRPr="0092376E">
        <w:rPr>
          <w:color w:val="212528"/>
          <w:szCs w:val="24"/>
        </w:rPr>
        <w:t xml:space="preserve"> culturel.</w:t>
      </w:r>
      <w:r>
        <w:rPr>
          <w:color w:val="212528"/>
          <w:szCs w:val="24"/>
        </w:rPr>
        <w:t xml:space="preserve"> Le contexte historiographique dans lequel une œuvre d’art est créée n’est jamais simple. Il est complexe et constitué de multiples couches d’éléments hétérogènes qui rendent parfois difficile le travail d’analyse poïétique que des musicologues tentent de réaliser afin de mettre en lumière le processus de création de l’œuvre. Ainsi Esteban Buch décrit la complexité d’une opération </w:t>
      </w:r>
      <w:r>
        <w:t>historiographique </w:t>
      </w:r>
      <w:r>
        <w:rPr>
          <w:color w:val="212528"/>
          <w:szCs w:val="24"/>
        </w:rPr>
        <w:t>:</w:t>
      </w:r>
    </w:p>
    <w:p w14:paraId="31E980FB" w14:textId="44CF124D" w:rsidR="007E01E7" w:rsidRPr="007E01E7" w:rsidRDefault="00AF7D2A" w:rsidP="00AF7D2A">
      <w:pPr>
        <w:pStyle w:val="Citation1"/>
      </w:pPr>
      <w:r>
        <w:t xml:space="preserve"> </w:t>
      </w:r>
      <w:r w:rsidR="00A73098">
        <w:t>« </w:t>
      </w:r>
      <w:r w:rsidR="007E01E7">
        <w:t>Aucune opération historiographique n’est transparente, toute mise en intrigue des évènements historiques implique des choix conscients ou inconscients opérés au sein de l’univers des faits et de celui des œuvres, dans ce processus complexe l’horizon normatif de la méthode scientifique, au demeurant historiquement variable, croise l’idéologie, le goût personnel, les représentations collectives, les contraintes pragmatiques les plus diverses, tout en travaillant de l’intérieur le vaste répertoire d’idées reçues que la discipline entraîne dans son sillage comme une société́ ses mythologies</w:t>
      </w:r>
      <w:r w:rsidR="00A73098">
        <w:rPr>
          <w:rStyle w:val="FootnoteReference"/>
        </w:rPr>
        <w:footnoteReference w:id="9"/>
      </w:r>
      <w:r w:rsidR="007E01E7">
        <w:t>.</w:t>
      </w:r>
      <w:r w:rsidR="00A73098">
        <w:t> »</w:t>
      </w:r>
    </w:p>
    <w:p w14:paraId="247C52FA" w14:textId="77777777" w:rsidR="0045358A" w:rsidRPr="009D333F" w:rsidRDefault="0045358A" w:rsidP="009D333F">
      <w:pPr>
        <w:pStyle w:val="Default"/>
      </w:pPr>
    </w:p>
    <w:p w14:paraId="50880F58" w14:textId="05CB16EF" w:rsidR="009D333F" w:rsidRPr="009D333F" w:rsidRDefault="00B2494A" w:rsidP="00250D83">
      <w:pPr>
        <w:pStyle w:val="Heading2"/>
        <w:numPr>
          <w:ilvl w:val="0"/>
          <w:numId w:val="0"/>
        </w:numPr>
        <w:ind w:left="1134" w:hanging="567"/>
      </w:pPr>
      <w:bookmarkStart w:id="4" w:name="_Toc10"/>
      <w:r>
        <w:br w:type="page"/>
      </w:r>
      <w:bookmarkStart w:id="5" w:name="_Toc121091809"/>
      <w:bookmarkEnd w:id="4"/>
      <w:r w:rsidR="009E330F">
        <w:lastRenderedPageBreak/>
        <w:t xml:space="preserve">La recherche </w:t>
      </w:r>
      <w:r w:rsidR="003E5BE4">
        <w:t>musicale</w:t>
      </w:r>
      <w:bookmarkEnd w:id="5"/>
    </w:p>
    <w:p w14:paraId="1F3234C3" w14:textId="2C4887CE" w:rsidR="00F57201" w:rsidRPr="00CB00CD" w:rsidRDefault="00AF7D2A" w:rsidP="00F57201">
      <w:pPr>
        <w:pStyle w:val="Default"/>
        <w:rPr>
          <w:rFonts w:eastAsia="Baskerville"/>
        </w:rPr>
      </w:pPr>
      <w:r w:rsidRPr="007862EE">
        <w:t>Helmut Lachenmann fait partie de</w:t>
      </w:r>
      <w:r>
        <w:t xml:space="preserve"> ce</w:t>
      </w:r>
      <w:r w:rsidRPr="007862EE">
        <w:t xml:space="preserve">s compositeurs qui </w:t>
      </w:r>
      <w:r>
        <w:t>ont eu à cœur d’écrire à propos de leur</w:t>
      </w:r>
      <w:r w:rsidRPr="004459C0">
        <w:t xml:space="preserve"> travail de composition. Il est l’auteur de quelques ouvrages </w:t>
      </w:r>
      <w:r>
        <w:t>signifiants pour la recherche artistique en composition musicale</w:t>
      </w:r>
      <w:r w:rsidRPr="004459C0">
        <w:t>. Ses conférences et entretiens</w:t>
      </w:r>
      <w:r>
        <w:t xml:space="preserve"> donnent des indications précieuses sur les processus de la création musicales, ses perspective et ses enjeux.</w:t>
      </w:r>
      <w:r w:rsidRPr="004459C0">
        <w:t xml:space="preserve"> </w:t>
      </w:r>
      <w:r w:rsidRPr="00F122DC">
        <w:t>Cependant</w:t>
      </w:r>
      <w:r>
        <w:t>,</w:t>
      </w:r>
      <w:r w:rsidRPr="00F122DC">
        <w:t xml:space="preserve"> il considère qu’il y a dans la musique comme une « limitation profonde »</w:t>
      </w:r>
      <w:r>
        <w:t> </w:t>
      </w:r>
      <w:r w:rsidRPr="00F122DC">
        <w:t xml:space="preserve">: il se </w:t>
      </w:r>
      <w:r w:rsidRPr="004459C0">
        <w:t>demande</w:t>
      </w:r>
      <w:r>
        <w:t>,</w:t>
      </w:r>
      <w:r w:rsidRPr="004459C0">
        <w:t xml:space="preserve"> en effet</w:t>
      </w:r>
      <w:r>
        <w:t>,</w:t>
      </w:r>
      <w:r w:rsidRPr="004459C0">
        <w:t xml:space="preserve"> s’il se pourrait « que le médium qu’est la musique, avec toute sa richesse sonore, expre</w:t>
      </w:r>
      <w:r w:rsidRPr="00F122DC">
        <w:t>ssive, structurelle, et toute l’éloquence qui en découle, serait au fond, quant à la perception libérée qu’on espère, sa propre prison »</w:t>
      </w:r>
      <w:r>
        <w:rPr>
          <w:rStyle w:val="FootnoteReference"/>
        </w:rPr>
        <w:footnoteReference w:id="10"/>
      </w:r>
      <w:r w:rsidRPr="00CB00CD">
        <w:t xml:space="preserve">. </w:t>
      </w:r>
      <w:r>
        <w:t>I</w:t>
      </w:r>
      <w:r w:rsidRPr="00CB00CD">
        <w:t>l questionne</w:t>
      </w:r>
      <w:r>
        <w:t> </w:t>
      </w:r>
      <w:r w:rsidR="00F57201" w:rsidRPr="00CB00CD">
        <w:t>:</w:t>
      </w:r>
    </w:p>
    <w:p w14:paraId="641EEAEA" w14:textId="77777777" w:rsidR="00F57201" w:rsidRPr="00C84814" w:rsidRDefault="00F57201" w:rsidP="00F57201">
      <w:pPr>
        <w:pStyle w:val="Citation1"/>
        <w:rPr>
          <w:rFonts w:eastAsia="Baskerville"/>
        </w:rPr>
      </w:pPr>
      <w:r>
        <w:t>« </w:t>
      </w:r>
      <w:r w:rsidRPr="00F20C45">
        <w:t>L’idée d’une « non-musique » qui libère l’esprit et la perception n’est peut-être rien d’autre qu’un mirage désespéré, permettant tout au plus d’affiner l’invention, qu’elle paralyse et qu’elle fouette à la fois ? Un pieux mensonge fait à soi-même, pénible et pourtant bien utile, puisqu’il nous oriente vers l’innovation ? Je pense que cette manière de poser la question et de me questionner a déterminé dès le début non seulement mon écriture mais aussi le commentaire verbal qui l’a accompagnée et ma façon de communiquer au sujet de la théorie de la composition</w:t>
      </w:r>
      <w:r>
        <w:t> »</w:t>
      </w:r>
      <w:r>
        <w:rPr>
          <w:rStyle w:val="FootnoteReference"/>
        </w:rPr>
        <w:footnoteReference w:id="11"/>
      </w:r>
      <w:r w:rsidRPr="00F20C45">
        <w:t>.</w:t>
      </w:r>
    </w:p>
    <w:p w14:paraId="1126F731" w14:textId="70F82F0B" w:rsidR="00F57201" w:rsidRPr="0090672F" w:rsidRDefault="00390409" w:rsidP="00F57201">
      <w:pPr>
        <w:pStyle w:val="Default"/>
        <w:rPr>
          <w:rFonts w:eastAsia="Baskerville"/>
        </w:rPr>
      </w:pPr>
      <w:r w:rsidRPr="00390409">
        <w:t xml:space="preserve"> </w:t>
      </w:r>
      <w:r w:rsidR="00AF7D2A" w:rsidRPr="0090672F">
        <w:t xml:space="preserve">Depuis </w:t>
      </w:r>
      <w:r w:rsidR="00AF7D2A">
        <w:t xml:space="preserve">Pythagore, Al-Farabi, Zarlino, </w:t>
      </w:r>
      <w:r w:rsidR="00AF7D2A" w:rsidRPr="0090672F">
        <w:t xml:space="preserve">Rameau jusqu’à </w:t>
      </w:r>
      <w:r w:rsidR="00AF7D2A">
        <w:t xml:space="preserve">Helmut Lachenmann et Pierre </w:t>
      </w:r>
      <w:r w:rsidR="00AF7D2A" w:rsidRPr="0090672F">
        <w:t xml:space="preserve">Boulez, </w:t>
      </w:r>
      <w:r w:rsidR="00AF7D2A">
        <w:t>l</w:t>
      </w:r>
      <w:r w:rsidR="00AF7D2A" w:rsidRPr="0090672F">
        <w:t xml:space="preserve">e processus de composition </w:t>
      </w:r>
      <w:r w:rsidR="00AF7D2A">
        <w:t>a toujours été</w:t>
      </w:r>
      <w:r w:rsidR="00AF7D2A" w:rsidRPr="0090672F">
        <w:t xml:space="preserve"> </w:t>
      </w:r>
      <w:r w:rsidR="00AF7D2A">
        <w:t>un</w:t>
      </w:r>
      <w:r w:rsidR="00AF7D2A" w:rsidRPr="0090672F">
        <w:t xml:space="preserve"> lieu par excellence </w:t>
      </w:r>
      <w:r w:rsidR="00AF7D2A">
        <w:t xml:space="preserve">où se formalise une certaine forme de recherche, </w:t>
      </w:r>
      <w:r w:rsidR="00AF7D2A" w:rsidRPr="0090672F">
        <w:t>d</w:t>
      </w:r>
      <w:r w:rsidR="00AF7D2A">
        <w:t>’investigation et d’expérimentation</w:t>
      </w:r>
      <w:r w:rsidR="00AF7D2A" w:rsidRPr="0090672F">
        <w:t>. En 1907</w:t>
      </w:r>
      <w:r w:rsidR="00AF7D2A">
        <w:t>,</w:t>
      </w:r>
      <w:r w:rsidR="00AF7D2A" w:rsidRPr="0090672F">
        <w:t xml:space="preserve"> dans </w:t>
      </w:r>
      <w:r w:rsidR="00AF7D2A" w:rsidRPr="0090672F">
        <w:rPr>
          <w:i/>
          <w:iCs/>
        </w:rPr>
        <w:t>Esquisse d’une nouvelle esthétique musicale</w:t>
      </w:r>
      <w:r w:rsidR="00AF7D2A" w:rsidRPr="0090672F">
        <w:t xml:space="preserve">, Busoni emploie le terme de “recherche” dans le domaine de la musique. Ce terme trouve une dimension plus riche dans les années </w:t>
      </w:r>
      <w:r w:rsidR="00AF7D2A">
        <w:t>d’</w:t>
      </w:r>
      <w:r w:rsidR="00AF7D2A" w:rsidRPr="0090672F">
        <w:t xml:space="preserve">après-guerre. </w:t>
      </w:r>
      <w:r w:rsidR="00AF7D2A">
        <w:t>Toutefois,</w:t>
      </w:r>
      <w:r w:rsidR="00AF7D2A" w:rsidRPr="0090672F">
        <w:t xml:space="preserve"> le statut de la recherche en musique </w:t>
      </w:r>
      <w:r w:rsidR="00AF7D2A">
        <w:t xml:space="preserve">peut </w:t>
      </w:r>
      <w:r w:rsidR="00AF7D2A" w:rsidRPr="0090672F">
        <w:t>reste</w:t>
      </w:r>
      <w:r w:rsidR="00AF7D2A">
        <w:t>r</w:t>
      </w:r>
      <w:r w:rsidR="00AF7D2A" w:rsidRPr="0090672F">
        <w:t xml:space="preserve"> </w:t>
      </w:r>
      <w:r w:rsidR="00AF7D2A">
        <w:t>un peu</w:t>
      </w:r>
      <w:r w:rsidR="00AF7D2A" w:rsidRPr="0090672F">
        <w:t xml:space="preserve"> vague par rapport à celui de la science</w:t>
      </w:r>
      <w:r w:rsidR="00AF7D2A">
        <w:t xml:space="preserve"> (même si la musique était longtemps considérée comme de la mathématique appliquée)</w:t>
      </w:r>
      <w:r w:rsidR="00CC10A5">
        <w:t>.</w:t>
      </w:r>
    </w:p>
    <w:p w14:paraId="516676ED" w14:textId="5106EA06" w:rsidR="0026046F" w:rsidRDefault="003922FA" w:rsidP="00471994">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color w:val="212528"/>
          <w:szCs w:val="24"/>
          <w:shd w:val="clear" w:color="auto" w:fill="FFFFFF"/>
        </w:rPr>
      </w:pPr>
      <w:r w:rsidRPr="00250D83">
        <w:t xml:space="preserve">Les artistes et les chercheurs qui se lancent dans la recherche artistique s’inspirent fréquemment des méthodes que les scientifiques adoptent </w:t>
      </w:r>
      <w:r>
        <w:t xml:space="preserve">pour leurs recherches </w:t>
      </w:r>
      <w:r w:rsidRPr="00250D83">
        <w:t xml:space="preserve">dans de nombreuses disciplines (acoustiques, linguistique, phonétique, etc.). </w:t>
      </w:r>
      <w:r>
        <w:t>Mais c</w:t>
      </w:r>
      <w:r w:rsidRPr="00250D83">
        <w:t>ontrairement aux sciences expérimentales où l’observation des faits constitue un point de départ, dans les domaines artistiques</w:t>
      </w:r>
      <w:r>
        <w:t>,</w:t>
      </w:r>
      <w:r w:rsidRPr="00250D83">
        <w:t xml:space="preserve"> la recherche</w:t>
      </w:r>
      <w:r>
        <w:t>-création</w:t>
      </w:r>
      <w:r w:rsidRPr="00250D83">
        <w:t xml:space="preserve"> est un processus intellectuel qui obéit à des </w:t>
      </w:r>
      <w:r>
        <w:rPr>
          <w:color w:val="212528"/>
          <w:szCs w:val="24"/>
          <w:shd w:val="clear" w:color="auto" w:fill="FFFFFF"/>
        </w:rPr>
        <w:t>expérimentations plus ouvertes, peut-être moins contraintes par tel ou tel protocole, des expérimentations</w:t>
      </w:r>
      <w:r w:rsidRPr="00250D83">
        <w:t xml:space="preserve"> qui sont souvent défini</w:t>
      </w:r>
      <w:r>
        <w:t>e</w:t>
      </w:r>
      <w:r w:rsidRPr="00250D83">
        <w:t>s arbitrairement</w:t>
      </w:r>
      <w:r>
        <w:t xml:space="preserve"> (ayant leur part d’inconscient)</w:t>
      </w:r>
      <w:r w:rsidRPr="00250D83">
        <w:t>,</w:t>
      </w:r>
      <w:r>
        <w:t xml:space="preserve"> mais qui</w:t>
      </w:r>
      <w:r w:rsidRPr="00250D83">
        <w:t xml:space="preserve"> vis</w:t>
      </w:r>
      <w:r>
        <w:t>ent néanmoins</w:t>
      </w:r>
      <w:r w:rsidRPr="00250D83">
        <w:t xml:space="preserve"> à faire émerger des conceptions nouvelles. </w:t>
      </w:r>
      <w:r>
        <w:t xml:space="preserve">Bien sûr, depuis plusieurs </w:t>
      </w:r>
      <w:r>
        <w:lastRenderedPageBreak/>
        <w:t xml:space="preserve">années, on met en évidence la part créative de la recherche en sciences </w:t>
      </w:r>
      <w:r w:rsidRPr="002C510B">
        <w:t>exacte</w:t>
      </w:r>
      <w:r>
        <w:t xml:space="preserve">s, ce que rappelait déjà </w:t>
      </w:r>
      <w:r w:rsidRPr="00250D83">
        <w:t>György Ligeti</w:t>
      </w:r>
      <w:r>
        <w:t>, pour qui</w:t>
      </w:r>
      <w:r w:rsidRPr="00250D83">
        <w:t xml:space="preserve"> l</w:t>
      </w:r>
      <w:r>
        <w:t>es</w:t>
      </w:r>
      <w:r w:rsidRPr="00250D83">
        <w:t xml:space="preserve"> mathématique</w:t>
      </w:r>
      <w:r>
        <w:t>s</w:t>
      </w:r>
      <w:r w:rsidRPr="00250D83">
        <w:t xml:space="preserve"> </w:t>
      </w:r>
      <w:r>
        <w:t>sont</w:t>
      </w:r>
      <w:r w:rsidRPr="00250D83">
        <w:t xml:space="preserve"> une science « exacte » qui « est [aussi] soumis[e] à des règles du jeu établies plus ou moins arbitrairement ». Il précise</w:t>
      </w:r>
      <w:r>
        <w:t> </w:t>
      </w:r>
      <w:r w:rsidRPr="00250D83">
        <w:t>: « Bien que les critères qui régissent les arts et les sciences soient différents, ces deux domaines ont en commun le rôle moteur que joue la curiosité pour les personnes qui s’y consacrent</w:t>
      </w:r>
      <w:r w:rsidRPr="00250D83">
        <w:footnoteReference w:id="12"/>
      </w:r>
      <w:r w:rsidRPr="00250D83">
        <w:t> ». Pour cette figure emblématique de la musique contemporaine « ce qui importe, c’est de faire la lumière sur des phénomènes restés obscurs pour d’autres, de concevoir des structures qui n’existaient pas jusqu’alors</w:t>
      </w:r>
      <w:r>
        <w:rPr>
          <w:rStyle w:val="FootnoteReference"/>
          <w:color w:val="212528"/>
          <w:szCs w:val="24"/>
          <w:shd w:val="clear" w:color="auto" w:fill="FFFFFF"/>
        </w:rPr>
        <w:footnoteReference w:id="13"/>
      </w:r>
      <w:r>
        <w:rPr>
          <w:color w:val="212528"/>
          <w:szCs w:val="24"/>
          <w:shd w:val="clear" w:color="auto" w:fill="FFFFFF"/>
        </w:rPr>
        <w:t> »</w:t>
      </w:r>
      <w:r w:rsidR="00884BE1">
        <w:rPr>
          <w:color w:val="212528"/>
          <w:szCs w:val="24"/>
          <w:shd w:val="clear" w:color="auto" w:fill="FFFFFF"/>
        </w:rPr>
        <w:t>.</w:t>
      </w:r>
    </w:p>
    <w:p w14:paraId="4FE5CDDB" w14:textId="704F3EC0" w:rsidR="00471994" w:rsidRPr="00250D83" w:rsidRDefault="003922FA" w:rsidP="00250D83">
      <w:pPr>
        <w:pStyle w:val="Default"/>
      </w:pPr>
      <w:r w:rsidRPr="00250D83">
        <w:t>M</w:t>
      </w:r>
      <w:r>
        <w:t>ais m</w:t>
      </w:r>
      <w:r w:rsidRPr="00250D83">
        <w:t xml:space="preserve">algré toutes les ressemblances profondes et les aspects communs entre la recherche artistique et scientifique, il existe encore des problèmes qui ne peuvent pas être traités de la même manière. À l’occasion de la « Journée Méridien » qui a eu lieu à l’Ircam en septembre 2017, un appel a été lancé en vue d’inviter des chercheurs et des compositeurs de la maison à participer </w:t>
      </w:r>
      <w:r>
        <w:t>à</w:t>
      </w:r>
      <w:r w:rsidRPr="00250D83">
        <w:t xml:space="preserve"> « la mise en place d’un processus de renouvellement/prolongement/extension […] des thématiques de recherche musicale à l’Ircam</w:t>
      </w:r>
      <w:r>
        <w:rPr>
          <w:rStyle w:val="FootnoteReference"/>
          <w:color w:val="212528"/>
          <w:szCs w:val="24"/>
          <w:shd w:val="clear" w:color="auto" w:fill="FFFFFF"/>
        </w:rPr>
        <w:footnoteReference w:id="14"/>
      </w:r>
      <w:r w:rsidRPr="00250D83">
        <w:t xml:space="preserve">. Dans les courriels échangés autour de cet appel, plusieurs sujets de </w:t>
      </w:r>
      <w:r>
        <w:t>discussion</w:t>
      </w:r>
      <w:r w:rsidRPr="00250D83">
        <w:t xml:space="preserve"> ont été abordés entre les participants. Les compositeurs concernés exprimaient leur inquiétude par rapport à l’« éloignement progressif des compositeurs vis-à-vis des équipes de recherche de l’Ircam</w:t>
      </w:r>
      <w:r>
        <w:rPr>
          <w:rStyle w:val="FootnoteReference"/>
          <w:color w:val="212528"/>
          <w:szCs w:val="24"/>
          <w:shd w:val="clear" w:color="auto" w:fill="FFFFFF"/>
        </w:rPr>
        <w:footnoteReference w:id="15"/>
      </w:r>
      <w:r>
        <w:rPr>
          <w:shd w:val="clear" w:color="auto" w:fill="FFFFFF"/>
        </w:rPr>
        <w:t> </w:t>
      </w:r>
      <w:r w:rsidRPr="00250D83">
        <w:t>». Un autre problème</w:t>
      </w:r>
      <w:r>
        <w:t>,</w:t>
      </w:r>
      <w:r w:rsidRPr="00250D83">
        <w:t xml:space="preserve"> qui a été soulevé à la même occasion</w:t>
      </w:r>
      <w:r>
        <w:t>,</w:t>
      </w:r>
      <w:r w:rsidRPr="00250D83">
        <w:t xml:space="preserve"> est celui de la pérennisation et de la transmission du travail de recherche musicale. Contrairement à la recherche scientifique où la continuité entre les projets est maintenue, les compositeurs repartent perpétuellement de zéro.</w:t>
      </w:r>
    </w:p>
    <w:p w14:paraId="4987999B" w14:textId="77777777" w:rsidR="003922FA" w:rsidRPr="00250D83" w:rsidRDefault="0052001A" w:rsidP="003922FA">
      <w:pPr>
        <w:pStyle w:val="Default"/>
      </w:pPr>
      <w:r w:rsidRPr="00250D83">
        <w:t>Eric Maestri</w:t>
      </w:r>
      <w:r w:rsidR="00510665" w:rsidRPr="00250D83">
        <w:t>,</w:t>
      </w:r>
      <w:r w:rsidRPr="00250D83">
        <w:t xml:space="preserve"> n’hésite pas à exprimer son</w:t>
      </w:r>
      <w:r w:rsidR="00510665" w:rsidRPr="00250D83">
        <w:t xml:space="preserve"> inquiétude concernant « </w:t>
      </w:r>
      <w:r w:rsidR="00DA788B" w:rsidRPr="00250D83">
        <w:t xml:space="preserve">le </w:t>
      </w:r>
      <w:r w:rsidR="00510665" w:rsidRPr="00250D83">
        <w:t>divorce entre la politique artistique et scientifique »</w:t>
      </w:r>
      <w:r w:rsidR="001B7ECE">
        <w:rPr>
          <w:rStyle w:val="FootnoteReference"/>
          <w:color w:val="212528"/>
          <w:szCs w:val="24"/>
          <w:shd w:val="clear" w:color="auto" w:fill="FFFFFF"/>
        </w:rPr>
        <w:footnoteReference w:id="16"/>
      </w:r>
      <w:r w:rsidR="00510665">
        <w:rPr>
          <w:shd w:val="clear" w:color="auto" w:fill="FFFFFF"/>
        </w:rPr>
        <w:t xml:space="preserve">. </w:t>
      </w:r>
      <w:r w:rsidR="000D2EEA" w:rsidRPr="00250D83">
        <w:t xml:space="preserve">Pour ce compositeur-chercheur </w:t>
      </w:r>
      <w:r w:rsidR="00C46007" w:rsidRPr="00250D83">
        <w:t xml:space="preserve">« la </w:t>
      </w:r>
      <w:r w:rsidR="005D629E" w:rsidRPr="00250D83">
        <w:t>distinction</w:t>
      </w:r>
      <w:r w:rsidR="00C46007" w:rsidRPr="00250D83">
        <w:t xml:space="preserve"> entre </w:t>
      </w:r>
      <w:r w:rsidR="005D629E" w:rsidRPr="00250D83">
        <w:t>science</w:t>
      </w:r>
      <w:r w:rsidR="00C46007" w:rsidRPr="00250D83">
        <w:t xml:space="preserve"> et art reprend celle entre « intellect » et « sensibilité », dont la </w:t>
      </w:r>
      <w:r w:rsidR="005D629E" w:rsidRPr="00250D83">
        <w:t>connexion</w:t>
      </w:r>
      <w:r w:rsidR="00C46007" w:rsidRPr="00250D83">
        <w:t xml:space="preserve"> serait faite par l’« imagination »</w:t>
      </w:r>
      <w:r w:rsidR="00C46007" w:rsidRPr="003922FA">
        <w:rPr>
          <w:vertAlign w:val="superscript"/>
        </w:rPr>
        <w:footnoteReference w:id="17"/>
      </w:r>
      <w:r w:rsidR="00C46007" w:rsidRPr="00250D83">
        <w:t xml:space="preserve"> ». </w:t>
      </w:r>
      <w:r w:rsidR="00AB73FA" w:rsidRPr="00250D83">
        <w:t>Si les faits scientifiques alimente</w:t>
      </w:r>
      <w:r w:rsidR="007862EE" w:rsidRPr="00250D83">
        <w:t>nt</w:t>
      </w:r>
      <w:r w:rsidR="00AB73FA" w:rsidRPr="00250D83">
        <w:t xml:space="preserve"> la créativité des compositeur</w:t>
      </w:r>
      <w:r w:rsidR="002D1E0E" w:rsidRPr="00250D83">
        <w:t xml:space="preserve">s, dans le domaine de la recherche scientifique </w:t>
      </w:r>
      <w:r w:rsidR="00AB73FA" w:rsidRPr="00250D83">
        <w:t xml:space="preserve">l’imagination est un outil qui </w:t>
      </w:r>
      <w:r w:rsidR="005D629E" w:rsidRPr="00250D83">
        <w:t xml:space="preserve">permet </w:t>
      </w:r>
      <w:r w:rsidR="00AB73FA" w:rsidRPr="00250D83">
        <w:t xml:space="preserve">aux chercheurs </w:t>
      </w:r>
      <w:r w:rsidR="002D1E0E" w:rsidRPr="00250D83">
        <w:t xml:space="preserve">d’élargir </w:t>
      </w:r>
      <w:r w:rsidR="007862EE" w:rsidRPr="00250D83">
        <w:t>les</w:t>
      </w:r>
      <w:r w:rsidR="005D629E" w:rsidRPr="00250D83">
        <w:t xml:space="preserve"> possibilités </w:t>
      </w:r>
      <w:r w:rsidR="002D1E0E" w:rsidRPr="00250D83">
        <w:t xml:space="preserve">et </w:t>
      </w:r>
      <w:r w:rsidR="007862EE" w:rsidRPr="00250D83">
        <w:t xml:space="preserve">de </w:t>
      </w:r>
      <w:r w:rsidR="002D1E0E" w:rsidRPr="00250D83">
        <w:t>penser autrement</w:t>
      </w:r>
      <w:r w:rsidR="00AB73FA" w:rsidRPr="00250D83">
        <w:t>.</w:t>
      </w:r>
      <w:r w:rsidR="002D1E0E" w:rsidRPr="00250D83">
        <w:t xml:space="preserve"> Dans cette analogie il existe donc une connexion </w:t>
      </w:r>
      <w:r w:rsidR="003922FA" w:rsidRPr="00250D83">
        <w:lastRenderedPageBreak/>
        <w:t>apparente qui lie la recherche artistique et scientifique, et paradoxalement une différence et une certaine complémentarité au point de vue méthodologique qu’il faudrait prendre en considération lorsque la recherche artistique est le sujet de discussion.</w:t>
      </w:r>
    </w:p>
    <w:p w14:paraId="0B569B6E" w14:textId="721CBB47" w:rsidR="002D7D75" w:rsidRPr="00C84814" w:rsidRDefault="003922FA" w:rsidP="003922FA">
      <w:pPr>
        <w:pStyle w:val="Default"/>
        <w:rPr>
          <w:rFonts w:eastAsia="Baskerville"/>
        </w:rPr>
      </w:pPr>
      <w:r>
        <w:t>D</w:t>
      </w:r>
      <w:r w:rsidRPr="00C84814">
        <w:t>ans un projet de composition</w:t>
      </w:r>
      <w:r>
        <w:t>,</w:t>
      </w:r>
      <w:r w:rsidRPr="00C84814">
        <w:t xml:space="preserve"> </w:t>
      </w:r>
      <w:r>
        <w:t xml:space="preserve">la recherche </w:t>
      </w:r>
      <w:r w:rsidRPr="00C84814">
        <w:t xml:space="preserve">ne garantit pas la réussite </w:t>
      </w:r>
      <w:r>
        <w:t>ni</w:t>
      </w:r>
      <w:r w:rsidRPr="00C84814">
        <w:t xml:space="preserve"> la qualité artistique de l’œuvre composée. </w:t>
      </w:r>
      <w:r>
        <w:t>Au même titre,</w:t>
      </w:r>
      <w:r w:rsidRPr="00C84814">
        <w:t xml:space="preserve"> si l’on suppose que l’étape pré-composition</w:t>
      </w:r>
      <w:r>
        <w:t>nelle</w:t>
      </w:r>
      <w:r w:rsidRPr="00C84814">
        <w:t xml:space="preserve"> </w:t>
      </w:r>
      <w:r>
        <w:t>(</w:t>
      </w:r>
      <w:r w:rsidRPr="00C84814">
        <w:t>par exemple le travail effectué pour générer le matériau, le système de hauteur, la structure rythmique</w:t>
      </w:r>
      <w:r>
        <w:t>)</w:t>
      </w:r>
      <w:r w:rsidRPr="00C84814">
        <w:t xml:space="preserve"> </w:t>
      </w:r>
      <w:r>
        <w:t>peut être</w:t>
      </w:r>
      <w:r w:rsidRPr="00C84814">
        <w:t xml:space="preserve"> considérée comme </w:t>
      </w:r>
      <w:r>
        <w:t xml:space="preserve">le lieu d’une </w:t>
      </w:r>
      <w:r w:rsidRPr="00C84814">
        <w:t xml:space="preserve">recherche, en aucun cas la qualité artistique de la pièce composée </w:t>
      </w:r>
      <w:r>
        <w:t>à partir de</w:t>
      </w:r>
      <w:r w:rsidRPr="00C84814">
        <w:t xml:space="preserve"> ce matériau ne valide le bien-fondé de la recherche effectuée</w:t>
      </w:r>
      <w:r w:rsidR="002D7D75" w:rsidRPr="00C84814">
        <w:t>.</w:t>
      </w:r>
    </w:p>
    <w:p w14:paraId="149584E2" w14:textId="0591676A" w:rsidR="002D7D75" w:rsidRPr="00C94EDC" w:rsidRDefault="003922FA" w:rsidP="00C94EDC">
      <w:pPr>
        <w:pStyle w:val="Default"/>
        <w:rPr>
          <w:rFonts w:eastAsia="Baskerville"/>
        </w:rPr>
      </w:pPr>
      <w:r w:rsidRPr="0092376E">
        <w:rPr>
          <w:shd w:val="clear" w:color="auto" w:fill="FFFFFF"/>
        </w:rPr>
        <w:t xml:space="preserve">La </w:t>
      </w:r>
      <w:r>
        <w:rPr>
          <w:shd w:val="clear" w:color="auto" w:fill="FFFFFF"/>
        </w:rPr>
        <w:t xml:space="preserve">dimension prospective </w:t>
      </w:r>
      <w:r w:rsidRPr="0092376E">
        <w:rPr>
          <w:shd w:val="clear" w:color="auto" w:fill="FFFFFF"/>
        </w:rPr>
        <w:t xml:space="preserve">peut </w:t>
      </w:r>
      <w:r>
        <w:rPr>
          <w:shd w:val="clear" w:color="auto" w:fill="FFFFFF"/>
        </w:rPr>
        <w:t xml:space="preserve">aussi </w:t>
      </w:r>
      <w:r w:rsidRPr="0092376E">
        <w:rPr>
          <w:shd w:val="clear" w:color="auto" w:fill="FFFFFF"/>
        </w:rPr>
        <w:t xml:space="preserve">se manifester dans la note d’intention que le compositeur est </w:t>
      </w:r>
      <w:r>
        <w:rPr>
          <w:shd w:val="clear" w:color="auto" w:fill="FFFFFF"/>
        </w:rPr>
        <w:t xml:space="preserve">amené à rédiger </w:t>
      </w:r>
      <w:r w:rsidRPr="0092376E">
        <w:rPr>
          <w:shd w:val="clear" w:color="auto" w:fill="FFFFFF"/>
        </w:rPr>
        <w:t xml:space="preserve">pour justifier une subvention. </w:t>
      </w:r>
      <w:r>
        <w:rPr>
          <w:shd w:val="clear" w:color="auto" w:fill="FFFFFF"/>
        </w:rPr>
        <w:t>En effet, i</w:t>
      </w:r>
      <w:r w:rsidRPr="0092376E">
        <w:rPr>
          <w:shd w:val="clear" w:color="auto" w:fill="FFFFFF"/>
        </w:rPr>
        <w:t xml:space="preserve">l est devenu de plus en plus fréquent que les institutions et les structures exigent </w:t>
      </w:r>
      <w:r>
        <w:rPr>
          <w:shd w:val="clear" w:color="auto" w:fill="FFFFFF"/>
        </w:rPr>
        <w:t>des compositeurs un texte présentant leurs</w:t>
      </w:r>
      <w:r w:rsidRPr="0092376E">
        <w:rPr>
          <w:shd w:val="clear" w:color="auto" w:fill="FFFFFF"/>
        </w:rPr>
        <w:t xml:space="preserve"> projets de composition, </w:t>
      </w:r>
      <w:r>
        <w:rPr>
          <w:shd w:val="clear" w:color="auto" w:fill="FFFFFF"/>
        </w:rPr>
        <w:t xml:space="preserve">texte </w:t>
      </w:r>
      <w:r w:rsidRPr="0092376E">
        <w:rPr>
          <w:shd w:val="clear" w:color="auto" w:fill="FFFFFF"/>
        </w:rPr>
        <w:t xml:space="preserve">parfois </w:t>
      </w:r>
      <w:r>
        <w:rPr>
          <w:shd w:val="clear" w:color="auto" w:fill="FFFFFF"/>
        </w:rPr>
        <w:t xml:space="preserve">de </w:t>
      </w:r>
      <w:r w:rsidRPr="0092376E">
        <w:rPr>
          <w:shd w:val="clear" w:color="auto" w:fill="FFFFFF"/>
        </w:rPr>
        <w:t>plusieurs pages</w:t>
      </w:r>
      <w:r>
        <w:rPr>
          <w:shd w:val="clear" w:color="auto" w:fill="FFFFFF"/>
        </w:rPr>
        <w:t>,</w:t>
      </w:r>
      <w:r w:rsidRPr="0092376E">
        <w:rPr>
          <w:shd w:val="clear" w:color="auto" w:fill="FFFFFF"/>
        </w:rPr>
        <w:t xml:space="preserve"> pour accorder une subvention. Plus le projet est en accord avec le concept et </w:t>
      </w:r>
      <w:r>
        <w:rPr>
          <w:shd w:val="clear" w:color="auto" w:fill="FFFFFF"/>
        </w:rPr>
        <w:t xml:space="preserve">les </w:t>
      </w:r>
      <w:r w:rsidRPr="0092376E">
        <w:rPr>
          <w:shd w:val="clear" w:color="auto" w:fill="FFFFFF"/>
        </w:rPr>
        <w:t>technologies dans l’ère du temps</w:t>
      </w:r>
      <w:r>
        <w:rPr>
          <w:shd w:val="clear" w:color="auto" w:fill="FFFFFF"/>
        </w:rPr>
        <w:t xml:space="preserve"> – </w:t>
      </w:r>
      <w:r w:rsidRPr="0092376E">
        <w:rPr>
          <w:shd w:val="clear" w:color="auto" w:fill="FFFFFF"/>
        </w:rPr>
        <w:t xml:space="preserve">à titre d’exemple </w:t>
      </w:r>
      <w:r>
        <w:rPr>
          <w:shd w:val="clear" w:color="auto" w:fill="FFFFFF"/>
        </w:rPr>
        <w:t xml:space="preserve">ces temps-ci : </w:t>
      </w:r>
      <w:r w:rsidRPr="0092376E">
        <w:rPr>
          <w:shd w:val="clear" w:color="auto" w:fill="FFFFFF"/>
        </w:rPr>
        <w:t>l’éc</w:t>
      </w:r>
      <w:r>
        <w:rPr>
          <w:shd w:val="clear" w:color="auto" w:fill="FFFFFF"/>
        </w:rPr>
        <w:t>ologie</w:t>
      </w:r>
      <w:r w:rsidRPr="0092376E">
        <w:rPr>
          <w:shd w:val="clear" w:color="auto" w:fill="FFFFFF"/>
        </w:rPr>
        <w:t xml:space="preserve">, la réalité </w:t>
      </w:r>
      <w:r>
        <w:rPr>
          <w:shd w:val="clear" w:color="auto" w:fill="FFFFFF"/>
        </w:rPr>
        <w:t>virtuelle</w:t>
      </w:r>
      <w:r w:rsidRPr="0092376E">
        <w:rPr>
          <w:shd w:val="clear" w:color="auto" w:fill="FFFFFF"/>
        </w:rPr>
        <w:t>, le tourisme participatif, l</w:t>
      </w:r>
      <w:r>
        <w:rPr>
          <w:shd w:val="clear" w:color="auto" w:fill="FFFFFF"/>
        </w:rPr>
        <w:t xml:space="preserve">e développement durable – </w:t>
      </w:r>
      <w:r w:rsidRPr="0092376E">
        <w:rPr>
          <w:shd w:val="clear" w:color="auto" w:fill="FFFFFF"/>
        </w:rPr>
        <w:t xml:space="preserve">plus il a </w:t>
      </w:r>
      <w:r>
        <w:rPr>
          <w:shd w:val="clear" w:color="auto" w:fill="FFFFFF"/>
        </w:rPr>
        <w:t>de</w:t>
      </w:r>
      <w:r w:rsidRPr="0092376E">
        <w:rPr>
          <w:shd w:val="clear" w:color="auto" w:fill="FFFFFF"/>
        </w:rPr>
        <w:t xml:space="preserve"> chance</w:t>
      </w:r>
      <w:r>
        <w:rPr>
          <w:shd w:val="clear" w:color="auto" w:fill="FFFFFF"/>
        </w:rPr>
        <w:t>s</w:t>
      </w:r>
      <w:r w:rsidRPr="0092376E">
        <w:rPr>
          <w:shd w:val="clear" w:color="auto" w:fill="FFFFFF"/>
        </w:rPr>
        <w:t xml:space="preserve"> d’être retenu. Mais ces concepts ne sont que des éléments périphériques </w:t>
      </w:r>
      <w:r>
        <w:rPr>
          <w:shd w:val="clear" w:color="auto" w:fill="FFFFFF"/>
        </w:rPr>
        <w:t>de</w:t>
      </w:r>
      <w:r w:rsidRPr="0092376E">
        <w:rPr>
          <w:shd w:val="clear" w:color="auto" w:fill="FFFFFF"/>
        </w:rPr>
        <w:t xml:space="preserve"> l’œuvre</w:t>
      </w:r>
      <w:r>
        <w:rPr>
          <w:shd w:val="clear" w:color="auto" w:fill="FFFFFF"/>
        </w:rPr>
        <w:t>,</w:t>
      </w:r>
      <w:r w:rsidRPr="0092376E">
        <w:rPr>
          <w:shd w:val="clear" w:color="auto" w:fill="FFFFFF"/>
        </w:rPr>
        <w:t xml:space="preserve"> et </w:t>
      </w:r>
      <w:r>
        <w:rPr>
          <w:shd w:val="clear" w:color="auto" w:fill="FFFFFF"/>
        </w:rPr>
        <w:t xml:space="preserve">très </w:t>
      </w:r>
      <w:r w:rsidRPr="0092376E">
        <w:rPr>
          <w:shd w:val="clear" w:color="auto" w:fill="FFFFFF"/>
        </w:rPr>
        <w:t xml:space="preserve">souvent le compositeur ne les évoque que pour obtenir </w:t>
      </w:r>
      <w:r>
        <w:rPr>
          <w:shd w:val="clear" w:color="auto" w:fill="FFFFFF"/>
        </w:rPr>
        <w:t>d</w:t>
      </w:r>
      <w:r w:rsidRPr="0092376E">
        <w:rPr>
          <w:shd w:val="clear" w:color="auto" w:fill="FFFFFF"/>
        </w:rPr>
        <w:t>e</w:t>
      </w:r>
      <w:r>
        <w:rPr>
          <w:shd w:val="clear" w:color="auto" w:fill="FFFFFF"/>
        </w:rPr>
        <w:t>s</w:t>
      </w:r>
      <w:r w:rsidRPr="0092376E">
        <w:rPr>
          <w:shd w:val="clear" w:color="auto" w:fill="FFFFFF"/>
        </w:rPr>
        <w:t xml:space="preserve"> fond</w:t>
      </w:r>
      <w:r>
        <w:rPr>
          <w:shd w:val="clear" w:color="auto" w:fill="FFFFFF"/>
        </w:rPr>
        <w:t>s.</w:t>
      </w:r>
      <w:r w:rsidRPr="0092376E">
        <w:rPr>
          <w:shd w:val="clear" w:color="auto" w:fill="FFFFFF"/>
        </w:rPr>
        <w:t xml:space="preserve"> </w:t>
      </w:r>
      <w:r>
        <w:rPr>
          <w:shd w:val="clear" w:color="auto" w:fill="FFFFFF"/>
        </w:rPr>
        <w:t>A</w:t>
      </w:r>
      <w:r w:rsidRPr="0092376E">
        <w:rPr>
          <w:shd w:val="clear" w:color="auto" w:fill="FFFFFF"/>
        </w:rPr>
        <w:t>u moment de la composition</w:t>
      </w:r>
      <w:r>
        <w:rPr>
          <w:shd w:val="clear" w:color="auto" w:fill="FFFFFF"/>
        </w:rPr>
        <w:t>,</w:t>
      </w:r>
      <w:r w:rsidRPr="0092376E">
        <w:rPr>
          <w:shd w:val="clear" w:color="auto" w:fill="FFFFFF"/>
        </w:rPr>
        <w:t xml:space="preserve"> l’idée musicale</w:t>
      </w:r>
      <w:r>
        <w:rPr>
          <w:shd w:val="clear" w:color="auto" w:fill="FFFFFF"/>
        </w:rPr>
        <w:t xml:space="preserve"> semble </w:t>
      </w:r>
      <w:r w:rsidRPr="0092376E">
        <w:rPr>
          <w:shd w:val="clear" w:color="auto" w:fill="FFFFFF"/>
        </w:rPr>
        <w:t>prend</w:t>
      </w:r>
      <w:r>
        <w:rPr>
          <w:shd w:val="clear" w:color="auto" w:fill="FFFFFF"/>
        </w:rPr>
        <w:t>re</w:t>
      </w:r>
      <w:r w:rsidRPr="0092376E">
        <w:rPr>
          <w:shd w:val="clear" w:color="auto" w:fill="FFFFFF"/>
        </w:rPr>
        <w:t xml:space="preserve"> </w:t>
      </w:r>
      <w:r>
        <w:rPr>
          <w:shd w:val="clear" w:color="auto" w:fill="FFFFFF"/>
        </w:rPr>
        <w:t xml:space="preserve">le </w:t>
      </w:r>
      <w:r w:rsidRPr="0092376E">
        <w:rPr>
          <w:shd w:val="clear" w:color="auto" w:fill="FFFFFF"/>
        </w:rPr>
        <w:t xml:space="preserve">dessus et efface tous ces concepts. </w:t>
      </w:r>
      <w:r>
        <w:rPr>
          <w:shd w:val="clear" w:color="auto" w:fill="FFFFFF"/>
        </w:rPr>
        <w:t>Mais l’in</w:t>
      </w:r>
      <w:r w:rsidRPr="0092376E">
        <w:rPr>
          <w:shd w:val="clear" w:color="auto" w:fill="FFFFFF"/>
        </w:rPr>
        <w:t xml:space="preserve">congruité entre l’acte de composition et la manière </w:t>
      </w:r>
      <w:r>
        <w:rPr>
          <w:shd w:val="clear" w:color="auto" w:fill="FFFFFF"/>
        </w:rPr>
        <w:t xml:space="preserve">dont </w:t>
      </w:r>
      <w:r w:rsidRPr="0092376E">
        <w:rPr>
          <w:shd w:val="clear" w:color="auto" w:fill="FFFFFF"/>
        </w:rPr>
        <w:t xml:space="preserve">on exige </w:t>
      </w:r>
      <w:r>
        <w:rPr>
          <w:shd w:val="clear" w:color="auto" w:fill="FFFFFF"/>
        </w:rPr>
        <w:t>que le projet de composition soit</w:t>
      </w:r>
      <w:r w:rsidRPr="0092376E">
        <w:rPr>
          <w:shd w:val="clear" w:color="auto" w:fill="FFFFFF"/>
        </w:rPr>
        <w:t xml:space="preserve"> défini</w:t>
      </w:r>
      <w:r>
        <w:rPr>
          <w:shd w:val="clear" w:color="auto" w:fill="FFFFFF"/>
        </w:rPr>
        <w:t>,</w:t>
      </w:r>
      <w:r w:rsidRPr="0092376E">
        <w:rPr>
          <w:shd w:val="clear" w:color="auto" w:fill="FFFFFF"/>
        </w:rPr>
        <w:t xml:space="preserve"> devient de plus en plus assumée par les institutions, voire les artistes eux-mêmes. Ainsi </w:t>
      </w:r>
      <w:r>
        <w:rPr>
          <w:shd w:val="clear" w:color="auto" w:fill="FFFFFF"/>
        </w:rPr>
        <w:t>l’argumentaire de la demande de</w:t>
      </w:r>
      <w:r w:rsidRPr="0092376E">
        <w:rPr>
          <w:shd w:val="clear" w:color="auto" w:fill="FFFFFF"/>
        </w:rPr>
        <w:t xml:space="preserve"> subvention </w:t>
      </w:r>
      <w:r>
        <w:rPr>
          <w:shd w:val="clear" w:color="auto" w:fill="FFFFFF"/>
        </w:rPr>
        <w:t xml:space="preserve">tente de se présenter sous ses meilleurs aspects, pour tenter de se couler dans le moule des appels à projet, </w:t>
      </w:r>
      <w:r w:rsidRPr="0092376E">
        <w:rPr>
          <w:shd w:val="clear" w:color="auto" w:fill="FFFFFF"/>
        </w:rPr>
        <w:t xml:space="preserve">qui ne sont pas </w:t>
      </w:r>
      <w:r>
        <w:rPr>
          <w:shd w:val="clear" w:color="auto" w:fill="FFFFFF"/>
        </w:rPr>
        <w:t>nécessairement</w:t>
      </w:r>
      <w:r w:rsidRPr="0092376E">
        <w:rPr>
          <w:shd w:val="clear" w:color="auto" w:fill="FFFFFF"/>
        </w:rPr>
        <w:t xml:space="preserve"> rédigé</w:t>
      </w:r>
      <w:r>
        <w:rPr>
          <w:shd w:val="clear" w:color="auto" w:fill="FFFFFF"/>
        </w:rPr>
        <w:t>s</w:t>
      </w:r>
      <w:r w:rsidRPr="0092376E">
        <w:rPr>
          <w:shd w:val="clear" w:color="auto" w:fill="FFFFFF"/>
        </w:rPr>
        <w:t xml:space="preserve"> par </w:t>
      </w:r>
      <w:r>
        <w:rPr>
          <w:shd w:val="clear" w:color="auto" w:fill="FFFFFF"/>
        </w:rPr>
        <w:t>d</w:t>
      </w:r>
      <w:r w:rsidRPr="0092376E">
        <w:rPr>
          <w:shd w:val="clear" w:color="auto" w:fill="FFFFFF"/>
        </w:rPr>
        <w:t xml:space="preserve">es compositeurs compétents. Cela, comme John Croft </w:t>
      </w:r>
      <w:r>
        <w:rPr>
          <w:shd w:val="clear" w:color="auto" w:fill="FFFFFF"/>
        </w:rPr>
        <w:t>l’</w:t>
      </w:r>
      <w:r w:rsidRPr="0092376E">
        <w:rPr>
          <w:shd w:val="clear" w:color="auto" w:fill="FFFFFF"/>
        </w:rPr>
        <w:t>affirme dans son article</w:t>
      </w:r>
      <w:r>
        <w:rPr>
          <w:rStyle w:val="FootnoteReference"/>
          <w:shd w:val="clear" w:color="auto" w:fill="FFFFFF"/>
        </w:rPr>
        <w:footnoteReference w:id="18"/>
      </w:r>
      <w:r w:rsidRPr="0092376E">
        <w:rPr>
          <w:shd w:val="clear" w:color="auto" w:fill="FFFFFF"/>
        </w:rPr>
        <w:t>, a des effets néfastes sur les v</w:t>
      </w:r>
      <w:r>
        <w:rPr>
          <w:shd w:val="clear" w:color="auto" w:fill="FFFFFF"/>
        </w:rPr>
        <w:t>éritables</w:t>
      </w:r>
      <w:r w:rsidRPr="0092376E">
        <w:rPr>
          <w:shd w:val="clear" w:color="auto" w:fill="FFFFFF"/>
        </w:rPr>
        <w:t xml:space="preserve"> activités d</w:t>
      </w:r>
      <w:r>
        <w:rPr>
          <w:shd w:val="clear" w:color="auto" w:fill="FFFFFF"/>
        </w:rPr>
        <w:t>’expérimentation et d</w:t>
      </w:r>
      <w:r w:rsidRPr="0092376E">
        <w:rPr>
          <w:shd w:val="clear" w:color="auto" w:fill="FFFFFF"/>
        </w:rPr>
        <w:t>e recherche</w:t>
      </w:r>
      <w:r>
        <w:rPr>
          <w:shd w:val="clear" w:color="auto" w:fill="FFFFFF"/>
        </w:rPr>
        <w:t>,</w:t>
      </w:r>
      <w:r w:rsidRPr="0092376E">
        <w:rPr>
          <w:shd w:val="clear" w:color="auto" w:fill="FFFFFF"/>
        </w:rPr>
        <w:t xml:space="preserve"> et notamment sur la composition musicale qui a besoin à présent de justifier sa place dans les académies afin d’obtenir des subventions pour ce qu’elle fait comme activités périphériques. Il ajoute qu’« </w:t>
      </w:r>
      <w:r>
        <w:rPr>
          <w:shd w:val="clear" w:color="auto" w:fill="FFFFFF"/>
        </w:rPr>
        <w:t xml:space="preserve">ici </w:t>
      </w:r>
      <w:r w:rsidRPr="0092376E">
        <w:rPr>
          <w:shd w:val="clear" w:color="auto" w:fill="FFFFFF"/>
        </w:rPr>
        <w:t xml:space="preserve">il y a une distinction fondamentale </w:t>
      </w:r>
      <w:r>
        <w:rPr>
          <w:shd w:val="clear" w:color="auto" w:fill="FFFFFF"/>
        </w:rPr>
        <w:t>qui est mise en œuvre </w:t>
      </w:r>
      <w:r w:rsidRPr="0092376E">
        <w:rPr>
          <w:shd w:val="clear" w:color="auto" w:fill="FFFFFF"/>
        </w:rPr>
        <w:t xml:space="preserve">: la recherche </w:t>
      </w:r>
      <w:r w:rsidRPr="0092376E">
        <w:rPr>
          <w:i/>
          <w:iCs/>
          <w:shd w:val="clear" w:color="auto" w:fill="FFFFFF"/>
        </w:rPr>
        <w:t>décrit</w:t>
      </w:r>
      <w:r w:rsidRPr="0092376E">
        <w:rPr>
          <w:shd w:val="clear" w:color="auto" w:fill="FFFFFF"/>
        </w:rPr>
        <w:t xml:space="preserve"> le monde</w:t>
      </w:r>
      <w:r>
        <w:rPr>
          <w:shd w:val="clear" w:color="auto" w:fill="FFFFFF"/>
        </w:rPr>
        <w:t> </w:t>
      </w:r>
      <w:r w:rsidRPr="0092376E">
        <w:rPr>
          <w:shd w:val="clear" w:color="auto" w:fill="FFFFFF"/>
        </w:rPr>
        <w:t xml:space="preserve">; la composition </w:t>
      </w:r>
      <w:r w:rsidRPr="0092376E">
        <w:rPr>
          <w:i/>
          <w:iCs/>
          <w:shd w:val="clear" w:color="auto" w:fill="FFFFFF"/>
        </w:rPr>
        <w:t>ajoute quelque chose</w:t>
      </w:r>
      <w:r w:rsidRPr="0092376E">
        <w:rPr>
          <w:shd w:val="clear" w:color="auto" w:fill="FFFFFF"/>
        </w:rPr>
        <w:t xml:space="preserve"> au monde</w:t>
      </w:r>
      <w:r>
        <w:rPr>
          <w:rStyle w:val="FootnoteReference"/>
          <w:shd w:val="clear" w:color="auto" w:fill="FFFFFF"/>
        </w:rPr>
        <w:footnoteReference w:id="19"/>
      </w:r>
      <w:r w:rsidRPr="0092376E">
        <w:rPr>
          <w:shd w:val="clear" w:color="auto" w:fill="FFFFFF"/>
        </w:rPr>
        <w:t xml:space="preserve"> »</w:t>
      </w:r>
      <w:r>
        <w:rPr>
          <w:shd w:val="clear" w:color="auto" w:fill="FFFFFF"/>
        </w:rPr>
        <w:t xml:space="preserve"> [traduit par l’auteur]</w:t>
      </w:r>
      <w:r w:rsidR="002D7D75" w:rsidRPr="0092376E">
        <w:rPr>
          <w:shd w:val="clear" w:color="auto" w:fill="FFFFFF"/>
        </w:rPr>
        <w:t xml:space="preserve">. </w:t>
      </w:r>
      <w:r w:rsidRPr="0092376E">
        <w:rPr>
          <w:shd w:val="clear" w:color="auto" w:fill="FFFFFF"/>
        </w:rPr>
        <w:lastRenderedPageBreak/>
        <w:t>Ne sommes</w:t>
      </w:r>
      <w:r>
        <w:rPr>
          <w:shd w:val="clear" w:color="auto" w:fill="FFFFFF"/>
        </w:rPr>
        <w:t xml:space="preserve">-nous </w:t>
      </w:r>
      <w:r w:rsidRPr="0092376E">
        <w:rPr>
          <w:shd w:val="clear" w:color="auto" w:fill="FFFFFF"/>
        </w:rPr>
        <w:t xml:space="preserve">pas conscients de </w:t>
      </w:r>
      <w:r w:rsidRPr="00C94EDC">
        <w:t>cette distinction ou préférons nous entretenir un silence stratégique par rapport à ce fait</w:t>
      </w:r>
      <w:r>
        <w:t> </w:t>
      </w:r>
      <w:r w:rsidRPr="00C94EDC">
        <w:t>?</w:t>
      </w:r>
      <w:r w:rsidR="002D7D75" w:rsidRPr="00C94EDC">
        <w:t xml:space="preserve">  </w:t>
      </w:r>
    </w:p>
    <w:p w14:paraId="4717953D" w14:textId="67AC7E77" w:rsidR="007F1A55" w:rsidRPr="00C9082E" w:rsidRDefault="003922FA" w:rsidP="00C94EDC">
      <w:pPr>
        <w:pStyle w:val="Default"/>
        <w:rPr>
          <w:shd w:val="clear" w:color="auto" w:fill="FFFFFF"/>
        </w:rPr>
      </w:pPr>
      <w:r w:rsidRPr="00C94EDC">
        <w:t xml:space="preserve">Bien qu’il y ait quelques aspects communs entre les études de composition au conservatoire et celles du doctorat, elles ne partagent pas la même vocation. Pour mener cette thèse avec plus de clarté il </w:t>
      </w:r>
      <w:r>
        <w:t>a fallu</w:t>
      </w:r>
      <w:r w:rsidRPr="00C94EDC">
        <w:t xml:space="preserve"> donner une définition claire </w:t>
      </w:r>
      <w:r>
        <w:t>de ce que peut être une</w:t>
      </w:r>
      <w:r w:rsidRPr="00C94EDC">
        <w:t xml:space="preserve"> recherche musicale. La recherche musicale, à mes yeux, concerne les relations entre les moyens et les fins, ainsi que l’articulation entre la théorie et</w:t>
      </w:r>
      <w:r w:rsidRPr="0092376E">
        <w:rPr>
          <w:shd w:val="clear" w:color="auto" w:fill="FFFFFF"/>
        </w:rPr>
        <w:t xml:space="preserve"> la pratique. Dans </w:t>
      </w:r>
      <w:r>
        <w:rPr>
          <w:shd w:val="clear" w:color="auto" w:fill="FFFFFF"/>
        </w:rPr>
        <w:t>une thèse en composition, labélisée comme « Thèse recherche-création</w:t>
      </w:r>
      <w:r>
        <w:rPr>
          <w:rStyle w:val="FootnoteReference"/>
          <w:shd w:val="clear" w:color="auto" w:fill="FFFFFF"/>
        </w:rPr>
        <w:footnoteReference w:id="20"/>
      </w:r>
      <w:r>
        <w:rPr>
          <w:shd w:val="clear" w:color="auto" w:fill="FFFFFF"/>
        </w:rPr>
        <w:t xml:space="preserve"> »,</w:t>
      </w:r>
      <w:r w:rsidRPr="0092376E">
        <w:rPr>
          <w:shd w:val="clear" w:color="auto" w:fill="FFFFFF"/>
        </w:rPr>
        <w:t xml:space="preserve"> le </w:t>
      </w:r>
      <w:r>
        <w:rPr>
          <w:shd w:val="clear" w:color="auto" w:fill="FFFFFF"/>
        </w:rPr>
        <w:t xml:space="preserve">nouveau </w:t>
      </w:r>
      <w:r w:rsidRPr="0092376E">
        <w:rPr>
          <w:shd w:val="clear" w:color="auto" w:fill="FFFFFF"/>
        </w:rPr>
        <w:t xml:space="preserve">doctorant doit être muni d’une certaine expérience dans sa carrière afin qu’il puisse commencer, ou plutôt continuer </w:t>
      </w:r>
      <w:r>
        <w:rPr>
          <w:shd w:val="clear" w:color="auto" w:fill="FFFFFF"/>
        </w:rPr>
        <w:t>sous un</w:t>
      </w:r>
      <w:r w:rsidRPr="0092376E">
        <w:rPr>
          <w:shd w:val="clear" w:color="auto" w:fill="FFFFFF"/>
        </w:rPr>
        <w:t xml:space="preserve"> nouvel angle ses investigation</w:t>
      </w:r>
      <w:r>
        <w:rPr>
          <w:shd w:val="clear" w:color="auto" w:fill="FFFFFF"/>
        </w:rPr>
        <w:t>s</w:t>
      </w:r>
      <w:r w:rsidRPr="0092376E">
        <w:rPr>
          <w:shd w:val="clear" w:color="auto" w:fill="FFFFFF"/>
        </w:rPr>
        <w:t xml:space="preserve"> </w:t>
      </w:r>
      <w:r>
        <w:rPr>
          <w:shd w:val="clear" w:color="auto" w:fill="FFFFFF"/>
        </w:rPr>
        <w:t xml:space="preserve">– ce </w:t>
      </w:r>
      <w:r w:rsidRPr="0092376E">
        <w:rPr>
          <w:shd w:val="clear" w:color="auto" w:fill="FFFFFF"/>
        </w:rPr>
        <w:t xml:space="preserve">qui </w:t>
      </w:r>
      <w:r>
        <w:rPr>
          <w:shd w:val="clear" w:color="auto" w:fill="FFFFFF"/>
        </w:rPr>
        <w:t>se fera</w:t>
      </w:r>
      <w:r w:rsidRPr="0092376E">
        <w:rPr>
          <w:shd w:val="clear" w:color="auto" w:fill="FFFFFF"/>
        </w:rPr>
        <w:t xml:space="preserve"> par défaut </w:t>
      </w:r>
      <w:r w:rsidRPr="0092376E">
        <w:rPr>
          <w:i/>
          <w:iCs/>
          <w:shd w:val="clear" w:color="auto" w:fill="FFFFFF"/>
        </w:rPr>
        <w:t>a posteriori</w:t>
      </w:r>
      <w:r w:rsidRPr="0092376E">
        <w:rPr>
          <w:shd w:val="clear" w:color="auto" w:fill="FFFFFF"/>
        </w:rPr>
        <w:t xml:space="preserve"> car la recherche musicale </w:t>
      </w:r>
      <w:r>
        <w:rPr>
          <w:shd w:val="clear" w:color="auto" w:fill="FFFFFF"/>
        </w:rPr>
        <w:t>est une</w:t>
      </w:r>
      <w:r w:rsidRPr="0092376E">
        <w:rPr>
          <w:shd w:val="clear" w:color="auto" w:fill="FFFFFF"/>
        </w:rPr>
        <w:t xml:space="preserve"> forme de </w:t>
      </w:r>
      <w:r w:rsidRPr="00CE52E3">
        <w:rPr>
          <w:i/>
          <w:iCs/>
          <w:shd w:val="clear" w:color="auto" w:fill="FFFFFF"/>
        </w:rPr>
        <w:t>rétrospection</w:t>
      </w:r>
      <w:r w:rsidRPr="0092376E">
        <w:rPr>
          <w:shd w:val="clear" w:color="auto" w:fill="FFFFFF"/>
        </w:rPr>
        <w:t xml:space="preserve">. Il faut donc avoir un certain recul par rapport à son expérience afin de mener une recherche bien fondée qui ne repose pas </w:t>
      </w:r>
      <w:r>
        <w:rPr>
          <w:shd w:val="clear" w:color="auto" w:fill="FFFFFF"/>
        </w:rPr>
        <w:t>uniquement</w:t>
      </w:r>
      <w:r w:rsidRPr="0092376E">
        <w:rPr>
          <w:shd w:val="clear" w:color="auto" w:fill="FFFFFF"/>
        </w:rPr>
        <w:t xml:space="preserve"> sur des éléments secondaires, mais sur l’essence même de sa musique. </w:t>
      </w:r>
      <w:r>
        <w:rPr>
          <w:shd w:val="clear" w:color="auto" w:fill="FFFFFF"/>
        </w:rPr>
        <w:t>Dans cette constellation, parler</w:t>
      </w:r>
      <w:r w:rsidRPr="0092376E">
        <w:rPr>
          <w:shd w:val="clear" w:color="auto" w:fill="FFFFFF"/>
        </w:rPr>
        <w:t xml:space="preserve"> des technologies sans aborder la raison d’être et la nécessité artistique de son usage est </w:t>
      </w:r>
      <w:r>
        <w:rPr>
          <w:shd w:val="clear" w:color="auto" w:fill="FFFFFF"/>
        </w:rPr>
        <w:t>dénué</w:t>
      </w:r>
      <w:r w:rsidRPr="0092376E">
        <w:rPr>
          <w:shd w:val="clear" w:color="auto" w:fill="FFFFFF"/>
        </w:rPr>
        <w:t xml:space="preserve"> de pertinence. La technologie, comme Solomos et Picquet </w:t>
      </w:r>
      <w:r>
        <w:rPr>
          <w:shd w:val="clear" w:color="auto" w:fill="FFFFFF"/>
        </w:rPr>
        <w:t xml:space="preserve">le </w:t>
      </w:r>
      <w:r w:rsidRPr="0092376E">
        <w:rPr>
          <w:shd w:val="clear" w:color="auto" w:fill="FFFFFF"/>
        </w:rPr>
        <w:t>souligne</w:t>
      </w:r>
      <w:r>
        <w:rPr>
          <w:shd w:val="clear" w:color="auto" w:fill="FFFFFF"/>
        </w:rPr>
        <w:t>nt</w:t>
      </w:r>
      <w:r w:rsidRPr="0092376E">
        <w:rPr>
          <w:shd w:val="clear" w:color="auto" w:fill="FFFFFF"/>
        </w:rPr>
        <w:t>, se situe dans la sphère générale et possède un caractère universel, contrairement à la technique musicale qui est spécifique à la musique</w:t>
      </w:r>
      <w:r>
        <w:rPr>
          <w:rStyle w:val="FootnoteReference"/>
          <w:shd w:val="clear" w:color="auto" w:fill="FFFFFF"/>
        </w:rPr>
        <w:footnoteReference w:id="21"/>
      </w:r>
      <w:r w:rsidRPr="0092376E">
        <w:rPr>
          <w:shd w:val="clear" w:color="auto" w:fill="FFFFFF"/>
        </w:rPr>
        <w:t>.</w:t>
      </w:r>
      <w:r>
        <w:rPr>
          <w:shd w:val="clear" w:color="auto" w:fill="FFFFFF"/>
        </w:rPr>
        <w:t xml:space="preserve"> </w:t>
      </w:r>
      <w:r w:rsidRPr="0092376E">
        <w:rPr>
          <w:shd w:val="clear" w:color="auto" w:fill="FFFFFF"/>
        </w:rPr>
        <w:t xml:space="preserve">Si le discours analytique </w:t>
      </w:r>
      <w:r>
        <w:rPr>
          <w:shd w:val="clear" w:color="auto" w:fill="FFFFFF"/>
        </w:rPr>
        <w:t>s</w:t>
      </w:r>
      <w:r w:rsidRPr="0092376E">
        <w:rPr>
          <w:shd w:val="clear" w:color="auto" w:fill="FFFFFF"/>
        </w:rPr>
        <w:t>’arrête aux caractéristiques purement technologiques, il est préférable de donner la parole à des techniciens et ingénieurs qui connaissent mieux les enjeux techniques. Il en est de même pour les aspects extra-musicaux de la composition qui inspirent ou deviennent modèle</w:t>
      </w:r>
      <w:r>
        <w:rPr>
          <w:shd w:val="clear" w:color="auto" w:fill="FFFFFF"/>
        </w:rPr>
        <w:t>s</w:t>
      </w:r>
      <w:r w:rsidRPr="0092376E">
        <w:rPr>
          <w:shd w:val="clear" w:color="auto" w:fill="FFFFFF"/>
        </w:rPr>
        <w:t xml:space="preserve"> dans le processus de composition d’une œuvre, bien qu’ils soient souvent indispensables, ils restent périphériques à la composition elle-même</w:t>
      </w:r>
      <w:r w:rsidR="002D7D75" w:rsidRPr="0092376E">
        <w:rPr>
          <w:shd w:val="clear" w:color="auto" w:fill="FFFFFF"/>
        </w:rPr>
        <w:t>.</w:t>
      </w:r>
    </w:p>
    <w:p w14:paraId="6EC51568" w14:textId="664D9740" w:rsidR="007F1A55" w:rsidRPr="00601FB2" w:rsidRDefault="007F1A55" w:rsidP="00601FB2">
      <w:pPr>
        <w:pStyle w:val="Default"/>
      </w:pPr>
      <w:r w:rsidRPr="00601FB2">
        <w:t xml:space="preserve">Le compositeur d’aujourd’hui </w:t>
      </w:r>
      <w:r w:rsidR="008031DE">
        <w:t>éprouve</w:t>
      </w:r>
      <w:r w:rsidRPr="00601FB2">
        <w:t xml:space="preserve"> </w:t>
      </w:r>
      <w:r w:rsidR="008031DE">
        <w:t>avec</w:t>
      </w:r>
      <w:r w:rsidR="008031DE" w:rsidRPr="00601FB2">
        <w:t xml:space="preserve"> </w:t>
      </w:r>
      <w:r w:rsidRPr="00601FB2">
        <w:t xml:space="preserve">lucidité </w:t>
      </w:r>
      <w:r w:rsidR="008031DE">
        <w:t>son engagement</w:t>
      </w:r>
      <w:r w:rsidR="008031DE" w:rsidRPr="00601FB2">
        <w:t xml:space="preserve"> </w:t>
      </w:r>
      <w:r w:rsidRPr="00601FB2">
        <w:t xml:space="preserve">dans </w:t>
      </w:r>
      <w:r w:rsidR="008031DE">
        <w:t>ce qu’on appelle un peu p</w:t>
      </w:r>
      <w:r w:rsidR="006763FC">
        <w:t>a</w:t>
      </w:r>
      <w:r w:rsidR="008031DE">
        <w:t xml:space="preserve">r défaut la </w:t>
      </w:r>
      <w:r w:rsidRPr="006763FC">
        <w:rPr>
          <w:i/>
          <w:iCs/>
        </w:rPr>
        <w:t>musique contemporaine</w:t>
      </w:r>
      <w:r w:rsidRPr="00601FB2">
        <w:t xml:space="preserve"> et ce en dépit de ce qu’Adorno appelle « le déclin du goût musical</w:t>
      </w:r>
      <w:r w:rsidR="00F130F0" w:rsidRPr="0065121C">
        <w:rPr>
          <w:rStyle w:val="FootnoteReference"/>
        </w:rPr>
        <w:footnoteReference w:id="22"/>
      </w:r>
      <w:r w:rsidRPr="00601FB2">
        <w:t xml:space="preserve"> ». Éric Denut n’hésite pas à considérer la composition comme l’« art modèle d’inventivité […] dans une société travaillée de l’intérieur par un désaveu de ces valeurs </w:t>
      </w:r>
      <w:r w:rsidRPr="00601FB2">
        <w:lastRenderedPageBreak/>
        <w:t>au profit de la seul jouissance des biens</w:t>
      </w:r>
      <w:r w:rsidR="008031DE" w:rsidRPr="0065121C">
        <w:rPr>
          <w:rStyle w:val="FootnoteReference"/>
        </w:rPr>
        <w:footnoteReference w:id="23"/>
      </w:r>
      <w:r w:rsidR="008031DE">
        <w:t xml:space="preserve"> </w:t>
      </w:r>
      <w:r w:rsidRPr="00601FB2">
        <w:t xml:space="preserve">». </w:t>
      </w:r>
      <w:r w:rsidR="008031DE">
        <w:t xml:space="preserve">Les industries créatives et culturelles peuvent être aujourd’hui considérées sous l’angle de leur soumission aux lois du marché. </w:t>
      </w:r>
      <w:r w:rsidRPr="00601FB2">
        <w:t xml:space="preserve">Dans </w:t>
      </w:r>
      <w:r w:rsidR="008031DE">
        <w:t>notre</w:t>
      </w:r>
      <w:r w:rsidR="008031DE" w:rsidRPr="00601FB2">
        <w:t xml:space="preserve"> </w:t>
      </w:r>
      <w:r w:rsidRPr="00601FB2">
        <w:t xml:space="preserve">société de consommation le temps est un </w:t>
      </w:r>
      <w:r w:rsidR="008031DE">
        <w:t>bien</w:t>
      </w:r>
      <w:r w:rsidR="008031DE" w:rsidRPr="00601FB2">
        <w:t xml:space="preserve"> </w:t>
      </w:r>
      <w:r w:rsidRPr="00601FB2">
        <w:t>précieux</w:t>
      </w:r>
      <w:r w:rsidR="008031DE">
        <w:t>, en lien direct avec l</w:t>
      </w:r>
      <w:r w:rsidRPr="00601FB2">
        <w:t>a rentabilité économique</w:t>
      </w:r>
      <w:r w:rsidR="00513140">
        <w:t>.</w:t>
      </w:r>
      <w:r w:rsidRPr="00601FB2">
        <w:t xml:space="preserve"> Le </w:t>
      </w:r>
      <w:r w:rsidR="00513140">
        <w:t>profit</w:t>
      </w:r>
      <w:r w:rsidR="00513140" w:rsidRPr="00601FB2">
        <w:t xml:space="preserve"> </w:t>
      </w:r>
      <w:r w:rsidRPr="00601FB2">
        <w:t xml:space="preserve">suppose de canaliser le désir des individus et </w:t>
      </w:r>
      <w:r w:rsidR="00513140">
        <w:t>de favoriser un accès direct vers les biens économiques.</w:t>
      </w:r>
      <w:r w:rsidR="00513140" w:rsidRPr="00601FB2">
        <w:t xml:space="preserve"> </w:t>
      </w:r>
      <w:r w:rsidRPr="00601FB2">
        <w:t xml:space="preserve">L’industrie de la musique </w:t>
      </w:r>
      <w:r w:rsidR="00513140">
        <w:t>n’</w:t>
      </w:r>
      <w:r w:rsidR="00681BB7">
        <w:t>échappe</w:t>
      </w:r>
      <w:r w:rsidR="00513140">
        <w:t xml:space="preserve"> pas à cette tension de son économie, « démocratisée » </w:t>
      </w:r>
      <w:r w:rsidRPr="00601FB2">
        <w:t xml:space="preserve">grâce </w:t>
      </w:r>
      <w:r w:rsidR="00513140">
        <w:t>à sa transition digitale et son portage sur les plateformes de téléchargement. Ainsi l</w:t>
      </w:r>
      <w:r w:rsidRPr="00601FB2">
        <w:t xml:space="preserve">a société </w:t>
      </w:r>
      <w:r w:rsidR="00513140">
        <w:t xml:space="preserve">propose, comme dans </w:t>
      </w:r>
      <w:r w:rsidR="00513140">
        <w:rPr>
          <w:i/>
          <w:iCs/>
        </w:rPr>
        <w:t xml:space="preserve">Le caractère </w:t>
      </w:r>
      <w:r w:rsidR="00CD3B4A">
        <w:rPr>
          <w:i/>
          <w:iCs/>
        </w:rPr>
        <w:t>f</w:t>
      </w:r>
      <w:r w:rsidR="00513140">
        <w:rPr>
          <w:i/>
          <w:iCs/>
        </w:rPr>
        <w:t>étiche de la musique</w:t>
      </w:r>
      <w:r w:rsidR="00513140">
        <w:t xml:space="preserve"> d’Adorno, </w:t>
      </w:r>
      <w:r w:rsidRPr="00601FB2">
        <w:t xml:space="preserve">de consommer une musique facile d’accès. C’est dans </w:t>
      </w:r>
      <w:r w:rsidR="00513140">
        <w:t>un</w:t>
      </w:r>
      <w:r w:rsidR="00513140" w:rsidRPr="00601FB2">
        <w:t xml:space="preserve"> </w:t>
      </w:r>
      <w:r w:rsidRPr="00601FB2">
        <w:t xml:space="preserve">contexte </w:t>
      </w:r>
      <w:r w:rsidR="00513140">
        <w:t xml:space="preserve">critique, voire politique </w:t>
      </w:r>
      <w:r w:rsidRPr="00601FB2">
        <w:t>que le travail du compositeur de la musique dite contemporaine mérite d’être défendu et valorisé pour ses intérêts humanistes. L</w:t>
      </w:r>
      <w:r w:rsidR="00773013">
        <w:t>a préservation de l</w:t>
      </w:r>
      <w:r w:rsidRPr="00601FB2">
        <w:t>’existence de cet art est donc une urgence.</w:t>
      </w:r>
    </w:p>
    <w:p w14:paraId="19D3253A" w14:textId="77777777" w:rsidR="002D7D75" w:rsidRDefault="002D7D75" w:rsidP="00250D83">
      <w:pPr>
        <w:pStyle w:val="Heading2"/>
        <w:numPr>
          <w:ilvl w:val="0"/>
          <w:numId w:val="0"/>
        </w:numPr>
        <w:ind w:left="1134" w:hanging="567"/>
        <w:rPr>
          <w:rFonts w:eastAsia="Arial Unicode MS"/>
        </w:rPr>
      </w:pPr>
      <w:bookmarkStart w:id="6" w:name="_Toc12"/>
      <w:bookmarkStart w:id="7" w:name="_Toc104438664"/>
      <w:bookmarkStart w:id="8" w:name="_Toc121091810"/>
      <w:r w:rsidRPr="00573F8F">
        <w:rPr>
          <w:rFonts w:eastAsia="Arial Unicode MS"/>
        </w:rPr>
        <w:t>L’innovation numérique et la composition</w:t>
      </w:r>
      <w:bookmarkEnd w:id="6"/>
      <w:bookmarkEnd w:id="7"/>
      <w:bookmarkEnd w:id="8"/>
    </w:p>
    <w:p w14:paraId="26C33D5A" w14:textId="04CAA711" w:rsidR="00DC21CA" w:rsidRDefault="002D7D75" w:rsidP="0065121C">
      <w:pPr>
        <w:pStyle w:val="Default"/>
      </w:pPr>
      <w:r w:rsidRPr="0065121C">
        <w:t xml:space="preserve">Du chef d’état au front militaire en pleine guerre qui communique son discours avec son smartphone, du livreur d’Amazon ou chauffeur d’Uber téléguidé par un algorithme, du pilote qui bombarde des civils circulant </w:t>
      </w:r>
      <w:r w:rsidR="00CD3B4A">
        <w:t xml:space="preserve">dans </w:t>
      </w:r>
      <w:r w:rsidRPr="0065121C">
        <w:t xml:space="preserve">les rues d’une ville située des milliers kilomètres plus loin sans voir de près les dégâts de son acte, des influenceurs des réseaux sociaux qui passent 14 heures par jours à « </w:t>
      </w:r>
      <w:r w:rsidR="00CD3B4A">
        <w:t>créer du contenu</w:t>
      </w:r>
      <w:r w:rsidR="00CD3B4A" w:rsidRPr="0065121C">
        <w:t xml:space="preserve"> </w:t>
      </w:r>
      <w:r w:rsidRPr="0065121C">
        <w:t xml:space="preserve">» </w:t>
      </w:r>
      <w:r w:rsidR="00CD3B4A">
        <w:t xml:space="preserve">pour </w:t>
      </w:r>
      <w:r w:rsidRPr="0065121C">
        <w:t xml:space="preserve">leur suiveurs, jusqu’au compositeur qui ne s’exprime que par le biais des dernières technologies musicales, nous sommes tous immergés en permanence dans </w:t>
      </w:r>
      <w:r w:rsidR="00CD3B4A" w:rsidRPr="0065121C">
        <w:t>l</w:t>
      </w:r>
      <w:r w:rsidR="00CD3B4A">
        <w:t>e</w:t>
      </w:r>
      <w:r w:rsidR="00CD3B4A" w:rsidRPr="0065121C">
        <w:t xml:space="preserve"> </w:t>
      </w:r>
      <w:r w:rsidRPr="0065121C">
        <w:t xml:space="preserve">même nuage technologique. Il </w:t>
      </w:r>
      <w:r w:rsidR="006C4526">
        <w:t>ne semble</w:t>
      </w:r>
      <w:r w:rsidRPr="0065121C">
        <w:t xml:space="preserve"> pas </w:t>
      </w:r>
      <w:r w:rsidR="006C4526">
        <w:t xml:space="preserve">y avoir </w:t>
      </w:r>
      <w:r w:rsidRPr="0065121C">
        <w:t>d’échappatoire.</w:t>
      </w:r>
    </w:p>
    <w:p w14:paraId="1F6E4687" w14:textId="4603C3EC" w:rsidR="00C8420D" w:rsidRDefault="00F37927" w:rsidP="00DC21CA">
      <w:pPr>
        <w:pStyle w:val="Default"/>
        <w:rPr>
          <w:color w:val="212528"/>
          <w:szCs w:val="24"/>
          <w:shd w:val="clear" w:color="auto" w:fill="FFFFFF"/>
        </w:rPr>
      </w:pPr>
      <w:r>
        <w:t xml:space="preserve">Aux yeux de Mikaël Faujour, </w:t>
      </w:r>
      <w:r w:rsidRPr="0065121C">
        <w:t xml:space="preserve">la destruction des milieux naturels </w:t>
      </w:r>
      <w:r>
        <w:t>est une d</w:t>
      </w:r>
      <w:r w:rsidRPr="0065121C">
        <w:t>es conséquen</w:t>
      </w:r>
      <w:r>
        <w:t>ces</w:t>
      </w:r>
      <w:r w:rsidRPr="0065121C">
        <w:t xml:space="preserve"> de cet état de fait</w:t>
      </w:r>
      <w:r w:rsidRPr="0065121C">
        <w:rPr>
          <w:rFonts w:ascii="Garamond" w:eastAsia="Baskerville" w:hAnsi="Garamond"/>
          <w:sz w:val="20"/>
          <w:vertAlign w:val="superscript"/>
        </w:rPr>
        <w:footnoteReference w:id="24"/>
      </w:r>
      <w:r w:rsidRPr="0065121C">
        <w:t>.</w:t>
      </w:r>
      <w:r>
        <w:t xml:space="preserve"> </w:t>
      </w:r>
      <w:r w:rsidRPr="002A612D">
        <w:t xml:space="preserve">Interrogeons-nous donc du point de vue éthique, </w:t>
      </w:r>
      <w:r>
        <w:t xml:space="preserve">sur </w:t>
      </w:r>
      <w:r w:rsidRPr="002A612D">
        <w:t>le rapport qu’entretien</w:t>
      </w:r>
      <w:r>
        <w:t>nen</w:t>
      </w:r>
      <w:r w:rsidRPr="002A612D">
        <w:t>t musique et technologie. Comme tout progrès technique et technologique, depuis la Révolution industrielle, les apports de l’innovation numérique, donne</w:t>
      </w:r>
      <w:r>
        <w:t>nt</w:t>
      </w:r>
      <w:r w:rsidRPr="002A612D">
        <w:t xml:space="preserve"> lieu à une réflexion sur ses effets ét</w:t>
      </w:r>
      <w:r>
        <w:t>h</w:t>
      </w:r>
      <w:r w:rsidRPr="002A612D">
        <w:t>iques parfois dramatiques.</w:t>
      </w:r>
      <w:r>
        <w:t xml:space="preserve"> </w:t>
      </w:r>
      <w:r w:rsidRPr="00C9082E">
        <w:rPr>
          <w:color w:val="212528"/>
          <w:szCs w:val="24"/>
          <w:shd w:val="clear" w:color="auto" w:fill="FFFFFF"/>
        </w:rPr>
        <w:t>Pour amorcer cette réflexion</w:t>
      </w:r>
      <w:r>
        <w:rPr>
          <w:color w:val="212528"/>
          <w:szCs w:val="24"/>
          <w:shd w:val="clear" w:color="auto" w:fill="FFFFFF"/>
        </w:rPr>
        <w:t>,</w:t>
      </w:r>
      <w:r w:rsidRPr="00C9082E">
        <w:rPr>
          <w:color w:val="212528"/>
          <w:szCs w:val="24"/>
          <w:shd w:val="clear" w:color="auto" w:fill="FFFFFF"/>
        </w:rPr>
        <w:t xml:space="preserve"> il suffit de se </w:t>
      </w:r>
      <w:r w:rsidRPr="00C9082E">
        <w:rPr>
          <w:color w:val="212528"/>
          <w:szCs w:val="24"/>
          <w:shd w:val="clear" w:color="auto" w:fill="FFFFFF"/>
        </w:rPr>
        <w:lastRenderedPageBreak/>
        <w:t>référer à l’énoncé du penseur Jacques Ellul qui considère que « l’art moderne est devenu un épiphénomène [de la technologie]</w:t>
      </w:r>
      <w:r>
        <w:rPr>
          <w:rStyle w:val="FootnoteReference"/>
          <w:color w:val="212528"/>
          <w:szCs w:val="24"/>
          <w:shd w:val="clear" w:color="auto" w:fill="FFFFFF"/>
        </w:rPr>
        <w:footnoteReference w:id="25"/>
      </w:r>
      <w:r w:rsidRPr="00C9082E">
        <w:rPr>
          <w:color w:val="212528"/>
          <w:szCs w:val="24"/>
          <w:shd w:val="clear" w:color="auto" w:fill="FFFFFF"/>
        </w:rPr>
        <w:t xml:space="preserve"> »</w:t>
      </w:r>
      <w:r>
        <w:rPr>
          <w:color w:val="212528"/>
          <w:szCs w:val="24"/>
          <w:shd w:val="clear" w:color="auto" w:fill="FFFFFF"/>
        </w:rPr>
        <w:t>.</w:t>
      </w:r>
      <w:r w:rsidRPr="00C9082E">
        <w:rPr>
          <w:color w:val="212528"/>
          <w:szCs w:val="24"/>
          <w:shd w:val="clear" w:color="auto" w:fill="FFFFFF"/>
        </w:rPr>
        <w:t xml:space="preserve"> Mais</w:t>
      </w:r>
      <w:r>
        <w:rPr>
          <w:color w:val="212528"/>
          <w:szCs w:val="24"/>
          <w:shd w:val="clear" w:color="auto" w:fill="FFFFFF"/>
        </w:rPr>
        <w:t xml:space="preserve"> en revanche </w:t>
      </w:r>
      <w:r w:rsidRPr="00C9082E">
        <w:rPr>
          <w:color w:val="212528"/>
          <w:szCs w:val="24"/>
          <w:shd w:val="clear" w:color="auto" w:fill="FFFFFF"/>
        </w:rPr>
        <w:t xml:space="preserve">Solomos et Pecquet </w:t>
      </w:r>
      <w:r>
        <w:rPr>
          <w:color w:val="212528"/>
          <w:szCs w:val="24"/>
          <w:shd w:val="clear" w:color="auto" w:fill="FFFFFF"/>
        </w:rPr>
        <w:t>évoquent le fait</w:t>
      </w:r>
      <w:r w:rsidRPr="00C9082E">
        <w:rPr>
          <w:color w:val="212528"/>
          <w:szCs w:val="24"/>
          <w:shd w:val="clear" w:color="auto" w:fill="FFFFFF"/>
        </w:rPr>
        <w:t xml:space="preserve"> que « [la musique] a préfiguré, elle a pressenti, elle a réclamé l’invention de la technologie</w:t>
      </w:r>
      <w:r>
        <w:rPr>
          <w:color w:val="212528"/>
          <w:szCs w:val="24"/>
          <w:shd w:val="clear" w:color="auto" w:fill="FFFFFF"/>
        </w:rPr>
        <w:t> </w:t>
      </w:r>
      <w:r w:rsidRPr="00C9082E">
        <w:rPr>
          <w:color w:val="212528"/>
          <w:szCs w:val="24"/>
          <w:shd w:val="clear" w:color="auto" w:fill="FFFFFF"/>
        </w:rPr>
        <w:t>!</w:t>
      </w:r>
      <w:r w:rsidRPr="00F37927">
        <w:rPr>
          <w:rStyle w:val="FootnoteReference"/>
          <w:color w:val="212528"/>
          <w:szCs w:val="24"/>
          <w:shd w:val="clear" w:color="auto" w:fill="FFFFFF"/>
        </w:rPr>
        <w:t xml:space="preserve"> </w:t>
      </w:r>
      <w:r>
        <w:rPr>
          <w:rStyle w:val="FootnoteReference"/>
          <w:color w:val="212528"/>
          <w:szCs w:val="24"/>
          <w:shd w:val="clear" w:color="auto" w:fill="FFFFFF"/>
        </w:rPr>
        <w:footnoteReference w:id="26"/>
      </w:r>
      <w:r w:rsidRPr="00C9082E">
        <w:rPr>
          <w:color w:val="212528"/>
          <w:szCs w:val="24"/>
          <w:shd w:val="clear" w:color="auto" w:fill="FFFFFF"/>
        </w:rPr>
        <w:t xml:space="preserve"> ». Il est donc difficile de dire si finalement la musique d’aujourd’hui est </w:t>
      </w:r>
      <w:r>
        <w:rPr>
          <w:color w:val="212528"/>
          <w:szCs w:val="24"/>
          <w:shd w:val="clear" w:color="auto" w:fill="FFFFFF"/>
        </w:rPr>
        <w:t>influencée</w:t>
      </w:r>
      <w:r w:rsidRPr="00C9082E">
        <w:rPr>
          <w:color w:val="212528"/>
          <w:szCs w:val="24"/>
          <w:shd w:val="clear" w:color="auto" w:fill="FFFFFF"/>
        </w:rPr>
        <w:t xml:space="preserve"> </w:t>
      </w:r>
      <w:r>
        <w:rPr>
          <w:color w:val="212528"/>
          <w:szCs w:val="24"/>
          <w:shd w:val="clear" w:color="auto" w:fill="FFFFFF"/>
        </w:rPr>
        <w:t>par</w:t>
      </w:r>
      <w:r w:rsidRPr="00C9082E">
        <w:rPr>
          <w:color w:val="212528"/>
          <w:szCs w:val="24"/>
          <w:shd w:val="clear" w:color="auto" w:fill="FFFFFF"/>
        </w:rPr>
        <w:t xml:space="preserve"> l’évolution technologique, comme</w:t>
      </w:r>
      <w:r>
        <w:rPr>
          <w:color w:val="212528"/>
          <w:szCs w:val="24"/>
          <w:shd w:val="clear" w:color="auto" w:fill="FFFFFF"/>
        </w:rPr>
        <w:t xml:space="preserve"> c’est</w:t>
      </w:r>
      <w:r w:rsidRPr="00C9082E">
        <w:rPr>
          <w:color w:val="212528"/>
          <w:szCs w:val="24"/>
          <w:shd w:val="clear" w:color="auto" w:fill="FFFFFF"/>
        </w:rPr>
        <w:t xml:space="preserve"> le cas </w:t>
      </w:r>
      <w:r>
        <w:rPr>
          <w:color w:val="212528"/>
          <w:szCs w:val="24"/>
          <w:shd w:val="clear" w:color="auto" w:fill="FFFFFF"/>
        </w:rPr>
        <w:t>pour les</w:t>
      </w:r>
      <w:r w:rsidRPr="00C9082E">
        <w:rPr>
          <w:color w:val="212528"/>
          <w:szCs w:val="24"/>
          <w:shd w:val="clear" w:color="auto" w:fill="FFFFFF"/>
        </w:rPr>
        <w:t xml:space="preserve"> œuvres spectrales, ou </w:t>
      </w:r>
      <w:r>
        <w:rPr>
          <w:color w:val="212528"/>
          <w:szCs w:val="24"/>
          <w:shd w:val="clear" w:color="auto" w:fill="FFFFFF"/>
        </w:rPr>
        <w:t xml:space="preserve">si </w:t>
      </w:r>
      <w:r w:rsidRPr="00C9082E">
        <w:rPr>
          <w:color w:val="212528"/>
          <w:szCs w:val="24"/>
          <w:shd w:val="clear" w:color="auto" w:fill="FFFFFF"/>
        </w:rPr>
        <w:t xml:space="preserve">au contraire cette </w:t>
      </w:r>
      <w:r>
        <w:rPr>
          <w:color w:val="212528"/>
          <w:szCs w:val="24"/>
          <w:shd w:val="clear" w:color="auto" w:fill="FFFFFF"/>
        </w:rPr>
        <w:t>évolution</w:t>
      </w:r>
      <w:r w:rsidRPr="00C9082E">
        <w:rPr>
          <w:color w:val="212528"/>
          <w:szCs w:val="24"/>
          <w:shd w:val="clear" w:color="auto" w:fill="FFFFFF"/>
        </w:rPr>
        <w:t xml:space="preserve"> se reflète déjà dans </w:t>
      </w:r>
      <w:r>
        <w:rPr>
          <w:color w:val="212528"/>
          <w:szCs w:val="24"/>
          <w:shd w:val="clear" w:color="auto" w:fill="FFFFFF"/>
        </w:rPr>
        <w:t>s</w:t>
      </w:r>
      <w:r w:rsidRPr="00C9082E">
        <w:rPr>
          <w:color w:val="212528"/>
          <w:szCs w:val="24"/>
          <w:shd w:val="clear" w:color="auto" w:fill="FFFFFF"/>
        </w:rPr>
        <w:t xml:space="preserve">es œuvres </w:t>
      </w:r>
      <w:r>
        <w:rPr>
          <w:color w:val="212528"/>
          <w:szCs w:val="24"/>
          <w:shd w:val="clear" w:color="auto" w:fill="FFFFFF"/>
        </w:rPr>
        <w:t>pionnières</w:t>
      </w:r>
      <w:r w:rsidRPr="00C9082E">
        <w:rPr>
          <w:color w:val="212528"/>
          <w:szCs w:val="24"/>
          <w:shd w:val="clear" w:color="auto" w:fill="FFFFFF"/>
        </w:rPr>
        <w:t xml:space="preserve"> comme </w:t>
      </w:r>
      <w:r w:rsidRPr="00C9082E">
        <w:rPr>
          <w:i/>
          <w:iCs/>
          <w:color w:val="212528"/>
          <w:szCs w:val="24"/>
          <w:shd w:val="clear" w:color="auto" w:fill="FFFFFF"/>
        </w:rPr>
        <w:t>Metastaseis</w:t>
      </w:r>
      <w:r w:rsidRPr="00C9082E">
        <w:rPr>
          <w:color w:val="212528"/>
          <w:szCs w:val="24"/>
          <w:shd w:val="clear" w:color="auto" w:fill="FFFFFF"/>
        </w:rPr>
        <w:t xml:space="preserve"> (1953 </w:t>
      </w:r>
      <w:r>
        <w:rPr>
          <w:color w:val="212528"/>
          <w:szCs w:val="24"/>
          <w:shd w:val="clear" w:color="auto" w:fill="FFFFFF"/>
        </w:rPr>
        <w:t>–</w:t>
      </w:r>
      <w:r w:rsidRPr="00C9082E">
        <w:rPr>
          <w:color w:val="212528"/>
          <w:szCs w:val="24"/>
          <w:shd w:val="clear" w:color="auto" w:fill="FFFFFF"/>
        </w:rPr>
        <w:t xml:space="preserve"> 1954) de Iannis Xenakis</w:t>
      </w:r>
      <w:r w:rsidR="002D7D75" w:rsidRPr="00C9082E">
        <w:rPr>
          <w:color w:val="212528"/>
          <w:szCs w:val="24"/>
          <w:shd w:val="clear" w:color="auto" w:fill="FFFFFF"/>
        </w:rPr>
        <w:t>.</w:t>
      </w:r>
    </w:p>
    <w:p w14:paraId="7B3B0E38" w14:textId="77777777" w:rsidR="00C8420D" w:rsidRDefault="00C8420D" w:rsidP="00681BB7">
      <w:pPr>
        <w:pStyle w:val="FIGURES"/>
      </w:pPr>
      <w:r w:rsidRPr="00C8420D">
        <w:drawing>
          <wp:inline distT="0" distB="0" distL="0" distR="0" wp14:anchorId="0B96C901" wp14:editId="78EB2F1F">
            <wp:extent cx="5760720" cy="2880360"/>
            <wp:effectExtent l="0" t="0" r="508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70" name="Colloque_Classical_Music_Tec.2e16d0ba.fill-1000x500-c100.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74484B4D" w14:textId="069F0A9A" w:rsidR="00F37927" w:rsidRPr="00681BB7" w:rsidRDefault="00F37927" w:rsidP="00F37927">
      <w:pPr>
        <w:pStyle w:val="Default"/>
        <w:rPr>
          <w:color w:val="000000" w:themeColor="text1"/>
          <w:szCs w:val="24"/>
          <w:shd w:val="clear" w:color="auto" w:fill="FFFFFF"/>
        </w:rPr>
      </w:pPr>
      <w:r>
        <w:t>D</w:t>
      </w:r>
      <w:r w:rsidRPr="0093338B">
        <w:t>ans les année</w:t>
      </w:r>
      <w:r>
        <w:t>s</w:t>
      </w:r>
      <w:r w:rsidRPr="0093338B">
        <w:t xml:space="preserve"> </w:t>
      </w:r>
      <w:r>
        <w:t>1960,</w:t>
      </w:r>
      <w:r w:rsidRPr="0093338B">
        <w:t xml:space="preserve"> </w:t>
      </w:r>
      <w:r w:rsidRPr="00681BB7">
        <w:t>Th</w:t>
      </w:r>
      <w:r>
        <w:t>e</w:t>
      </w:r>
      <w:r w:rsidRPr="00681BB7">
        <w:t>odor Adorno affirm</w:t>
      </w:r>
      <w:r>
        <w:t>ait</w:t>
      </w:r>
      <w:r w:rsidRPr="00681BB7">
        <w:t xml:space="preserve"> que la convergence entre la musique et la technologie est </w:t>
      </w:r>
      <w:r>
        <w:t xml:space="preserve">une chose </w:t>
      </w:r>
      <w:r w:rsidRPr="00681BB7">
        <w:t>indéniabl</w:t>
      </w:r>
      <w:r>
        <w:t>e</w:t>
      </w:r>
      <w:r>
        <w:rPr>
          <w:rStyle w:val="FootnoteReference"/>
        </w:rPr>
        <w:footnoteReference w:id="27"/>
      </w:r>
      <w:r w:rsidRPr="00681BB7">
        <w:t xml:space="preserve">. </w:t>
      </w:r>
      <w:r>
        <w:t>Mais bien que l’</w:t>
      </w:r>
      <w:r w:rsidRPr="00681BB7">
        <w:t xml:space="preserve">impact des nouvelles technologies sur la musique </w:t>
      </w:r>
      <w:r>
        <w:t>soit en effet</w:t>
      </w:r>
      <w:r w:rsidRPr="00681BB7">
        <w:t xml:space="preserve"> </w:t>
      </w:r>
      <w:r>
        <w:t>considérable,</w:t>
      </w:r>
      <w:r w:rsidRPr="00681BB7">
        <w:t xml:space="preserve"> </w:t>
      </w:r>
      <w:r>
        <w:t>celui-ci</w:t>
      </w:r>
      <w:r w:rsidRPr="00681BB7">
        <w:t xml:space="preserve"> ne peut pas être considéré dans la continuité de l’évolution de l’histoire de la musique.</w:t>
      </w:r>
      <w:r>
        <w:t xml:space="preserve"> </w:t>
      </w:r>
      <w:r w:rsidRPr="00681BB7">
        <w:t>À titre d’exemple</w:t>
      </w:r>
      <w:r>
        <w:t>,</w:t>
      </w:r>
      <w:r w:rsidRPr="00681BB7">
        <w:t xml:space="preserve"> l’apparition de la lutherie électronique a apporté</w:t>
      </w:r>
      <w:r>
        <w:t>,</w:t>
      </w:r>
      <w:r w:rsidRPr="00681BB7">
        <w:t xml:space="preserve"> en quelques décennies seulement</w:t>
      </w:r>
      <w:r>
        <w:t>,</w:t>
      </w:r>
      <w:r w:rsidRPr="00681BB7">
        <w:t xml:space="preserve"> des couleurs inouïes alors que la lutherie traditionnelle, malgré son évolution depuis l’antiquité, a entretenu une certaine continuité. </w:t>
      </w:r>
      <w:r>
        <w:t>Un</w:t>
      </w:r>
      <w:r w:rsidRPr="00681BB7">
        <w:t xml:space="preserve"> nouveau timbre donne naissance </w:t>
      </w:r>
      <w:r>
        <w:t>à un</w:t>
      </w:r>
      <w:r w:rsidRPr="00681BB7">
        <w:t xml:space="preserve"> nouveau vocabulaire qui nécessite à son tour une nouvelle syntaxe</w:t>
      </w:r>
      <w:r>
        <w:t>,</w:t>
      </w:r>
      <w:r w:rsidRPr="00681BB7">
        <w:t xml:space="preserve"> </w:t>
      </w:r>
      <w:r>
        <w:t xml:space="preserve">qui </w:t>
      </w:r>
      <w:r w:rsidRPr="00681BB7">
        <w:t>diff</w:t>
      </w:r>
      <w:r>
        <w:t>ère</w:t>
      </w:r>
      <w:r w:rsidRPr="00681BB7">
        <w:t xml:space="preserve"> </w:t>
      </w:r>
      <w:r>
        <w:t xml:space="preserve">nécessairement </w:t>
      </w:r>
      <w:r w:rsidRPr="00681BB7">
        <w:t>avec celle de la musique</w:t>
      </w:r>
      <w:r w:rsidRPr="00D775D5">
        <w:rPr>
          <w:color w:val="000000" w:themeColor="text1"/>
          <w:szCs w:val="24"/>
          <w:shd w:val="clear" w:color="auto" w:fill="FFFFFF"/>
        </w:rPr>
        <w:t xml:space="preserve"> </w:t>
      </w:r>
      <w:r w:rsidRPr="00D775D5">
        <w:rPr>
          <w:i/>
          <w:iCs/>
          <w:color w:val="000000" w:themeColor="text1"/>
          <w:szCs w:val="24"/>
          <w:shd w:val="clear" w:color="auto" w:fill="FFFFFF"/>
        </w:rPr>
        <w:t>traditionnelle</w:t>
      </w:r>
      <w:r w:rsidRPr="00D775D5">
        <w:rPr>
          <w:color w:val="000000" w:themeColor="text1"/>
          <w:szCs w:val="24"/>
          <w:shd w:val="clear" w:color="auto" w:fill="FFFFFF"/>
        </w:rPr>
        <w:t xml:space="preserve">. Cela devient plus complexe </w:t>
      </w:r>
      <w:r>
        <w:rPr>
          <w:color w:val="000000" w:themeColor="text1"/>
          <w:szCs w:val="24"/>
          <w:shd w:val="clear" w:color="auto" w:fill="FFFFFF"/>
        </w:rPr>
        <w:t xml:space="preserve">dès </w:t>
      </w:r>
      <w:r w:rsidRPr="00D775D5">
        <w:rPr>
          <w:color w:val="000000" w:themeColor="text1"/>
          <w:szCs w:val="24"/>
          <w:shd w:val="clear" w:color="auto" w:fill="FFFFFF"/>
        </w:rPr>
        <w:t xml:space="preserve">lors </w:t>
      </w:r>
      <w:r>
        <w:rPr>
          <w:color w:val="000000" w:themeColor="text1"/>
          <w:szCs w:val="24"/>
          <w:shd w:val="clear" w:color="auto" w:fill="FFFFFF"/>
        </w:rPr>
        <w:t>que l’on s’intéresse aux</w:t>
      </w:r>
      <w:r w:rsidRPr="00D775D5">
        <w:rPr>
          <w:color w:val="000000" w:themeColor="text1"/>
          <w:szCs w:val="24"/>
          <w:shd w:val="clear" w:color="auto" w:fill="FFFFFF"/>
        </w:rPr>
        <w:t xml:space="preserve"> musiques mixtes</w:t>
      </w:r>
      <w:r>
        <w:rPr>
          <w:color w:val="000000" w:themeColor="text1"/>
          <w:szCs w:val="24"/>
          <w:shd w:val="clear" w:color="auto" w:fill="FFFFFF"/>
        </w:rPr>
        <w:t>,</w:t>
      </w:r>
      <w:r w:rsidRPr="00D775D5">
        <w:rPr>
          <w:color w:val="000000" w:themeColor="text1"/>
          <w:szCs w:val="24"/>
          <w:shd w:val="clear" w:color="auto" w:fill="FFFFFF"/>
        </w:rPr>
        <w:t xml:space="preserve"> car deux langages différents</w:t>
      </w:r>
      <w:r>
        <w:rPr>
          <w:color w:val="000000" w:themeColor="text1"/>
          <w:szCs w:val="24"/>
          <w:shd w:val="clear" w:color="auto" w:fill="FFFFFF"/>
        </w:rPr>
        <w:t>, deux manières de faire musique</w:t>
      </w:r>
      <w:r w:rsidRPr="00D775D5">
        <w:rPr>
          <w:color w:val="000000" w:themeColor="text1"/>
          <w:szCs w:val="24"/>
          <w:shd w:val="clear" w:color="auto" w:fill="FFFFFF"/>
        </w:rPr>
        <w:t xml:space="preserve"> doivent </w:t>
      </w:r>
      <w:r>
        <w:rPr>
          <w:color w:val="000000" w:themeColor="text1"/>
          <w:szCs w:val="24"/>
          <w:shd w:val="clear" w:color="auto" w:fill="FFFFFF"/>
        </w:rPr>
        <w:t xml:space="preserve">alors </w:t>
      </w:r>
      <w:r w:rsidRPr="00D775D5">
        <w:rPr>
          <w:color w:val="000000" w:themeColor="text1"/>
          <w:szCs w:val="24"/>
          <w:shd w:val="clear" w:color="auto" w:fill="FFFFFF"/>
        </w:rPr>
        <w:t xml:space="preserve">se marier. Nous constatons donc que d’une part la </w:t>
      </w:r>
      <w:r w:rsidRPr="00D775D5">
        <w:rPr>
          <w:color w:val="000000" w:themeColor="text1"/>
          <w:szCs w:val="24"/>
          <w:shd w:val="clear" w:color="auto" w:fill="FFFFFF"/>
        </w:rPr>
        <w:lastRenderedPageBreak/>
        <w:t xml:space="preserve">technologie musicale n’est pas un simple résultat naturel de l’évolution intérieure de la musique, </w:t>
      </w:r>
      <w:r>
        <w:rPr>
          <w:color w:val="000000" w:themeColor="text1"/>
          <w:szCs w:val="24"/>
          <w:shd w:val="clear" w:color="auto" w:fill="FFFFFF"/>
        </w:rPr>
        <w:t xml:space="preserve">et que </w:t>
      </w:r>
      <w:r w:rsidRPr="00D775D5">
        <w:rPr>
          <w:color w:val="000000" w:themeColor="text1"/>
          <w:szCs w:val="24"/>
          <w:shd w:val="clear" w:color="auto" w:fill="FFFFFF"/>
        </w:rPr>
        <w:t>d’autre part la musique a préfiguré l’introduction de la technologie. Cette ambivalence de la musique d’aujourd’hui met en cause le processus de l’évolution de la technique musicale</w:t>
      </w:r>
      <w:r w:rsidRPr="00D775D5">
        <w:rPr>
          <w:rFonts w:ascii="Garamond" w:eastAsia="Baskerville" w:hAnsi="Garamond" w:cs="Baskerville"/>
          <w:color w:val="000000" w:themeColor="text1"/>
          <w:sz w:val="20"/>
          <w:shd w:val="clear" w:color="auto" w:fill="FFFFFF"/>
          <w:vertAlign w:val="superscript"/>
        </w:rPr>
        <w:footnoteReference w:id="28"/>
      </w:r>
      <w:r w:rsidRPr="00D775D5">
        <w:rPr>
          <w:color w:val="000000" w:themeColor="text1"/>
          <w:szCs w:val="24"/>
          <w:shd w:val="clear" w:color="auto" w:fill="FFFFFF"/>
        </w:rPr>
        <w:t xml:space="preserve"> dans l’histoire au point que parfois la technologie musicale </w:t>
      </w:r>
      <w:r>
        <w:rPr>
          <w:color w:val="000000" w:themeColor="text1"/>
          <w:szCs w:val="24"/>
          <w:shd w:val="clear" w:color="auto" w:fill="FFFFFF"/>
        </w:rPr>
        <w:t xml:space="preserve">se </w:t>
      </w:r>
      <w:r w:rsidRPr="00D775D5">
        <w:rPr>
          <w:color w:val="000000" w:themeColor="text1"/>
          <w:szCs w:val="24"/>
          <w:shd w:val="clear" w:color="auto" w:fill="FFFFFF"/>
        </w:rPr>
        <w:t xml:space="preserve">substitue </w:t>
      </w:r>
      <w:r>
        <w:rPr>
          <w:color w:val="000000" w:themeColor="text1"/>
          <w:szCs w:val="24"/>
          <w:shd w:val="clear" w:color="auto" w:fill="FFFFFF"/>
        </w:rPr>
        <w:t xml:space="preserve">à </w:t>
      </w:r>
      <w:r w:rsidRPr="00D775D5">
        <w:rPr>
          <w:color w:val="000000" w:themeColor="text1"/>
          <w:szCs w:val="24"/>
          <w:shd w:val="clear" w:color="auto" w:fill="FFFFFF"/>
        </w:rPr>
        <w:t>la technique musicale et pour expliquer ou présenter un phénomène musical</w:t>
      </w:r>
      <w:r>
        <w:rPr>
          <w:color w:val="000000" w:themeColor="text1"/>
          <w:szCs w:val="24"/>
          <w:shd w:val="clear" w:color="auto" w:fill="FFFFFF"/>
        </w:rPr>
        <w:t>,</w:t>
      </w:r>
      <w:r w:rsidRPr="00D775D5">
        <w:rPr>
          <w:color w:val="000000" w:themeColor="text1"/>
          <w:szCs w:val="24"/>
          <w:shd w:val="clear" w:color="auto" w:fill="FFFFFF"/>
        </w:rPr>
        <w:t xml:space="preserve"> </w:t>
      </w:r>
      <w:r>
        <w:rPr>
          <w:color w:val="000000" w:themeColor="text1"/>
          <w:szCs w:val="24"/>
          <w:shd w:val="clear" w:color="auto" w:fill="FFFFFF"/>
        </w:rPr>
        <w:t>le discours se repose volontiers</w:t>
      </w:r>
      <w:r w:rsidRPr="00D775D5">
        <w:rPr>
          <w:color w:val="000000" w:themeColor="text1"/>
          <w:szCs w:val="24"/>
          <w:shd w:val="clear" w:color="auto" w:fill="FFFFFF"/>
        </w:rPr>
        <w:t xml:space="preserve"> sur </w:t>
      </w:r>
      <w:r>
        <w:rPr>
          <w:color w:val="000000" w:themeColor="text1"/>
          <w:szCs w:val="24"/>
          <w:shd w:val="clear" w:color="auto" w:fill="FFFFFF"/>
        </w:rPr>
        <w:t>d</w:t>
      </w:r>
      <w:r w:rsidRPr="00D775D5">
        <w:rPr>
          <w:color w:val="000000" w:themeColor="text1"/>
          <w:szCs w:val="24"/>
          <w:shd w:val="clear" w:color="auto" w:fill="FFFFFF"/>
        </w:rPr>
        <w:t xml:space="preserve">es paramètres technologiques, plutôt que </w:t>
      </w:r>
      <w:r>
        <w:rPr>
          <w:color w:val="000000" w:themeColor="text1"/>
          <w:szCs w:val="24"/>
          <w:shd w:val="clear" w:color="auto" w:fill="FFFFFF"/>
        </w:rPr>
        <w:t>sur d</w:t>
      </w:r>
      <w:r w:rsidRPr="00D775D5">
        <w:rPr>
          <w:color w:val="000000" w:themeColor="text1"/>
          <w:szCs w:val="24"/>
          <w:shd w:val="clear" w:color="auto" w:fill="FFFFFF"/>
        </w:rPr>
        <w:t>es caractéristiques techniques</w:t>
      </w:r>
      <w:r>
        <w:rPr>
          <w:color w:val="000000" w:themeColor="text1"/>
          <w:szCs w:val="24"/>
          <w:shd w:val="clear" w:color="auto" w:fill="FFFFFF"/>
        </w:rPr>
        <w:t>, en prise directe avec la musique</w:t>
      </w:r>
      <w:r w:rsidRPr="00D775D5">
        <w:rPr>
          <w:color w:val="000000" w:themeColor="text1"/>
          <w:szCs w:val="24"/>
          <w:shd w:val="clear" w:color="auto" w:fill="FFFFFF"/>
        </w:rPr>
        <w:t xml:space="preserve">. Toutefois, théoriquement parlant, la notion de </w:t>
      </w:r>
      <w:r>
        <w:rPr>
          <w:color w:val="000000" w:themeColor="text1"/>
          <w:szCs w:val="24"/>
          <w:shd w:val="clear" w:color="auto" w:fill="FFFFFF"/>
        </w:rPr>
        <w:t>la technique musicale, lorsqu’elle est appliquée à la composition et à la production,</w:t>
      </w:r>
      <w:r w:rsidRPr="00D775D5">
        <w:rPr>
          <w:color w:val="000000" w:themeColor="text1"/>
          <w:szCs w:val="24"/>
          <w:shd w:val="clear" w:color="auto" w:fill="FFFFFF"/>
        </w:rPr>
        <w:t xml:space="preserve"> reste intacte car l’objectif de la création musicale ne doit être que </w:t>
      </w:r>
      <w:r>
        <w:rPr>
          <w:color w:val="000000" w:themeColor="text1"/>
          <w:szCs w:val="24"/>
          <w:shd w:val="clear" w:color="auto" w:fill="FFFFFF"/>
        </w:rPr>
        <w:t xml:space="preserve">de </w:t>
      </w:r>
      <w:r w:rsidRPr="00D775D5">
        <w:rPr>
          <w:color w:val="000000" w:themeColor="text1"/>
          <w:szCs w:val="24"/>
          <w:shd w:val="clear" w:color="auto" w:fill="FFFFFF"/>
        </w:rPr>
        <w:t xml:space="preserve">faire de la musique. Cela évoque une certaine responsabilité </w:t>
      </w:r>
      <w:r>
        <w:rPr>
          <w:color w:val="000000" w:themeColor="text1"/>
          <w:szCs w:val="24"/>
          <w:shd w:val="clear" w:color="auto" w:fill="FFFFFF"/>
        </w:rPr>
        <w:t xml:space="preserve">liée à une forme de déontologie </w:t>
      </w:r>
      <w:r w:rsidRPr="00D775D5">
        <w:rPr>
          <w:color w:val="000000" w:themeColor="text1"/>
          <w:szCs w:val="24"/>
          <w:shd w:val="clear" w:color="auto" w:fill="FFFFFF"/>
        </w:rPr>
        <w:t>artistique vis-à-vis de la création musicale car</w:t>
      </w:r>
      <w:r>
        <w:rPr>
          <w:color w:val="000000" w:themeColor="text1"/>
          <w:szCs w:val="24"/>
          <w:shd w:val="clear" w:color="auto" w:fill="FFFFFF"/>
        </w:rPr>
        <w:t>,</w:t>
      </w:r>
      <w:r w:rsidRPr="00D775D5">
        <w:rPr>
          <w:color w:val="000000" w:themeColor="text1"/>
          <w:szCs w:val="24"/>
          <w:shd w:val="clear" w:color="auto" w:fill="FFFFFF"/>
        </w:rPr>
        <w:t xml:space="preserve"> dans la pratique</w:t>
      </w:r>
      <w:r>
        <w:rPr>
          <w:color w:val="000000" w:themeColor="text1"/>
          <w:szCs w:val="24"/>
          <w:shd w:val="clear" w:color="auto" w:fill="FFFFFF"/>
        </w:rPr>
        <w:t>,</w:t>
      </w:r>
      <w:r w:rsidRPr="00D775D5">
        <w:rPr>
          <w:color w:val="000000" w:themeColor="text1"/>
          <w:szCs w:val="24"/>
          <w:shd w:val="clear" w:color="auto" w:fill="FFFFFF"/>
        </w:rPr>
        <w:t xml:space="preserve"> il est souvent très facile de se laisser impressionner par la magie de la technologie et être</w:t>
      </w:r>
      <w:r>
        <w:rPr>
          <w:color w:val="000000" w:themeColor="text1"/>
          <w:szCs w:val="24"/>
          <w:shd w:val="clear" w:color="auto" w:fill="FFFFFF"/>
        </w:rPr>
        <w:t xml:space="preserve"> ainsi</w:t>
      </w:r>
      <w:r w:rsidRPr="00D775D5">
        <w:rPr>
          <w:color w:val="000000" w:themeColor="text1"/>
          <w:szCs w:val="24"/>
          <w:shd w:val="clear" w:color="auto" w:fill="FFFFFF"/>
        </w:rPr>
        <w:t xml:space="preserve"> piégé dans la </w:t>
      </w:r>
      <w:r w:rsidRPr="00D775D5">
        <w:rPr>
          <w:i/>
          <w:iCs/>
          <w:color w:val="000000" w:themeColor="text1"/>
          <w:szCs w:val="24"/>
          <w:shd w:val="clear" w:color="auto" w:fill="FFFFFF"/>
        </w:rPr>
        <w:t>technologicité</w:t>
      </w:r>
      <w:r w:rsidRPr="00D775D5">
        <w:rPr>
          <w:rStyle w:val="FootnoteReference"/>
          <w:i/>
          <w:iCs/>
          <w:color w:val="000000" w:themeColor="text1"/>
          <w:szCs w:val="24"/>
          <w:shd w:val="clear" w:color="auto" w:fill="FFFFFF"/>
        </w:rPr>
        <w:footnoteReference w:id="29"/>
      </w:r>
      <w:r w:rsidRPr="00D775D5">
        <w:rPr>
          <w:color w:val="000000" w:themeColor="text1"/>
          <w:szCs w:val="24"/>
          <w:shd w:val="clear" w:color="auto" w:fill="FFFFFF"/>
        </w:rPr>
        <w:t>.</w:t>
      </w:r>
    </w:p>
    <w:p w14:paraId="65507AED" w14:textId="3EDA9000" w:rsidR="00BE7AB8" w:rsidRDefault="00F37927" w:rsidP="001F1B4F">
      <w:pPr>
        <w:pStyle w:val="Default"/>
        <w:rPr>
          <w:color w:val="000000" w:themeColor="text1"/>
          <w:szCs w:val="24"/>
          <w:shd w:val="clear" w:color="auto" w:fill="FFFFFF"/>
        </w:rPr>
      </w:pPr>
      <w:r>
        <w:t xml:space="preserve">Il serait possible de considérer que </w:t>
      </w:r>
      <w:r w:rsidRPr="00681BB7">
        <w:t>la musique dite savante</w:t>
      </w:r>
      <w:r>
        <w:t>,</w:t>
      </w:r>
      <w:r w:rsidRPr="00681BB7">
        <w:t xml:space="preserve"> qui </w:t>
      </w:r>
      <w:r>
        <w:t>serait alors</w:t>
      </w:r>
      <w:r w:rsidRPr="00681BB7">
        <w:t xml:space="preserve"> par définition un art non-commercial, </w:t>
      </w:r>
      <w:r>
        <w:t>vivrait du seul</w:t>
      </w:r>
      <w:r w:rsidRPr="00681BB7">
        <w:t xml:space="preserve"> soutien de l’</w:t>
      </w:r>
      <w:r>
        <w:t>É</w:t>
      </w:r>
      <w:r w:rsidRPr="00681BB7">
        <w:t xml:space="preserve">tat et des mécènes. </w:t>
      </w:r>
      <w:r>
        <w:t>D</w:t>
      </w:r>
      <w:r w:rsidRPr="00681BB7">
        <w:t>ans notre ère consumériste, fortement influencé</w:t>
      </w:r>
      <w:r>
        <w:t>e</w:t>
      </w:r>
      <w:r w:rsidRPr="00681BB7">
        <w:t xml:space="preserve"> par le capitalisme, tout, y compris l’art, doit avoir la capacité de se </w:t>
      </w:r>
      <w:r>
        <w:t>réifier en biens économiques</w:t>
      </w:r>
      <w:r w:rsidRPr="00681BB7">
        <w:t xml:space="preserve">. Lorsque les autorités politiques prennent en main le cheminement de la création artistique, afin de </w:t>
      </w:r>
      <w:r>
        <w:t xml:space="preserve">pouvoir </w:t>
      </w:r>
      <w:r w:rsidRPr="00681BB7">
        <w:t xml:space="preserve">justifier </w:t>
      </w:r>
      <w:r>
        <w:t xml:space="preserve">de </w:t>
      </w:r>
      <w:r w:rsidRPr="00681BB7">
        <w:t xml:space="preserve">l’utilité et </w:t>
      </w:r>
      <w:r>
        <w:t xml:space="preserve">de </w:t>
      </w:r>
      <w:r w:rsidRPr="00681BB7">
        <w:t>la rentabilité de la création artistique, elles recourent à la technologie et mettent en avant l’aspect innovateur d’un projet au détriment de son contenu artistique qui se situe souvent au deuxième plan.</w:t>
      </w:r>
      <w:r>
        <w:t xml:space="preserve"> </w:t>
      </w:r>
      <w:r w:rsidRPr="00D775D5">
        <w:rPr>
          <w:color w:val="000000" w:themeColor="text1"/>
          <w:szCs w:val="24"/>
          <w:shd w:val="clear" w:color="auto" w:fill="FFFFFF"/>
        </w:rPr>
        <w:t>Plus un projet dit artistique se soumet aux gadgets technologiques, plus il est considéré</w:t>
      </w:r>
      <w:r>
        <w:rPr>
          <w:color w:val="000000" w:themeColor="text1"/>
          <w:szCs w:val="24"/>
          <w:shd w:val="clear" w:color="auto" w:fill="FFFFFF"/>
        </w:rPr>
        <w:t xml:space="preserve"> comme un projet</w:t>
      </w:r>
      <w:r w:rsidRPr="00D775D5">
        <w:rPr>
          <w:color w:val="000000" w:themeColor="text1"/>
          <w:szCs w:val="24"/>
          <w:shd w:val="clear" w:color="auto" w:fill="FFFFFF"/>
        </w:rPr>
        <w:t xml:space="preserve"> </w:t>
      </w:r>
      <w:r w:rsidRPr="00D775D5">
        <w:rPr>
          <w:i/>
          <w:iCs/>
          <w:color w:val="000000" w:themeColor="text1"/>
          <w:szCs w:val="24"/>
          <w:shd w:val="clear" w:color="auto" w:fill="FFFFFF"/>
        </w:rPr>
        <w:t>innova</w:t>
      </w:r>
      <w:r>
        <w:rPr>
          <w:i/>
          <w:iCs/>
          <w:color w:val="000000" w:themeColor="text1"/>
          <w:szCs w:val="24"/>
          <w:shd w:val="clear" w:color="auto" w:fill="FFFFFF"/>
        </w:rPr>
        <w:t>nt</w:t>
      </w:r>
      <w:r w:rsidR="002D7D75" w:rsidRPr="00D775D5">
        <w:rPr>
          <w:color w:val="000000" w:themeColor="text1"/>
          <w:szCs w:val="24"/>
          <w:shd w:val="clear" w:color="auto" w:fill="FFFFFF"/>
        </w:rPr>
        <w:t>.</w:t>
      </w:r>
    </w:p>
    <w:p w14:paraId="045C3DA6" w14:textId="5BED820F" w:rsidR="009619C8" w:rsidRDefault="00F37927" w:rsidP="00681BB7">
      <w:pPr>
        <w:pStyle w:val="Default"/>
      </w:pPr>
      <w:r w:rsidRPr="00D775D5">
        <w:rPr>
          <w:color w:val="000000" w:themeColor="text1"/>
          <w:szCs w:val="24"/>
          <w:shd w:val="clear" w:color="auto" w:fill="FFFFFF"/>
        </w:rPr>
        <w:t xml:space="preserve">« </w:t>
      </w:r>
      <w:r w:rsidRPr="00D775D5">
        <w:rPr>
          <w:color w:val="000000" w:themeColor="text1"/>
          <w:szCs w:val="24"/>
        </w:rPr>
        <w:t>Car, dans l</w:t>
      </w:r>
      <w:r>
        <w:rPr>
          <w:color w:val="000000" w:themeColor="text1"/>
          <w:szCs w:val="24"/>
        </w:rPr>
        <w:t>’</w:t>
      </w:r>
      <w:r w:rsidRPr="00D775D5">
        <w:rPr>
          <w:color w:val="000000" w:themeColor="text1"/>
          <w:szCs w:val="24"/>
        </w:rPr>
        <w:t>impossibilité de définir ce que pourrait être un projet spécifiquement musical — sauf en faisant appel à des notions historiquement pertinentes mais aujourd'hui caduques, telles que le jugement de goût —, le critère de jugement d’une œuvre se concentre sur les moyens</w:t>
      </w:r>
      <w:r w:rsidRPr="00D775D5">
        <w:rPr>
          <w:rStyle w:val="FootnoteReference"/>
          <w:color w:val="000000" w:themeColor="text1"/>
          <w:szCs w:val="24"/>
        </w:rPr>
        <w:footnoteReference w:id="30"/>
      </w:r>
      <w:r w:rsidRPr="00D775D5">
        <w:rPr>
          <w:color w:val="000000" w:themeColor="text1"/>
          <w:szCs w:val="24"/>
        </w:rPr>
        <w:t xml:space="preserve">. » </w:t>
      </w:r>
      <w:r w:rsidRPr="00D775D5">
        <w:rPr>
          <w:color w:val="000000" w:themeColor="text1"/>
          <w:szCs w:val="24"/>
          <w:shd w:val="clear" w:color="auto" w:fill="FFFFFF"/>
        </w:rPr>
        <w:t xml:space="preserve">Ainsi, comme </w:t>
      </w:r>
      <w:r>
        <w:rPr>
          <w:color w:val="000000" w:themeColor="text1"/>
          <w:szCs w:val="24"/>
          <w:shd w:val="clear" w:color="auto" w:fill="FFFFFF"/>
        </w:rPr>
        <w:t xml:space="preserve">Jacques </w:t>
      </w:r>
      <w:r w:rsidRPr="00D775D5">
        <w:rPr>
          <w:color w:val="000000" w:themeColor="text1"/>
          <w:szCs w:val="24"/>
          <w:shd w:val="clear" w:color="auto" w:fill="FFFFFF"/>
        </w:rPr>
        <w:t xml:space="preserve">Ellul </w:t>
      </w:r>
      <w:r>
        <w:rPr>
          <w:color w:val="000000" w:themeColor="text1"/>
          <w:szCs w:val="24"/>
          <w:shd w:val="clear" w:color="auto" w:fill="FFFFFF"/>
        </w:rPr>
        <w:t xml:space="preserve">le </w:t>
      </w:r>
      <w:r w:rsidRPr="00D775D5">
        <w:rPr>
          <w:color w:val="000000" w:themeColor="text1"/>
          <w:szCs w:val="24"/>
          <w:shd w:val="clear" w:color="auto" w:fill="FFFFFF"/>
        </w:rPr>
        <w:t>fait remarquer, « c’est l’</w:t>
      </w:r>
      <w:r w:rsidRPr="00D775D5">
        <w:rPr>
          <w:i/>
          <w:iCs/>
          <w:color w:val="000000" w:themeColor="text1"/>
          <w:szCs w:val="24"/>
          <w:shd w:val="clear" w:color="auto" w:fill="FFFFFF"/>
        </w:rPr>
        <w:t>être même</w:t>
      </w:r>
      <w:r w:rsidRPr="00D775D5">
        <w:rPr>
          <w:color w:val="000000" w:themeColor="text1"/>
          <w:szCs w:val="24"/>
          <w:shd w:val="clear" w:color="auto" w:fill="FFFFFF"/>
        </w:rPr>
        <w:t xml:space="preserve"> de l’artiste qui est la </w:t>
      </w:r>
      <w:r w:rsidRPr="00D775D5">
        <w:rPr>
          <w:color w:val="000000" w:themeColor="text1"/>
          <w:szCs w:val="24"/>
          <w:shd w:val="clear" w:color="auto" w:fill="FFFFFF"/>
        </w:rPr>
        <w:lastRenderedPageBreak/>
        <w:t xml:space="preserve">caisse de résonance et le </w:t>
      </w:r>
      <w:r w:rsidRPr="00D775D5">
        <w:rPr>
          <w:i/>
          <w:iCs/>
          <w:color w:val="000000" w:themeColor="text1"/>
          <w:szCs w:val="24"/>
          <w:shd w:val="clear" w:color="auto" w:fill="FFFFFF"/>
        </w:rPr>
        <w:t>produit</w:t>
      </w:r>
      <w:r w:rsidRPr="00D775D5">
        <w:rPr>
          <w:color w:val="000000" w:themeColor="text1"/>
          <w:szCs w:val="24"/>
          <w:shd w:val="clear" w:color="auto" w:fill="FFFFFF"/>
        </w:rPr>
        <w:t xml:space="preserve"> du monde technicien ». La liberté qu’il [l’artiste] proclame est illusoire et sert les intérêts du système, car elle y assume « un rôle social »</w:t>
      </w:r>
      <w:r w:rsidRPr="00D775D5">
        <w:rPr>
          <w:rStyle w:val="FootnoteReference"/>
          <w:color w:val="000000" w:themeColor="text1"/>
          <w:szCs w:val="24"/>
          <w:shd w:val="clear" w:color="auto" w:fill="FFFFFF"/>
        </w:rPr>
        <w:footnoteReference w:id="31"/>
      </w:r>
      <w:r w:rsidRPr="00D775D5">
        <w:rPr>
          <w:color w:val="000000" w:themeColor="text1"/>
          <w:szCs w:val="24"/>
          <w:shd w:val="clear" w:color="auto" w:fill="FFFFFF"/>
        </w:rPr>
        <w:t xml:space="preserve"> »</w:t>
      </w:r>
      <w:r w:rsidR="002D7D75" w:rsidRPr="00D775D5">
        <w:rPr>
          <w:color w:val="000000" w:themeColor="text1"/>
          <w:szCs w:val="24"/>
          <w:shd w:val="clear" w:color="auto" w:fill="FFFFFF"/>
        </w:rPr>
        <w:t>.</w:t>
      </w:r>
    </w:p>
    <w:p w14:paraId="4424AA37" w14:textId="5CF6D038" w:rsidR="002D7D75" w:rsidRPr="00D775D5" w:rsidRDefault="00C64151" w:rsidP="00C64151">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rFonts w:eastAsia="Baskerville" w:cs="Baskerville"/>
          <w:shd w:val="clear" w:color="auto" w:fill="FFFFFF"/>
        </w:rPr>
      </w:pPr>
      <w:r w:rsidRPr="00681BB7">
        <w:t>Cependant</w:t>
      </w:r>
      <w:r>
        <w:t>,</w:t>
      </w:r>
      <w:r w:rsidRPr="00681BB7">
        <w:t xml:space="preserve"> les nouvelles technologies ont </w:t>
      </w:r>
      <w:r>
        <w:t>mis au</w:t>
      </w:r>
      <w:r w:rsidRPr="00681BB7">
        <w:t xml:space="preserve"> jour </w:t>
      </w:r>
      <w:r>
        <w:t>de</w:t>
      </w:r>
      <w:r w:rsidRPr="00681BB7">
        <w:t xml:space="preserve"> nouvelles formes d’expression musicales et</w:t>
      </w:r>
      <w:r>
        <w:t>,</w:t>
      </w:r>
      <w:r w:rsidRPr="00681BB7">
        <w:t xml:space="preserve"> dans le même temps</w:t>
      </w:r>
      <w:r>
        <w:t>,</w:t>
      </w:r>
      <w:r w:rsidRPr="00681BB7">
        <w:t xml:space="preserve"> ont bouleversé la pratique sociale et culturelle de la création. Au premier abord</w:t>
      </w:r>
      <w:r>
        <w:t>,</w:t>
      </w:r>
      <w:r w:rsidRPr="00681BB7">
        <w:t xml:space="preserve"> cela parait sans rapport avec le contenu et la nature de la musique. </w:t>
      </w:r>
      <w:r>
        <w:t>D’un</w:t>
      </w:r>
      <w:r w:rsidRPr="00681BB7">
        <w:t xml:space="preserve"> point de vue social</w:t>
      </w:r>
      <w:r>
        <w:t>,</w:t>
      </w:r>
      <w:r w:rsidRPr="00681BB7">
        <w:t xml:space="preserve"> les innovations numériques sont</w:t>
      </w:r>
      <w:r>
        <w:t xml:space="preserve"> parfois</w:t>
      </w:r>
      <w:r w:rsidRPr="00681BB7">
        <w:t xml:space="preserve"> même considérées comme une vertu absolue qui permet à la culture en générale, et </w:t>
      </w:r>
      <w:r>
        <w:t xml:space="preserve">à </w:t>
      </w:r>
      <w:r w:rsidRPr="00681BB7">
        <w:t>la musique en particulier, de devenir de plus en plus démocratisée et accessible à tou</w:t>
      </w:r>
      <w:r>
        <w:t>s</w:t>
      </w:r>
      <w:r w:rsidRPr="00681BB7">
        <w:t>. Elles suppriment – virtuellement, ou en tout cas se donnent l’illusion de supprimer – la distance entre le spectateur et l’artiste. La technologie de captation et de diffusion à distance a été considérablement développée au cours de la récente crise sanitaire. Aujourd’hui, grâce aux technologies</w:t>
      </w:r>
      <w:r>
        <w:t xml:space="preserve"> de la réalité virtuelle (VR) et de la réalité augmentée (AR), </w:t>
      </w:r>
      <w:r w:rsidRPr="00681BB7">
        <w:t>toute personne équipée d’un simple dispositif interactif est capable non seulement d’assister à distance</w:t>
      </w:r>
      <w:r w:rsidRPr="00D775D5">
        <w:rPr>
          <w:color w:val="000000" w:themeColor="text1"/>
          <w:szCs w:val="24"/>
          <w:shd w:val="clear" w:color="auto" w:fill="FFFFFF"/>
        </w:rPr>
        <w:t xml:space="preserve"> (</w:t>
      </w:r>
      <w:r w:rsidRPr="00D775D5">
        <w:rPr>
          <w:i/>
          <w:iCs/>
          <w:color w:val="000000" w:themeColor="text1"/>
          <w:szCs w:val="24"/>
          <w:shd w:val="clear" w:color="auto" w:fill="FFFFFF"/>
        </w:rPr>
        <w:t>livestream</w:t>
      </w:r>
      <w:r w:rsidRPr="00D775D5">
        <w:rPr>
          <w:color w:val="000000" w:themeColor="text1"/>
          <w:szCs w:val="24"/>
          <w:shd w:val="clear" w:color="auto" w:fill="FFFFFF"/>
        </w:rPr>
        <w:t xml:space="preserve">) à un concert ou </w:t>
      </w:r>
      <w:r>
        <w:rPr>
          <w:color w:val="000000" w:themeColor="text1"/>
          <w:szCs w:val="24"/>
          <w:shd w:val="clear" w:color="auto" w:fill="FFFFFF"/>
        </w:rPr>
        <w:t>à une pièce de</w:t>
      </w:r>
      <w:r w:rsidRPr="00D775D5">
        <w:rPr>
          <w:color w:val="000000" w:themeColor="text1"/>
          <w:szCs w:val="24"/>
          <w:shd w:val="clear" w:color="auto" w:fill="FFFFFF"/>
        </w:rPr>
        <w:t xml:space="preserve"> théâtre</w:t>
      </w:r>
      <w:r>
        <w:rPr>
          <w:color w:val="000000" w:themeColor="text1"/>
          <w:szCs w:val="24"/>
          <w:shd w:val="clear" w:color="auto" w:fill="FFFFFF"/>
        </w:rPr>
        <w:t xml:space="preserve"> ou de danse</w:t>
      </w:r>
      <w:r w:rsidRPr="00D775D5">
        <w:rPr>
          <w:color w:val="000000" w:themeColor="text1"/>
          <w:szCs w:val="24"/>
          <w:shd w:val="clear" w:color="auto" w:fill="FFFFFF"/>
        </w:rPr>
        <w:t xml:space="preserve">, </w:t>
      </w:r>
      <w:r w:rsidRPr="009619C8">
        <w:t xml:space="preserve">Les nouvelles technologies sont aussi </w:t>
      </w:r>
      <w:r>
        <w:t xml:space="preserve">placées sur le piédestal de leurs propres aspects </w:t>
      </w:r>
      <w:r w:rsidRPr="009619C8">
        <w:t xml:space="preserve">économiques : la suppression des salaires de l’équipe de production, une gestion </w:t>
      </w:r>
      <w:r>
        <w:t>optimisée</w:t>
      </w:r>
      <w:r w:rsidRPr="009619C8">
        <w:t xml:space="preserve"> de</w:t>
      </w:r>
      <w:r>
        <w:t>s</w:t>
      </w:r>
      <w:r w:rsidRPr="009619C8">
        <w:t xml:space="preserve"> revenus de diffusions, </w:t>
      </w:r>
      <w:r>
        <w:t xml:space="preserve">ou encore </w:t>
      </w:r>
      <w:r w:rsidRPr="009619C8">
        <w:t>une rentabi</w:t>
      </w:r>
      <w:r w:rsidRPr="00681BB7">
        <w:t xml:space="preserve">lité </w:t>
      </w:r>
      <w:r>
        <w:t xml:space="preserve">rendue plus efficace </w:t>
      </w:r>
      <w:r w:rsidRPr="00681BB7">
        <w:t xml:space="preserve">grâce à l’ouverture d’un public plus large </w:t>
      </w:r>
      <w:r>
        <w:t>pour cette immersion</w:t>
      </w:r>
      <w:r w:rsidRPr="00681BB7">
        <w:t xml:space="preserve"> encore peu exploité</w:t>
      </w:r>
      <w:r>
        <w:t>e</w:t>
      </w:r>
      <w:r w:rsidRPr="00681BB7">
        <w:t>. Par ailleurs</w:t>
      </w:r>
      <w:r>
        <w:t>,</w:t>
      </w:r>
      <w:r w:rsidRPr="00681BB7">
        <w:t xml:space="preserve"> avec</w:t>
      </w:r>
      <w:r w:rsidRPr="00D775D5">
        <w:rPr>
          <w:shd w:val="clear" w:color="auto" w:fill="FFFFFF"/>
        </w:rPr>
        <w:t xml:space="preserve"> la </w:t>
      </w:r>
      <w:r>
        <w:rPr>
          <w:shd w:val="clear" w:color="auto" w:fill="FFFFFF"/>
        </w:rPr>
        <w:t>transmission en</w:t>
      </w:r>
      <w:r w:rsidRPr="00D775D5">
        <w:rPr>
          <w:shd w:val="clear" w:color="auto" w:fill="FFFFFF"/>
        </w:rPr>
        <w:t xml:space="preserve"> différé</w:t>
      </w:r>
      <w:r>
        <w:rPr>
          <w:shd w:val="clear" w:color="auto" w:fill="FFFFFF"/>
        </w:rPr>
        <w:t>,</w:t>
      </w:r>
      <w:r w:rsidRPr="00D775D5">
        <w:rPr>
          <w:shd w:val="clear" w:color="auto" w:fill="FFFFFF"/>
        </w:rPr>
        <w:t xml:space="preserve"> les artistes </w:t>
      </w:r>
      <w:r>
        <w:rPr>
          <w:shd w:val="clear" w:color="auto" w:fill="FFFFFF"/>
        </w:rPr>
        <w:t>ont été en quelque sorte dés</w:t>
      </w:r>
      <w:r w:rsidRPr="00D775D5">
        <w:rPr>
          <w:shd w:val="clear" w:color="auto" w:fill="FFFFFF"/>
        </w:rPr>
        <w:t xml:space="preserve">engagés </w:t>
      </w:r>
      <w:r>
        <w:rPr>
          <w:shd w:val="clear" w:color="auto" w:fill="FFFFFF"/>
        </w:rPr>
        <w:t>du</w:t>
      </w:r>
      <w:r w:rsidRPr="00D775D5">
        <w:rPr>
          <w:shd w:val="clear" w:color="auto" w:fill="FFFFFF"/>
        </w:rPr>
        <w:t xml:space="preserve"> spectacle vivant. Après l’enregistrement ou la captation</w:t>
      </w:r>
      <w:r>
        <w:rPr>
          <w:shd w:val="clear" w:color="auto" w:fill="FFFFFF"/>
        </w:rPr>
        <w:t>,</w:t>
      </w:r>
      <w:r w:rsidRPr="00D775D5">
        <w:rPr>
          <w:shd w:val="clear" w:color="auto" w:fill="FFFFFF"/>
        </w:rPr>
        <w:t xml:space="preserve"> les interprètes ne sont plus rémunérés</w:t>
      </w:r>
      <w:r>
        <w:rPr>
          <w:shd w:val="clear" w:color="auto" w:fill="FFFFFF"/>
        </w:rPr>
        <w:t>,</w:t>
      </w:r>
      <w:r w:rsidRPr="00D775D5">
        <w:rPr>
          <w:shd w:val="clear" w:color="auto" w:fill="FFFFFF"/>
        </w:rPr>
        <w:t xml:space="preserve"> et seul</w:t>
      </w:r>
      <w:r>
        <w:rPr>
          <w:shd w:val="clear" w:color="auto" w:fill="FFFFFF"/>
        </w:rPr>
        <w:t>s</w:t>
      </w:r>
      <w:r w:rsidRPr="00D775D5">
        <w:rPr>
          <w:shd w:val="clear" w:color="auto" w:fill="FFFFFF"/>
        </w:rPr>
        <w:t xml:space="preserve"> les ayants droits continuent à recevoir le</w:t>
      </w:r>
      <w:r>
        <w:rPr>
          <w:shd w:val="clear" w:color="auto" w:fill="FFFFFF"/>
        </w:rPr>
        <w:t>s</w:t>
      </w:r>
      <w:r w:rsidRPr="00D775D5">
        <w:rPr>
          <w:shd w:val="clear" w:color="auto" w:fill="FFFFFF"/>
        </w:rPr>
        <w:t xml:space="preserve"> revenus généré</w:t>
      </w:r>
      <w:r>
        <w:rPr>
          <w:shd w:val="clear" w:color="auto" w:fill="FFFFFF"/>
        </w:rPr>
        <w:t>s</w:t>
      </w:r>
      <w:r w:rsidRPr="00D775D5">
        <w:rPr>
          <w:shd w:val="clear" w:color="auto" w:fill="FFFFFF"/>
        </w:rPr>
        <w:t xml:space="preserve"> par la diffusion numérique</w:t>
      </w:r>
      <w:r>
        <w:rPr>
          <w:shd w:val="clear" w:color="auto" w:fill="FFFFFF"/>
        </w:rPr>
        <w:t xml:space="preserve"> de masse</w:t>
      </w:r>
      <w:r w:rsidRPr="00D775D5">
        <w:rPr>
          <w:shd w:val="clear" w:color="auto" w:fill="FFFFFF"/>
        </w:rPr>
        <w:t xml:space="preserve">. Un autre </w:t>
      </w:r>
      <w:r>
        <w:rPr>
          <w:shd w:val="clear" w:color="auto" w:fill="FFFFFF"/>
        </w:rPr>
        <w:t>symptôme criant de ce modèle</w:t>
      </w:r>
      <w:r w:rsidRPr="00D775D5">
        <w:rPr>
          <w:shd w:val="clear" w:color="auto" w:fill="FFFFFF"/>
        </w:rPr>
        <w:t xml:space="preserve"> économique </w:t>
      </w:r>
      <w:r>
        <w:rPr>
          <w:shd w:val="clear" w:color="auto" w:fill="FFFFFF"/>
        </w:rPr>
        <w:t>est l’organisation des</w:t>
      </w:r>
      <w:r w:rsidRPr="00D775D5">
        <w:rPr>
          <w:shd w:val="clear" w:color="auto" w:fill="FFFFFF"/>
        </w:rPr>
        <w:t xml:space="preserve"> répétitions assistées grâce à la technologie de</w:t>
      </w:r>
      <w:r>
        <w:rPr>
          <w:shd w:val="clear" w:color="auto" w:fill="FFFFFF"/>
        </w:rPr>
        <w:t xml:space="preserve"> </w:t>
      </w:r>
      <w:r w:rsidRPr="00D775D5">
        <w:rPr>
          <w:shd w:val="clear" w:color="auto" w:fill="FFFFFF"/>
        </w:rPr>
        <w:t xml:space="preserve">suivi de partition. </w:t>
      </w:r>
      <w:r>
        <w:rPr>
          <w:shd w:val="clear" w:color="auto" w:fill="FFFFFF"/>
        </w:rPr>
        <w:t>D’une certaine manière, l</w:t>
      </w:r>
      <w:r w:rsidRPr="00D775D5">
        <w:rPr>
          <w:shd w:val="clear" w:color="auto" w:fill="FFFFFF"/>
        </w:rPr>
        <w:t xml:space="preserve">es applications créées à partir de l’intelligence artificielle </w:t>
      </w:r>
      <w:r>
        <w:rPr>
          <w:shd w:val="clear" w:color="auto" w:fill="FFFFFF"/>
        </w:rPr>
        <w:t>transportent</w:t>
      </w:r>
      <w:r w:rsidRPr="00D775D5">
        <w:rPr>
          <w:shd w:val="clear" w:color="auto" w:fill="FFFFFF"/>
        </w:rPr>
        <w:t xml:space="preserve"> les musiciens accompagnateurs, voire l’orchestre </w:t>
      </w:r>
      <w:r>
        <w:rPr>
          <w:shd w:val="clear" w:color="auto" w:fill="FFFFFF"/>
        </w:rPr>
        <w:t xml:space="preserve">tout </w:t>
      </w:r>
      <w:r w:rsidRPr="00D775D5">
        <w:rPr>
          <w:shd w:val="clear" w:color="auto" w:fill="FFFFFF"/>
        </w:rPr>
        <w:t>entier</w:t>
      </w:r>
      <w:r>
        <w:rPr>
          <w:shd w:val="clear" w:color="auto" w:fill="FFFFFF"/>
        </w:rPr>
        <w:t>,</w:t>
      </w:r>
      <w:r w:rsidRPr="00D775D5">
        <w:rPr>
          <w:shd w:val="clear" w:color="auto" w:fill="FFFFFF"/>
        </w:rPr>
        <w:t xml:space="preserve"> au sein du studio personnel du soliste. La musique d’accompagnement</w:t>
      </w:r>
      <w:r>
        <w:rPr>
          <w:shd w:val="clear" w:color="auto" w:fill="FFFFFF"/>
        </w:rPr>
        <w:t>,</w:t>
      </w:r>
      <w:r w:rsidRPr="00D775D5">
        <w:rPr>
          <w:shd w:val="clear" w:color="auto" w:fill="FFFFFF"/>
        </w:rPr>
        <w:t xml:space="preserve"> qui s’adapte à l’expression du soliste ou d</w:t>
      </w:r>
      <w:r>
        <w:rPr>
          <w:shd w:val="clear" w:color="auto" w:fill="FFFFFF"/>
        </w:rPr>
        <w:t>e l</w:t>
      </w:r>
      <w:r w:rsidRPr="00D775D5">
        <w:rPr>
          <w:shd w:val="clear" w:color="auto" w:fill="FFFFFF"/>
        </w:rPr>
        <w:t>’élève musicien</w:t>
      </w:r>
      <w:r>
        <w:rPr>
          <w:shd w:val="clear" w:color="auto" w:fill="FFFFFF"/>
        </w:rPr>
        <w:t>,</w:t>
      </w:r>
      <w:r w:rsidRPr="00D775D5">
        <w:rPr>
          <w:shd w:val="clear" w:color="auto" w:fill="FFFFFF"/>
        </w:rPr>
        <w:t xml:space="preserve"> fait une grande économie en éliminant l’étape de répétition en présence des </w:t>
      </w:r>
      <w:r>
        <w:rPr>
          <w:shd w:val="clear" w:color="auto" w:fill="FFFFFF"/>
        </w:rPr>
        <w:t>interprètes</w:t>
      </w:r>
      <w:r w:rsidRPr="00D775D5">
        <w:rPr>
          <w:rFonts w:ascii="Garamond" w:eastAsia="Baskerville" w:hAnsi="Garamond" w:cs="Baskerville"/>
          <w:sz w:val="20"/>
          <w:shd w:val="clear" w:color="auto" w:fill="FFFFFF"/>
          <w:vertAlign w:val="superscript"/>
        </w:rPr>
        <w:footnoteReference w:id="32"/>
      </w:r>
      <w:r w:rsidRPr="00D775D5">
        <w:rPr>
          <w:shd w:val="clear" w:color="auto" w:fill="FFFFFF"/>
        </w:rPr>
        <w:t>.</w:t>
      </w:r>
      <w:r>
        <w:rPr>
          <w:shd w:val="clear" w:color="auto" w:fill="FFFFFF"/>
        </w:rPr>
        <w:t xml:space="preserve"> Le grand avantage de cette technologie consiste à </w:t>
      </w:r>
      <w:r>
        <w:rPr>
          <w:shd w:val="clear" w:color="auto" w:fill="FFFFFF"/>
        </w:rPr>
        <w:lastRenderedPageBreak/>
        <w:t xml:space="preserve">optimiser le temps de répétition du musicien. Cela lui permet de n’être plus seul au moment de la répétition, et de profiter de l’accompagnement automatisé de l’ordinateur. </w:t>
      </w:r>
      <w:r w:rsidRPr="00D775D5">
        <w:rPr>
          <w:shd w:val="clear" w:color="auto" w:fill="FFFFFF"/>
        </w:rPr>
        <w:t>Quant à l’éducation</w:t>
      </w:r>
      <w:r>
        <w:rPr>
          <w:shd w:val="clear" w:color="auto" w:fill="FFFFFF"/>
        </w:rPr>
        <w:t>,</w:t>
      </w:r>
      <w:r w:rsidRPr="00D775D5">
        <w:rPr>
          <w:shd w:val="clear" w:color="auto" w:fill="FFFFFF"/>
        </w:rPr>
        <w:t xml:space="preserve"> l’apport de l’informatique est aussi indéniable. En un mot, il n’est pas exagéré de dire que la musique est un des arts qui a plus de lien avec la technologie</w:t>
      </w:r>
      <w:r w:rsidR="002D7D75" w:rsidRPr="00D775D5">
        <w:rPr>
          <w:shd w:val="clear" w:color="auto" w:fill="FFFFFF"/>
        </w:rPr>
        <w:t>.</w:t>
      </w:r>
    </w:p>
    <w:p w14:paraId="4DA2C810" w14:textId="7E9F91C4" w:rsidR="002D7D75" w:rsidRPr="00D775D5" w:rsidRDefault="00C64151" w:rsidP="009B4947">
      <w:pPr>
        <w:pStyle w:val="Default"/>
        <w:rPr>
          <w:color w:val="000000" w:themeColor="text1"/>
        </w:rPr>
      </w:pPr>
      <w:r w:rsidRPr="00D775D5">
        <w:rPr>
          <w:color w:val="000000" w:themeColor="text1"/>
        </w:rPr>
        <w:t>En évoquant l’éthique artistique</w:t>
      </w:r>
      <w:r>
        <w:rPr>
          <w:color w:val="000000" w:themeColor="text1"/>
        </w:rPr>
        <w:t xml:space="preserve">, conjuguée ici à </w:t>
      </w:r>
      <w:r w:rsidRPr="00D775D5">
        <w:rPr>
          <w:color w:val="000000" w:themeColor="text1"/>
        </w:rPr>
        <w:t>une approche critique</w:t>
      </w:r>
      <w:r>
        <w:rPr>
          <w:color w:val="000000" w:themeColor="text1"/>
        </w:rPr>
        <w:t>,</w:t>
      </w:r>
      <w:r w:rsidRPr="00D775D5">
        <w:rPr>
          <w:color w:val="000000" w:themeColor="text1"/>
        </w:rPr>
        <w:t xml:space="preserve"> nous ne tentons pas de présenter un argument réactionnaire face à l’utilisation de la technologie dans l’art. </w:t>
      </w:r>
      <w:r w:rsidRPr="00D775D5">
        <w:rPr>
          <w:color w:val="000000" w:themeColor="text1"/>
          <w:szCs w:val="24"/>
          <w:shd w:val="clear" w:color="auto" w:fill="FFFFFF"/>
        </w:rPr>
        <w:t xml:space="preserve">Au contraire, il est primordial que l’artiste soit familier avec </w:t>
      </w:r>
      <w:r>
        <w:rPr>
          <w:color w:val="000000" w:themeColor="text1"/>
          <w:szCs w:val="24"/>
          <w:shd w:val="clear" w:color="auto" w:fill="FFFFFF"/>
        </w:rPr>
        <w:t xml:space="preserve">l’actualité technologique afin qu’il puisse </w:t>
      </w:r>
      <w:r w:rsidRPr="00D775D5">
        <w:rPr>
          <w:color w:val="000000" w:themeColor="text1"/>
          <w:szCs w:val="24"/>
          <w:shd w:val="clear" w:color="auto" w:fill="FFFFFF"/>
        </w:rPr>
        <w:t xml:space="preserve">mieux exploiter les outils électroniques et numériques </w:t>
      </w:r>
      <w:r>
        <w:rPr>
          <w:color w:val="000000" w:themeColor="text1"/>
          <w:szCs w:val="24"/>
          <w:shd w:val="clear" w:color="auto" w:fill="FFFFFF"/>
        </w:rPr>
        <w:t>à sa disposition au profit de sa sensibilité et</w:t>
      </w:r>
      <w:r w:rsidRPr="00D775D5">
        <w:rPr>
          <w:color w:val="000000" w:themeColor="text1"/>
          <w:szCs w:val="24"/>
          <w:shd w:val="clear" w:color="auto" w:fill="FFFFFF"/>
        </w:rPr>
        <w:t xml:space="preserve"> de son propos artistique. Mais serait-il réaliste </w:t>
      </w:r>
      <w:r>
        <w:rPr>
          <w:color w:val="000000" w:themeColor="text1"/>
          <w:szCs w:val="24"/>
          <w:shd w:val="clear" w:color="auto" w:fill="FFFFFF"/>
        </w:rPr>
        <w:t xml:space="preserve">de dire </w:t>
      </w:r>
      <w:r w:rsidRPr="00D775D5">
        <w:rPr>
          <w:color w:val="000000" w:themeColor="text1"/>
          <w:szCs w:val="24"/>
          <w:shd w:val="clear" w:color="auto" w:fill="FFFFFF"/>
        </w:rPr>
        <w:t xml:space="preserve">que tous les artistes qui </w:t>
      </w:r>
      <w:r>
        <w:rPr>
          <w:color w:val="000000" w:themeColor="text1"/>
          <w:szCs w:val="24"/>
          <w:shd w:val="clear" w:color="auto" w:fill="FFFFFF"/>
        </w:rPr>
        <w:t>souhaiteraient</w:t>
      </w:r>
      <w:r w:rsidRPr="00D775D5">
        <w:rPr>
          <w:color w:val="000000" w:themeColor="text1"/>
          <w:szCs w:val="24"/>
          <w:shd w:val="clear" w:color="auto" w:fill="FFFFFF"/>
        </w:rPr>
        <w:t xml:space="preserve"> </w:t>
      </w:r>
      <w:r>
        <w:rPr>
          <w:color w:val="000000" w:themeColor="text1"/>
          <w:szCs w:val="24"/>
          <w:shd w:val="clear" w:color="auto" w:fill="FFFFFF"/>
        </w:rPr>
        <w:t xml:space="preserve">inclure une dimension technologique </w:t>
      </w:r>
      <w:r w:rsidRPr="00D775D5">
        <w:rPr>
          <w:color w:val="000000" w:themeColor="text1"/>
          <w:szCs w:val="24"/>
          <w:shd w:val="clear" w:color="auto" w:fill="FFFFFF"/>
        </w:rPr>
        <w:t>dans leur</w:t>
      </w:r>
      <w:r>
        <w:rPr>
          <w:color w:val="000000" w:themeColor="text1"/>
          <w:szCs w:val="24"/>
          <w:shd w:val="clear" w:color="auto" w:fill="FFFFFF"/>
        </w:rPr>
        <w:t>s</w:t>
      </w:r>
      <w:r w:rsidRPr="00D775D5">
        <w:rPr>
          <w:color w:val="000000" w:themeColor="text1"/>
          <w:szCs w:val="24"/>
          <w:shd w:val="clear" w:color="auto" w:fill="FFFFFF"/>
        </w:rPr>
        <w:t xml:space="preserve"> création</w:t>
      </w:r>
      <w:r>
        <w:rPr>
          <w:color w:val="000000" w:themeColor="text1"/>
          <w:szCs w:val="24"/>
          <w:shd w:val="clear" w:color="auto" w:fill="FFFFFF"/>
        </w:rPr>
        <w:t>s</w:t>
      </w:r>
      <w:r w:rsidRPr="00D775D5">
        <w:rPr>
          <w:color w:val="000000" w:themeColor="text1"/>
          <w:szCs w:val="24"/>
          <w:shd w:val="clear" w:color="auto" w:fill="FFFFFF"/>
        </w:rPr>
        <w:t xml:space="preserve"> connaissent parfaitement les environnements informatiques ? Certes</w:t>
      </w:r>
      <w:r>
        <w:rPr>
          <w:color w:val="000000" w:themeColor="text1"/>
          <w:szCs w:val="24"/>
          <w:shd w:val="clear" w:color="auto" w:fill="FFFFFF"/>
        </w:rPr>
        <w:t>,</w:t>
      </w:r>
      <w:r w:rsidRPr="00D775D5">
        <w:rPr>
          <w:color w:val="000000" w:themeColor="text1"/>
          <w:szCs w:val="24"/>
          <w:shd w:val="clear" w:color="auto" w:fill="FFFFFF"/>
        </w:rPr>
        <w:t xml:space="preserve"> il y a de très bons compositeurs qui connaissent </w:t>
      </w:r>
      <w:r>
        <w:rPr>
          <w:color w:val="000000" w:themeColor="text1"/>
          <w:szCs w:val="24"/>
          <w:shd w:val="clear" w:color="auto" w:fill="FFFFFF"/>
        </w:rPr>
        <w:t>ces outils, qui maîtrisent l</w:t>
      </w:r>
      <w:r w:rsidRPr="00D775D5">
        <w:rPr>
          <w:color w:val="000000" w:themeColor="text1"/>
          <w:szCs w:val="24"/>
          <w:shd w:val="clear" w:color="auto" w:fill="FFFFFF"/>
        </w:rPr>
        <w:t xml:space="preserve">es langages de programmation. Ils sont </w:t>
      </w:r>
      <w:r>
        <w:rPr>
          <w:color w:val="000000" w:themeColor="text1"/>
          <w:szCs w:val="24"/>
          <w:shd w:val="clear" w:color="auto" w:fill="FFFFFF"/>
        </w:rPr>
        <w:t xml:space="preserve">alors </w:t>
      </w:r>
      <w:r w:rsidRPr="00D775D5">
        <w:rPr>
          <w:color w:val="000000" w:themeColor="text1"/>
          <w:szCs w:val="24"/>
          <w:shd w:val="clear" w:color="auto" w:fill="FFFFFF"/>
        </w:rPr>
        <w:t xml:space="preserve">capables de mener un projet de création de A à Z de manière autonome. </w:t>
      </w:r>
      <w:r>
        <w:rPr>
          <w:color w:val="000000" w:themeColor="text1"/>
          <w:szCs w:val="24"/>
          <w:shd w:val="clear" w:color="auto" w:fill="FFFFFF"/>
        </w:rPr>
        <w:t>Toutefois,</w:t>
      </w:r>
      <w:r w:rsidRPr="00D775D5">
        <w:rPr>
          <w:color w:val="000000" w:themeColor="text1"/>
          <w:szCs w:val="24"/>
          <w:shd w:val="clear" w:color="auto" w:fill="FFFFFF"/>
        </w:rPr>
        <w:t xml:space="preserve"> ne pas être en mesure de programmer </w:t>
      </w:r>
      <w:r>
        <w:rPr>
          <w:color w:val="000000" w:themeColor="text1"/>
          <w:szCs w:val="24"/>
          <w:shd w:val="clear" w:color="auto" w:fill="FFFFFF"/>
        </w:rPr>
        <w:t>(</w:t>
      </w:r>
      <w:r w:rsidRPr="00D775D5">
        <w:rPr>
          <w:color w:val="000000" w:themeColor="text1"/>
          <w:szCs w:val="24"/>
          <w:shd w:val="clear" w:color="auto" w:fill="FFFFFF"/>
        </w:rPr>
        <w:t xml:space="preserve">dans </w:t>
      </w:r>
      <w:r>
        <w:rPr>
          <w:color w:val="000000" w:themeColor="text1"/>
          <w:szCs w:val="24"/>
          <w:shd w:val="clear" w:color="auto" w:fill="FFFFFF"/>
        </w:rPr>
        <w:t>quelque</w:t>
      </w:r>
      <w:r w:rsidRPr="00D775D5">
        <w:rPr>
          <w:color w:val="000000" w:themeColor="text1"/>
          <w:szCs w:val="24"/>
          <w:shd w:val="clear" w:color="auto" w:fill="FFFFFF"/>
        </w:rPr>
        <w:t xml:space="preserve"> environnement informatique </w:t>
      </w:r>
      <w:r>
        <w:rPr>
          <w:color w:val="000000" w:themeColor="text1"/>
          <w:szCs w:val="24"/>
          <w:shd w:val="clear" w:color="auto" w:fill="FFFFFF"/>
        </w:rPr>
        <w:t xml:space="preserve">que ce soit) </w:t>
      </w:r>
      <w:r w:rsidRPr="00D775D5">
        <w:rPr>
          <w:color w:val="000000" w:themeColor="text1"/>
          <w:szCs w:val="24"/>
          <w:shd w:val="clear" w:color="auto" w:fill="FFFFFF"/>
        </w:rPr>
        <w:t>ne représente pas l’incompétence créative du compositeur. En réalité</w:t>
      </w:r>
      <w:r>
        <w:rPr>
          <w:color w:val="000000" w:themeColor="text1"/>
          <w:szCs w:val="24"/>
          <w:shd w:val="clear" w:color="auto" w:fill="FFFFFF"/>
        </w:rPr>
        <w:t>,</w:t>
      </w:r>
      <w:r w:rsidRPr="00D775D5">
        <w:rPr>
          <w:color w:val="000000" w:themeColor="text1"/>
          <w:szCs w:val="24"/>
          <w:shd w:val="clear" w:color="auto" w:fill="FFFFFF"/>
        </w:rPr>
        <w:t xml:space="preserve"> ce qui est plus important c’est, en premier </w:t>
      </w:r>
      <w:r>
        <w:rPr>
          <w:color w:val="000000" w:themeColor="text1"/>
          <w:szCs w:val="24"/>
          <w:shd w:val="clear" w:color="auto" w:fill="FFFFFF"/>
        </w:rPr>
        <w:t>lieu</w:t>
      </w:r>
      <w:r w:rsidRPr="00D775D5">
        <w:rPr>
          <w:color w:val="000000" w:themeColor="text1"/>
          <w:szCs w:val="24"/>
          <w:shd w:val="clear" w:color="auto" w:fill="FFFFFF"/>
        </w:rPr>
        <w:t xml:space="preserve">, d’avoir une perspective philosophique et une </w:t>
      </w:r>
      <w:r>
        <w:rPr>
          <w:color w:val="000000" w:themeColor="text1"/>
          <w:szCs w:val="24"/>
          <w:shd w:val="clear" w:color="auto" w:fill="FFFFFF"/>
        </w:rPr>
        <w:t>intention claire dans ce</w:t>
      </w:r>
      <w:r w:rsidRPr="00D775D5">
        <w:rPr>
          <w:color w:val="000000" w:themeColor="text1"/>
          <w:szCs w:val="24"/>
          <w:shd w:val="clear" w:color="auto" w:fill="FFFFFF"/>
        </w:rPr>
        <w:t xml:space="preserve"> rapport à l’utilisation des nouvelles technologies</w:t>
      </w:r>
      <w:r>
        <w:rPr>
          <w:color w:val="000000" w:themeColor="text1"/>
          <w:szCs w:val="24"/>
          <w:shd w:val="clear" w:color="auto" w:fill="FFFFFF"/>
        </w:rPr>
        <w:t xml:space="preserve">. Dans un </w:t>
      </w:r>
      <w:r w:rsidRPr="00D775D5">
        <w:rPr>
          <w:color w:val="000000" w:themeColor="text1"/>
          <w:szCs w:val="24"/>
          <w:shd w:val="clear" w:color="auto" w:fill="FFFFFF"/>
        </w:rPr>
        <w:t xml:space="preserve">deuxième temps, </w:t>
      </w:r>
      <w:r>
        <w:rPr>
          <w:color w:val="000000" w:themeColor="text1"/>
          <w:szCs w:val="24"/>
          <w:shd w:val="clear" w:color="auto" w:fill="FFFFFF"/>
        </w:rPr>
        <w:t xml:space="preserve">il faut </w:t>
      </w:r>
      <w:r w:rsidRPr="00D775D5">
        <w:rPr>
          <w:color w:val="000000" w:themeColor="text1"/>
          <w:szCs w:val="24"/>
          <w:shd w:val="clear" w:color="auto" w:fill="FFFFFF"/>
        </w:rPr>
        <w:t>une certaine connaissance technique pour nourrir sa créativité</w:t>
      </w:r>
      <w:r>
        <w:rPr>
          <w:color w:val="000000" w:themeColor="text1"/>
          <w:szCs w:val="24"/>
          <w:shd w:val="clear" w:color="auto" w:fill="FFFFFF"/>
        </w:rPr>
        <w:t xml:space="preserve"> qui</w:t>
      </w:r>
      <w:r w:rsidRPr="00D775D5">
        <w:rPr>
          <w:color w:val="000000" w:themeColor="text1"/>
          <w:szCs w:val="24"/>
          <w:shd w:val="clear" w:color="auto" w:fill="FFFFFF"/>
        </w:rPr>
        <w:t>,</w:t>
      </w:r>
      <w:r>
        <w:rPr>
          <w:color w:val="000000" w:themeColor="text1"/>
          <w:szCs w:val="24"/>
          <w:shd w:val="clear" w:color="auto" w:fill="FFFFFF"/>
        </w:rPr>
        <w:t xml:space="preserve"> par la suite, pourra</w:t>
      </w:r>
      <w:r w:rsidRPr="00D775D5">
        <w:rPr>
          <w:color w:val="000000" w:themeColor="text1"/>
          <w:szCs w:val="24"/>
          <w:shd w:val="clear" w:color="auto" w:fill="FFFFFF"/>
        </w:rPr>
        <w:t xml:space="preserve"> faciliter la réalisation de ses idées. Dans ce que nous venons de dire</w:t>
      </w:r>
      <w:r>
        <w:rPr>
          <w:color w:val="000000" w:themeColor="text1"/>
          <w:szCs w:val="24"/>
          <w:shd w:val="clear" w:color="auto" w:fill="FFFFFF"/>
        </w:rPr>
        <w:t>,</w:t>
      </w:r>
      <w:r w:rsidRPr="00D775D5">
        <w:rPr>
          <w:color w:val="000000" w:themeColor="text1"/>
          <w:szCs w:val="24"/>
          <w:shd w:val="clear" w:color="auto" w:fill="FFFFFF"/>
        </w:rPr>
        <w:t xml:space="preserve"> le rapport entre les moyens et les fins est visé, d’où le terme d’éthique </w:t>
      </w:r>
      <w:r>
        <w:rPr>
          <w:color w:val="000000" w:themeColor="text1"/>
          <w:szCs w:val="24"/>
          <w:shd w:val="clear" w:color="auto" w:fill="FFFFFF"/>
        </w:rPr>
        <w:t xml:space="preserve">que j’engage ici </w:t>
      </w:r>
      <w:r w:rsidRPr="00D775D5">
        <w:rPr>
          <w:color w:val="000000" w:themeColor="text1"/>
          <w:szCs w:val="24"/>
          <w:shd w:val="clear" w:color="auto" w:fill="FFFFFF"/>
        </w:rPr>
        <w:t>et</w:t>
      </w:r>
      <w:r>
        <w:rPr>
          <w:color w:val="000000" w:themeColor="text1"/>
          <w:szCs w:val="24"/>
          <w:shd w:val="clear" w:color="auto" w:fill="FFFFFF"/>
        </w:rPr>
        <w:t>, avec ceci, un principe de</w:t>
      </w:r>
      <w:r w:rsidRPr="00D775D5">
        <w:rPr>
          <w:color w:val="000000" w:themeColor="text1"/>
          <w:szCs w:val="24"/>
          <w:shd w:val="clear" w:color="auto" w:fill="FFFFFF"/>
        </w:rPr>
        <w:t xml:space="preserve"> </w:t>
      </w:r>
      <w:r w:rsidRPr="00250D83">
        <w:rPr>
          <w:i/>
          <w:iCs/>
          <w:color w:val="000000" w:themeColor="text1"/>
          <w:szCs w:val="24"/>
          <w:shd w:val="clear" w:color="auto" w:fill="FFFFFF"/>
        </w:rPr>
        <w:t>responsabilité artistique</w:t>
      </w:r>
      <w:r w:rsidRPr="00D775D5">
        <w:rPr>
          <w:color w:val="000000" w:themeColor="text1"/>
          <w:szCs w:val="24"/>
          <w:shd w:val="clear" w:color="auto" w:fill="FFFFFF"/>
        </w:rPr>
        <w:t>. C’est dans ce sens que</w:t>
      </w:r>
      <w:r>
        <w:rPr>
          <w:color w:val="000000" w:themeColor="text1"/>
          <w:szCs w:val="24"/>
          <w:shd w:val="clear" w:color="auto" w:fill="FFFFFF"/>
        </w:rPr>
        <w:t>,</w:t>
      </w:r>
      <w:r w:rsidRPr="00D775D5">
        <w:rPr>
          <w:color w:val="000000" w:themeColor="text1"/>
          <w:szCs w:val="24"/>
          <w:shd w:val="clear" w:color="auto" w:fill="FFFFFF"/>
        </w:rPr>
        <w:t xml:space="preserve"> selon Salomos et Pecquet</w:t>
      </w:r>
      <w:r>
        <w:rPr>
          <w:color w:val="000000" w:themeColor="text1"/>
          <w:szCs w:val="24"/>
          <w:shd w:val="clear" w:color="auto" w:fill="FFFFFF"/>
        </w:rPr>
        <w:t>,</w:t>
      </w:r>
      <w:r w:rsidRPr="00D775D5">
        <w:rPr>
          <w:color w:val="000000" w:themeColor="text1"/>
          <w:szCs w:val="24"/>
          <w:shd w:val="clear" w:color="auto" w:fill="FFFFFF"/>
        </w:rPr>
        <w:t xml:space="preserve"> « les questions du “quoi” et du “comment” — qui caractérisent l’art — ont été remplacées par celles des fins et des moyens, et les moyens sont devenus des fins en soi</w:t>
      </w:r>
      <w:r w:rsidRPr="00D775D5">
        <w:rPr>
          <w:rStyle w:val="FootnoteReference"/>
          <w:color w:val="000000" w:themeColor="text1"/>
          <w:szCs w:val="24"/>
          <w:shd w:val="clear" w:color="auto" w:fill="FFFFFF"/>
        </w:rPr>
        <w:footnoteReference w:id="33"/>
      </w:r>
      <w:r w:rsidRPr="00D775D5">
        <w:rPr>
          <w:color w:val="000000" w:themeColor="text1"/>
          <w:szCs w:val="24"/>
          <w:shd w:val="clear" w:color="auto" w:fill="FFFFFF"/>
        </w:rPr>
        <w:t xml:space="preserve"> »</w:t>
      </w:r>
      <w:r w:rsidR="002D7D75" w:rsidRPr="00D775D5">
        <w:rPr>
          <w:color w:val="000000" w:themeColor="text1"/>
          <w:szCs w:val="24"/>
          <w:shd w:val="clear" w:color="auto" w:fill="FFFFFF"/>
        </w:rPr>
        <w:t>.</w:t>
      </w:r>
    </w:p>
    <w:p w14:paraId="60148AFF" w14:textId="77777777" w:rsidR="00C64151" w:rsidRPr="00EB269B" w:rsidRDefault="00C64151" w:rsidP="00C64151">
      <w:pPr>
        <w:pStyle w:val="Default"/>
      </w:pPr>
      <w:r w:rsidRPr="00C60E73">
        <w:t xml:space="preserve">Il est certain </w:t>
      </w:r>
      <w:r>
        <w:t>qu’aujourd’hui,</w:t>
      </w:r>
      <w:r w:rsidRPr="00C60E73">
        <w:t xml:space="preserve"> la musique et la technologie entretiennent un rapport étroit au point </w:t>
      </w:r>
      <w:r>
        <w:t>que</w:t>
      </w:r>
      <w:r w:rsidRPr="00C60E73">
        <w:t xml:space="preserve">, lorsqu’il s’agit de l’analyse d’une œuvre avec électronique </w:t>
      </w:r>
      <w:r>
        <w:t>(</w:t>
      </w:r>
      <w:r w:rsidRPr="00C60E73">
        <w:t>par exemple</w:t>
      </w:r>
      <w:r>
        <w:t>)</w:t>
      </w:r>
      <w:r w:rsidRPr="00C60E73">
        <w:t>, l’aspect technologique de l’œuvre devien</w:t>
      </w:r>
      <w:r>
        <w:t>ne</w:t>
      </w:r>
      <w:r w:rsidRPr="00C60E73">
        <w:t xml:space="preserve"> inséparable de l’aspect artistique.</w:t>
      </w:r>
      <w:r>
        <w:t xml:space="preserve"> </w:t>
      </w:r>
      <w:r w:rsidRPr="00C9082E">
        <w:rPr>
          <w:szCs w:val="24"/>
          <w:u w:color="353535"/>
          <w:shd w:val="clear" w:color="auto" w:fill="FFFFFF"/>
        </w:rPr>
        <w:t>Parfois</w:t>
      </w:r>
      <w:r>
        <w:rPr>
          <w:szCs w:val="24"/>
          <w:u w:color="353535"/>
          <w:shd w:val="clear" w:color="auto" w:fill="FFFFFF"/>
        </w:rPr>
        <w:t>,</w:t>
      </w:r>
      <w:r w:rsidRPr="00C9082E">
        <w:rPr>
          <w:szCs w:val="24"/>
          <w:u w:color="353535"/>
          <w:shd w:val="clear" w:color="auto" w:fill="FFFFFF"/>
        </w:rPr>
        <w:t xml:space="preserve"> la frontière entre </w:t>
      </w:r>
      <w:r>
        <w:rPr>
          <w:szCs w:val="24"/>
          <w:u w:color="353535"/>
          <w:shd w:val="clear" w:color="auto" w:fill="FFFFFF"/>
        </w:rPr>
        <w:t xml:space="preserve">la </w:t>
      </w:r>
      <w:r w:rsidRPr="00C9082E">
        <w:rPr>
          <w:szCs w:val="24"/>
          <w:u w:color="353535"/>
          <w:shd w:val="clear" w:color="auto" w:fill="FFFFFF"/>
        </w:rPr>
        <w:t>technique musicale et la technologie devient floue</w:t>
      </w:r>
      <w:r>
        <w:rPr>
          <w:szCs w:val="24"/>
          <w:u w:color="353535"/>
          <w:shd w:val="clear" w:color="auto" w:fill="FFFFFF"/>
        </w:rPr>
        <w:t>,</w:t>
      </w:r>
      <w:r w:rsidRPr="00C9082E">
        <w:rPr>
          <w:szCs w:val="24"/>
          <w:u w:color="353535"/>
          <w:shd w:val="clear" w:color="auto" w:fill="FFFFFF"/>
        </w:rPr>
        <w:t xml:space="preserve"> et </w:t>
      </w:r>
      <w:r>
        <w:rPr>
          <w:szCs w:val="24"/>
          <w:u w:color="353535"/>
          <w:shd w:val="clear" w:color="auto" w:fill="FFFFFF"/>
        </w:rPr>
        <w:t xml:space="preserve">si </w:t>
      </w:r>
      <w:r w:rsidRPr="00C9082E">
        <w:rPr>
          <w:szCs w:val="24"/>
          <w:u w:color="353535"/>
          <w:shd w:val="clear" w:color="auto" w:fill="FFFFFF"/>
        </w:rPr>
        <w:t>l’analyste</w:t>
      </w:r>
      <w:r>
        <w:rPr>
          <w:szCs w:val="24"/>
          <w:u w:color="353535"/>
          <w:shd w:val="clear" w:color="auto" w:fill="FFFFFF"/>
        </w:rPr>
        <w:t xml:space="preserve"> est</w:t>
      </w:r>
      <w:r w:rsidRPr="00C9082E">
        <w:rPr>
          <w:szCs w:val="24"/>
          <w:u w:color="353535"/>
          <w:shd w:val="clear" w:color="auto" w:fill="FFFFFF"/>
        </w:rPr>
        <w:t xml:space="preserve"> démuni d’une certaine connaissance technologique</w:t>
      </w:r>
      <w:r>
        <w:rPr>
          <w:szCs w:val="24"/>
          <w:u w:color="353535"/>
          <w:shd w:val="clear" w:color="auto" w:fill="FFFFFF"/>
        </w:rPr>
        <w:t xml:space="preserve">, il ne </w:t>
      </w:r>
      <w:r w:rsidRPr="00C9082E">
        <w:rPr>
          <w:szCs w:val="24"/>
          <w:u w:color="353535"/>
          <w:shd w:val="clear" w:color="auto" w:fill="FFFFFF"/>
        </w:rPr>
        <w:t xml:space="preserve">sera </w:t>
      </w:r>
      <w:r>
        <w:rPr>
          <w:szCs w:val="24"/>
          <w:u w:color="353535"/>
          <w:shd w:val="clear" w:color="auto" w:fill="FFFFFF"/>
        </w:rPr>
        <w:t>pas en mesure</w:t>
      </w:r>
      <w:r w:rsidRPr="00C9082E">
        <w:rPr>
          <w:szCs w:val="24"/>
          <w:u w:color="353535"/>
          <w:shd w:val="clear" w:color="auto" w:fill="FFFFFF"/>
        </w:rPr>
        <w:t xml:space="preserve"> de mener son analyse sur une base solide.</w:t>
      </w:r>
    </w:p>
    <w:p w14:paraId="66F74CA5" w14:textId="0F252F68" w:rsidR="002D7D75" w:rsidRDefault="00C64151" w:rsidP="00C64151">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szCs w:val="24"/>
          <w:u w:color="353535"/>
          <w:shd w:val="clear" w:color="auto" w:fill="FFFFFF"/>
        </w:rPr>
      </w:pPr>
      <w:r>
        <w:rPr>
          <w:szCs w:val="24"/>
          <w:u w:color="353535"/>
          <w:shd w:val="clear" w:color="auto" w:fill="FFFFFF"/>
        </w:rPr>
        <w:t>Les discussions abordées sur les</w:t>
      </w:r>
      <w:r w:rsidRPr="00C9082E">
        <w:rPr>
          <w:szCs w:val="24"/>
          <w:u w:color="353535"/>
          <w:shd w:val="clear" w:color="auto" w:fill="FFFFFF"/>
        </w:rPr>
        <w:t xml:space="preserve"> œuvres </w:t>
      </w:r>
      <w:r>
        <w:rPr>
          <w:szCs w:val="24"/>
          <w:u w:color="353535"/>
          <w:shd w:val="clear" w:color="auto" w:fill="FFFFFF"/>
        </w:rPr>
        <w:t>– et qui font en partie l’</w:t>
      </w:r>
      <w:r w:rsidRPr="00C9082E">
        <w:rPr>
          <w:szCs w:val="24"/>
          <w:u w:color="353535"/>
          <w:shd w:val="clear" w:color="auto" w:fill="FFFFFF"/>
        </w:rPr>
        <w:t>objet de la présente thèse</w:t>
      </w:r>
      <w:r>
        <w:rPr>
          <w:szCs w:val="24"/>
          <w:u w:color="353535"/>
          <w:shd w:val="clear" w:color="auto" w:fill="FFFFFF"/>
        </w:rPr>
        <w:t xml:space="preserve"> –</w:t>
      </w:r>
      <w:r w:rsidRPr="00C9082E">
        <w:rPr>
          <w:szCs w:val="24"/>
          <w:u w:color="353535"/>
          <w:shd w:val="clear" w:color="auto" w:fill="FFFFFF"/>
        </w:rPr>
        <w:t xml:space="preserve"> </w:t>
      </w:r>
      <w:r>
        <w:rPr>
          <w:szCs w:val="24"/>
          <w:u w:color="353535"/>
          <w:shd w:val="clear" w:color="auto" w:fill="FFFFFF"/>
        </w:rPr>
        <w:t>sont concernées par</w:t>
      </w:r>
      <w:r w:rsidRPr="00C9082E">
        <w:rPr>
          <w:szCs w:val="24"/>
          <w:u w:color="353535"/>
          <w:shd w:val="clear" w:color="auto" w:fill="FFFFFF"/>
        </w:rPr>
        <w:t xml:space="preserve"> cette observation, notamment dans les deux œuvres qui représentent un </w:t>
      </w:r>
      <w:r w:rsidRPr="00C9082E">
        <w:rPr>
          <w:szCs w:val="24"/>
          <w:u w:color="353535"/>
          <w:shd w:val="clear" w:color="auto" w:fill="FFFFFF"/>
        </w:rPr>
        <w:lastRenderedPageBreak/>
        <w:t xml:space="preserve">enjeu technologique, c’est-à-dire </w:t>
      </w:r>
      <w:r w:rsidRPr="00C9082E">
        <w:rPr>
          <w:i/>
          <w:iCs/>
          <w:szCs w:val="24"/>
          <w:u w:color="353535"/>
          <w:shd w:val="clear" w:color="auto" w:fill="FFFFFF"/>
        </w:rPr>
        <w:t>Mots de jeu</w:t>
      </w:r>
      <w:r w:rsidRPr="00C9082E">
        <w:rPr>
          <w:szCs w:val="24"/>
          <w:u w:color="353535"/>
          <w:shd w:val="clear" w:color="auto" w:fill="FFFFFF"/>
        </w:rPr>
        <w:t xml:space="preserve"> et </w:t>
      </w:r>
      <w:r w:rsidRPr="00C9082E">
        <w:rPr>
          <w:i/>
          <w:iCs/>
          <w:szCs w:val="24"/>
          <w:u w:color="353535"/>
          <w:shd w:val="clear" w:color="auto" w:fill="FFFFFF"/>
        </w:rPr>
        <w:t>Chuchotements burlesques</w:t>
      </w:r>
      <w:r w:rsidRPr="00C9082E">
        <w:rPr>
          <w:szCs w:val="24"/>
          <w:u w:color="353535"/>
          <w:shd w:val="clear" w:color="auto" w:fill="FFFFFF"/>
        </w:rPr>
        <w:t>. Dans ces œuvres</w:t>
      </w:r>
      <w:r>
        <w:rPr>
          <w:szCs w:val="24"/>
          <w:u w:color="353535"/>
          <w:shd w:val="clear" w:color="auto" w:fill="FFFFFF"/>
        </w:rPr>
        <w:t>,</w:t>
      </w:r>
      <w:r w:rsidRPr="00C9082E">
        <w:rPr>
          <w:szCs w:val="24"/>
          <w:u w:color="353535"/>
          <w:shd w:val="clear" w:color="auto" w:fill="FFFFFF"/>
        </w:rPr>
        <w:t xml:space="preserve"> la technique musicale et la technologie sont fortement imbriquées l’une dans l’autre. </w:t>
      </w:r>
      <w:r>
        <w:rPr>
          <w:szCs w:val="24"/>
          <w:u w:color="353535"/>
          <w:shd w:val="clear" w:color="auto" w:fill="FFFFFF"/>
        </w:rPr>
        <w:t>L</w:t>
      </w:r>
      <w:r w:rsidRPr="00C9082E">
        <w:rPr>
          <w:szCs w:val="24"/>
          <w:u w:color="353535"/>
          <w:shd w:val="clear" w:color="auto" w:fill="FFFFFF"/>
        </w:rPr>
        <w:t xml:space="preserve">es œuvres </w:t>
      </w:r>
      <w:r>
        <w:rPr>
          <w:szCs w:val="24"/>
          <w:u w:color="353535"/>
          <w:shd w:val="clear" w:color="auto" w:fill="FFFFFF"/>
        </w:rPr>
        <w:t>sont</w:t>
      </w:r>
      <w:r w:rsidRPr="00C9082E">
        <w:rPr>
          <w:szCs w:val="24"/>
          <w:u w:color="353535"/>
          <w:shd w:val="clear" w:color="auto" w:fill="FFFFFF"/>
        </w:rPr>
        <w:t xml:space="preserve"> conçues sur un propos artistique qui définissent la stratégie et les choix </w:t>
      </w:r>
      <w:r>
        <w:rPr>
          <w:szCs w:val="24"/>
          <w:u w:color="353535"/>
          <w:shd w:val="clear" w:color="auto" w:fill="FFFFFF"/>
        </w:rPr>
        <w:t>artistique et technologique</w:t>
      </w:r>
      <w:r w:rsidRPr="00C9082E">
        <w:rPr>
          <w:szCs w:val="24"/>
          <w:u w:color="353535"/>
          <w:shd w:val="clear" w:color="auto" w:fill="FFFFFF"/>
        </w:rPr>
        <w:t xml:space="preserve"> pendant le processus de la création</w:t>
      </w:r>
      <w:r>
        <w:rPr>
          <w:szCs w:val="24"/>
          <w:u w:color="353535"/>
          <w:shd w:val="clear" w:color="auto" w:fill="FFFFFF"/>
        </w:rPr>
        <w:t>.</w:t>
      </w:r>
      <w:r w:rsidRPr="00C9082E">
        <w:rPr>
          <w:szCs w:val="24"/>
          <w:u w:color="353535"/>
          <w:shd w:val="clear" w:color="auto" w:fill="FFFFFF"/>
        </w:rPr>
        <w:t xml:space="preserve"> </w:t>
      </w:r>
      <w:r>
        <w:rPr>
          <w:szCs w:val="24"/>
          <w:u w:color="353535"/>
          <w:shd w:val="clear" w:color="auto" w:fill="FFFFFF"/>
        </w:rPr>
        <w:t>I</w:t>
      </w:r>
      <w:r w:rsidRPr="00C9082E">
        <w:rPr>
          <w:szCs w:val="24"/>
          <w:u w:color="353535"/>
          <w:shd w:val="clear" w:color="auto" w:fill="FFFFFF"/>
        </w:rPr>
        <w:t xml:space="preserve">l est </w:t>
      </w:r>
      <w:r>
        <w:rPr>
          <w:szCs w:val="24"/>
          <w:u w:color="353535"/>
          <w:shd w:val="clear" w:color="auto" w:fill="FFFFFF"/>
        </w:rPr>
        <w:t xml:space="preserve">donc </w:t>
      </w:r>
      <w:r w:rsidRPr="00C9082E">
        <w:rPr>
          <w:szCs w:val="24"/>
          <w:u w:color="353535"/>
          <w:shd w:val="clear" w:color="auto" w:fill="FFFFFF"/>
        </w:rPr>
        <w:t xml:space="preserve">impossible de séparer </w:t>
      </w:r>
      <w:r>
        <w:rPr>
          <w:szCs w:val="24"/>
          <w:u w:color="353535"/>
          <w:shd w:val="clear" w:color="auto" w:fill="FFFFFF"/>
        </w:rPr>
        <w:t>l’un de l’autre</w:t>
      </w:r>
      <w:r w:rsidR="002D7D75" w:rsidRPr="00C9082E">
        <w:rPr>
          <w:szCs w:val="24"/>
          <w:u w:color="353535"/>
          <w:shd w:val="clear" w:color="auto" w:fill="FFFFFF"/>
        </w:rPr>
        <w:t>.</w:t>
      </w:r>
    </w:p>
    <w:p w14:paraId="19C701A2" w14:textId="05A7B776" w:rsidR="00C02D9A" w:rsidRPr="00EE3F97" w:rsidRDefault="009E330F" w:rsidP="00250D83">
      <w:pPr>
        <w:pStyle w:val="Heading2"/>
        <w:numPr>
          <w:ilvl w:val="0"/>
          <w:numId w:val="0"/>
        </w:numPr>
        <w:ind w:left="1134" w:hanging="567"/>
      </w:pPr>
      <w:bookmarkStart w:id="9" w:name="_Toc121091811"/>
      <w:r>
        <w:t>La m</w:t>
      </w:r>
      <w:r w:rsidR="00C02D9A" w:rsidRPr="00EE3F97">
        <w:t>éthodologie</w:t>
      </w:r>
      <w:bookmarkEnd w:id="9"/>
    </w:p>
    <w:p w14:paraId="029667BE" w14:textId="7784B237" w:rsidR="00C02D9A" w:rsidRDefault="00CE38DD" w:rsidP="00C02D9A">
      <w:pPr>
        <w:pStyle w:val="Default"/>
      </w:pPr>
      <w:r>
        <w:t>T</w:t>
      </w:r>
      <w:r w:rsidR="00C02D9A">
        <w:t xml:space="preserve">rois créations constituent </w:t>
      </w:r>
      <w:r>
        <w:t>le corpus</w:t>
      </w:r>
      <w:r w:rsidR="00C02D9A">
        <w:t xml:space="preserve"> de ce travail de recherche</w:t>
      </w:r>
      <w:r>
        <w:t xml:space="preserve"> </w:t>
      </w:r>
      <w:r w:rsidR="00C02D9A">
        <w:t>:</w:t>
      </w:r>
    </w:p>
    <w:p w14:paraId="5F16925D" w14:textId="77C6199E" w:rsidR="00C02D9A" w:rsidRDefault="00C46A41" w:rsidP="00C02D9A">
      <w:pPr>
        <w:pStyle w:val="Default"/>
      </w:pPr>
      <w:r>
        <w:rPr>
          <w:i/>
          <w:iCs/>
          <w:shd w:val="clear" w:color="auto" w:fill="FFFFFF"/>
        </w:rPr>
        <w:t>Mots de jeu</w:t>
      </w:r>
      <w:r>
        <w:rPr>
          <w:shd w:val="clear" w:color="auto" w:fill="FFFFFF"/>
        </w:rPr>
        <w:t xml:space="preserve"> (2018)</w:t>
      </w:r>
      <w:r>
        <w:rPr>
          <w:rFonts w:eastAsia="Baskerville" w:cs="Baskerville"/>
          <w:shd w:val="clear" w:color="auto" w:fill="FFFFFF"/>
          <w:vertAlign w:val="superscript"/>
        </w:rPr>
        <w:footnoteReference w:id="34"/>
      </w:r>
      <w:r w:rsidR="00C02D9A">
        <w:t>, pour 5 voix de femme</w:t>
      </w:r>
      <w:r w:rsidR="00CE38DD">
        <w:t>s</w:t>
      </w:r>
      <w:r w:rsidR="00C02D9A">
        <w:t xml:space="preserve"> et synthèse formantique ;</w:t>
      </w:r>
    </w:p>
    <w:p w14:paraId="7FF9F408" w14:textId="632BAB8D" w:rsidR="00C02D9A" w:rsidRDefault="00AC6AC8" w:rsidP="00C02D9A">
      <w:pPr>
        <w:pStyle w:val="Default"/>
      </w:pPr>
      <w:r w:rsidRPr="009F15C0">
        <w:rPr>
          <w:i/>
          <w:iCs/>
        </w:rPr>
        <w:t>Chuchotements burlesques</w:t>
      </w:r>
      <w:r>
        <w:t xml:space="preserve"> (2019-2021)</w:t>
      </w:r>
      <w:r>
        <w:rPr>
          <w:rStyle w:val="FootnoteReference"/>
          <w:i/>
          <w:iCs/>
          <w:color w:val="212528"/>
          <w:shd w:val="clear" w:color="auto" w:fill="FFFFFF"/>
        </w:rPr>
        <w:footnoteReference w:id="35"/>
      </w:r>
      <w:r w:rsidR="00C02D9A">
        <w:t>, une œuvre de théâtre musical pour un acteur, trois musiciens et le dispositif électronique de capture de gestes ;</w:t>
      </w:r>
    </w:p>
    <w:p w14:paraId="3313C1D4" w14:textId="120C4B26" w:rsidR="00C02D9A" w:rsidRDefault="00C02D9A" w:rsidP="00C02D9A">
      <w:pPr>
        <w:pStyle w:val="Default"/>
      </w:pPr>
      <w:r>
        <w:rPr>
          <w:i/>
          <w:iCs/>
        </w:rPr>
        <w:t>Éclosion</w:t>
      </w:r>
      <w:r>
        <w:t xml:space="preserve"> (2022)</w:t>
      </w:r>
      <w:r w:rsidR="00AC6AC8">
        <w:rPr>
          <w:rStyle w:val="FootnoteReference"/>
        </w:rPr>
        <w:footnoteReference w:id="36"/>
      </w:r>
      <w:r>
        <w:t>, un concerto pour flûte et orchestre qui clôture</w:t>
      </w:r>
      <w:r w:rsidR="00C64151">
        <w:t xml:space="preserve"> </w:t>
      </w:r>
      <w:r>
        <w:t>le doctorat.</w:t>
      </w:r>
    </w:p>
    <w:p w14:paraId="17FFC3A6" w14:textId="119E0189" w:rsidR="00C02D9A" w:rsidRDefault="00C02D9A" w:rsidP="00C02D9A">
      <w:pPr>
        <w:pStyle w:val="Default"/>
      </w:pPr>
      <w:r w:rsidRPr="00BD4F3E">
        <w:t>Les</w:t>
      </w:r>
      <w:r>
        <w:t xml:space="preserve"> acquis de chaque création </w:t>
      </w:r>
      <w:r w:rsidRPr="00560474">
        <w:t>valide</w:t>
      </w:r>
      <w:r>
        <w:t>nt</w:t>
      </w:r>
      <w:r w:rsidRPr="00560474">
        <w:t xml:space="preserve"> une grande partie </w:t>
      </w:r>
      <w:r w:rsidR="00CE38DD">
        <w:t xml:space="preserve">des intuitions ou des présupposés théoriques à </w:t>
      </w:r>
      <w:r>
        <w:t>cette recherche</w:t>
      </w:r>
      <w:r w:rsidRPr="00560474">
        <w:t xml:space="preserve">, </w:t>
      </w:r>
      <w:r>
        <w:t>sou</w:t>
      </w:r>
      <w:r w:rsidRPr="00560474">
        <w:t xml:space="preserve">levant </w:t>
      </w:r>
      <w:r w:rsidR="00CE38DD">
        <w:t xml:space="preserve">pourtant </w:t>
      </w:r>
      <w:r w:rsidRPr="00560474">
        <w:t xml:space="preserve">de nouvelles questions qui </w:t>
      </w:r>
      <w:r w:rsidR="00CE38DD">
        <w:t xml:space="preserve">ont </w:t>
      </w:r>
      <w:r w:rsidR="00CE38DD" w:rsidRPr="00560474">
        <w:t>cherch</w:t>
      </w:r>
      <w:r w:rsidR="00CE38DD">
        <w:t>é</w:t>
      </w:r>
      <w:r w:rsidR="00CE38DD" w:rsidRPr="00560474">
        <w:t xml:space="preserve"> </w:t>
      </w:r>
      <w:r>
        <w:t>leur</w:t>
      </w:r>
      <w:r w:rsidRPr="00560474">
        <w:t xml:space="preserve"> réponse dans la création suivante.</w:t>
      </w:r>
      <w:r>
        <w:t xml:space="preserve"> La composition de c</w:t>
      </w:r>
      <w:r w:rsidRPr="00560474">
        <w:t>ha</w:t>
      </w:r>
      <w:r>
        <w:t xml:space="preserve">cune des trois œuvres </w:t>
      </w:r>
      <w:r w:rsidR="00CE38DD">
        <w:t>s’</w:t>
      </w:r>
      <w:r>
        <w:t xml:space="preserve">est effectuée dans des conditions très différentes. Si la première avait été commandée avant d’avoir entamé la thèse, </w:t>
      </w:r>
      <w:r w:rsidR="00CE38DD">
        <w:t xml:space="preserve">les </w:t>
      </w:r>
      <w:r>
        <w:t>phase</w:t>
      </w:r>
      <w:r w:rsidR="00CE38DD">
        <w:t>s</w:t>
      </w:r>
      <w:r>
        <w:t xml:space="preserve"> de conception, composition, production et post-production de la deuxième coïncide</w:t>
      </w:r>
      <w:r w:rsidR="00CE38DD">
        <w:t>nt</w:t>
      </w:r>
      <w:r>
        <w:t xml:space="preserve"> parfaitement avec la durée de la thèse. Quant au dernier volet, </w:t>
      </w:r>
      <w:r w:rsidR="00CE38DD">
        <w:t xml:space="preserve">sa </w:t>
      </w:r>
      <w:r>
        <w:t>composition s’effectue au moment où les recherches entrent dans sa phase finale. Dans cette constellation</w:t>
      </w:r>
      <w:r w:rsidR="00CE38DD">
        <w:t>,</w:t>
      </w:r>
      <w:r>
        <w:t xml:space="preserve"> </w:t>
      </w:r>
      <w:r>
        <w:rPr>
          <w:i/>
          <w:iCs/>
        </w:rPr>
        <w:t>Mots de jeu</w:t>
      </w:r>
      <w:r>
        <w:t xml:space="preserve"> est </w:t>
      </w:r>
      <w:r w:rsidR="00CE38DD">
        <w:t xml:space="preserve">sans doute </w:t>
      </w:r>
      <w:r>
        <w:t xml:space="preserve">la pièce qui relie </w:t>
      </w:r>
      <w:r w:rsidR="00CE38DD">
        <w:t xml:space="preserve">le mieux </w:t>
      </w:r>
      <w:r>
        <w:t xml:space="preserve">mes expériences </w:t>
      </w:r>
      <w:r w:rsidR="00971C32" w:rsidRPr="00250D83">
        <w:t>antérieure</w:t>
      </w:r>
      <w:r w:rsidR="00971C32">
        <w:t xml:space="preserve">s </w:t>
      </w:r>
      <w:r>
        <w:t xml:space="preserve">à mes recherches doctorales, </w:t>
      </w:r>
      <w:r w:rsidR="00971C32">
        <w:t>une pièce qui m’a lancé</w:t>
      </w:r>
      <w:r>
        <w:t xml:space="preserve"> au cœur du sujet du doctorat. Les recherches </w:t>
      </w:r>
      <w:r>
        <w:lastRenderedPageBreak/>
        <w:t xml:space="preserve">effectuées sur la composition de </w:t>
      </w:r>
      <w:r w:rsidR="00971C32">
        <w:rPr>
          <w:i/>
          <w:iCs/>
        </w:rPr>
        <w:t>Mots de jeu</w:t>
      </w:r>
      <w:r>
        <w:t xml:space="preserve"> auront donc servi pour la composition de </w:t>
      </w:r>
      <w:r>
        <w:rPr>
          <w:i/>
          <w:iCs/>
        </w:rPr>
        <w:t xml:space="preserve">Chuchotements burlesques </w:t>
      </w:r>
      <w:r>
        <w:t>qui à son tour ouvre le chemin pour l’écriture d’</w:t>
      </w:r>
      <w:r>
        <w:rPr>
          <w:i/>
          <w:iCs/>
        </w:rPr>
        <w:t>Éclosion</w:t>
      </w:r>
      <w:r>
        <w:t>.</w:t>
      </w:r>
    </w:p>
    <w:p w14:paraId="7EBE8EEF" w14:textId="77777777" w:rsidR="00C64151" w:rsidRDefault="00C64151" w:rsidP="00C64151">
      <w:pPr>
        <w:pStyle w:val="Default"/>
      </w:pPr>
      <w:r w:rsidRPr="00560474">
        <w:t>Avant d’entrer dans les détails analytiques de</w:t>
      </w:r>
      <w:r>
        <w:t xml:space="preserve"> ce</w:t>
      </w:r>
      <w:r w:rsidRPr="00560474">
        <w:t xml:space="preserve">s </w:t>
      </w:r>
      <w:r>
        <w:t>œuvres</w:t>
      </w:r>
      <w:r w:rsidRPr="00560474">
        <w:t>, ser</w:t>
      </w:r>
      <w:r>
        <w:t>ont expliqués</w:t>
      </w:r>
      <w:r w:rsidRPr="00560474">
        <w:t xml:space="preserve"> </w:t>
      </w:r>
      <w:r w:rsidRPr="00681BB7">
        <w:t>l’évolution de mon langage musical et le contexte</w:t>
      </w:r>
      <w:r w:rsidRPr="00FE58F1">
        <w:rPr>
          <w:color w:val="FF0000"/>
        </w:rPr>
        <w:t xml:space="preserve"> </w:t>
      </w:r>
      <w:r w:rsidRPr="00560474">
        <w:t xml:space="preserve">dans lequel </w:t>
      </w:r>
      <w:r>
        <w:t>elles</w:t>
      </w:r>
      <w:r w:rsidRPr="00560474">
        <w:t xml:space="preserve"> </w:t>
      </w:r>
      <w:r>
        <w:t>ont pu voir</w:t>
      </w:r>
      <w:r w:rsidRPr="00560474">
        <w:t xml:space="preserve"> le jour. </w:t>
      </w:r>
      <w:r>
        <w:t xml:space="preserve">Il faudra donc aborder </w:t>
      </w:r>
      <w:r w:rsidRPr="00560474">
        <w:t xml:space="preserve">diverses découvertes morphologiques et syntaxiques </w:t>
      </w:r>
      <w:r>
        <w:t>faites dans l</w:t>
      </w:r>
      <w:r w:rsidRPr="00560474">
        <w:t>es œuvres</w:t>
      </w:r>
      <w:r>
        <w:t xml:space="preserve"> précédentes</w:t>
      </w:r>
      <w:r w:rsidRPr="00560474">
        <w:t xml:space="preserve">, </w:t>
      </w:r>
      <w:r>
        <w:t>mettre au jour</w:t>
      </w:r>
      <w:r w:rsidRPr="00560474">
        <w:t xml:space="preserve"> une vue d’ensemble sur l’évolution stylistique et technique </w:t>
      </w:r>
      <w:r>
        <w:t>de mon langage, et présenter</w:t>
      </w:r>
      <w:r w:rsidRPr="00560474">
        <w:t xml:space="preserve"> le contexte histo</w:t>
      </w:r>
      <w:r>
        <w:t>rio</w:t>
      </w:r>
      <w:r w:rsidRPr="00560474">
        <w:t>graphique dans lequel elles sont nées.</w:t>
      </w:r>
      <w:r>
        <w:t xml:space="preserve"> </w:t>
      </w:r>
      <w:r w:rsidRPr="00560474">
        <w:t xml:space="preserve">Ainsi, après avoir identifié les </w:t>
      </w:r>
      <w:r>
        <w:t>« </w:t>
      </w:r>
      <w:r w:rsidRPr="00560474">
        <w:t>outils</w:t>
      </w:r>
      <w:r>
        <w:t> »</w:t>
      </w:r>
      <w:r w:rsidRPr="00560474">
        <w:t xml:space="preserve"> et la </w:t>
      </w:r>
      <w:r>
        <w:t>« </w:t>
      </w:r>
      <w:r w:rsidRPr="00560474">
        <w:t>palette</w:t>
      </w:r>
      <w:r>
        <w:t> »</w:t>
      </w:r>
      <w:r w:rsidRPr="00560474">
        <w:t xml:space="preserve"> </w:t>
      </w:r>
      <w:r>
        <w:t xml:space="preserve">de la </w:t>
      </w:r>
      <w:r w:rsidRPr="00560474">
        <w:t xml:space="preserve">composition, sera mis en </w:t>
      </w:r>
      <w:r>
        <w:t>lumière</w:t>
      </w:r>
      <w:r w:rsidRPr="00560474">
        <w:t xml:space="preserve"> l’articulation entre les aspects théoriques et pratiques de la composition </w:t>
      </w:r>
      <w:r>
        <w:t>pour</w:t>
      </w:r>
      <w:r w:rsidRPr="00560474">
        <w:t xml:space="preserve"> ces œuvres.</w:t>
      </w:r>
    </w:p>
    <w:p w14:paraId="103DC7BB" w14:textId="6F7E7290" w:rsidR="00EE3F97" w:rsidRPr="00346C31" w:rsidRDefault="00C64151" w:rsidP="00C64151">
      <w:pPr>
        <w:pStyle w:val="Default"/>
        <w:ind w:firstLine="0"/>
      </w:pPr>
      <w:r>
        <w:t>Une précision cependant : la structure</w:t>
      </w:r>
      <w:r w:rsidRPr="00EE3F97">
        <w:t xml:space="preserve"> de la thèse privilégie</w:t>
      </w:r>
      <w:r>
        <w:t>ra</w:t>
      </w:r>
      <w:r w:rsidRPr="00EE3F97">
        <w:t xml:space="preserve"> les concepts plutôt que l’ordre chronologique </w:t>
      </w:r>
      <w:r>
        <w:t xml:space="preserve">(voire </w:t>
      </w:r>
      <w:r w:rsidRPr="00EE3F97">
        <w:t>biographique</w:t>
      </w:r>
      <w:r>
        <w:t>)</w:t>
      </w:r>
      <w:r w:rsidRPr="00EE3F97">
        <w:t xml:space="preserve"> de la composition des </w:t>
      </w:r>
      <w:r>
        <w:t>œ</w:t>
      </w:r>
      <w:r w:rsidRPr="00EE3F97">
        <w:t xml:space="preserve">uvres. À partir d’une réflexion théorique sur la vocalité, le corps et le texte, sera </w:t>
      </w:r>
      <w:r>
        <w:t xml:space="preserve">donc </w:t>
      </w:r>
      <w:r w:rsidRPr="00EE3F97">
        <w:t>abordé l’aspect technologique de l’œuvre de théâtre musical, donnant l’occasion de parler des dispositifs de captation de mouvement.</w:t>
      </w:r>
      <w:r>
        <w:t xml:space="preserve"> Il existe un aller-retour constant entre les trois œuvres, lorsqu’il s’agit d’un concept partagé entre elles. Bien que le dernier chapitre soit consacré uniquement aux aspects techniques, au sein des chapitres précédents nous pouvons constater des éléments techniques qui sont en lien avec le sujet abordé. A titre d’exemple dans le troisième chapitre où la notion de geste sera abordée, un sous chapitre est consacré à la technologie de l’apprentissage machine et le suivi de geste</w:t>
      </w:r>
      <w:r w:rsidR="00212699">
        <w:t>.</w:t>
      </w:r>
    </w:p>
    <w:p w14:paraId="685BC032" w14:textId="77777777" w:rsidR="000012E7" w:rsidRDefault="000012E7">
      <w:pPr>
        <w:rPr>
          <w:rFonts w:ascii="Baskerville SemiBold" w:hAnsi="Baskerville SemiBold"/>
          <w:b/>
          <w:kern w:val="32"/>
          <w:sz w:val="32"/>
          <w:szCs w:val="32"/>
        </w:rPr>
      </w:pPr>
      <w:r>
        <w:br w:type="page"/>
      </w:r>
    </w:p>
    <w:p w14:paraId="41CBEF4E" w14:textId="7364CCEE" w:rsidR="007D518A" w:rsidRPr="007D518A" w:rsidRDefault="007D518A" w:rsidP="007D518A">
      <w:pPr>
        <w:pStyle w:val="Heading1"/>
      </w:pPr>
      <w:bookmarkStart w:id="10" w:name="_Toc121091812"/>
      <w:r w:rsidRPr="007D518A">
        <w:lastRenderedPageBreak/>
        <w:t>DU TRAITEMENT MÉLODIQUE À LA MODÉLISATION</w:t>
      </w:r>
      <w:bookmarkEnd w:id="10"/>
    </w:p>
    <w:p w14:paraId="71579183" w14:textId="1DC3BC6E" w:rsidR="009C48A9" w:rsidRDefault="00C666D0" w:rsidP="003C0E0C">
      <w:pPr>
        <w:pStyle w:val="Heading2"/>
      </w:pPr>
      <w:bookmarkStart w:id="11" w:name="_Toc121091813"/>
      <w:r>
        <w:t>Parcours</w:t>
      </w:r>
      <w:bookmarkEnd w:id="11"/>
    </w:p>
    <w:p w14:paraId="44557937" w14:textId="43555616" w:rsidR="009E7331" w:rsidRDefault="00D75C7C" w:rsidP="009E7331">
      <w:pPr>
        <w:pStyle w:val="Default"/>
      </w:pPr>
      <w:r>
        <w:t xml:space="preserve">Dans le livret que Damien Bonnec a rédigé sur </w:t>
      </w:r>
      <w:r w:rsidRPr="00D75C7C">
        <w:rPr>
          <w:i/>
          <w:iCs/>
        </w:rPr>
        <w:t>Pe</w:t>
      </w:r>
      <w:r w:rsidRPr="000012E7">
        <w:rPr>
          <w:i/>
          <w:iCs/>
        </w:rPr>
        <w:t>g</w:t>
      </w:r>
      <w:r w:rsidRPr="00D75C7C">
        <w:rPr>
          <w:i/>
          <w:iCs/>
        </w:rPr>
        <w:t>āh</w:t>
      </w:r>
      <w:r>
        <w:t xml:space="preserve">, il souligne l’aspect transculturel </w:t>
      </w:r>
      <w:r w:rsidR="009E7331">
        <w:t xml:space="preserve">des œuvres </w:t>
      </w:r>
      <w:r w:rsidR="00093FC0">
        <w:t xml:space="preserve">qui </w:t>
      </w:r>
      <w:r w:rsidR="00B942B6">
        <w:t>qui ont constitué</w:t>
      </w:r>
      <w:r w:rsidR="009E7331">
        <w:t xml:space="preserve"> cet album phonographique. </w:t>
      </w:r>
      <w:r w:rsidR="009E330F">
        <w:t>D</w:t>
      </w:r>
      <w:r w:rsidR="00322B54">
        <w:t>amien</w:t>
      </w:r>
      <w:r w:rsidR="009E330F">
        <w:t xml:space="preserve"> </w:t>
      </w:r>
      <w:r w:rsidR="009E7331">
        <w:t>Bonnec précise :</w:t>
      </w:r>
    </w:p>
    <w:p w14:paraId="1C37BFE3" w14:textId="6200C6D8" w:rsidR="009E7331" w:rsidRDefault="009E7331" w:rsidP="000012E7">
      <w:pPr>
        <w:pStyle w:val="Citation1"/>
      </w:pPr>
      <w:r>
        <w:t>« </w:t>
      </w:r>
      <w:r w:rsidR="00A97F5B">
        <w:t>L</w:t>
      </w:r>
      <w:r>
        <w:t xml:space="preserve">e parcours du compositeur […] révèle un artiste nomade, porté par l’altérité. Sa musique […] </w:t>
      </w:r>
      <w:r w:rsidR="007C33C1" w:rsidRPr="003C0E0C">
        <w:t xml:space="preserve">est le reflet direct de </w:t>
      </w:r>
      <w:r w:rsidR="00D372DF">
        <w:t>s</w:t>
      </w:r>
      <w:r w:rsidR="00D372DF" w:rsidRPr="003C0E0C">
        <w:t xml:space="preserve">es </w:t>
      </w:r>
      <w:r w:rsidR="007C33C1" w:rsidRPr="003C0E0C">
        <w:t xml:space="preserve">pérégrinations et ne cesse de renvoyer aux deux grands pôles de </w:t>
      </w:r>
      <w:r w:rsidR="00D372DF">
        <w:t>s</w:t>
      </w:r>
      <w:r w:rsidR="00D372DF" w:rsidRPr="003C0E0C">
        <w:t xml:space="preserve">on </w:t>
      </w:r>
      <w:r w:rsidR="007C33C1" w:rsidRPr="003C0E0C">
        <w:t>univers mental : la culture orientale et la culture occidentale.</w:t>
      </w:r>
      <w:r>
        <w:t xml:space="preserve"> En cel</w:t>
      </w:r>
      <w:r w:rsidR="00E5228F">
        <w:t>a l’œuvre d’Alireza Farhang doit s’entendre comme la conjugaison de plusieurs héritages qu’elle maintient avec toute la tension des paradoxes, traçant un chemin tout personnel entre l’indéfini de l’oralité et la rigueur de l’écriture</w:t>
      </w:r>
      <w:r w:rsidR="00E5228F">
        <w:rPr>
          <w:rStyle w:val="FootnoteReference"/>
        </w:rPr>
        <w:footnoteReference w:id="37"/>
      </w:r>
      <w:r w:rsidR="00E5228F">
        <w:t> ».</w:t>
      </w:r>
    </w:p>
    <w:p w14:paraId="1DFC330D" w14:textId="0654992C" w:rsidR="00CF3405" w:rsidRPr="00525C0F" w:rsidRDefault="00322B54" w:rsidP="009E7331">
      <w:pPr>
        <w:pStyle w:val="Default"/>
      </w:pPr>
      <w:r>
        <w:t xml:space="preserve">La dualité culturelle que l’auteur du livret évoque semble, au premier abord, contenir des aspects conflictuels mais en réalité ces aspects se manifestent dans mon travail comme une source de richesses. </w:t>
      </w:r>
      <w:r w:rsidRPr="003C0E0C">
        <w:t>La composition</w:t>
      </w:r>
      <w:r>
        <w:t>,</w:t>
      </w:r>
      <w:r w:rsidRPr="003C0E0C">
        <w:t xml:space="preserve"> </w:t>
      </w:r>
      <w:r>
        <w:t xml:space="preserve">à mes yeux, </w:t>
      </w:r>
      <w:r w:rsidRPr="003C0E0C">
        <w:t xml:space="preserve">est </w:t>
      </w:r>
      <w:r>
        <w:t>le résultat d’</w:t>
      </w:r>
      <w:r w:rsidRPr="003C0E0C">
        <w:t xml:space="preserve">une synthèse </w:t>
      </w:r>
      <w:r>
        <w:t xml:space="preserve">entre l’expérience sonore du compositeur avec son environnement actuel. Cette synthèse est donc </w:t>
      </w:r>
      <w:r w:rsidRPr="003C0E0C">
        <w:t>opérée en puisant les sons dans ce réservoir sonore personnel</w:t>
      </w:r>
      <w:r>
        <w:t xml:space="preserve">. Elle </w:t>
      </w:r>
      <w:r w:rsidRPr="003C0E0C">
        <w:t>peut être effectuée de manière consciente et</w:t>
      </w:r>
      <w:r>
        <w:t>,</w:t>
      </w:r>
      <w:r w:rsidRPr="003C0E0C">
        <w:t xml:space="preserve"> dans certains cas, être influencée par d’autres domaines musicaux ou extra-musicaux comme la littérature, la science, la poésie</w:t>
      </w:r>
      <w:r>
        <w:t>,</w:t>
      </w:r>
      <w:r w:rsidRPr="003C0E0C">
        <w:t xml:space="preserve"> etc</w:t>
      </w:r>
      <w:r w:rsidR="004D0478">
        <w:t>.</w:t>
      </w:r>
    </w:p>
    <w:p w14:paraId="67E655FB" w14:textId="199CDCAA" w:rsidR="00D4188A" w:rsidRDefault="00FA0EE0" w:rsidP="00710EC0">
      <w:pPr>
        <w:pStyle w:val="Default"/>
        <w:rPr>
          <w:rFonts w:cs="Garamond"/>
          <w:szCs w:val="24"/>
        </w:rPr>
      </w:pPr>
      <w:r>
        <w:rPr>
          <w:rFonts w:cs="Garamond"/>
          <w:szCs w:val="24"/>
        </w:rPr>
        <w:t>Mon</w:t>
      </w:r>
      <w:r w:rsidRPr="005669BD">
        <w:rPr>
          <w:rFonts w:cs="Garamond"/>
          <w:szCs w:val="24"/>
        </w:rPr>
        <w:t xml:space="preserve"> </w:t>
      </w:r>
      <w:r w:rsidR="005669BD" w:rsidRPr="005669BD">
        <w:rPr>
          <w:rFonts w:cs="Garamond"/>
          <w:szCs w:val="24"/>
        </w:rPr>
        <w:t>parcours témoigne d’un</w:t>
      </w:r>
      <w:r w:rsidR="00F927FC">
        <w:rPr>
          <w:rFonts w:cs="Garamond"/>
          <w:szCs w:val="24"/>
        </w:rPr>
        <w:t xml:space="preserve">e volonté </w:t>
      </w:r>
      <w:r w:rsidR="005669BD" w:rsidRPr="005669BD">
        <w:rPr>
          <w:rFonts w:cs="Garamond"/>
          <w:szCs w:val="24"/>
        </w:rPr>
        <w:t>perpétuel</w:t>
      </w:r>
      <w:r w:rsidR="00F927FC">
        <w:rPr>
          <w:rFonts w:cs="Garamond"/>
          <w:szCs w:val="24"/>
        </w:rPr>
        <w:t>le</w:t>
      </w:r>
      <w:r w:rsidR="00DB6D2A">
        <w:rPr>
          <w:rFonts w:cs="Garamond"/>
          <w:szCs w:val="24"/>
        </w:rPr>
        <w:t xml:space="preserve"> (qui est aussi un défi)</w:t>
      </w:r>
      <w:r w:rsidR="005669BD" w:rsidRPr="005669BD">
        <w:rPr>
          <w:rFonts w:cs="Garamond"/>
          <w:szCs w:val="24"/>
        </w:rPr>
        <w:t xml:space="preserve"> </w:t>
      </w:r>
      <w:r w:rsidR="00DB6D2A">
        <w:rPr>
          <w:rFonts w:cs="Garamond"/>
          <w:szCs w:val="24"/>
        </w:rPr>
        <w:t>de</w:t>
      </w:r>
      <w:r w:rsidR="00DB6D2A" w:rsidRPr="005669BD">
        <w:rPr>
          <w:rFonts w:cs="Garamond"/>
          <w:szCs w:val="24"/>
        </w:rPr>
        <w:t xml:space="preserve"> </w:t>
      </w:r>
      <w:r w:rsidR="005669BD" w:rsidRPr="005669BD">
        <w:rPr>
          <w:rFonts w:cs="Garamond"/>
          <w:szCs w:val="24"/>
        </w:rPr>
        <w:t xml:space="preserve">chercher une solution </w:t>
      </w:r>
      <w:r w:rsidR="00DB6D2A">
        <w:rPr>
          <w:rFonts w:cs="Garamond"/>
          <w:szCs w:val="24"/>
        </w:rPr>
        <w:t>à</w:t>
      </w:r>
      <w:r w:rsidR="005669BD" w:rsidRPr="005669BD">
        <w:rPr>
          <w:rFonts w:cs="Garamond"/>
          <w:szCs w:val="24"/>
        </w:rPr>
        <w:t xml:space="preserve"> l’écart entre </w:t>
      </w:r>
      <w:r w:rsidR="00DB6D2A">
        <w:rPr>
          <w:rFonts w:cs="Garamond"/>
          <w:szCs w:val="24"/>
        </w:rPr>
        <w:t xml:space="preserve">problématique qui s’instaure entre </w:t>
      </w:r>
      <w:r w:rsidR="005669BD" w:rsidRPr="005669BD">
        <w:rPr>
          <w:rFonts w:cs="Garamond"/>
          <w:szCs w:val="24"/>
        </w:rPr>
        <w:t xml:space="preserve">le contenu d’une conscience </w:t>
      </w:r>
      <w:r w:rsidR="005669BD" w:rsidRPr="005669BD">
        <w:rPr>
          <w:rFonts w:cs="Garamond"/>
          <w:i/>
          <w:szCs w:val="24"/>
        </w:rPr>
        <w:t>pré-galiléenne</w:t>
      </w:r>
      <w:r w:rsidR="005669BD" w:rsidRPr="005669BD">
        <w:rPr>
          <w:rFonts w:cs="Garamond"/>
          <w:szCs w:val="24"/>
        </w:rPr>
        <w:t xml:space="preserve">, et la forme d’un discours </w:t>
      </w:r>
      <w:r w:rsidR="005669BD" w:rsidRPr="005669BD">
        <w:rPr>
          <w:rFonts w:cs="Garamond"/>
          <w:i/>
          <w:szCs w:val="24"/>
        </w:rPr>
        <w:t>post-hégélien</w:t>
      </w:r>
      <w:r w:rsidR="005669BD" w:rsidRPr="005669BD">
        <w:rPr>
          <w:rStyle w:val="FootnoteReference"/>
        </w:rPr>
        <w:footnoteReference w:id="38"/>
      </w:r>
      <w:r w:rsidR="005669BD" w:rsidRPr="005669BD">
        <w:rPr>
          <w:rFonts w:cs="Garamond"/>
          <w:szCs w:val="24"/>
        </w:rPr>
        <w:t xml:space="preserve">. Ne la considérant pas comme une fatalité, cette prise de conscience m’a motivé à m’investir dans un travail de recherche approfondie sur </w:t>
      </w:r>
      <w:r w:rsidR="00DB6D2A" w:rsidRPr="005669BD">
        <w:rPr>
          <w:rFonts w:cs="Garamond"/>
          <w:szCs w:val="24"/>
        </w:rPr>
        <w:t>l</w:t>
      </w:r>
      <w:r w:rsidR="00DB6D2A">
        <w:rPr>
          <w:rFonts w:cs="Garamond"/>
          <w:szCs w:val="24"/>
        </w:rPr>
        <w:t>es</w:t>
      </w:r>
      <w:r w:rsidR="00DB6D2A" w:rsidRPr="005669BD">
        <w:rPr>
          <w:rFonts w:cs="Garamond"/>
          <w:szCs w:val="24"/>
        </w:rPr>
        <w:t xml:space="preserve"> </w:t>
      </w:r>
      <w:r w:rsidR="005669BD" w:rsidRPr="005669BD">
        <w:rPr>
          <w:rFonts w:cs="Garamond"/>
          <w:szCs w:val="24"/>
        </w:rPr>
        <w:t>notion</w:t>
      </w:r>
      <w:r w:rsidR="00DB6D2A">
        <w:rPr>
          <w:rFonts w:cs="Garamond"/>
          <w:szCs w:val="24"/>
        </w:rPr>
        <w:t>s</w:t>
      </w:r>
      <w:r w:rsidR="005669BD" w:rsidRPr="005669BD">
        <w:rPr>
          <w:rFonts w:cs="Garamond"/>
          <w:szCs w:val="24"/>
        </w:rPr>
        <w:t xml:space="preserve"> d’expression et </w:t>
      </w:r>
      <w:r w:rsidR="00A73C77">
        <w:rPr>
          <w:rFonts w:cs="Garamond"/>
          <w:szCs w:val="24"/>
        </w:rPr>
        <w:t xml:space="preserve">de </w:t>
      </w:r>
      <w:r w:rsidR="005669BD" w:rsidRPr="005669BD">
        <w:rPr>
          <w:rFonts w:cs="Garamond"/>
          <w:szCs w:val="24"/>
        </w:rPr>
        <w:t>geste qui occupe</w:t>
      </w:r>
      <w:r w:rsidR="00DB6D2A">
        <w:rPr>
          <w:rFonts w:cs="Garamond"/>
          <w:szCs w:val="24"/>
        </w:rPr>
        <w:t>nt</w:t>
      </w:r>
      <w:r w:rsidR="005669BD" w:rsidRPr="005669BD">
        <w:rPr>
          <w:rFonts w:cs="Garamond"/>
          <w:szCs w:val="24"/>
        </w:rPr>
        <w:t xml:space="preserve"> une place de plus en plus importante dans </w:t>
      </w:r>
      <w:r w:rsidR="00EB655F">
        <w:rPr>
          <w:rFonts w:cs="Garamond"/>
          <w:szCs w:val="24"/>
        </w:rPr>
        <w:t>mon</w:t>
      </w:r>
      <w:r w:rsidR="00EB655F" w:rsidRPr="005669BD">
        <w:rPr>
          <w:rFonts w:cs="Garamond"/>
          <w:szCs w:val="24"/>
        </w:rPr>
        <w:t xml:space="preserve"> </w:t>
      </w:r>
      <w:r w:rsidR="005669BD" w:rsidRPr="005669BD">
        <w:rPr>
          <w:rFonts w:cs="Garamond"/>
          <w:szCs w:val="24"/>
        </w:rPr>
        <w:lastRenderedPageBreak/>
        <w:t>discours musical. De nouveaux horizons m’ont été dévoilés pour repenser un matériau qui se trouve inscrit dans de si fortes connotations culturelles</w:t>
      </w:r>
      <w:r w:rsidR="000A0B78">
        <w:rPr>
          <w:rStyle w:val="FootnoteReference"/>
          <w:rFonts w:cs="Garamond"/>
          <w:szCs w:val="24"/>
        </w:rPr>
        <w:footnoteReference w:id="39"/>
      </w:r>
      <w:r w:rsidR="005669BD" w:rsidRPr="005669BD">
        <w:rPr>
          <w:rFonts w:cs="Garamond"/>
          <w:szCs w:val="24"/>
        </w:rPr>
        <w:t>.</w:t>
      </w:r>
    </w:p>
    <w:p w14:paraId="0A7D59AD" w14:textId="282C0CB0" w:rsidR="00AC767A" w:rsidRPr="00AC767A" w:rsidRDefault="00322B54" w:rsidP="00AC767A">
      <w:pPr>
        <w:widowControl w:val="0"/>
        <w:autoSpaceDE w:val="0"/>
        <w:autoSpaceDN w:val="0"/>
        <w:adjustRightInd w:val="0"/>
        <w:spacing w:line="360" w:lineRule="auto"/>
        <w:ind w:right="-17" w:firstLine="568"/>
        <w:jc w:val="both"/>
        <w:rPr>
          <w:rFonts w:ascii="Baskerville" w:eastAsia="MS Mincho" w:hAnsi="Baskerville" w:cs="Baskerville"/>
        </w:rPr>
      </w:pPr>
      <w:r w:rsidRPr="00AC767A">
        <w:rPr>
          <w:rFonts w:ascii="Baskerville" w:hAnsi="Baskerville" w:cs="Garamond"/>
        </w:rPr>
        <w:t xml:space="preserve">La définition superficielle que l’on donne à la musique classique persane est souvent réduite à des rapports mélodico-rythmiques et modaux qui ne reflètent pas entièrement </w:t>
      </w:r>
      <w:r>
        <w:rPr>
          <w:rFonts w:ascii="Baskerville" w:hAnsi="Baskerville" w:cs="Garamond"/>
        </w:rPr>
        <w:t>s</w:t>
      </w:r>
      <w:r w:rsidRPr="00AC767A">
        <w:rPr>
          <w:rFonts w:ascii="Baskerville" w:hAnsi="Baskerville" w:cs="Garamond"/>
        </w:rPr>
        <w:t xml:space="preserve">a richesse expressive. </w:t>
      </w:r>
      <w:r>
        <w:rPr>
          <w:rFonts w:ascii="Baskerville" w:hAnsi="Baskerville" w:cs="Garamond"/>
        </w:rPr>
        <w:t>Aussi,</w:t>
      </w:r>
      <w:r w:rsidRPr="00AC767A">
        <w:rPr>
          <w:rFonts w:ascii="Baskerville" w:hAnsi="Baskerville" w:cs="Garamond"/>
        </w:rPr>
        <w:t xml:space="preserve"> de nombreux compositeurs </w:t>
      </w:r>
      <w:r>
        <w:rPr>
          <w:rFonts w:ascii="Baskerville" w:hAnsi="Baskerville" w:cs="Garamond"/>
        </w:rPr>
        <w:t>partagent cette approche</w:t>
      </w:r>
      <w:r w:rsidRPr="00AC767A">
        <w:rPr>
          <w:rFonts w:ascii="Baskerville" w:hAnsi="Baskerville" w:cs="Garamond"/>
        </w:rPr>
        <w:t xml:space="preserve"> qui consiste à construire le matériau compositionnel en se basant sur </w:t>
      </w:r>
      <w:r>
        <w:rPr>
          <w:rFonts w:ascii="Baskerville" w:hAnsi="Baskerville" w:cs="Garamond"/>
        </w:rPr>
        <w:t>une telle</w:t>
      </w:r>
      <w:r w:rsidRPr="00AC767A">
        <w:rPr>
          <w:rFonts w:ascii="Baskerville" w:hAnsi="Baskerville" w:cs="Garamond"/>
        </w:rPr>
        <w:t xml:space="preserve"> définition réductrice</w:t>
      </w:r>
      <w:r>
        <w:rPr>
          <w:rFonts w:ascii="Baskerville" w:hAnsi="Baskerville" w:cs="Garamond"/>
        </w:rPr>
        <w:t xml:space="preserve"> de la musique persane</w:t>
      </w:r>
      <w:r w:rsidRPr="00AC767A">
        <w:rPr>
          <w:rFonts w:ascii="Baskerville" w:hAnsi="Baskerville" w:cs="Garamond"/>
          <w:i/>
        </w:rPr>
        <w:t xml:space="preserve">. </w:t>
      </w:r>
      <w:r>
        <w:rPr>
          <w:rFonts w:ascii="Baskerville" w:hAnsi="Baskerville" w:cs="Garamond"/>
        </w:rPr>
        <w:t>En conséquence,</w:t>
      </w:r>
      <w:r w:rsidRPr="00AC767A">
        <w:rPr>
          <w:rFonts w:ascii="Baskerville" w:hAnsi="Baskerville" w:cs="Garamond"/>
        </w:rPr>
        <w:t xml:space="preserve"> le discours musical est </w:t>
      </w:r>
      <w:r>
        <w:rPr>
          <w:rFonts w:ascii="Baskerville" w:hAnsi="Baskerville" w:cs="Garamond"/>
        </w:rPr>
        <w:t>alors</w:t>
      </w:r>
      <w:r w:rsidRPr="00AC767A">
        <w:rPr>
          <w:rFonts w:ascii="Baskerville" w:hAnsi="Baskerville" w:cs="Garamond"/>
        </w:rPr>
        <w:t xml:space="preserve"> uniquement </w:t>
      </w:r>
      <w:r>
        <w:rPr>
          <w:rFonts w:ascii="Baskerville" w:hAnsi="Baskerville" w:cs="Garamond"/>
        </w:rPr>
        <w:t xml:space="preserve">centré </w:t>
      </w:r>
      <w:r w:rsidRPr="00AC767A">
        <w:rPr>
          <w:rFonts w:ascii="Baskerville" w:hAnsi="Baskerville" w:cs="Garamond"/>
        </w:rPr>
        <w:t xml:space="preserve">sur </w:t>
      </w:r>
      <w:r>
        <w:rPr>
          <w:rFonts w:ascii="Baskerville" w:hAnsi="Baskerville" w:cs="Garamond"/>
        </w:rPr>
        <w:t>d</w:t>
      </w:r>
      <w:r w:rsidRPr="00AC767A">
        <w:rPr>
          <w:rFonts w:ascii="Baskerville" w:hAnsi="Baskerville" w:cs="Garamond"/>
        </w:rPr>
        <w:t xml:space="preserve">es rapports </w:t>
      </w:r>
      <w:r>
        <w:rPr>
          <w:rFonts w:ascii="Baskerville" w:hAnsi="Baskerville" w:cs="Garamond"/>
        </w:rPr>
        <w:t>et affinités motiviques</w:t>
      </w:r>
      <w:r w:rsidRPr="00AC767A">
        <w:rPr>
          <w:rFonts w:ascii="Baskerville" w:hAnsi="Baskerville" w:cs="Garamond"/>
        </w:rPr>
        <w:t xml:space="preserve"> qui se développent de manière </w:t>
      </w:r>
      <w:r w:rsidRPr="000012E7">
        <w:rPr>
          <w:rFonts w:ascii="Baskerville" w:hAnsi="Baskerville" w:cs="Garamond"/>
          <w:i/>
          <w:iCs/>
        </w:rPr>
        <w:t>traditionnelle</w:t>
      </w:r>
      <w:r>
        <w:rPr>
          <w:rFonts w:ascii="Baskerville" w:hAnsi="Baskerville" w:cs="Garamond"/>
          <w:i/>
          <w:iCs/>
        </w:rPr>
        <w:t>,</w:t>
      </w:r>
      <w:r w:rsidRPr="00AC767A">
        <w:rPr>
          <w:rFonts w:ascii="Baskerville" w:hAnsi="Baskerville" w:cs="Garamond"/>
        </w:rPr>
        <w:t xml:space="preserve"> sans tenir compte de la force expressive d</w:t>
      </w:r>
      <w:r>
        <w:rPr>
          <w:rFonts w:ascii="Baskerville" w:hAnsi="Baskerville" w:cs="Garamond"/>
        </w:rPr>
        <w:t>u</w:t>
      </w:r>
      <w:r w:rsidRPr="00AC767A">
        <w:rPr>
          <w:rFonts w:ascii="Baskerville" w:hAnsi="Baskerville" w:cs="Garamond"/>
        </w:rPr>
        <w:t xml:space="preserve"> geste et d</w:t>
      </w:r>
      <w:r>
        <w:rPr>
          <w:rFonts w:ascii="Baskerville" w:hAnsi="Baskerville" w:cs="Garamond"/>
        </w:rPr>
        <w:t>u</w:t>
      </w:r>
      <w:r w:rsidRPr="00AC767A">
        <w:rPr>
          <w:rFonts w:ascii="Baskerville" w:hAnsi="Baskerville" w:cs="Garamond"/>
        </w:rPr>
        <w:t xml:space="preserve"> timbre</w:t>
      </w:r>
      <w:r w:rsidR="00AC767A" w:rsidRPr="00AC767A">
        <w:rPr>
          <w:rFonts w:ascii="Baskerville" w:hAnsi="Baskerville" w:cs="Garamond"/>
        </w:rPr>
        <w:t>.</w:t>
      </w:r>
    </w:p>
    <w:p w14:paraId="05E5ED03" w14:textId="34F322A8" w:rsidR="00C37109" w:rsidRDefault="00322B54" w:rsidP="00710EC0">
      <w:pPr>
        <w:pStyle w:val="Default"/>
      </w:pPr>
      <w:r w:rsidRPr="007C33C1">
        <w:t>Mon objectif était de prendre en main la force des connotations culturelles et historiques, sédimentées dans le matériau provenant de la culture musicale traditionnel</w:t>
      </w:r>
      <w:r>
        <w:t>le</w:t>
      </w:r>
      <w:r w:rsidRPr="007C33C1">
        <w:t xml:space="preserve"> persane.</w:t>
      </w:r>
      <w:r>
        <w:t xml:space="preserve"> </w:t>
      </w:r>
      <w:r>
        <w:rPr>
          <w:color w:val="212528"/>
          <w:szCs w:val="24"/>
        </w:rPr>
        <w:t>Cette</w:t>
      </w:r>
      <w:r w:rsidRPr="00C9082E">
        <w:rPr>
          <w:color w:val="212528"/>
          <w:szCs w:val="24"/>
        </w:rPr>
        <w:t xml:space="preserve"> musique est </w:t>
      </w:r>
      <w:r>
        <w:rPr>
          <w:color w:val="212528"/>
          <w:szCs w:val="24"/>
        </w:rPr>
        <w:t>d’une</w:t>
      </w:r>
      <w:r w:rsidRPr="00C9082E">
        <w:rPr>
          <w:color w:val="212528"/>
          <w:szCs w:val="24"/>
        </w:rPr>
        <w:t xml:space="preserve"> culture o</w:t>
      </w:r>
      <w:r w:rsidRPr="00C9082E">
        <w:rPr>
          <w:color w:val="212528"/>
          <w:szCs w:val="24"/>
          <w:lang w:val="it-IT"/>
        </w:rPr>
        <w:t xml:space="preserve">ù </w:t>
      </w:r>
      <w:r w:rsidRPr="00C9082E">
        <w:rPr>
          <w:color w:val="212528"/>
          <w:szCs w:val="24"/>
        </w:rPr>
        <w:t xml:space="preserve">chaque geste, chaque mélodie </w:t>
      </w:r>
      <w:r>
        <w:rPr>
          <w:color w:val="212528"/>
          <w:szCs w:val="24"/>
        </w:rPr>
        <w:t xml:space="preserve">et chaque motif </w:t>
      </w:r>
      <w:r w:rsidRPr="00C9082E">
        <w:rPr>
          <w:color w:val="212528"/>
          <w:szCs w:val="24"/>
        </w:rPr>
        <w:t xml:space="preserve">révèle des idées qui </w:t>
      </w:r>
      <w:r>
        <w:rPr>
          <w:color w:val="212528"/>
          <w:szCs w:val="24"/>
        </w:rPr>
        <w:t>s’inscrivent dans un patrimoine riche, pluriséculaire</w:t>
      </w:r>
      <w:r w:rsidRPr="00C9082E">
        <w:rPr>
          <w:color w:val="212528"/>
          <w:szCs w:val="24"/>
        </w:rPr>
        <w:t xml:space="preserve">. Ces </w:t>
      </w:r>
      <w:r>
        <w:rPr>
          <w:color w:val="212528"/>
          <w:szCs w:val="24"/>
        </w:rPr>
        <w:t>idiomes</w:t>
      </w:r>
      <w:r w:rsidRPr="00C9082E">
        <w:rPr>
          <w:color w:val="212528"/>
          <w:szCs w:val="24"/>
        </w:rPr>
        <w:t xml:space="preserve"> sont </w:t>
      </w:r>
      <w:r>
        <w:rPr>
          <w:color w:val="212528"/>
          <w:szCs w:val="24"/>
        </w:rPr>
        <w:t xml:space="preserve">fortement </w:t>
      </w:r>
      <w:r w:rsidRPr="00C9082E">
        <w:rPr>
          <w:color w:val="212528"/>
          <w:szCs w:val="24"/>
        </w:rPr>
        <w:t>ancrés dans la conscience culturelle des iraniens. Il s’agit d’une conscience partagée</w:t>
      </w:r>
      <w:r>
        <w:rPr>
          <w:color w:val="212528"/>
          <w:szCs w:val="24"/>
        </w:rPr>
        <w:t xml:space="preserve"> et </w:t>
      </w:r>
      <w:r w:rsidRPr="00C9082E">
        <w:rPr>
          <w:color w:val="212528"/>
          <w:szCs w:val="24"/>
        </w:rPr>
        <w:t>intemporelle qui doit être protégée et</w:t>
      </w:r>
      <w:r>
        <w:rPr>
          <w:color w:val="212528"/>
          <w:szCs w:val="24"/>
        </w:rPr>
        <w:t xml:space="preserve"> </w:t>
      </w:r>
      <w:r w:rsidRPr="00C9082E">
        <w:rPr>
          <w:color w:val="212528"/>
          <w:szCs w:val="24"/>
        </w:rPr>
        <w:t>rester authentique</w:t>
      </w:r>
      <w:r>
        <w:rPr>
          <w:color w:val="212528"/>
          <w:szCs w:val="24"/>
        </w:rPr>
        <w:t>, voire sacrée</w:t>
      </w:r>
      <w:r w:rsidRPr="00C9082E">
        <w:rPr>
          <w:color w:val="212528"/>
          <w:szCs w:val="24"/>
        </w:rPr>
        <w:t xml:space="preserve">, </w:t>
      </w:r>
      <w:r>
        <w:rPr>
          <w:color w:val="212528"/>
          <w:szCs w:val="24"/>
        </w:rPr>
        <w:t xml:space="preserve">et ce, </w:t>
      </w:r>
      <w:r w:rsidRPr="00C9082E">
        <w:rPr>
          <w:color w:val="212528"/>
          <w:szCs w:val="24"/>
        </w:rPr>
        <w:t>même si elle subit des modifications inévitables</w:t>
      </w:r>
      <w:r>
        <w:rPr>
          <w:color w:val="212528"/>
          <w:szCs w:val="24"/>
        </w:rPr>
        <w:t xml:space="preserve"> (modifications</w:t>
      </w:r>
      <w:r w:rsidRPr="00C9082E">
        <w:rPr>
          <w:color w:val="212528"/>
          <w:szCs w:val="24"/>
        </w:rPr>
        <w:t xml:space="preserve"> dues à l’imperfection</w:t>
      </w:r>
      <w:r>
        <w:rPr>
          <w:color w:val="212528"/>
          <w:szCs w:val="24"/>
        </w:rPr>
        <w:t>, aux limitations</w:t>
      </w:r>
      <w:r w:rsidRPr="00C9082E">
        <w:rPr>
          <w:color w:val="212528"/>
          <w:szCs w:val="24"/>
        </w:rPr>
        <w:t xml:space="preserve"> de la mémoire humaine</w:t>
      </w:r>
      <w:r>
        <w:rPr>
          <w:color w:val="212528"/>
          <w:szCs w:val="24"/>
        </w:rPr>
        <w:t>, elle qui est</w:t>
      </w:r>
      <w:r w:rsidRPr="00C9082E">
        <w:rPr>
          <w:color w:val="212528"/>
          <w:szCs w:val="24"/>
        </w:rPr>
        <w:t xml:space="preserve"> pourtant supposée conserver et transmettre </w:t>
      </w:r>
      <w:r>
        <w:rPr>
          <w:color w:val="212528"/>
          <w:szCs w:val="24"/>
        </w:rPr>
        <w:t xml:space="preserve">une telle pratique </w:t>
      </w:r>
      <w:r w:rsidRPr="00C9082E">
        <w:rPr>
          <w:color w:val="212528"/>
          <w:szCs w:val="24"/>
        </w:rPr>
        <w:t>oralement aux générations suivantes</w:t>
      </w:r>
      <w:r>
        <w:rPr>
          <w:color w:val="212528"/>
          <w:szCs w:val="24"/>
        </w:rPr>
        <w:t>)</w:t>
      </w:r>
      <w:r w:rsidRPr="00C9082E">
        <w:rPr>
          <w:color w:val="212528"/>
          <w:szCs w:val="24"/>
        </w:rPr>
        <w:t xml:space="preserve">. </w:t>
      </w:r>
      <w:r>
        <w:rPr>
          <w:color w:val="212528"/>
          <w:szCs w:val="24"/>
        </w:rPr>
        <w:t xml:space="preserve">Pour libérer cette conscience des aspects sacrés </w:t>
      </w:r>
      <w:r w:rsidRPr="00C9082E">
        <w:rPr>
          <w:color w:val="212528"/>
          <w:szCs w:val="24"/>
        </w:rPr>
        <w:t>si fortement ancrés dans la conscience collective d’</w:t>
      </w:r>
      <w:r w:rsidRPr="00C9082E">
        <w:rPr>
          <w:color w:val="212528"/>
          <w:szCs w:val="24"/>
          <w:lang w:val="it-IT"/>
        </w:rPr>
        <w:t>une culture musicale</w:t>
      </w:r>
      <w:r>
        <w:rPr>
          <w:color w:val="212528"/>
          <w:szCs w:val="24"/>
        </w:rPr>
        <w:t>, il</w:t>
      </w:r>
      <w:r w:rsidRPr="00C9082E">
        <w:rPr>
          <w:color w:val="212528"/>
          <w:szCs w:val="24"/>
        </w:rPr>
        <w:t xml:space="preserve"> faudrait </w:t>
      </w:r>
      <w:r>
        <w:rPr>
          <w:color w:val="212528"/>
          <w:szCs w:val="24"/>
        </w:rPr>
        <w:t>les</w:t>
      </w:r>
      <w:r w:rsidRPr="00C9082E">
        <w:rPr>
          <w:color w:val="212528"/>
          <w:szCs w:val="24"/>
        </w:rPr>
        <w:t xml:space="preserve"> </w:t>
      </w:r>
      <w:r>
        <w:rPr>
          <w:color w:val="212528"/>
          <w:szCs w:val="24"/>
        </w:rPr>
        <w:t>séparer de son contexte</w:t>
      </w:r>
      <w:r w:rsidRPr="00C9082E">
        <w:rPr>
          <w:color w:val="212528"/>
          <w:szCs w:val="24"/>
        </w:rPr>
        <w:t xml:space="preserve">. Après tout, il s’agit d’écrire une œuvre originale qui reflète les émotions et les pensées d’un compositeur, qui lui appartiennent à lui seul, en tant qu’individu. </w:t>
      </w:r>
      <w:r>
        <w:rPr>
          <w:color w:val="212528"/>
          <w:szCs w:val="24"/>
        </w:rPr>
        <w:t>Aussi, comme la musique persane est une musique monodique, les figures mélodiques ont une place centrale. Elles représentent un héritage culturel chargé de sens. I</w:t>
      </w:r>
      <w:r w:rsidRPr="00C9082E">
        <w:rPr>
          <w:color w:val="212528"/>
          <w:szCs w:val="24"/>
        </w:rPr>
        <w:t xml:space="preserve">l </w:t>
      </w:r>
      <w:r>
        <w:rPr>
          <w:color w:val="212528"/>
          <w:szCs w:val="24"/>
        </w:rPr>
        <w:t xml:space="preserve">m’a semblé donc </w:t>
      </w:r>
      <w:r w:rsidRPr="00C9082E">
        <w:rPr>
          <w:color w:val="212528"/>
          <w:szCs w:val="24"/>
        </w:rPr>
        <w:t xml:space="preserve">indispensable d’abstraire </w:t>
      </w:r>
      <w:r>
        <w:rPr>
          <w:color w:val="212528"/>
          <w:szCs w:val="24"/>
        </w:rPr>
        <w:t>c</w:t>
      </w:r>
      <w:r w:rsidRPr="00C9082E">
        <w:rPr>
          <w:color w:val="212528"/>
          <w:szCs w:val="24"/>
        </w:rPr>
        <w:t>es figures mélodiques</w:t>
      </w:r>
      <w:r>
        <w:rPr>
          <w:color w:val="212528"/>
          <w:szCs w:val="24"/>
        </w:rPr>
        <w:t xml:space="preserve"> afin de constituer un</w:t>
      </w:r>
      <w:r w:rsidRPr="00C9082E">
        <w:rPr>
          <w:color w:val="212528"/>
          <w:szCs w:val="24"/>
        </w:rPr>
        <w:t xml:space="preserve"> matériau </w:t>
      </w:r>
      <w:r>
        <w:rPr>
          <w:color w:val="212528"/>
          <w:szCs w:val="24"/>
        </w:rPr>
        <w:t xml:space="preserve">qui ne soit pas associé à ses </w:t>
      </w:r>
      <w:r w:rsidRPr="00C9082E">
        <w:rPr>
          <w:color w:val="212528"/>
          <w:szCs w:val="24"/>
        </w:rPr>
        <w:t>dimension</w:t>
      </w:r>
      <w:r>
        <w:rPr>
          <w:color w:val="212528"/>
          <w:szCs w:val="24"/>
        </w:rPr>
        <w:t>s</w:t>
      </w:r>
      <w:r w:rsidRPr="00C9082E">
        <w:rPr>
          <w:color w:val="212528"/>
          <w:szCs w:val="24"/>
        </w:rPr>
        <w:t xml:space="preserve"> sémantique</w:t>
      </w:r>
      <w:r>
        <w:rPr>
          <w:color w:val="212528"/>
          <w:szCs w:val="24"/>
        </w:rPr>
        <w:t>s</w:t>
      </w:r>
      <w:r w:rsidRPr="00C9082E">
        <w:rPr>
          <w:color w:val="212528"/>
          <w:szCs w:val="24"/>
        </w:rPr>
        <w:t xml:space="preserve"> immédiatement perceptible</w:t>
      </w:r>
      <w:r>
        <w:rPr>
          <w:color w:val="212528"/>
          <w:szCs w:val="24"/>
        </w:rPr>
        <w:t>s</w:t>
      </w:r>
      <w:r w:rsidRPr="00C9082E">
        <w:rPr>
          <w:color w:val="212528"/>
          <w:szCs w:val="24"/>
        </w:rPr>
        <w:t xml:space="preserve">. Plus le matériau est abstrait, moins sa connotation culturelle est reconnaissable. </w:t>
      </w:r>
      <w:r>
        <w:rPr>
          <w:color w:val="212528"/>
          <w:szCs w:val="24"/>
        </w:rPr>
        <w:t>Dans ce processus une question se pose d’emblée : à</w:t>
      </w:r>
      <w:r w:rsidRPr="00C9082E">
        <w:rPr>
          <w:color w:val="212528"/>
          <w:szCs w:val="24"/>
        </w:rPr>
        <w:t xml:space="preserve"> quel point faut-il arrêter ce processus d’abstraction ? </w:t>
      </w:r>
      <w:r>
        <w:rPr>
          <w:color w:val="212528"/>
          <w:szCs w:val="24"/>
        </w:rPr>
        <w:t>Très vite il s’est avéré que cette distanciation sémantique dépende étroitement de la forme de l’œuvre à composer</w:t>
      </w:r>
      <w:r w:rsidR="002D7D75" w:rsidRPr="00C9082E">
        <w:rPr>
          <w:color w:val="212528"/>
          <w:szCs w:val="24"/>
        </w:rPr>
        <w:t>.</w:t>
      </w:r>
    </w:p>
    <w:p w14:paraId="12C656EF" w14:textId="4586AA87" w:rsidR="00C11EEB" w:rsidRDefault="00C37109" w:rsidP="00231810">
      <w:pPr>
        <w:pStyle w:val="Default"/>
        <w:rPr>
          <w:color w:val="212528"/>
          <w:szCs w:val="24"/>
        </w:rPr>
      </w:pPr>
      <w:r>
        <w:rPr>
          <w:color w:val="212528"/>
          <w:szCs w:val="24"/>
        </w:rPr>
        <w:lastRenderedPageBreak/>
        <w:t xml:space="preserve">Ce n’était qu’après avoir composé </w:t>
      </w:r>
      <w:r w:rsidRPr="00C37109">
        <w:rPr>
          <w:i/>
          <w:iCs/>
          <w:color w:val="212528"/>
          <w:szCs w:val="24"/>
        </w:rPr>
        <w:t>Tak-Sīm</w:t>
      </w:r>
      <w:r>
        <w:rPr>
          <w:color w:val="212528"/>
          <w:szCs w:val="24"/>
        </w:rPr>
        <w:t xml:space="preserve"> (2012)</w:t>
      </w:r>
      <w:r w:rsidR="006D0621">
        <w:rPr>
          <w:rStyle w:val="FootnoteReference"/>
          <w:color w:val="212528"/>
          <w:szCs w:val="24"/>
        </w:rPr>
        <w:footnoteReference w:id="40"/>
      </w:r>
      <w:r>
        <w:rPr>
          <w:color w:val="212528"/>
          <w:szCs w:val="24"/>
        </w:rPr>
        <w:t xml:space="preserve"> que je me suis intéressé à l’approche </w:t>
      </w:r>
      <w:r w:rsidR="008E29D0">
        <w:rPr>
          <w:color w:val="212528"/>
          <w:szCs w:val="24"/>
        </w:rPr>
        <w:t>qu’</w:t>
      </w:r>
      <w:r>
        <w:rPr>
          <w:color w:val="212528"/>
          <w:szCs w:val="24"/>
        </w:rPr>
        <w:t>H</w:t>
      </w:r>
      <w:r w:rsidR="008E29D0">
        <w:rPr>
          <w:color w:val="212528"/>
          <w:szCs w:val="24"/>
        </w:rPr>
        <w:t xml:space="preserve">elmut </w:t>
      </w:r>
      <w:r>
        <w:rPr>
          <w:color w:val="212528"/>
          <w:szCs w:val="24"/>
        </w:rPr>
        <w:t xml:space="preserve">Lachenmann </w:t>
      </w:r>
      <w:r w:rsidR="008E29D0">
        <w:rPr>
          <w:color w:val="212528"/>
          <w:szCs w:val="24"/>
        </w:rPr>
        <w:t xml:space="preserve">entretient avec </w:t>
      </w:r>
      <w:r>
        <w:rPr>
          <w:color w:val="212528"/>
          <w:szCs w:val="24"/>
        </w:rPr>
        <w:t>son matériau</w:t>
      </w:r>
      <w:r w:rsidR="00C04EFA">
        <w:rPr>
          <w:color w:val="212528"/>
          <w:szCs w:val="24"/>
        </w:rPr>
        <w:t>, cette façon si originale</w:t>
      </w:r>
      <w:r>
        <w:rPr>
          <w:color w:val="212528"/>
          <w:szCs w:val="24"/>
        </w:rPr>
        <w:t> </w:t>
      </w:r>
      <w:r w:rsidR="00C04EFA">
        <w:rPr>
          <w:color w:val="212528"/>
          <w:szCs w:val="24"/>
        </w:rPr>
        <w:t>d’</w:t>
      </w:r>
      <w:r w:rsidR="002D7D75" w:rsidRPr="00C9082E">
        <w:rPr>
          <w:color w:val="212528"/>
          <w:szCs w:val="24"/>
        </w:rPr>
        <w:t>« intervenir sur un matériau musical qui se trouve inscrit dans des relations préétabli</w:t>
      </w:r>
      <w:r w:rsidR="00231810">
        <w:rPr>
          <w:color w:val="212528"/>
          <w:szCs w:val="24"/>
        </w:rPr>
        <w:t>e</w:t>
      </w:r>
      <w:r w:rsidR="002D7D75" w:rsidRPr="00C9082E">
        <w:rPr>
          <w:color w:val="212528"/>
          <w:szCs w:val="24"/>
        </w:rPr>
        <w:t xml:space="preserve">s. La tâche consiste à briser ces liens </w:t>
      </w:r>
      <w:r w:rsidR="002D7D75" w:rsidRPr="00C9082E">
        <w:rPr>
          <w:i/>
          <w:iCs/>
          <w:color w:val="212528"/>
          <w:szCs w:val="24"/>
        </w:rPr>
        <w:t>a priori</w:t>
      </w:r>
      <w:r w:rsidR="002D7D75" w:rsidRPr="00C9082E">
        <w:rPr>
          <w:color w:val="212528"/>
          <w:szCs w:val="24"/>
        </w:rPr>
        <w:t xml:space="preserve"> pour découvrir et révéler de nouveaux aspect</w:t>
      </w:r>
      <w:r w:rsidR="00231810">
        <w:rPr>
          <w:color w:val="212528"/>
          <w:szCs w:val="24"/>
        </w:rPr>
        <w:t>s</w:t>
      </w:r>
      <w:r w:rsidR="002D7D75" w:rsidRPr="00C9082E">
        <w:rPr>
          <w:color w:val="212528"/>
          <w:szCs w:val="24"/>
        </w:rPr>
        <w:t xml:space="preserve"> du matériau, à partir desquels il pourrait tisser de nouvelle relations et concevoir une nouvelle syntaxe musicale », comme Alvaro Oviedo </w:t>
      </w:r>
      <w:r w:rsidR="00231810">
        <w:rPr>
          <w:color w:val="212528"/>
          <w:szCs w:val="24"/>
        </w:rPr>
        <w:t>l’</w:t>
      </w:r>
      <w:r w:rsidR="002D7D75" w:rsidRPr="00C9082E">
        <w:rPr>
          <w:color w:val="212528"/>
          <w:szCs w:val="24"/>
        </w:rPr>
        <w:t>explique dans son article</w:t>
      </w:r>
      <w:r w:rsidR="0056252C">
        <w:rPr>
          <w:rStyle w:val="FootnoteReference"/>
          <w:color w:val="212528"/>
          <w:szCs w:val="24"/>
        </w:rPr>
        <w:footnoteReference w:id="41"/>
      </w:r>
      <w:r w:rsidR="002D7D75" w:rsidRPr="00C9082E">
        <w:rPr>
          <w:color w:val="212528"/>
          <w:szCs w:val="24"/>
        </w:rPr>
        <w:t xml:space="preserve">. </w:t>
      </w:r>
      <w:r w:rsidR="00C04EFA">
        <w:rPr>
          <w:color w:val="212528"/>
          <w:szCs w:val="24"/>
        </w:rPr>
        <w:t xml:space="preserve">De son côté, </w:t>
      </w:r>
      <w:r w:rsidR="002D7D75" w:rsidRPr="00C9082E">
        <w:rPr>
          <w:color w:val="212528"/>
          <w:szCs w:val="24"/>
        </w:rPr>
        <w:t>Louis Rougier affirme qu’« une même forme peut s’appliquer à diverses matières, à des ensembles d’objets respectant entre eux les mêmes relations que celles énoncées entre les symboles non définis de la théorie</w:t>
      </w:r>
      <w:r w:rsidR="006D0621">
        <w:rPr>
          <w:rStyle w:val="FootnoteReference"/>
          <w:color w:val="212528"/>
          <w:szCs w:val="24"/>
        </w:rPr>
        <w:footnoteReference w:id="42"/>
      </w:r>
      <w:r w:rsidR="002D7D75" w:rsidRPr="00C9082E">
        <w:rPr>
          <w:color w:val="212528"/>
          <w:szCs w:val="24"/>
        </w:rPr>
        <w:t xml:space="preserve"> »</w:t>
      </w:r>
      <w:r w:rsidR="00296712">
        <w:rPr>
          <w:color w:val="212528"/>
          <w:szCs w:val="24"/>
        </w:rPr>
        <w:t>.</w:t>
      </w:r>
      <w:r w:rsidR="002D7D75" w:rsidRPr="00C9082E">
        <w:rPr>
          <w:color w:val="212528"/>
          <w:szCs w:val="24"/>
        </w:rPr>
        <w:t xml:space="preserve"> Cette approche de défamiliarisation</w:t>
      </w:r>
      <w:r w:rsidR="00C04EFA">
        <w:rPr>
          <w:color w:val="212528"/>
          <w:szCs w:val="24"/>
        </w:rPr>
        <w:t>, qui s’opère</w:t>
      </w:r>
      <w:r w:rsidR="002D7D75" w:rsidRPr="00C9082E">
        <w:rPr>
          <w:color w:val="212528"/>
          <w:szCs w:val="24"/>
        </w:rPr>
        <w:t xml:space="preserve"> en revisitant l’empreinte culturelle des éléments musicaux</w:t>
      </w:r>
      <w:r w:rsidR="00C04EFA">
        <w:rPr>
          <w:color w:val="212528"/>
          <w:szCs w:val="24"/>
        </w:rPr>
        <w:t>,</w:t>
      </w:r>
      <w:r w:rsidR="002D7D75" w:rsidRPr="00C9082E">
        <w:rPr>
          <w:color w:val="212528"/>
          <w:szCs w:val="24"/>
        </w:rPr>
        <w:t xml:space="preserve"> se </w:t>
      </w:r>
      <w:r w:rsidR="00C04EFA">
        <w:rPr>
          <w:color w:val="212528"/>
          <w:szCs w:val="24"/>
        </w:rPr>
        <w:t>réalise par</w:t>
      </w:r>
      <w:r w:rsidR="002D7D75" w:rsidRPr="00C9082E">
        <w:rPr>
          <w:color w:val="212528"/>
          <w:szCs w:val="24"/>
        </w:rPr>
        <w:t xml:space="preserve"> l’adoption </w:t>
      </w:r>
      <w:r w:rsidR="00C04EFA" w:rsidRPr="00C9082E">
        <w:rPr>
          <w:color w:val="212528"/>
          <w:szCs w:val="24"/>
        </w:rPr>
        <w:t>d</w:t>
      </w:r>
      <w:r w:rsidR="00C04EFA">
        <w:rPr>
          <w:color w:val="212528"/>
          <w:szCs w:val="24"/>
        </w:rPr>
        <w:t>e</w:t>
      </w:r>
      <w:r w:rsidR="00C04EFA" w:rsidRPr="00C9082E">
        <w:rPr>
          <w:color w:val="212528"/>
          <w:szCs w:val="24"/>
        </w:rPr>
        <w:t xml:space="preserve"> </w:t>
      </w:r>
      <w:r w:rsidR="002D7D75" w:rsidRPr="00C9082E">
        <w:rPr>
          <w:color w:val="212528"/>
          <w:szCs w:val="24"/>
        </w:rPr>
        <w:t>geste</w:t>
      </w:r>
      <w:r w:rsidR="00C04EFA">
        <w:rPr>
          <w:color w:val="212528"/>
          <w:szCs w:val="24"/>
        </w:rPr>
        <w:t>s qui deviennent de nouveaux éléments</w:t>
      </w:r>
      <w:r w:rsidR="002D7D75" w:rsidRPr="00C9082E">
        <w:rPr>
          <w:color w:val="212528"/>
          <w:szCs w:val="24"/>
        </w:rPr>
        <w:t xml:space="preserve"> moteur</w:t>
      </w:r>
      <w:r w:rsidR="00C04EFA">
        <w:rPr>
          <w:color w:val="212528"/>
          <w:szCs w:val="24"/>
        </w:rPr>
        <w:t>s</w:t>
      </w:r>
      <w:r w:rsidR="002D7D75" w:rsidRPr="00C9082E">
        <w:rPr>
          <w:color w:val="212528"/>
          <w:szCs w:val="24"/>
        </w:rPr>
        <w:t xml:space="preserve"> du discours musical. Cela nous permet d’obtenir un matériau souple qui s’adapte aux idées </w:t>
      </w:r>
      <w:r w:rsidR="00296712" w:rsidRPr="00C9082E">
        <w:rPr>
          <w:color w:val="212528"/>
          <w:szCs w:val="24"/>
        </w:rPr>
        <w:t>compositionnelles</w:t>
      </w:r>
      <w:r w:rsidR="00296712">
        <w:rPr>
          <w:color w:val="212528"/>
          <w:szCs w:val="24"/>
        </w:rPr>
        <w:t>,</w:t>
      </w:r>
      <w:r w:rsidR="002D7D75" w:rsidRPr="00C9082E">
        <w:rPr>
          <w:color w:val="212528"/>
          <w:szCs w:val="24"/>
        </w:rPr>
        <w:t xml:space="preserve"> tout en conservant la morphologie gestuelle et l’enveloppe d’énergie </w:t>
      </w:r>
      <w:r w:rsidR="00296712">
        <w:rPr>
          <w:color w:val="212528"/>
          <w:szCs w:val="24"/>
        </w:rPr>
        <w:t>des</w:t>
      </w:r>
      <w:r w:rsidR="002D7D75" w:rsidRPr="00C9082E">
        <w:rPr>
          <w:color w:val="212528"/>
          <w:szCs w:val="24"/>
        </w:rPr>
        <w:t xml:space="preserve"> éléments</w:t>
      </w:r>
      <w:r w:rsidR="00296712">
        <w:rPr>
          <w:color w:val="212528"/>
          <w:szCs w:val="24"/>
        </w:rPr>
        <w:t xml:space="preserve"> source</w:t>
      </w:r>
      <w:r w:rsidR="002D7D75" w:rsidRPr="00C9082E">
        <w:rPr>
          <w:color w:val="212528"/>
          <w:szCs w:val="24"/>
        </w:rPr>
        <w:t>. D’une certaine manière cette stratégie avait été exploitée par le compositeur H</w:t>
      </w:r>
      <w:r w:rsidR="00C04EFA">
        <w:rPr>
          <w:color w:val="212528"/>
          <w:szCs w:val="24"/>
        </w:rPr>
        <w:t>elmut</w:t>
      </w:r>
      <w:r w:rsidR="00C04EFA" w:rsidRPr="00C9082E">
        <w:rPr>
          <w:color w:val="212528"/>
          <w:szCs w:val="24"/>
        </w:rPr>
        <w:t xml:space="preserve"> </w:t>
      </w:r>
      <w:r w:rsidR="002D7D75" w:rsidRPr="00C9082E">
        <w:rPr>
          <w:color w:val="212528"/>
          <w:szCs w:val="24"/>
        </w:rPr>
        <w:t>Lachenmann, dont les réflexions théorique</w:t>
      </w:r>
      <w:r w:rsidR="00C04EFA">
        <w:rPr>
          <w:color w:val="212528"/>
          <w:szCs w:val="24"/>
        </w:rPr>
        <w:t>s</w:t>
      </w:r>
      <w:r w:rsidR="002D7D75" w:rsidRPr="00C9082E">
        <w:rPr>
          <w:color w:val="212528"/>
          <w:szCs w:val="24"/>
        </w:rPr>
        <w:t xml:space="preserve"> sur le geste </w:t>
      </w:r>
      <w:r w:rsidR="00C04EFA">
        <w:rPr>
          <w:color w:val="212528"/>
          <w:szCs w:val="24"/>
        </w:rPr>
        <w:t xml:space="preserve">ont pu témoigner de la manière dont le geste </w:t>
      </w:r>
      <w:r w:rsidR="002D7D75" w:rsidRPr="00C9082E">
        <w:rPr>
          <w:color w:val="212528"/>
          <w:szCs w:val="24"/>
        </w:rPr>
        <w:t>et la matérialité</w:t>
      </w:r>
      <w:r w:rsidR="00C04EFA">
        <w:rPr>
          <w:color w:val="212528"/>
          <w:szCs w:val="24"/>
        </w:rPr>
        <w:t xml:space="preserve"> phénoménale du son</w:t>
      </w:r>
      <w:r w:rsidR="002D7D75" w:rsidRPr="00C9082E">
        <w:rPr>
          <w:color w:val="212528"/>
          <w:szCs w:val="24"/>
        </w:rPr>
        <w:t xml:space="preserve"> </w:t>
      </w:r>
      <w:r w:rsidR="00231810">
        <w:rPr>
          <w:color w:val="212528"/>
          <w:szCs w:val="24"/>
        </w:rPr>
        <w:t>anime le fond de</w:t>
      </w:r>
      <w:r w:rsidR="002D7D75" w:rsidRPr="00C9082E">
        <w:rPr>
          <w:color w:val="212528"/>
          <w:szCs w:val="24"/>
        </w:rPr>
        <w:t xml:space="preserve"> sa pensée musicale. </w:t>
      </w:r>
      <w:r w:rsidR="00C04EFA">
        <w:rPr>
          <w:color w:val="212528"/>
          <w:szCs w:val="24"/>
        </w:rPr>
        <w:t>P</w:t>
      </w:r>
      <w:r w:rsidR="002D7D75" w:rsidRPr="00C9082E">
        <w:rPr>
          <w:color w:val="212528"/>
          <w:szCs w:val="24"/>
        </w:rPr>
        <w:t xml:space="preserve">our cela, comme affirme Martin Kaltenecker, il </w:t>
      </w:r>
      <w:r w:rsidR="00C04EFA">
        <w:rPr>
          <w:color w:val="212528"/>
          <w:szCs w:val="24"/>
        </w:rPr>
        <w:t>faut</w:t>
      </w:r>
      <w:r w:rsidR="00C04EFA" w:rsidRPr="00C9082E">
        <w:rPr>
          <w:color w:val="212528"/>
          <w:szCs w:val="24"/>
        </w:rPr>
        <w:t xml:space="preserve"> </w:t>
      </w:r>
      <w:r w:rsidR="002D7D75" w:rsidRPr="00C9082E">
        <w:rPr>
          <w:color w:val="212528"/>
          <w:szCs w:val="24"/>
        </w:rPr>
        <w:t>« ouvrir les sons, préparer, isoler, combiner, transposer et entendre leur</w:t>
      </w:r>
      <w:r w:rsidR="004327D2">
        <w:rPr>
          <w:color w:val="212528"/>
          <w:szCs w:val="24"/>
        </w:rPr>
        <w:t>s</w:t>
      </w:r>
      <w:r w:rsidR="002D7D75" w:rsidRPr="00C9082E">
        <w:rPr>
          <w:color w:val="212528"/>
          <w:szCs w:val="24"/>
        </w:rPr>
        <w:t xml:space="preserve"> éléments, qui fourniront des points structurants, projeter leurs composantes, mieux analysées, sur une trajectoire formelle</w:t>
      </w:r>
      <w:r w:rsidR="00224479">
        <w:rPr>
          <w:rStyle w:val="FootnoteReference"/>
          <w:color w:val="212528"/>
          <w:szCs w:val="24"/>
        </w:rPr>
        <w:footnoteReference w:id="43"/>
      </w:r>
      <w:r w:rsidR="002D7D75" w:rsidRPr="00C9082E">
        <w:rPr>
          <w:color w:val="212528"/>
          <w:szCs w:val="24"/>
        </w:rPr>
        <w:t xml:space="preserve"> »</w:t>
      </w:r>
      <w:r w:rsidR="00224479">
        <w:rPr>
          <w:color w:val="212528"/>
          <w:szCs w:val="24"/>
        </w:rPr>
        <w:t>,</w:t>
      </w:r>
      <w:r w:rsidR="002D7D75" w:rsidRPr="00C9082E">
        <w:rPr>
          <w:color w:val="212528"/>
          <w:szCs w:val="24"/>
        </w:rPr>
        <w:t xml:space="preserve"> le regard de Lachenmann est particulièrement porté sur le </w:t>
      </w:r>
      <w:r w:rsidR="002D7D75" w:rsidRPr="00C9082E">
        <w:rPr>
          <w:i/>
          <w:iCs/>
          <w:color w:val="212528"/>
          <w:szCs w:val="24"/>
        </w:rPr>
        <w:t>processus</w:t>
      </w:r>
      <w:r w:rsidR="002D7D75" w:rsidRPr="00C9082E">
        <w:rPr>
          <w:color w:val="212528"/>
          <w:szCs w:val="24"/>
        </w:rPr>
        <w:t xml:space="preserve"> dont résulte le produit, plutôt que le résultat lui-même. Le compositeur rappelle : « Ce qui résonne ne résonne pas en fonction de la sonorité ou de son utilisation structurelle, mais signale l’utilisation concrète de l’énergie à l’instant o</w:t>
      </w:r>
      <w:r w:rsidR="002D7D75" w:rsidRPr="00C9082E">
        <w:rPr>
          <w:color w:val="212528"/>
          <w:szCs w:val="24"/>
          <w:lang w:val="it-IT"/>
        </w:rPr>
        <w:t xml:space="preserve">ù </w:t>
      </w:r>
      <w:r w:rsidR="002D7D75" w:rsidRPr="00C9082E">
        <w:rPr>
          <w:color w:val="212528"/>
          <w:szCs w:val="24"/>
        </w:rPr>
        <w:t xml:space="preserve">s’effectuent les gestes des musiciens, nous faisant sentir, entendre, </w:t>
      </w:r>
      <w:r w:rsidR="000012E7" w:rsidRPr="00C9082E">
        <w:rPr>
          <w:color w:val="212528"/>
          <w:szCs w:val="24"/>
        </w:rPr>
        <w:t>s</w:t>
      </w:r>
      <w:r w:rsidR="000012E7" w:rsidRPr="000012E7">
        <w:t>o</w:t>
      </w:r>
      <w:r w:rsidR="000012E7" w:rsidRPr="00C9082E">
        <w:rPr>
          <w:color w:val="212528"/>
          <w:szCs w:val="24"/>
        </w:rPr>
        <w:t>up</w:t>
      </w:r>
      <w:r w:rsidR="0029572D">
        <w:rPr>
          <w:color w:val="212528"/>
          <w:szCs w:val="24"/>
          <w:lang w:val="pt-PT"/>
        </w:rPr>
        <w:t>ç</w:t>
      </w:r>
      <w:r w:rsidR="002D7D75" w:rsidRPr="00C9082E">
        <w:rPr>
          <w:color w:val="212528"/>
          <w:szCs w:val="24"/>
        </w:rPr>
        <w:t>o</w:t>
      </w:r>
      <w:r w:rsidR="0029572D">
        <w:rPr>
          <w:color w:val="212528"/>
          <w:szCs w:val="24"/>
        </w:rPr>
        <w:t>n</w:t>
      </w:r>
      <w:r w:rsidR="002D7D75" w:rsidRPr="00C9082E">
        <w:rPr>
          <w:color w:val="212528"/>
          <w:szCs w:val="24"/>
        </w:rPr>
        <w:t>ner les conditions mécaniques de ces actions et les résistances qu’elles rencontrent</w:t>
      </w:r>
      <w:r w:rsidR="00224479" w:rsidRPr="00CC3EBA">
        <w:rPr>
          <w:rFonts w:ascii="Garamond" w:eastAsia="Baskerville" w:hAnsi="Garamond" w:cs="Baskerville"/>
          <w:color w:val="212528"/>
          <w:sz w:val="20"/>
          <w:vertAlign w:val="superscript"/>
        </w:rPr>
        <w:footnoteReference w:id="44"/>
      </w:r>
      <w:r w:rsidR="002D7D75" w:rsidRPr="00C9082E">
        <w:rPr>
          <w:color w:val="212528"/>
          <w:szCs w:val="24"/>
        </w:rPr>
        <w:t xml:space="preserve"> ». Dans cette constellation le geste de l’instrumentiste ne sert pas uniquement à produire le son. Il participe activement à la manière dont le son est perçu, en représentant les conditions mécaniques et énergétiques qui le produit. Comme Wolfgang Rihm le rappelle, la perspective compositionnelle de Lahenmann consiste à </w:t>
      </w:r>
      <w:r w:rsidR="002D7D75" w:rsidRPr="00C9082E">
        <w:rPr>
          <w:color w:val="212528"/>
          <w:szCs w:val="24"/>
        </w:rPr>
        <w:lastRenderedPageBreak/>
        <w:t>faire un idéal classique et dialectique</w:t>
      </w:r>
      <w:r w:rsidR="002D7D75" w:rsidRPr="00CC3EBA">
        <w:rPr>
          <w:rFonts w:ascii="Garamond" w:eastAsia="Baskerville" w:hAnsi="Garamond" w:cs="Baskerville"/>
          <w:color w:val="212528"/>
          <w:sz w:val="20"/>
          <w:vertAlign w:val="superscript"/>
        </w:rPr>
        <w:footnoteReference w:id="45"/>
      </w:r>
      <w:r w:rsidR="002D7D75" w:rsidRPr="00C9082E">
        <w:rPr>
          <w:color w:val="212528"/>
          <w:szCs w:val="24"/>
        </w:rPr>
        <w:t>. Le discours se génère directement de la matière. Cela explique le caractère événementiel de ses compositions,</w:t>
      </w:r>
      <w:r w:rsidR="004327D2">
        <w:rPr>
          <w:color w:val="212528"/>
          <w:szCs w:val="24"/>
        </w:rPr>
        <w:t xml:space="preserve"> </w:t>
      </w:r>
      <w:r w:rsidR="00231810">
        <w:rPr>
          <w:color w:val="212528"/>
          <w:szCs w:val="24"/>
        </w:rPr>
        <w:t>avec cet aspect quasi phénoménologique qui est pleinement assumé, lui-même se reconnaissant</w:t>
      </w:r>
      <w:r w:rsidR="002D7D75" w:rsidRPr="00C9082E">
        <w:rPr>
          <w:color w:val="212528"/>
          <w:szCs w:val="24"/>
        </w:rPr>
        <w:t xml:space="preserve"> comme un compositeur de la </w:t>
      </w:r>
      <w:r w:rsidR="004327D2">
        <w:rPr>
          <w:color w:val="212528"/>
          <w:szCs w:val="24"/>
        </w:rPr>
        <w:t>« </w:t>
      </w:r>
      <w:r w:rsidR="002D7D75" w:rsidRPr="00C9082E">
        <w:rPr>
          <w:color w:val="212528"/>
          <w:szCs w:val="24"/>
        </w:rPr>
        <w:t>musique concrète instrumentale</w:t>
      </w:r>
      <w:r w:rsidR="004327D2">
        <w:rPr>
          <w:color w:val="212528"/>
          <w:szCs w:val="24"/>
        </w:rPr>
        <w:t> »</w:t>
      </w:r>
      <w:r w:rsidR="002D7D75" w:rsidRPr="00C9082E">
        <w:rPr>
          <w:color w:val="212528"/>
          <w:szCs w:val="24"/>
        </w:rPr>
        <w:t>.</w:t>
      </w:r>
    </w:p>
    <w:p w14:paraId="14E5882E" w14:textId="135D65AB" w:rsidR="00D4188A" w:rsidRPr="00D4188A" w:rsidRDefault="004327D2" w:rsidP="00710EC0">
      <w:pPr>
        <w:pStyle w:val="Default"/>
      </w:pPr>
      <w:r>
        <w:rPr>
          <w:rFonts w:cs="Garamond"/>
          <w:szCs w:val="24"/>
        </w:rPr>
        <w:t>S’agissant de</w:t>
      </w:r>
      <w:r w:rsidR="00D4188A" w:rsidRPr="00D4188A">
        <w:rPr>
          <w:rFonts w:cs="Garamond"/>
          <w:szCs w:val="24"/>
        </w:rPr>
        <w:t xml:space="preserve"> mon </w:t>
      </w:r>
      <w:r w:rsidR="00224479">
        <w:rPr>
          <w:rFonts w:cs="Garamond"/>
          <w:szCs w:val="24"/>
        </w:rPr>
        <w:t>approche</w:t>
      </w:r>
      <w:r w:rsidR="00D4188A" w:rsidRPr="00D4188A">
        <w:rPr>
          <w:rFonts w:cs="Garamond"/>
          <w:szCs w:val="24"/>
        </w:rPr>
        <w:t xml:space="preserve"> </w:t>
      </w:r>
      <w:r>
        <w:rPr>
          <w:rFonts w:cs="Garamond"/>
          <w:szCs w:val="24"/>
        </w:rPr>
        <w:t xml:space="preserve">artistique, force est de constater que </w:t>
      </w:r>
      <w:r w:rsidR="00D4188A" w:rsidRPr="00D4188A">
        <w:rPr>
          <w:rFonts w:cs="Garamond"/>
          <w:szCs w:val="24"/>
        </w:rPr>
        <w:t xml:space="preserve">le processus de la modélisation </w:t>
      </w:r>
      <w:r>
        <w:rPr>
          <w:rFonts w:cs="Garamond"/>
          <w:szCs w:val="24"/>
        </w:rPr>
        <w:t>est</w:t>
      </w:r>
      <w:r w:rsidRPr="00D4188A">
        <w:rPr>
          <w:rFonts w:cs="Garamond"/>
          <w:szCs w:val="24"/>
        </w:rPr>
        <w:t xml:space="preserve"> </w:t>
      </w:r>
      <w:r w:rsidR="00D4188A" w:rsidRPr="00D4188A">
        <w:rPr>
          <w:rFonts w:cs="Garamond"/>
          <w:szCs w:val="24"/>
        </w:rPr>
        <w:t>un élément essentiel de mon travail</w:t>
      </w:r>
      <w:r>
        <w:rPr>
          <w:rFonts w:cs="Garamond"/>
          <w:szCs w:val="24"/>
        </w:rPr>
        <w:t>.</w:t>
      </w:r>
      <w:r w:rsidR="00D4188A" w:rsidRPr="00D4188A">
        <w:rPr>
          <w:rFonts w:cs="Garamond"/>
          <w:szCs w:val="24"/>
        </w:rPr>
        <w:t xml:space="preserve"> </w:t>
      </w:r>
      <w:r>
        <w:rPr>
          <w:rFonts w:cs="Garamond"/>
          <w:szCs w:val="24"/>
        </w:rPr>
        <w:t>L</w:t>
      </w:r>
      <w:r w:rsidR="00D4188A" w:rsidRPr="00D4188A">
        <w:rPr>
          <w:rFonts w:cs="Garamond"/>
          <w:szCs w:val="24"/>
        </w:rPr>
        <w:t>a notion de geste m’aide à traiter les problématiques liées à l’analyse, la représentation, la décomposition et finalement la composition des éléments provenant de la culture musicale persane, qui résistent à une analyse par des outils traditionnels</w:t>
      </w:r>
      <w:r w:rsidR="00224479">
        <w:rPr>
          <w:rFonts w:cs="Garamond"/>
          <w:szCs w:val="24"/>
        </w:rPr>
        <w:t xml:space="preserve"> occidentaux</w:t>
      </w:r>
      <w:r w:rsidR="00D4188A" w:rsidRPr="00D4188A">
        <w:rPr>
          <w:rFonts w:cs="Garamond"/>
          <w:szCs w:val="24"/>
        </w:rPr>
        <w:t>. La question de l’expressivité du geste m’a amené à prêter une attention particulière au rapport entre la sémantique et la distribution de l’énergie dans le geste musical. Ainsi la corrélation entre le timbre et la mélodie est devenue un paramètre conséquent dans mon travail.</w:t>
      </w:r>
    </w:p>
    <w:p w14:paraId="44A617B7" w14:textId="133E4D1D" w:rsidR="002D7D75" w:rsidRPr="00CF74E5" w:rsidRDefault="004327D2" w:rsidP="00CF74E5">
      <w:pPr>
        <w:pStyle w:val="Default"/>
      </w:pPr>
      <w:r>
        <w:t>L</w:t>
      </w:r>
      <w:r w:rsidR="00F73847">
        <w:t>es</w:t>
      </w:r>
      <w:r w:rsidR="002D7D75" w:rsidRPr="00CF74E5">
        <w:t xml:space="preserve"> geste</w:t>
      </w:r>
      <w:r w:rsidR="00224479">
        <w:t>s sonores</w:t>
      </w:r>
      <w:r w:rsidR="002D7D75" w:rsidRPr="00CF74E5">
        <w:t xml:space="preserve"> </w:t>
      </w:r>
      <w:r>
        <w:t>peuvent être</w:t>
      </w:r>
      <w:r w:rsidRPr="00CF74E5">
        <w:t xml:space="preserve"> </w:t>
      </w:r>
      <w:r w:rsidR="002D7D75" w:rsidRPr="00CF74E5">
        <w:t>considéré</w:t>
      </w:r>
      <w:r w:rsidR="00F73847">
        <w:t>s</w:t>
      </w:r>
      <w:r w:rsidR="002D7D75" w:rsidRPr="00CF74E5">
        <w:t xml:space="preserve"> comme </w:t>
      </w:r>
      <w:r>
        <w:t>« </w:t>
      </w:r>
      <w:r w:rsidR="002D7D75" w:rsidRPr="00CF74E5">
        <w:t>objets trouvés</w:t>
      </w:r>
      <w:r>
        <w:t> »</w:t>
      </w:r>
      <w:r w:rsidR="002D7D75" w:rsidRPr="00CF74E5">
        <w:t xml:space="preserve">. Certes le contenu sonore des objets est significatif </w:t>
      </w:r>
      <w:r>
        <w:t>pour ce qui touche à</w:t>
      </w:r>
      <w:r w:rsidR="002D7D75" w:rsidRPr="00CF74E5">
        <w:t xml:space="preserve"> la génération du matériau mais</w:t>
      </w:r>
      <w:r>
        <w:t>,</w:t>
      </w:r>
      <w:r w:rsidR="002D7D75" w:rsidRPr="00CF74E5">
        <w:t xml:space="preserve"> contrairement à </w:t>
      </w:r>
      <w:r w:rsidR="00264C4B">
        <w:t>l’approche</w:t>
      </w:r>
      <w:r w:rsidR="002D7D75" w:rsidRPr="00CF74E5">
        <w:t xml:space="preserve"> de Lachenmann</w:t>
      </w:r>
      <w:r>
        <w:t>,</w:t>
      </w:r>
      <w:r w:rsidR="002D7D75" w:rsidRPr="00CF74E5">
        <w:t xml:space="preserve"> </w:t>
      </w:r>
      <w:r w:rsidR="00264C4B">
        <w:t>le</w:t>
      </w:r>
      <w:r w:rsidR="002D7D75" w:rsidRPr="00CF74E5">
        <w:t xml:space="preserve"> caractère dialectique </w:t>
      </w:r>
      <w:r w:rsidR="00264C4B">
        <w:t xml:space="preserve">de ces objets </w:t>
      </w:r>
      <w:r w:rsidR="002D7D75" w:rsidRPr="00CF74E5">
        <w:t>ne repose pas uniquement sur le processus de production du son.</w:t>
      </w:r>
      <w:r w:rsidR="00CF74E5">
        <w:t xml:space="preserve"> </w:t>
      </w:r>
      <w:r w:rsidR="002D7D75" w:rsidRPr="00C9082E">
        <w:rPr>
          <w:color w:val="212528"/>
          <w:szCs w:val="24"/>
        </w:rPr>
        <w:t xml:space="preserve">Il ne s’agit pas d’un matériau compositionnel autoréférentiel </w:t>
      </w:r>
      <w:r w:rsidR="004701BE">
        <w:rPr>
          <w:color w:val="212528"/>
          <w:szCs w:val="24"/>
        </w:rPr>
        <w:t>et</w:t>
      </w:r>
      <w:r w:rsidR="002D7D75" w:rsidRPr="00C9082E">
        <w:rPr>
          <w:color w:val="212528"/>
          <w:szCs w:val="24"/>
        </w:rPr>
        <w:t xml:space="preserve"> axé sur le son lui-même, mais une forme de dialecte qui met la morphologie acoustique et sémantique du geste en rapport avec des éléments formels musicaux et extra-musicaux en </w:t>
      </w:r>
      <w:r w:rsidR="007A444C" w:rsidRPr="00C9082E">
        <w:rPr>
          <w:color w:val="212528"/>
          <w:szCs w:val="24"/>
        </w:rPr>
        <w:t>d</w:t>
      </w:r>
      <w:r w:rsidR="007A444C">
        <w:rPr>
          <w:color w:val="212528"/>
          <w:szCs w:val="24"/>
        </w:rPr>
        <w:t>e</w:t>
      </w:r>
      <w:r w:rsidR="007A444C" w:rsidRPr="00C9082E">
        <w:rPr>
          <w:color w:val="212528"/>
          <w:szCs w:val="24"/>
        </w:rPr>
        <w:t xml:space="preserve">hors </w:t>
      </w:r>
      <w:r w:rsidR="002D7D75" w:rsidRPr="00C9082E">
        <w:rPr>
          <w:color w:val="212528"/>
          <w:szCs w:val="24"/>
        </w:rPr>
        <w:t xml:space="preserve">du son. Bien qu’on puisse constater cette approche tout au long de </w:t>
      </w:r>
      <w:r w:rsidR="00B663D7">
        <w:rPr>
          <w:color w:val="212528"/>
          <w:szCs w:val="24"/>
        </w:rPr>
        <w:t xml:space="preserve">mon </w:t>
      </w:r>
      <w:r w:rsidR="002D7D75" w:rsidRPr="00C9082E">
        <w:rPr>
          <w:color w:val="212528"/>
          <w:szCs w:val="24"/>
        </w:rPr>
        <w:t>évolution esthétique</w:t>
      </w:r>
      <w:r w:rsidR="003D114A">
        <w:rPr>
          <w:color w:val="212528"/>
          <w:szCs w:val="24"/>
        </w:rPr>
        <w:t xml:space="preserve">, et ce, depuis mes premières œuvres composées au </w:t>
      </w:r>
      <w:r w:rsidR="00322B54">
        <w:rPr>
          <w:color w:val="212528"/>
          <w:szCs w:val="24"/>
        </w:rPr>
        <w:t>conservatoire</w:t>
      </w:r>
      <w:r w:rsidR="002D7D75" w:rsidRPr="00C9082E">
        <w:rPr>
          <w:color w:val="212528"/>
          <w:szCs w:val="24"/>
        </w:rPr>
        <w:t xml:space="preserve">, la composition de </w:t>
      </w:r>
      <w:r w:rsidR="002D7D75" w:rsidRPr="00C9082E">
        <w:rPr>
          <w:i/>
          <w:iCs/>
          <w:color w:val="212528"/>
          <w:szCs w:val="24"/>
        </w:rPr>
        <w:t>Tak</w:t>
      </w:r>
      <w:r w:rsidR="002D7D75" w:rsidRPr="00CF74E5">
        <w:rPr>
          <w:i/>
          <w:iCs/>
          <w:color w:val="212528"/>
          <w:szCs w:val="24"/>
        </w:rPr>
        <w:t>-Sīm</w:t>
      </w:r>
      <w:r w:rsidR="002D7D75" w:rsidRPr="00C9082E">
        <w:rPr>
          <w:color w:val="212528"/>
          <w:szCs w:val="24"/>
        </w:rPr>
        <w:t xml:space="preserve"> (2012) pour quatuor à cordes et électronique, marque dans mon catalogue, une prise de conscience par rapport au développement formel du matériau</w:t>
      </w:r>
      <w:r w:rsidR="002D7D75" w:rsidRPr="001C731A">
        <w:rPr>
          <w:rFonts w:ascii="Garamond" w:eastAsia="Baskerville" w:hAnsi="Garamond" w:cs="Baskerville"/>
          <w:color w:val="212528"/>
          <w:sz w:val="20"/>
          <w:vertAlign w:val="superscript"/>
        </w:rPr>
        <w:footnoteReference w:id="46"/>
      </w:r>
      <w:r w:rsidR="002D7D75" w:rsidRPr="00C9082E">
        <w:rPr>
          <w:color w:val="212528"/>
          <w:szCs w:val="24"/>
        </w:rPr>
        <w:t xml:space="preserve">. Dans cette pièce le matériau se construit à partir de l’analyse et </w:t>
      </w:r>
      <w:r w:rsidR="007A444C">
        <w:rPr>
          <w:color w:val="212528"/>
          <w:szCs w:val="24"/>
        </w:rPr>
        <w:t xml:space="preserve">de </w:t>
      </w:r>
      <w:r w:rsidR="001C731A">
        <w:rPr>
          <w:color w:val="212528"/>
          <w:szCs w:val="24"/>
        </w:rPr>
        <w:t xml:space="preserve">la </w:t>
      </w:r>
      <w:r w:rsidR="002D7D75" w:rsidRPr="00C9082E">
        <w:rPr>
          <w:color w:val="212528"/>
          <w:szCs w:val="24"/>
        </w:rPr>
        <w:t xml:space="preserve">décomposition des gestes musicaux provenant de la musique de </w:t>
      </w:r>
      <w:r w:rsidR="002D7D75" w:rsidRPr="00C9082E">
        <w:rPr>
          <w:i/>
          <w:iCs/>
          <w:color w:val="212528"/>
          <w:szCs w:val="24"/>
        </w:rPr>
        <w:t>setār</w:t>
      </w:r>
      <w:r w:rsidR="002D7D75" w:rsidRPr="00C9082E">
        <w:rPr>
          <w:color w:val="212528"/>
          <w:szCs w:val="24"/>
        </w:rPr>
        <w:t xml:space="preserve">, l’instrument traditionnel de la musique persane. </w:t>
      </w:r>
      <w:r w:rsidR="001C731A">
        <w:rPr>
          <w:color w:val="212528"/>
          <w:szCs w:val="24"/>
        </w:rPr>
        <w:t>Cinq an</w:t>
      </w:r>
      <w:r w:rsidR="00264C4B">
        <w:rPr>
          <w:color w:val="212528"/>
          <w:szCs w:val="24"/>
        </w:rPr>
        <w:t>s</w:t>
      </w:r>
      <w:r w:rsidR="001C731A">
        <w:rPr>
          <w:color w:val="212528"/>
          <w:szCs w:val="24"/>
        </w:rPr>
        <w:t xml:space="preserve"> plus tard</w:t>
      </w:r>
      <w:r w:rsidR="003D114A">
        <w:rPr>
          <w:color w:val="212528"/>
          <w:szCs w:val="24"/>
        </w:rPr>
        <w:t>,</w:t>
      </w:r>
      <w:r w:rsidR="001C731A">
        <w:rPr>
          <w:color w:val="212528"/>
          <w:szCs w:val="24"/>
        </w:rPr>
        <w:t xml:space="preserve"> cette</w:t>
      </w:r>
      <w:r w:rsidR="002D7D75" w:rsidRPr="00C9082E">
        <w:rPr>
          <w:color w:val="212528"/>
          <w:szCs w:val="24"/>
        </w:rPr>
        <w:t xml:space="preserve"> approche </w:t>
      </w:r>
      <w:r w:rsidR="003D114A">
        <w:rPr>
          <w:color w:val="212528"/>
          <w:szCs w:val="24"/>
        </w:rPr>
        <w:t xml:space="preserve">gestuelle s’est manifestée </w:t>
      </w:r>
      <w:r w:rsidR="00264C4B">
        <w:rPr>
          <w:color w:val="212528"/>
          <w:szCs w:val="24"/>
        </w:rPr>
        <w:t xml:space="preserve">à nouveau </w:t>
      </w:r>
      <w:r w:rsidR="002D7D75" w:rsidRPr="00C9082E">
        <w:rPr>
          <w:color w:val="212528"/>
          <w:szCs w:val="24"/>
        </w:rPr>
        <w:t>dans la composition d’</w:t>
      </w:r>
      <w:r w:rsidR="002D7D75" w:rsidRPr="00C9082E">
        <w:rPr>
          <w:i/>
          <w:iCs/>
          <w:color w:val="212528"/>
          <w:szCs w:val="24"/>
        </w:rPr>
        <w:t>A capella</w:t>
      </w:r>
      <w:r w:rsidR="002D7D75" w:rsidRPr="00C9082E">
        <w:rPr>
          <w:color w:val="212528"/>
          <w:szCs w:val="24"/>
        </w:rPr>
        <w:t xml:space="preserve"> (2017) pour violoncelle, où les objets trouvés proviennent </w:t>
      </w:r>
      <w:r w:rsidR="007856BF">
        <w:rPr>
          <w:color w:val="212528"/>
          <w:szCs w:val="24"/>
        </w:rPr>
        <w:t>de la musique de</w:t>
      </w:r>
      <w:r w:rsidR="002D7D75" w:rsidRPr="00C9082E">
        <w:rPr>
          <w:color w:val="212528"/>
          <w:szCs w:val="24"/>
        </w:rPr>
        <w:t xml:space="preserve"> Zoltán Kodály </w:t>
      </w:r>
      <w:r w:rsidR="007856BF">
        <w:rPr>
          <w:color w:val="212528"/>
          <w:szCs w:val="24"/>
        </w:rPr>
        <w:t xml:space="preserve">et </w:t>
      </w:r>
      <w:r w:rsidR="002D7D75" w:rsidRPr="00C9082E">
        <w:rPr>
          <w:color w:val="212528"/>
          <w:szCs w:val="24"/>
        </w:rPr>
        <w:t>Gÿorgy Ligeti.</w:t>
      </w:r>
    </w:p>
    <w:p w14:paraId="32E89A81" w14:textId="59E7E240" w:rsidR="002D7D75" w:rsidRPr="00F51EDE" w:rsidRDefault="003D114A" w:rsidP="00F51EDE">
      <w:pPr>
        <w:pStyle w:val="Default"/>
      </w:pPr>
      <w:r>
        <w:t>Da</w:t>
      </w:r>
      <w:r w:rsidRPr="00F51EDE">
        <w:t>ns le processus de composition de toutes ces œuvres</w:t>
      </w:r>
      <w:r>
        <w:t>,</w:t>
      </w:r>
      <w:r w:rsidRPr="00F51EDE" w:rsidDel="003D114A">
        <w:t xml:space="preserve"> </w:t>
      </w:r>
      <w:r>
        <w:t>la</w:t>
      </w:r>
      <w:r w:rsidRPr="00F51EDE">
        <w:t xml:space="preserve"> </w:t>
      </w:r>
      <w:r w:rsidR="002D7D75" w:rsidRPr="00F51EDE">
        <w:t>modélisation de geste</w:t>
      </w:r>
      <w:r>
        <w:t>, que nous allons détailler</w:t>
      </w:r>
      <w:r w:rsidR="002D7D75" w:rsidRPr="00F51EDE">
        <w:t xml:space="preserve"> </w:t>
      </w:r>
      <w:r>
        <w:t>dans ce chapitre, est</w:t>
      </w:r>
      <w:r w:rsidRPr="00F51EDE">
        <w:t xml:space="preserve"> </w:t>
      </w:r>
      <w:r w:rsidR="002D7D75" w:rsidRPr="00F51EDE">
        <w:t>une technique significative</w:t>
      </w:r>
      <w:r w:rsidR="00D46322">
        <w:t xml:space="preserve"> où la</w:t>
      </w:r>
      <w:r w:rsidR="002D7D75" w:rsidRPr="00F51EDE">
        <w:t xml:space="preserve"> transcription et la notation graphique deviennent progressivement indispensable</w:t>
      </w:r>
      <w:r w:rsidR="00D46322">
        <w:t>s</w:t>
      </w:r>
      <w:r w:rsidR="002D7D75" w:rsidRPr="00F51EDE">
        <w:t xml:space="preserve"> pour représenter l’empreinte d’énergie </w:t>
      </w:r>
      <w:r w:rsidR="002D7D75" w:rsidRPr="00F51EDE">
        <w:lastRenderedPageBreak/>
        <w:t>du geste</w:t>
      </w:r>
      <w:r w:rsidR="00D46322">
        <w:t>,</w:t>
      </w:r>
      <w:r w:rsidR="002D7D75" w:rsidRPr="00F51EDE">
        <w:t xml:space="preserve"> au point de devenir une composante active du processus de composition</w:t>
      </w:r>
      <w:r w:rsidR="00C07C3A" w:rsidRPr="00F51EDE">
        <w:t>.</w:t>
      </w:r>
      <w:r w:rsidR="002D7D75" w:rsidRPr="00F51EDE">
        <w:t xml:space="preserve"> </w:t>
      </w:r>
      <w:r w:rsidR="00C07C3A" w:rsidRPr="00F51EDE">
        <w:t>P</w:t>
      </w:r>
      <w:r w:rsidR="002D7D75" w:rsidRPr="00F51EDE">
        <w:t>ar conséquent</w:t>
      </w:r>
      <w:r w:rsidR="00D46322">
        <w:t>,</w:t>
      </w:r>
      <w:r w:rsidR="002D7D75" w:rsidRPr="00F51EDE">
        <w:t xml:space="preserve"> </w:t>
      </w:r>
      <w:r w:rsidR="00C07C3A" w:rsidRPr="00F51EDE">
        <w:t>la modélisation</w:t>
      </w:r>
      <w:r w:rsidR="002D7D75" w:rsidRPr="00F51EDE">
        <w:t xml:space="preserve"> </w:t>
      </w:r>
      <w:r w:rsidR="00C07C3A" w:rsidRPr="00F51EDE">
        <w:t xml:space="preserve">et la notation de geste </w:t>
      </w:r>
      <w:r w:rsidR="002D7D75" w:rsidRPr="00F51EDE">
        <w:t>entretien</w:t>
      </w:r>
      <w:r w:rsidR="00C07C3A" w:rsidRPr="00F51EDE">
        <w:t>nen</w:t>
      </w:r>
      <w:r w:rsidR="002D7D75" w:rsidRPr="00F51EDE">
        <w:t>t une relation causale avec l’évolution stylistique</w:t>
      </w:r>
      <w:r w:rsidR="00C07C3A" w:rsidRPr="00F51EDE">
        <w:t xml:space="preserve"> des œuvres</w:t>
      </w:r>
      <w:r w:rsidR="002D7D75" w:rsidRPr="00F51EDE">
        <w:t xml:space="preserve">. Dans toutes les trois </w:t>
      </w:r>
      <w:r w:rsidR="00C07C3A" w:rsidRPr="00F51EDE">
        <w:t>pièces</w:t>
      </w:r>
      <w:r w:rsidR="002D7D75" w:rsidRPr="00F51EDE">
        <w:t xml:space="preserve"> de cette recherche les éléments constituants de la composition sont présents depuis la conception jusqu’à la réalisation de la partition finale, bien qu’elle ne soit pas nécessairement une partition graphique</w:t>
      </w:r>
      <w:r w:rsidR="00C07C3A" w:rsidRPr="00F51EDE">
        <w:t xml:space="preserve">, compte tenu que </w:t>
      </w:r>
      <w:r w:rsidR="002D7D75" w:rsidRPr="00F51EDE">
        <w:t>la musique des trois pièces est rigoureusement écrite avec la notation conventionnelle.</w:t>
      </w:r>
    </w:p>
    <w:p w14:paraId="0DDC1665" w14:textId="1608EAEF" w:rsidR="00DB7F2A" w:rsidRPr="00DB7F2A" w:rsidRDefault="007B5D18" w:rsidP="001246D6">
      <w:pPr>
        <w:pStyle w:val="Heading2"/>
      </w:pPr>
      <w:bookmarkStart w:id="12" w:name="_Toc121091814"/>
      <w:r w:rsidRPr="0084060A">
        <w:t>Traitement mélodique</w:t>
      </w:r>
      <w:bookmarkEnd w:id="12"/>
    </w:p>
    <w:p w14:paraId="480A7A25" w14:textId="6C0393D5" w:rsidR="001B1AED" w:rsidRDefault="001B1AED" w:rsidP="001B1AED">
      <w:pPr>
        <w:pStyle w:val="Default"/>
      </w:pPr>
      <w:bookmarkStart w:id="13" w:name="_Toc104438668"/>
      <w:r w:rsidRPr="001B1AED">
        <w:t xml:space="preserve">La modélisation et le traitement mélodique est un processus qui a été exploité par de nombreux compositeurs. </w:t>
      </w:r>
      <w:r w:rsidR="000813BC">
        <w:t>D</w:t>
      </w:r>
      <w:r>
        <w:t xml:space="preserve">ans la composition de </w:t>
      </w:r>
      <w:r w:rsidRPr="000012E7">
        <w:rPr>
          <w:i/>
          <w:iCs/>
        </w:rPr>
        <w:t>L’Esprit des dune</w:t>
      </w:r>
      <w:r w:rsidR="000813BC" w:rsidRPr="000012E7">
        <w:rPr>
          <w:i/>
          <w:iCs/>
        </w:rPr>
        <w:t>s</w:t>
      </w:r>
      <w:r w:rsidR="000813BC">
        <w:t xml:space="preserve"> (1994)</w:t>
      </w:r>
      <w:r w:rsidR="000813BC">
        <w:rPr>
          <w:rStyle w:val="FootnoteReference"/>
          <w:i/>
          <w:iCs/>
        </w:rPr>
        <w:footnoteReference w:id="47"/>
      </w:r>
      <w:r>
        <w:t xml:space="preserve"> </w:t>
      </w:r>
      <w:r w:rsidR="007A444C">
        <w:t xml:space="preserve">de Tristan Murail </w:t>
      </w:r>
      <w:r w:rsidRPr="001B1AED">
        <w:t xml:space="preserve">à titre d’exemple, </w:t>
      </w:r>
      <w:r w:rsidR="000813BC">
        <w:rPr>
          <w:rFonts w:eastAsiaTheme="minorEastAsia"/>
        </w:rPr>
        <w:t>l’</w:t>
      </w:r>
      <w:r w:rsidRPr="000012E7">
        <w:rPr>
          <w:rFonts w:eastAsiaTheme="minorEastAsia"/>
        </w:rPr>
        <w:t xml:space="preserve">analyse spectrale </w:t>
      </w:r>
      <w:r>
        <w:rPr>
          <w:rFonts w:eastAsiaTheme="minorEastAsia"/>
        </w:rPr>
        <w:t>permet</w:t>
      </w:r>
      <w:r w:rsidRPr="000012E7">
        <w:rPr>
          <w:rFonts w:eastAsiaTheme="minorEastAsia"/>
        </w:rPr>
        <w:t xml:space="preserve"> </w:t>
      </w:r>
      <w:r w:rsidR="000813BC">
        <w:rPr>
          <w:rFonts w:eastAsiaTheme="minorEastAsia"/>
        </w:rPr>
        <w:t xml:space="preserve">au compositeur </w:t>
      </w:r>
      <w:r w:rsidRPr="000012E7">
        <w:rPr>
          <w:rFonts w:eastAsiaTheme="minorEastAsia"/>
        </w:rPr>
        <w:t>d’élaborer certains matériaux, mélodiques, harmoniques, rythmiques, voire formels. C’</w:t>
      </w:r>
      <w:r w:rsidR="005D18BF">
        <w:rPr>
          <w:rFonts w:eastAsiaTheme="minorEastAsia"/>
        </w:rPr>
        <w:t>était</w:t>
      </w:r>
      <w:r w:rsidRPr="000012E7">
        <w:rPr>
          <w:rFonts w:eastAsiaTheme="minorEastAsia"/>
        </w:rPr>
        <w:t xml:space="preserve"> une nouvelle méthode de travail dans le parcours du compositeur. </w:t>
      </w:r>
      <w:r w:rsidR="00611270">
        <w:rPr>
          <w:rFonts w:eastAsiaTheme="minorEastAsia"/>
        </w:rPr>
        <w:t>A</w:t>
      </w:r>
      <w:r w:rsidRPr="000012E7">
        <w:rPr>
          <w:rFonts w:eastAsiaTheme="minorEastAsia"/>
        </w:rPr>
        <w:t xml:space="preserve">uparavant, </w:t>
      </w:r>
      <w:r w:rsidR="00611270">
        <w:rPr>
          <w:rFonts w:eastAsiaTheme="minorEastAsia"/>
        </w:rPr>
        <w:t xml:space="preserve">Murail </w:t>
      </w:r>
      <w:r w:rsidRPr="000012E7">
        <w:rPr>
          <w:rFonts w:eastAsiaTheme="minorEastAsia"/>
        </w:rPr>
        <w:t xml:space="preserve">concevait ses matériaux compositionnels en </w:t>
      </w:r>
      <w:r w:rsidR="007A444C">
        <w:rPr>
          <w:rFonts w:eastAsiaTheme="minorEastAsia"/>
        </w:rPr>
        <w:t xml:space="preserve">extrapolant des </w:t>
      </w:r>
      <w:r w:rsidRPr="000012E7">
        <w:rPr>
          <w:rFonts w:eastAsiaTheme="minorEastAsia"/>
        </w:rPr>
        <w:t>analyses spectrales instantanées</w:t>
      </w:r>
      <w:r w:rsidR="00611270">
        <w:rPr>
          <w:rFonts w:eastAsiaTheme="minorEastAsia"/>
        </w:rPr>
        <w:t xml:space="preserve">. Le développement des outils </w:t>
      </w:r>
      <w:r w:rsidRPr="000012E7">
        <w:rPr>
          <w:rFonts w:eastAsiaTheme="minorEastAsia"/>
        </w:rPr>
        <w:t>informatique</w:t>
      </w:r>
      <w:r w:rsidR="00611270">
        <w:rPr>
          <w:rFonts w:eastAsiaTheme="minorEastAsia"/>
        </w:rPr>
        <w:t>s</w:t>
      </w:r>
      <w:r w:rsidRPr="000012E7">
        <w:rPr>
          <w:rFonts w:eastAsiaTheme="minorEastAsia"/>
        </w:rPr>
        <w:t xml:space="preserve"> </w:t>
      </w:r>
      <w:r w:rsidR="00611270">
        <w:rPr>
          <w:rFonts w:eastAsiaTheme="minorEastAsia"/>
        </w:rPr>
        <w:t>dans les années 1990 a permis au compositeur</w:t>
      </w:r>
      <w:r w:rsidR="00611270" w:rsidRPr="000012E7">
        <w:rPr>
          <w:rFonts w:eastAsiaTheme="minorEastAsia"/>
        </w:rPr>
        <w:t xml:space="preserve"> </w:t>
      </w:r>
      <w:r w:rsidRPr="000012E7">
        <w:rPr>
          <w:rFonts w:eastAsiaTheme="minorEastAsia"/>
        </w:rPr>
        <w:t>de suivre précisément l’évolution temporelle du contenu fréquentiel des sons et en particulier de mieux appréhender la richesse des sons « complexes </w:t>
      </w:r>
      <w:r w:rsidR="00611270" w:rsidRPr="000012E7">
        <w:rPr>
          <w:rFonts w:eastAsiaTheme="minorEastAsia"/>
        </w:rPr>
        <w:t>»</w:t>
      </w:r>
      <w:r w:rsidR="00611270">
        <w:rPr>
          <w:rFonts w:eastAsiaTheme="minorEastAsia"/>
        </w:rPr>
        <w:t>. C’est ainsi que</w:t>
      </w:r>
      <w:r w:rsidR="00611270" w:rsidRPr="000012E7">
        <w:rPr>
          <w:rFonts w:eastAsiaTheme="minorEastAsia"/>
        </w:rPr>
        <w:t> </w:t>
      </w:r>
      <w:r w:rsidR="00611270">
        <w:rPr>
          <w:rFonts w:eastAsiaTheme="minorEastAsia"/>
        </w:rPr>
        <w:t xml:space="preserve">le compositeur a </w:t>
      </w:r>
      <w:r w:rsidRPr="000012E7">
        <w:rPr>
          <w:rFonts w:eastAsiaTheme="minorEastAsia"/>
        </w:rPr>
        <w:t>commenc</w:t>
      </w:r>
      <w:r w:rsidR="00611270">
        <w:rPr>
          <w:rFonts w:eastAsiaTheme="minorEastAsia"/>
        </w:rPr>
        <w:t>é</w:t>
      </w:r>
      <w:r w:rsidRPr="000012E7">
        <w:rPr>
          <w:rFonts w:eastAsiaTheme="minorEastAsia"/>
        </w:rPr>
        <w:t xml:space="preserve"> à se concentrer sur la mélodie. </w:t>
      </w:r>
      <w:r w:rsidRPr="001B1AED">
        <w:t xml:space="preserve">Le traitement mélodique </w:t>
      </w:r>
      <w:r w:rsidR="005D18BF">
        <w:t xml:space="preserve">lui </w:t>
      </w:r>
      <w:r w:rsidRPr="001B1AED">
        <w:t xml:space="preserve">a </w:t>
      </w:r>
      <w:r w:rsidR="00A86A97">
        <w:t>donné la possibilité</w:t>
      </w:r>
      <w:r w:rsidR="00A86A97" w:rsidRPr="001B1AED">
        <w:t xml:space="preserve"> </w:t>
      </w:r>
      <w:r w:rsidRPr="001B1AED">
        <w:t xml:space="preserve">de concevoir une forme assez souple car la mélodie est un élément qui exige de l’espace pour se déployer. </w:t>
      </w:r>
      <w:r w:rsidRPr="000012E7">
        <w:t>« […] La dimension mélodique de [</w:t>
      </w:r>
      <w:r w:rsidRPr="000012E7">
        <w:rPr>
          <w:i/>
          <w:iCs/>
        </w:rPr>
        <w:t>L’Esprit de dunes</w:t>
      </w:r>
      <w:r w:rsidRPr="000012E7">
        <w:t xml:space="preserve">] est liée aux objets musicaux utilisés. Avant cela dans les pièces comme </w:t>
      </w:r>
      <w:r w:rsidRPr="000012E7">
        <w:rPr>
          <w:i/>
          <w:iCs/>
        </w:rPr>
        <w:t>La barque mystique</w:t>
      </w:r>
      <w:r w:rsidRPr="000012E7">
        <w:t xml:space="preserve"> ou </w:t>
      </w:r>
      <w:r w:rsidRPr="000012E7">
        <w:rPr>
          <w:i/>
          <w:iCs/>
        </w:rPr>
        <w:t>Serendib</w:t>
      </w:r>
      <w:r w:rsidRPr="000012E7">
        <w:t xml:space="preserve">, ou même dans </w:t>
      </w:r>
      <w:r w:rsidRPr="000012E7">
        <w:rPr>
          <w:i/>
          <w:iCs/>
        </w:rPr>
        <w:t>Allégories</w:t>
      </w:r>
      <w:r w:rsidRPr="000012E7">
        <w:t xml:space="preserve">, j’ai bien sûr aussi tiré les aspects mélodiques mais tout ça devient beaucoup plus clair dans </w:t>
      </w:r>
      <w:r w:rsidRPr="000012E7">
        <w:rPr>
          <w:i/>
          <w:iCs/>
        </w:rPr>
        <w:t>L’Esprit des dunes</w:t>
      </w:r>
      <w:r w:rsidRPr="000012E7">
        <w:t>.</w:t>
      </w:r>
      <w:r w:rsidR="007D0411">
        <w:rPr>
          <w:rStyle w:val="FootnoteReference"/>
        </w:rPr>
        <w:footnoteReference w:id="48"/>
      </w:r>
      <w:r w:rsidRPr="000012E7">
        <w:t xml:space="preserve"> »</w:t>
      </w:r>
      <w:r w:rsidR="00A86A97">
        <w:t xml:space="preserve"> [tra</w:t>
      </w:r>
      <w:r w:rsidR="00322B54">
        <w:t>d</w:t>
      </w:r>
      <w:r w:rsidR="00A86A97">
        <w:t>uit par l’auteur]</w:t>
      </w:r>
    </w:p>
    <w:p w14:paraId="2B56C2BB" w14:textId="3E546220" w:rsidR="000813BC" w:rsidRDefault="000813BC" w:rsidP="000012E7">
      <w:pPr>
        <w:pStyle w:val="Default"/>
      </w:pPr>
      <w:r>
        <w:t xml:space="preserve">Cependant l’idée d’utilisation de mélodie comme noyau formel de la composition n’était pas vraiment nouvelle à l’époque où le compositeur décide d’écrire </w:t>
      </w:r>
      <w:r w:rsidRPr="006F5E7D">
        <w:rPr>
          <w:i/>
        </w:rPr>
        <w:t>L’Esprit des dunes</w:t>
      </w:r>
      <w:r>
        <w:t>. Tristan Murail dit :</w:t>
      </w:r>
    </w:p>
    <w:p w14:paraId="3A7955BA" w14:textId="46453F04" w:rsidR="000813BC" w:rsidRDefault="000813BC" w:rsidP="000012E7">
      <w:pPr>
        <w:pStyle w:val="Citation1"/>
      </w:pPr>
      <w:r w:rsidRPr="000813BC">
        <w:lastRenderedPageBreak/>
        <w:t xml:space="preserve">« [Dans cette œuvre] je me suis senti beaucoup plus libre avec le travail mélodique alors qu’avant je me méfiais beaucoup de ça parce que j’avais peur de me retrouver, de retomber dans des choses très conventionnelles ou cliché etc. Enfin j’ai beaucoup hésité même dans </w:t>
      </w:r>
      <w:r w:rsidRPr="000012E7">
        <w:rPr>
          <w:i/>
          <w:iCs/>
        </w:rPr>
        <w:t>L’Esprit des dunes</w:t>
      </w:r>
      <w:r w:rsidRPr="000813BC">
        <w:t xml:space="preserve"> </w:t>
      </w:r>
      <w:r w:rsidR="005626CA" w:rsidRPr="000012E7">
        <w:t xml:space="preserve">[…]  </w:t>
      </w:r>
      <w:r w:rsidRPr="002D26D8">
        <w:t xml:space="preserve">parce que j’avais peur que ça fasse trop de connotation. </w:t>
      </w:r>
      <w:r w:rsidR="005626CA">
        <w:t xml:space="preserve">[…] </w:t>
      </w:r>
      <w:r w:rsidRPr="007D0411">
        <w:t>Donc ça m’a permis de passer au niveau du travail mélodique, au niveau formel aussi parce que c’est une pièce qui est beaucoup plus souple</w:t>
      </w:r>
      <w:r w:rsidR="005626CA">
        <w:t>.</w:t>
      </w:r>
      <w:r w:rsidR="005626CA">
        <w:rPr>
          <w:rStyle w:val="FootnoteReference"/>
        </w:rPr>
        <w:footnoteReference w:id="49"/>
      </w:r>
      <w:r w:rsidRPr="007D0411">
        <w:t> »</w:t>
      </w:r>
    </w:p>
    <w:p w14:paraId="5BDA9995" w14:textId="52E1CA19" w:rsidR="000813BC" w:rsidRDefault="000813BC" w:rsidP="000012E7">
      <w:pPr>
        <w:pStyle w:val="Default"/>
      </w:pPr>
      <w:r>
        <w:t xml:space="preserve">Grâce à la technique d’analyse dynamique du son, qui va être discutée, le compositeur est capable de non seulement </w:t>
      </w:r>
      <w:r w:rsidR="007A444C">
        <w:t>d’</w:t>
      </w:r>
      <w:r>
        <w:t>étudier le comportement mélodique d’un son, mais aussi son contenu harmonique au cours d</w:t>
      </w:r>
      <w:r w:rsidR="007A444C">
        <w:t>u</w:t>
      </w:r>
      <w:r>
        <w:t xml:space="preserve"> temps. </w:t>
      </w:r>
      <w:r w:rsidR="008F7A7D">
        <w:t xml:space="preserve">Murail précise que </w:t>
      </w:r>
      <w:r>
        <w:t>« </w:t>
      </w:r>
      <w:r w:rsidR="008F7A7D">
        <w:t>l</w:t>
      </w:r>
      <w:r>
        <w:t>a mélodie c’est du timbre en même temps, c’est pour ça qu</w:t>
      </w:r>
      <w:r w:rsidR="00802C4C">
        <w:t>e c’</w:t>
      </w:r>
      <w:r>
        <w:t>est intéressant. C’était un timbre qui en se transformant produit une mélodie.</w:t>
      </w:r>
      <w:r w:rsidR="008F7A7D">
        <w:rPr>
          <w:rStyle w:val="FootnoteReference"/>
        </w:rPr>
        <w:footnoteReference w:id="50"/>
      </w:r>
      <w:r>
        <w:t> »</w:t>
      </w:r>
    </w:p>
    <w:p w14:paraId="3A9FACA5" w14:textId="4EBBDE99" w:rsidR="001B1AED" w:rsidRDefault="00726800" w:rsidP="000012E7">
      <w:pPr>
        <w:pStyle w:val="Heading3"/>
      </w:pPr>
      <w:bookmarkStart w:id="14" w:name="_Toc121091815"/>
      <w:r>
        <w:t>La t</w:t>
      </w:r>
      <w:r w:rsidR="001246D6">
        <w:t xml:space="preserve">ranscription </w:t>
      </w:r>
      <w:r>
        <w:t>et</w:t>
      </w:r>
      <w:r w:rsidR="001246D6">
        <w:t xml:space="preserve"> la modélisation</w:t>
      </w:r>
      <w:bookmarkEnd w:id="14"/>
    </w:p>
    <w:p w14:paraId="50BB1C35" w14:textId="6126C117" w:rsidR="002B6E60" w:rsidRDefault="002B6E60" w:rsidP="004D3F42">
      <w:pPr>
        <w:pStyle w:val="Default"/>
        <w:keepNext/>
      </w:pPr>
      <w:r w:rsidRPr="002B6E60">
        <w:t xml:space="preserve">La figure </w:t>
      </w:r>
      <w:r w:rsidR="004302E4">
        <w:t>suivante</w:t>
      </w:r>
      <w:r w:rsidRPr="002B6E60">
        <w:t xml:space="preserve"> montre la transcription d’un fragment d’une mélodie en mode </w:t>
      </w:r>
      <w:r w:rsidR="00264C4B">
        <w:rPr>
          <w:i/>
          <w:iCs/>
        </w:rPr>
        <w:t>s</w:t>
      </w:r>
      <w:r w:rsidRPr="002B6E60">
        <w:rPr>
          <w:i/>
          <w:iCs/>
        </w:rPr>
        <w:t>eg</w:t>
      </w:r>
      <w:r w:rsidR="00264C4B">
        <w:rPr>
          <w:i/>
          <w:iCs/>
        </w:rPr>
        <w:t>ā</w:t>
      </w:r>
      <w:r w:rsidRPr="002B6E60">
        <w:rPr>
          <w:i/>
          <w:iCs/>
        </w:rPr>
        <w:t>h</w:t>
      </w:r>
      <w:r w:rsidRPr="002B6E60">
        <w:t xml:space="preserve"> qui a été interprété par Ahmad Eb</w:t>
      </w:r>
      <w:r w:rsidR="004302E4">
        <w:t>ā</w:t>
      </w:r>
      <w:r w:rsidRPr="002B6E60">
        <w:t>di</w:t>
      </w:r>
      <w:r w:rsidRPr="002B6E60">
        <w:rPr>
          <w:rStyle w:val="FootnoteReference"/>
        </w:rPr>
        <w:footnoteReference w:id="51"/>
      </w:r>
      <w:r w:rsidRPr="002B6E60">
        <w:t xml:space="preserve">, le grand maître de </w:t>
      </w:r>
      <w:r w:rsidRPr="004302E4">
        <w:rPr>
          <w:i/>
          <w:iCs/>
        </w:rPr>
        <w:t>set</w:t>
      </w:r>
      <w:r w:rsidR="004302E4" w:rsidRPr="004302E4">
        <w:rPr>
          <w:i/>
          <w:iCs/>
        </w:rPr>
        <w:t>ā</w:t>
      </w:r>
      <w:r w:rsidRPr="004302E4">
        <w:rPr>
          <w:i/>
          <w:iCs/>
        </w:rPr>
        <w:t>r</w:t>
      </w:r>
      <w:r w:rsidRPr="002B6E60">
        <w:t xml:space="preserve">, l’instrument traditionnel iranien. </w:t>
      </w:r>
      <w:r w:rsidR="00A86A97">
        <w:t>Dès lors qu’il</w:t>
      </w:r>
      <w:r w:rsidRPr="002B6E60">
        <w:t xml:space="preserve"> est soigneusement choisi, </w:t>
      </w:r>
      <w:r w:rsidR="00A86A97">
        <w:t xml:space="preserve">ce fragment est </w:t>
      </w:r>
      <w:r w:rsidRPr="002B6E60">
        <w:t>analysé et transcrit à l’oreille.</w:t>
      </w:r>
    </w:p>
    <w:p w14:paraId="3535EFC0" w14:textId="77777777" w:rsidR="004302E4" w:rsidRDefault="004302E4" w:rsidP="004D3F42">
      <w:pPr>
        <w:pStyle w:val="Default"/>
        <w:keepNext/>
        <w:ind w:left="-567"/>
        <w:jc w:val="left"/>
      </w:pPr>
    </w:p>
    <w:p w14:paraId="3E29EA6E" w14:textId="77777777" w:rsidR="00264C4B" w:rsidRDefault="00264C4B" w:rsidP="00264C4B">
      <w:pPr>
        <w:pStyle w:val="FIGURES"/>
        <w:keepNext/>
      </w:pPr>
      <w:r>
        <w:drawing>
          <wp:inline distT="0" distB="0" distL="0" distR="0" wp14:anchorId="7F6C37FD" wp14:editId="717BA9AA">
            <wp:extent cx="5760720" cy="883920"/>
            <wp:effectExtent l="0" t="0" r="5080" b="5080"/>
            <wp:docPr id="1073741827" name="Picture 176" descr="neume-transcrip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3741827" name="Picture 176" descr="neume-transcription"/>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883920"/>
                    </a:xfrm>
                    <a:prstGeom prst="rect">
                      <a:avLst/>
                    </a:prstGeom>
                    <a:noFill/>
                    <a:ln>
                      <a:noFill/>
                    </a:ln>
                  </pic:spPr>
                </pic:pic>
              </a:graphicData>
            </a:graphic>
          </wp:inline>
        </w:drawing>
      </w:r>
    </w:p>
    <w:p w14:paraId="713B7210" w14:textId="61A12CC8" w:rsidR="004302E4" w:rsidRPr="001246D6" w:rsidRDefault="00264C4B" w:rsidP="001246D6">
      <w:pPr>
        <w:pStyle w:val="Caption1"/>
      </w:pPr>
      <w:r w:rsidRPr="001246D6">
        <w:t xml:space="preserve">Figure </w:t>
      </w:r>
      <w:r w:rsidR="003C6414">
        <w:fldChar w:fldCharType="begin"/>
      </w:r>
      <w:r w:rsidR="003C6414">
        <w:instrText xml:space="preserve"> SEQ Figure \* ARABIC </w:instrText>
      </w:r>
      <w:r w:rsidR="003C6414">
        <w:fldChar w:fldCharType="separate"/>
      </w:r>
      <w:r w:rsidR="00A347BF">
        <w:rPr>
          <w:noProof/>
        </w:rPr>
        <w:t>1</w:t>
      </w:r>
      <w:r w:rsidR="003C6414">
        <w:rPr>
          <w:noProof/>
        </w:rPr>
        <w:fldChar w:fldCharType="end"/>
      </w:r>
      <w:r w:rsidRPr="001246D6">
        <w:t xml:space="preserve"> : Un neume peut être considéré comme un geste ou la combinaison de plusieurs microgestes. Cette transcription représente l’extrait sonore de l’enregistrement de Ahmad Ebādi, le maître de </w:t>
      </w:r>
      <w:r w:rsidRPr="000012E7">
        <w:t>setār</w:t>
      </w:r>
      <w:r w:rsidRPr="001246D6">
        <w:t xml:space="preserve">.  C’est un neume qui s’intitule </w:t>
      </w:r>
      <w:r w:rsidRPr="00250D83">
        <w:rPr>
          <w:i/>
          <w:iCs/>
        </w:rPr>
        <w:t>segāh</w:t>
      </w:r>
      <w:r w:rsidRPr="001246D6">
        <w:t>.</w:t>
      </w:r>
    </w:p>
    <w:p w14:paraId="0ED71B47" w14:textId="0C3DED15" w:rsidR="004D3F42" w:rsidRPr="00AC2478" w:rsidRDefault="004D3F42" w:rsidP="00AC2478">
      <w:pPr>
        <w:pStyle w:val="Default"/>
      </w:pPr>
      <w:r w:rsidRPr="004D3F42">
        <w:lastRenderedPageBreak/>
        <w:t>Au premier abord</w:t>
      </w:r>
      <w:r w:rsidR="00A86A97">
        <w:t>,</w:t>
      </w:r>
      <w:r w:rsidRPr="004D3F42">
        <w:t xml:space="preserve"> nous constatons la possibilité de plusieurs niveaux de lecture. Cela implique sa complexité expressive qui se manifeste à travers le timbre, les microintervalles, les fluctuations de hauteurs et de dynamiques, les coups de plectre etc.</w:t>
      </w:r>
      <w:r w:rsidRPr="009D0048">
        <w:rPr>
          <w:rStyle w:val="FootnoteReference"/>
        </w:rPr>
        <w:footnoteReference w:id="52"/>
      </w:r>
      <w:r w:rsidRPr="004D3F42">
        <w:t xml:space="preserve"> La voix supérieure représente les notes principales qui sont jouées avec l’ongle de l’index de la main droite. La voix inférieure représente les ornements que l’interprète exécute en faisant varier la tension de la corde par le changement de pression de la main droite sur le chevalet, ainsi que le mouvement vertical du doigt de la main gauche. </w:t>
      </w:r>
      <w:r w:rsidR="00A86A97">
        <w:t>En résultent</w:t>
      </w:r>
      <w:r w:rsidR="00A86A97" w:rsidRPr="004D3F42">
        <w:t xml:space="preserve"> </w:t>
      </w:r>
      <w:r w:rsidR="00264C4B">
        <w:t>s</w:t>
      </w:r>
      <w:r w:rsidRPr="004D3F42">
        <w:t xml:space="preserve">es </w:t>
      </w:r>
      <w:r w:rsidR="00264C4B" w:rsidRPr="004D3F42">
        <w:t xml:space="preserve">fluctuations </w:t>
      </w:r>
      <w:r w:rsidRPr="004D3F42">
        <w:t xml:space="preserve">subtiles du timbre, de la hauteur et </w:t>
      </w:r>
      <w:r w:rsidR="00264C4B">
        <w:t>de la</w:t>
      </w:r>
      <w:r w:rsidRPr="004D3F42">
        <w:t xml:space="preserve"> dynamique sont possibles. Nous pouvons donc analyser ce fragment, que </w:t>
      </w:r>
      <w:r w:rsidR="00366457">
        <w:t>j’associe au</w:t>
      </w:r>
      <w:r w:rsidR="00366457" w:rsidRPr="004D3F42">
        <w:t xml:space="preserve"> </w:t>
      </w:r>
      <w:r w:rsidRPr="00264C4B">
        <w:rPr>
          <w:i/>
          <w:iCs/>
        </w:rPr>
        <w:t>neume</w:t>
      </w:r>
      <w:r w:rsidRPr="004D3F42">
        <w:rPr>
          <w:rStyle w:val="FootnoteReference"/>
          <w:rFonts w:ascii="Baskerville" w:hAnsi="Baskerville"/>
        </w:rPr>
        <w:footnoteReference w:id="53"/>
      </w:r>
      <w:r w:rsidR="00366457">
        <w:t xml:space="preserve"> médiéval</w:t>
      </w:r>
      <w:r w:rsidRPr="004D3F42">
        <w:t xml:space="preserve">, sous plusieurs angles, sans oublier que </w:t>
      </w:r>
      <w:r w:rsidR="003F3202">
        <w:t>parfois</w:t>
      </w:r>
      <w:r w:rsidR="00196E3B" w:rsidRPr="004D3F42">
        <w:t xml:space="preserve"> </w:t>
      </w:r>
      <w:r w:rsidRPr="004D3F42">
        <w:t xml:space="preserve">la frontière entre les variations de timbre, de hauteurs et de dynamique est </w:t>
      </w:r>
      <w:r w:rsidR="00D95C05">
        <w:t xml:space="preserve">parfois complexe, </w:t>
      </w:r>
      <w:r w:rsidRPr="004D3F42">
        <w:t>indéfinie. De ce point de vue</w:t>
      </w:r>
      <w:r w:rsidR="00D95C05">
        <w:t>,</w:t>
      </w:r>
      <w:r w:rsidRPr="004D3F42">
        <w:t xml:space="preserve"> le timbre et la mélodie </w:t>
      </w:r>
      <w:r w:rsidR="00D95C05">
        <w:t>étroitement liés</w:t>
      </w:r>
      <w:r w:rsidRPr="004D3F42">
        <w:t xml:space="preserve"> et le changement de l’un </w:t>
      </w:r>
      <w:r w:rsidR="003F3202">
        <w:t>affecte</w:t>
      </w:r>
      <w:r w:rsidR="003F3202" w:rsidRPr="004D3F42">
        <w:t xml:space="preserve"> </w:t>
      </w:r>
      <w:r w:rsidRPr="004D3F42">
        <w:t xml:space="preserve">souvent </w:t>
      </w:r>
      <w:r w:rsidR="003F3202">
        <w:t>la</w:t>
      </w:r>
      <w:r w:rsidRPr="004D3F42">
        <w:t xml:space="preserve"> perception de l’autre. Cette analyse permet donc de transcrire les neumes ou les gestes et d’observer le comportement de leur enveloppe d’énergie. Cette opération est </w:t>
      </w:r>
      <w:r w:rsidR="003F3202">
        <w:t>nécessaire</w:t>
      </w:r>
      <w:r w:rsidR="003F3202" w:rsidRPr="004D3F42">
        <w:t xml:space="preserve"> </w:t>
      </w:r>
      <w:r w:rsidRPr="004D3F42">
        <w:t>pour la conception et l’écriture de l’œuvre en chantier et effectuer une modélisation réussie.</w:t>
      </w:r>
    </w:p>
    <w:p w14:paraId="6D3E1F00" w14:textId="2C349360" w:rsidR="004D3F42" w:rsidRPr="009D0048" w:rsidRDefault="004D3F42" w:rsidP="009D0048">
      <w:pPr>
        <w:pStyle w:val="Default"/>
      </w:pPr>
      <w:r w:rsidRPr="009D0048">
        <w:t xml:space="preserve">La </w:t>
      </w:r>
      <w:r w:rsidRPr="000012E7">
        <w:t>figure</w:t>
      </w:r>
      <w:r w:rsidRPr="00AC2478">
        <w:rPr>
          <w:color w:val="FF0000"/>
        </w:rPr>
        <w:t xml:space="preserve"> </w:t>
      </w:r>
      <w:r w:rsidR="003F3202" w:rsidRPr="000012E7">
        <w:t>2</w:t>
      </w:r>
      <w:r w:rsidR="003F3202" w:rsidRPr="00AC2478">
        <w:t xml:space="preserve"> </w:t>
      </w:r>
      <w:r w:rsidRPr="009D0048">
        <w:t xml:space="preserve">montre un fragment de </w:t>
      </w:r>
      <w:r w:rsidRPr="00AC2478">
        <w:rPr>
          <w:i/>
          <w:iCs/>
        </w:rPr>
        <w:t>Zamy</w:t>
      </w:r>
      <w:r w:rsidR="00AC2478">
        <w:rPr>
          <w:i/>
          <w:iCs/>
        </w:rPr>
        <w:t>ā</w:t>
      </w:r>
      <w:r w:rsidRPr="00AC2478">
        <w:rPr>
          <w:i/>
          <w:iCs/>
        </w:rPr>
        <w:t>d</w:t>
      </w:r>
      <w:r w:rsidRPr="009D0048">
        <w:t xml:space="preserve"> </w:t>
      </w:r>
      <w:r w:rsidR="00AC2478">
        <w:t>(2015)</w:t>
      </w:r>
      <w:r w:rsidR="00AC2478">
        <w:rPr>
          <w:rStyle w:val="FootnoteReference"/>
        </w:rPr>
        <w:footnoteReference w:id="54"/>
      </w:r>
      <w:r w:rsidR="00AC2478">
        <w:t xml:space="preserve"> </w:t>
      </w:r>
      <w:r w:rsidRPr="009D0048">
        <w:t>pour violoncelle</w:t>
      </w:r>
      <w:r w:rsidR="00570794">
        <w:t xml:space="preserve"> et électronique</w:t>
      </w:r>
      <w:r w:rsidRPr="009D0048">
        <w:t xml:space="preserve">. Le </w:t>
      </w:r>
      <w:r w:rsidR="00570794">
        <w:t>principe</w:t>
      </w:r>
      <w:r w:rsidR="00570794" w:rsidRPr="009D0048">
        <w:t xml:space="preserve"> </w:t>
      </w:r>
      <w:r w:rsidRPr="009D0048">
        <w:t xml:space="preserve">de cette pièce </w:t>
      </w:r>
      <w:r w:rsidR="00AC2478">
        <w:t>repose sur l’exploitation de</w:t>
      </w:r>
      <w:r w:rsidRPr="009D0048">
        <w:t xml:space="preserve"> la résonance des cordes </w:t>
      </w:r>
      <w:r w:rsidR="003F3202">
        <w:t>en utilisant les différents modes de jeu comme</w:t>
      </w:r>
      <w:r w:rsidR="003F3202" w:rsidRPr="009D0048">
        <w:t xml:space="preserve"> l</w:t>
      </w:r>
      <w:r w:rsidR="003F3202">
        <w:t xml:space="preserve">es </w:t>
      </w:r>
      <w:r w:rsidR="00D95C05">
        <w:t>harmoniques</w:t>
      </w:r>
      <w:r w:rsidRPr="009D0048">
        <w:t>, le</w:t>
      </w:r>
      <w:r w:rsidR="003F3202">
        <w:t>s</w:t>
      </w:r>
      <w:r w:rsidRPr="009D0048">
        <w:t xml:space="preserve"> geste</w:t>
      </w:r>
      <w:r w:rsidR="003F3202">
        <w:t>s</w:t>
      </w:r>
      <w:r w:rsidRPr="009D0048">
        <w:t xml:space="preserve"> de microglissando, le</w:t>
      </w:r>
      <w:r w:rsidR="003F3202">
        <w:t>s</w:t>
      </w:r>
      <w:r w:rsidRPr="009D0048">
        <w:t xml:space="preserve"> micro vibrato</w:t>
      </w:r>
      <w:r w:rsidR="003F3202">
        <w:t>s</w:t>
      </w:r>
      <w:r w:rsidRPr="009D0048">
        <w:t>, le</w:t>
      </w:r>
      <w:r w:rsidR="003F3202">
        <w:t>s</w:t>
      </w:r>
      <w:r w:rsidRPr="009D0048">
        <w:t xml:space="preserve"> pizz</w:t>
      </w:r>
      <w:r w:rsidR="00AA2116">
        <w:t>icati</w:t>
      </w:r>
      <w:r w:rsidRPr="009D0048">
        <w:t xml:space="preserve"> Bartók</w:t>
      </w:r>
      <w:r w:rsidR="00D72A8E">
        <w:t xml:space="preserve"> ou assimilés</w:t>
      </w:r>
      <w:r w:rsidRPr="009D0048">
        <w:t>, le</w:t>
      </w:r>
      <w:r w:rsidR="003F3202">
        <w:t>s</w:t>
      </w:r>
      <w:r w:rsidRPr="009D0048">
        <w:t xml:space="preserve"> tapping</w:t>
      </w:r>
      <w:r w:rsidR="003F3202">
        <w:t>s</w:t>
      </w:r>
      <w:r w:rsidRPr="009D0048">
        <w:t xml:space="preserve">, la variation de la pression du doigt de la main gauche sur la corde (alternation </w:t>
      </w:r>
      <w:r w:rsidR="00F611F9" w:rsidRPr="009D0048">
        <w:t>d</w:t>
      </w:r>
      <w:r w:rsidR="00F611F9">
        <w:t>u</w:t>
      </w:r>
      <w:r w:rsidR="00F611F9" w:rsidRPr="009D0048">
        <w:t xml:space="preserve"> </w:t>
      </w:r>
      <w:r w:rsidR="00F611F9">
        <w:t>flageole</w:t>
      </w:r>
      <w:r w:rsidR="00D95C05">
        <w:t>t</w:t>
      </w:r>
      <w:r w:rsidR="00F611F9" w:rsidRPr="009D0048" w:rsidDel="00F611F9">
        <w:t xml:space="preserve"> </w:t>
      </w:r>
      <w:r w:rsidRPr="009D0048">
        <w:t xml:space="preserve">et </w:t>
      </w:r>
      <w:r w:rsidR="00D72A8E">
        <w:t>du</w:t>
      </w:r>
      <w:r w:rsidR="00F611F9" w:rsidRPr="009D0048">
        <w:t xml:space="preserve"> </w:t>
      </w:r>
      <w:r w:rsidRPr="009D0048">
        <w:t>jeu normal), etc.</w:t>
      </w:r>
    </w:p>
    <w:p w14:paraId="7B779142" w14:textId="77777777" w:rsidR="00AC2478" w:rsidRDefault="00AC2478" w:rsidP="00AC2478">
      <w:pPr>
        <w:pStyle w:val="FIGURES"/>
        <w:keepNext/>
      </w:pPr>
      <w:r w:rsidRPr="00AC2478">
        <w:lastRenderedPageBreak/>
        <w:drawing>
          <wp:inline distT="0" distB="0" distL="0" distR="0" wp14:anchorId="463C6C1E" wp14:editId="3028C87C">
            <wp:extent cx="5748651" cy="1270000"/>
            <wp:effectExtent l="0" t="0" r="5080" b="0"/>
            <wp:docPr id="1073741824" name="Picture 173" descr="zamyad_mes_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3741824" name="Picture 173" descr="zamyad_mes_42"/>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651" cy="127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3382349" w14:textId="4E2F4262" w:rsidR="004D3F42" w:rsidRPr="004D3F42" w:rsidRDefault="00AC2478" w:rsidP="00AC2478">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2</w:t>
      </w:r>
      <w:r w:rsidR="003C6414">
        <w:rPr>
          <w:noProof/>
        </w:rPr>
        <w:fldChar w:fldCharType="end"/>
      </w:r>
      <w:r>
        <w:t xml:space="preserve"> : </w:t>
      </w:r>
      <w:r w:rsidRPr="002A34BA">
        <w:t>Extrait de</w:t>
      </w:r>
      <w:r w:rsidRPr="00AC2478">
        <w:rPr>
          <w:i/>
          <w:iCs/>
        </w:rPr>
        <w:t xml:space="preserve"> Zamyād</w:t>
      </w:r>
      <w:r w:rsidRPr="002A34BA">
        <w:t xml:space="preserve"> pour violoncelle et électronique. Les fluctuations de hauteurs sont marquées par une ligne onduleuse avec l’indication de déviation par rapport à la hauteur de référence.</w:t>
      </w:r>
    </w:p>
    <w:p w14:paraId="1BAE6ABC" w14:textId="68A9FD63" w:rsidR="004D3F42" w:rsidRPr="004D3F42" w:rsidRDefault="004D3F42" w:rsidP="009D0048">
      <w:pPr>
        <w:pStyle w:val="Default"/>
      </w:pPr>
      <w:r w:rsidRPr="004D3F42">
        <w:t>Dans le jeu d’Eb</w:t>
      </w:r>
      <w:r w:rsidR="00AC2478">
        <w:t>ā</w:t>
      </w:r>
      <w:r w:rsidRPr="004D3F42">
        <w:t>di</w:t>
      </w:r>
      <w:r w:rsidR="00D72A8E">
        <w:t>,</w:t>
      </w:r>
      <w:r w:rsidRPr="004D3F42">
        <w:t xml:space="preserve"> la flexibilité de la corde </w:t>
      </w:r>
      <w:r w:rsidR="00D72A8E">
        <w:t xml:space="preserve">est fondamentale </w:t>
      </w:r>
      <w:r w:rsidRPr="004D3F42">
        <w:t xml:space="preserve">pour effectuer un geste réussi. Par conséquent dans la partition de </w:t>
      </w:r>
      <w:r w:rsidRPr="004D3F42">
        <w:rPr>
          <w:i/>
        </w:rPr>
        <w:t>Zamy</w:t>
      </w:r>
      <w:r w:rsidR="00AC2478">
        <w:rPr>
          <w:i/>
        </w:rPr>
        <w:t>ā</w:t>
      </w:r>
      <w:r w:rsidRPr="004D3F42">
        <w:rPr>
          <w:i/>
        </w:rPr>
        <w:t>d</w:t>
      </w:r>
      <w:r w:rsidRPr="004D3F42">
        <w:t xml:space="preserve"> afin de renforcer l’aspect expressif de l’instrument et du jeu, la quatrième corde est baissée d’une demie ton. Le pizz quasi Bartók</w:t>
      </w:r>
      <w:r w:rsidRPr="004D3F42">
        <w:rPr>
          <w:rStyle w:val="FootnoteReference"/>
          <w:rFonts w:ascii="Baskerville" w:hAnsi="Baskerville"/>
        </w:rPr>
        <w:footnoteReference w:id="55"/>
      </w:r>
      <w:r w:rsidRPr="004D3F42">
        <w:t xml:space="preserve"> qui consiste à pincer la corde </w:t>
      </w:r>
      <w:r w:rsidR="00D95C05">
        <w:t>en la faisant claquer sur</w:t>
      </w:r>
      <w:r w:rsidRPr="004D3F42">
        <w:t xml:space="preserve"> </w:t>
      </w:r>
      <w:r w:rsidR="00D95C05" w:rsidRPr="004D3F42">
        <w:t>l</w:t>
      </w:r>
      <w:r w:rsidR="00D95C05">
        <w:t>e</w:t>
      </w:r>
      <w:r w:rsidR="00D95C05" w:rsidRPr="004D3F42">
        <w:t xml:space="preserve"> </w:t>
      </w:r>
      <w:r w:rsidRPr="004D3F42">
        <w:t>manche, permet de produire un son bruité</w:t>
      </w:r>
      <w:r w:rsidR="00D95C05">
        <w:t>,</w:t>
      </w:r>
      <w:r w:rsidRPr="004D3F42">
        <w:t xml:space="preserve"> </w:t>
      </w:r>
      <w:r w:rsidR="00D95C05">
        <w:t>et parfois</w:t>
      </w:r>
      <w:r w:rsidR="00D95C05" w:rsidRPr="004D3F42">
        <w:t xml:space="preserve"> </w:t>
      </w:r>
      <w:r w:rsidRPr="004D3F42">
        <w:t xml:space="preserve">zingué. La résonance de la corde est ainsi entretenue plus longtemps et la continuité du geste est mieux assurée. Ainsi le timbre </w:t>
      </w:r>
      <w:r w:rsidR="00F611F9">
        <w:t>devient</w:t>
      </w:r>
      <w:r w:rsidR="00F611F9" w:rsidRPr="004D3F42">
        <w:t xml:space="preserve"> </w:t>
      </w:r>
      <w:r w:rsidRPr="004D3F42">
        <w:t>un élément inséparable de l’expression.</w:t>
      </w:r>
    </w:p>
    <w:p w14:paraId="68F57EB9" w14:textId="77777777" w:rsidR="002F7D19" w:rsidRDefault="002F7D19" w:rsidP="002F7D19">
      <w:pPr>
        <w:pStyle w:val="FIGURES"/>
        <w:keepNext/>
      </w:pPr>
      <w:r>
        <w:drawing>
          <wp:inline distT="0" distB="0" distL="0" distR="0" wp14:anchorId="6E1BEE78" wp14:editId="3F9002B2">
            <wp:extent cx="5746750" cy="1314450"/>
            <wp:effectExtent l="0" t="0" r="6350" b="6350"/>
            <wp:docPr id="61" name="Picture 169" descr="zamyad_mes_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 name="Picture 169" descr="zamyad_mes_87"/>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46750" cy="1314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415F28" w14:textId="2B80E5E1" w:rsidR="004D3F42" w:rsidRPr="004D3F42" w:rsidRDefault="002F7D19" w:rsidP="000145D1">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3</w:t>
      </w:r>
      <w:r w:rsidR="003C6414">
        <w:rPr>
          <w:noProof/>
        </w:rPr>
        <w:fldChar w:fldCharType="end"/>
      </w:r>
      <w:r w:rsidR="000145D1">
        <w:t xml:space="preserve"> : </w:t>
      </w:r>
      <w:r w:rsidRPr="00D1038C">
        <w:t xml:space="preserve">Un autre extrait de </w:t>
      </w:r>
      <w:r w:rsidRPr="000145D1">
        <w:rPr>
          <w:i/>
          <w:iCs/>
        </w:rPr>
        <w:t>Zamy</w:t>
      </w:r>
      <w:r w:rsidR="000145D1" w:rsidRPr="000145D1">
        <w:rPr>
          <w:i/>
          <w:iCs/>
        </w:rPr>
        <w:t>ā</w:t>
      </w:r>
      <w:r w:rsidRPr="000145D1">
        <w:rPr>
          <w:i/>
          <w:iCs/>
        </w:rPr>
        <w:t>d</w:t>
      </w:r>
      <w:r w:rsidRPr="00D1038C">
        <w:t xml:space="preserve"> pour violoncelle et électronique. La quatrième corde est baissée d’un demi</w:t>
      </w:r>
      <w:r w:rsidR="00AA2116">
        <w:t>-</w:t>
      </w:r>
      <w:r w:rsidRPr="00D1038C">
        <w:t>ton afin d’obtenir plus de flexibilité et un timbre plus riche.</w:t>
      </w:r>
    </w:p>
    <w:p w14:paraId="6E7978A4" w14:textId="1F2E8172" w:rsidR="000458C8" w:rsidRDefault="004D3F42" w:rsidP="00DB1DBE">
      <w:pPr>
        <w:pStyle w:val="Default"/>
      </w:pPr>
      <w:r w:rsidRPr="00DB1DBE">
        <w:t xml:space="preserve">Le neume </w:t>
      </w:r>
      <w:r w:rsidRPr="00DB1DBE">
        <w:rPr>
          <w:i/>
          <w:iCs/>
        </w:rPr>
        <w:t>seg</w:t>
      </w:r>
      <w:r w:rsidR="000145D1">
        <w:rPr>
          <w:i/>
          <w:iCs/>
        </w:rPr>
        <w:t>ā</w:t>
      </w:r>
      <w:r w:rsidRPr="00DB1DBE">
        <w:rPr>
          <w:i/>
          <w:iCs/>
        </w:rPr>
        <w:t>h</w:t>
      </w:r>
      <w:r w:rsidRPr="00DB1DBE">
        <w:t xml:space="preserve"> dont nous parlons contient une enveloppe d’énergie qui </w:t>
      </w:r>
      <w:r w:rsidR="00271C8B">
        <w:t>provient de</w:t>
      </w:r>
      <w:r w:rsidR="00271C8B" w:rsidRPr="00DB1DBE">
        <w:t xml:space="preserve"> </w:t>
      </w:r>
      <w:r w:rsidR="007D3734">
        <w:t xml:space="preserve">la poésie </w:t>
      </w:r>
      <w:r w:rsidR="000F2005">
        <w:t>d’une</w:t>
      </w:r>
      <w:r w:rsidR="007D3734">
        <w:t xml:space="preserve"> culture </w:t>
      </w:r>
      <w:r w:rsidR="000F2005">
        <w:t>musicale qui s’inscrit</w:t>
      </w:r>
      <w:r w:rsidR="00E45BD8">
        <w:t xml:space="preserve"> </w:t>
      </w:r>
      <w:r w:rsidR="00C16B28">
        <w:t>dans une tradition qui pourrait être qualifiée de séculaire</w:t>
      </w:r>
      <w:r w:rsidRPr="00DB1DBE">
        <w:t xml:space="preserve">. Cependant </w:t>
      </w:r>
      <w:r w:rsidR="000F2005">
        <w:t>l’aspect abstrait de la musique représente une certaine</w:t>
      </w:r>
      <w:r w:rsidRPr="00DB1DBE">
        <w:t xml:space="preserve"> </w:t>
      </w:r>
      <w:r w:rsidR="007D3734">
        <w:t>transparence</w:t>
      </w:r>
      <w:r w:rsidRPr="00DB1DBE">
        <w:t xml:space="preserve"> sémantique </w:t>
      </w:r>
      <w:r w:rsidR="000F2005">
        <w:t xml:space="preserve">qui </w:t>
      </w:r>
      <w:r w:rsidR="00732A00">
        <w:t>offre</w:t>
      </w:r>
      <w:r w:rsidR="000F2005">
        <w:t xml:space="preserve"> à </w:t>
      </w:r>
      <w:r w:rsidRPr="00DB1DBE">
        <w:t xml:space="preserve">ces éléments </w:t>
      </w:r>
      <w:r w:rsidR="00732A00">
        <w:t>culturels une sorte de</w:t>
      </w:r>
      <w:r w:rsidR="00271C8B">
        <w:t xml:space="preserve"> </w:t>
      </w:r>
      <w:r w:rsidR="00732A00">
        <w:t>flexibilité.</w:t>
      </w:r>
    </w:p>
    <w:p w14:paraId="1FEC3622" w14:textId="15C6B24F" w:rsidR="004D3F42" w:rsidRDefault="000458C8" w:rsidP="00DB1DBE">
      <w:pPr>
        <w:pStyle w:val="Default"/>
      </w:pPr>
      <w:r w:rsidRPr="00F27185">
        <w:t>A ce stade une question pourrait se poser : </w:t>
      </w:r>
      <w:r>
        <w:t>P</w:t>
      </w:r>
      <w:r w:rsidRPr="00F27185">
        <w:t xml:space="preserve">ourquoi opter pour une culture musicale non-européenne pour effectuer ce processus de modélisation ? La richesse expressive de ces </w:t>
      </w:r>
      <w:r w:rsidRPr="00F27185">
        <w:lastRenderedPageBreak/>
        <w:t xml:space="preserve">musiques en générale, et de la musique persane en particulier repose sur le fait que toutes ces nuances et ces subtilités </w:t>
      </w:r>
      <w:r w:rsidR="00732A00" w:rsidRPr="00F27185">
        <w:t>so</w:t>
      </w:r>
      <w:r w:rsidR="00732A00">
        <w:t>nt</w:t>
      </w:r>
      <w:r w:rsidR="00732A00" w:rsidRPr="00F27185">
        <w:t xml:space="preserve"> </w:t>
      </w:r>
      <w:r w:rsidRPr="00F27185">
        <w:t>le résultat d’un raffinement qui nous est hérité au cours des centaines et des milliers d’années</w:t>
      </w:r>
      <w:r>
        <w:t>,</w:t>
      </w:r>
      <w:r w:rsidRPr="00F27185">
        <w:t xml:space="preserve"> </w:t>
      </w:r>
      <w:r w:rsidR="00732A00">
        <w:t xml:space="preserve">de </w:t>
      </w:r>
      <w:r w:rsidRPr="00F27185">
        <w:t>la tradition orale. Chaque maître de mus</w:t>
      </w:r>
      <w:r>
        <w:t xml:space="preserve">ique traditionnelle y a ajouté </w:t>
      </w:r>
      <w:r w:rsidRPr="00F27185">
        <w:t xml:space="preserve">son propre empreint. </w:t>
      </w:r>
      <w:r>
        <w:t>Cependant l</w:t>
      </w:r>
      <w:r w:rsidRPr="00F27185">
        <w:t xml:space="preserve">e rationalisme et par conséquent l’apparition de la polyphonie </w:t>
      </w:r>
      <w:r>
        <w:t xml:space="preserve">qui </w:t>
      </w:r>
      <w:r w:rsidRPr="00F27185">
        <w:t xml:space="preserve">est </w:t>
      </w:r>
      <w:r>
        <w:t xml:space="preserve">certes </w:t>
      </w:r>
      <w:r w:rsidRPr="00F27185">
        <w:t>un acquis précieux</w:t>
      </w:r>
      <w:r>
        <w:t>,</w:t>
      </w:r>
      <w:r w:rsidRPr="00F27185">
        <w:t xml:space="preserve"> a changé </w:t>
      </w:r>
      <w:r>
        <w:t>le destin</w:t>
      </w:r>
      <w:r w:rsidRPr="00F27185">
        <w:t xml:space="preserve"> de la musique</w:t>
      </w:r>
      <w:r>
        <w:t xml:space="preserve"> occidentale </w:t>
      </w:r>
      <w:r w:rsidR="00732A00">
        <w:t xml:space="preserve">en l’amenant dans </w:t>
      </w:r>
      <w:r>
        <w:t>une nouvelle direction</w:t>
      </w:r>
      <w:r w:rsidRPr="00F27185">
        <w:t xml:space="preserve">. </w:t>
      </w:r>
      <w:r>
        <w:t>L</w:t>
      </w:r>
      <w:r w:rsidRPr="00F27185">
        <w:t xml:space="preserve">’ouverture des compositeurs de nos jours vers d’autres cultures musicales, leur attention </w:t>
      </w:r>
      <w:r>
        <w:t>vers le</w:t>
      </w:r>
      <w:r w:rsidRPr="00F27185">
        <w:t xml:space="preserve"> timbre, ainsi que les moyens techniques et les </w:t>
      </w:r>
      <w:r>
        <w:t xml:space="preserve">nouveaux </w:t>
      </w:r>
      <w:r w:rsidRPr="00F27185">
        <w:t xml:space="preserve">modes de jeu nous permettent aujourd’hui de nous retourner vers un aspect que la musique occidentale </w:t>
      </w:r>
      <w:r>
        <w:t>n’a plus développé</w:t>
      </w:r>
      <w:r w:rsidRPr="00F27185">
        <w:t xml:space="preserve"> au profit de la polyphonie. Nous sommes inévitablement </w:t>
      </w:r>
      <w:r w:rsidR="00022117">
        <w:t>ancrés</w:t>
      </w:r>
      <w:r w:rsidR="00022117" w:rsidRPr="00F27185">
        <w:t xml:space="preserve"> </w:t>
      </w:r>
      <w:r w:rsidRPr="00F27185">
        <w:t xml:space="preserve">à notre passé et en le repensant nous le faisons couler dans notre présent. Le recours à une tradition riche comme la culture musicale iranienne ou indienne n’est pas incompatible avec la musique d’aujourd’hui. Mais il ne faut pas oublier que </w:t>
      </w:r>
      <w:r>
        <w:t xml:space="preserve">ce n’est qu’en repensant l’acquis du passé que </w:t>
      </w:r>
      <w:r w:rsidRPr="00F27185">
        <w:t xml:space="preserve">le compositeur </w:t>
      </w:r>
      <w:r>
        <w:t xml:space="preserve">peut </w:t>
      </w:r>
      <w:r w:rsidRPr="00F27185">
        <w:t>donne</w:t>
      </w:r>
      <w:r>
        <w:t>r une autre</w:t>
      </w:r>
      <w:r w:rsidRPr="00F27185">
        <w:t xml:space="preserve"> vie à cette tradition géographiquement et temporel</w:t>
      </w:r>
      <w:r>
        <w:t xml:space="preserve">lement </w:t>
      </w:r>
      <w:r w:rsidR="00022117">
        <w:t>lointaine</w:t>
      </w:r>
      <w:r w:rsidRPr="00F27185">
        <w:t>.</w:t>
      </w:r>
      <w:r>
        <w:t xml:space="preserve"> </w:t>
      </w:r>
      <w:r w:rsidR="00022117" w:rsidRPr="00022117">
        <w:t xml:space="preserve"> </w:t>
      </w:r>
      <w:r w:rsidR="00022117">
        <w:t>Cependant pour aller au-delà du défi que la modélisation de geste représentait dans les œuvres mentionnées, j’ai écrit une nouvelle œuvre pour violoncelle dans laquelle les objets trouvés proviennent des œuvres des compositeurs de l’Europe de l’Est.</w:t>
      </w:r>
    </w:p>
    <w:p w14:paraId="43E57D75" w14:textId="4D78A1B5" w:rsidR="00A04E23" w:rsidRPr="000012E7" w:rsidRDefault="00EF14AB" w:rsidP="00B6493A">
      <w:pPr>
        <w:pStyle w:val="Default"/>
        <w:rPr>
          <w:color w:val="000000" w:themeColor="text1"/>
          <w:szCs w:val="24"/>
        </w:rPr>
      </w:pPr>
      <w:r w:rsidRPr="000012E7">
        <w:rPr>
          <w:i/>
          <w:iCs/>
          <w:color w:val="000000" w:themeColor="text1"/>
        </w:rPr>
        <w:t>A capella</w:t>
      </w:r>
      <w:r w:rsidRPr="000012E7">
        <w:rPr>
          <w:color w:val="000000" w:themeColor="text1"/>
        </w:rPr>
        <w:t xml:space="preserve"> (2017)</w:t>
      </w:r>
      <w:r w:rsidR="001A08B2" w:rsidRPr="000012E7">
        <w:rPr>
          <w:rStyle w:val="FootnoteReference"/>
          <w:color w:val="000000" w:themeColor="text1"/>
        </w:rPr>
        <w:footnoteReference w:id="56"/>
      </w:r>
      <w:r w:rsidRPr="000012E7">
        <w:rPr>
          <w:color w:val="000000" w:themeColor="text1"/>
        </w:rPr>
        <w:t xml:space="preserve"> pour violoncelle</w:t>
      </w:r>
      <w:r w:rsidR="0066515F" w:rsidRPr="000012E7">
        <w:rPr>
          <w:color w:val="000000" w:themeColor="text1"/>
        </w:rPr>
        <w:t xml:space="preserve"> est composée en cinq tableaux, chacun à partir d’un geste musical différent. Le premier représente un son de gorge assez proche de certaines sonorité</w:t>
      </w:r>
      <w:r w:rsidR="008D0FE7" w:rsidRPr="000012E7">
        <w:rPr>
          <w:color w:val="000000" w:themeColor="text1"/>
        </w:rPr>
        <w:t>s</w:t>
      </w:r>
      <w:r w:rsidR="0066515F" w:rsidRPr="000012E7">
        <w:rPr>
          <w:color w:val="000000" w:themeColor="text1"/>
        </w:rPr>
        <w:t xml:space="preserve"> répandues dans les musiques traditionnelles de l’Europe de l’</w:t>
      </w:r>
      <w:r w:rsidR="008D0FE7" w:rsidRPr="000012E7">
        <w:rPr>
          <w:color w:val="000000" w:themeColor="text1"/>
        </w:rPr>
        <w:t>E</w:t>
      </w:r>
      <w:r w:rsidR="0066515F" w:rsidRPr="000012E7">
        <w:rPr>
          <w:color w:val="000000" w:themeColor="text1"/>
        </w:rPr>
        <w:t>st</w:t>
      </w:r>
      <w:r w:rsidR="007856BF" w:rsidRPr="000012E7">
        <w:rPr>
          <w:color w:val="000000" w:themeColor="text1"/>
        </w:rPr>
        <w:t xml:space="preserve">. Le deuxième </w:t>
      </w:r>
      <w:r w:rsidR="00022117">
        <w:rPr>
          <w:color w:val="000000" w:themeColor="text1"/>
        </w:rPr>
        <w:t xml:space="preserve">prend appui sur </w:t>
      </w:r>
      <w:r w:rsidR="007856BF" w:rsidRPr="000012E7">
        <w:rPr>
          <w:color w:val="000000" w:themeColor="text1"/>
        </w:rPr>
        <w:t xml:space="preserve">un </w:t>
      </w:r>
      <w:r w:rsidR="00B6493A" w:rsidRPr="000012E7">
        <w:rPr>
          <w:color w:val="000000" w:themeColor="text1"/>
        </w:rPr>
        <w:t>geste</w:t>
      </w:r>
      <w:r w:rsidR="007856BF" w:rsidRPr="000012E7">
        <w:rPr>
          <w:color w:val="000000" w:themeColor="text1"/>
        </w:rPr>
        <w:t xml:space="preserve"> musical </w:t>
      </w:r>
      <w:r w:rsidR="00B6493A" w:rsidRPr="000012E7">
        <w:rPr>
          <w:color w:val="000000" w:themeColor="text1"/>
        </w:rPr>
        <w:t>qui provient du</w:t>
      </w:r>
      <w:r w:rsidR="007856BF" w:rsidRPr="000012E7">
        <w:rPr>
          <w:color w:val="000000" w:themeColor="text1"/>
          <w:szCs w:val="24"/>
        </w:rPr>
        <w:t xml:space="preserve"> troisième mouvement de la </w:t>
      </w:r>
      <w:r w:rsidR="00C16B28">
        <w:rPr>
          <w:i/>
          <w:iCs/>
          <w:color w:val="000000" w:themeColor="text1"/>
          <w:szCs w:val="24"/>
        </w:rPr>
        <w:t>S</w:t>
      </w:r>
      <w:r w:rsidR="007856BF" w:rsidRPr="000012E7">
        <w:rPr>
          <w:i/>
          <w:iCs/>
          <w:color w:val="000000" w:themeColor="text1"/>
          <w:szCs w:val="24"/>
        </w:rPr>
        <w:t>onate</w:t>
      </w:r>
      <w:r w:rsidR="007856BF" w:rsidRPr="000012E7">
        <w:rPr>
          <w:color w:val="000000" w:themeColor="text1"/>
          <w:szCs w:val="24"/>
        </w:rPr>
        <w:t xml:space="preserve"> opus 8 de Z</w:t>
      </w:r>
      <w:r w:rsidR="008D0FE7" w:rsidRPr="000012E7">
        <w:rPr>
          <w:color w:val="000000" w:themeColor="text1"/>
          <w:szCs w:val="24"/>
        </w:rPr>
        <w:t>oltan</w:t>
      </w:r>
      <w:r w:rsidR="007856BF" w:rsidRPr="000012E7">
        <w:rPr>
          <w:color w:val="000000" w:themeColor="text1"/>
          <w:szCs w:val="24"/>
        </w:rPr>
        <w:t xml:space="preserve"> Kodály pour violoncelle</w:t>
      </w:r>
      <w:r w:rsidR="00C25445" w:rsidRPr="000012E7">
        <w:rPr>
          <w:color w:val="000000" w:themeColor="text1"/>
          <w:szCs w:val="24"/>
        </w:rPr>
        <w:t xml:space="preserve">. Dans le troisième tableau </w:t>
      </w:r>
      <w:r w:rsidR="008D7333" w:rsidRPr="000012E7">
        <w:rPr>
          <w:color w:val="000000" w:themeColor="text1"/>
          <w:szCs w:val="24"/>
        </w:rPr>
        <w:t xml:space="preserve">c’est </w:t>
      </w:r>
      <w:r w:rsidR="00B6493A" w:rsidRPr="000012E7">
        <w:rPr>
          <w:color w:val="000000" w:themeColor="text1"/>
          <w:szCs w:val="24"/>
        </w:rPr>
        <w:t xml:space="preserve">la technique de </w:t>
      </w:r>
      <w:r w:rsidR="008D7333" w:rsidRPr="000012E7">
        <w:rPr>
          <w:color w:val="000000" w:themeColor="text1"/>
          <w:szCs w:val="24"/>
        </w:rPr>
        <w:t>bariolage avec des variations microintervalliques</w:t>
      </w:r>
      <w:r w:rsidR="00B6493A" w:rsidRPr="000012E7">
        <w:rPr>
          <w:color w:val="000000" w:themeColor="text1"/>
          <w:szCs w:val="24"/>
        </w:rPr>
        <w:t xml:space="preserve"> qui </w:t>
      </w:r>
      <w:r w:rsidR="00A04E23" w:rsidRPr="000012E7">
        <w:rPr>
          <w:color w:val="000000" w:themeColor="text1"/>
          <w:szCs w:val="24"/>
        </w:rPr>
        <w:t>mène le discours</w:t>
      </w:r>
      <w:r w:rsidR="008D7333" w:rsidRPr="000012E7">
        <w:rPr>
          <w:color w:val="000000" w:themeColor="text1"/>
          <w:szCs w:val="24"/>
        </w:rPr>
        <w:t>. Quant au quatrième tableau</w:t>
      </w:r>
      <w:r w:rsidR="00022117">
        <w:rPr>
          <w:color w:val="000000" w:themeColor="text1"/>
          <w:szCs w:val="24"/>
        </w:rPr>
        <w:t>, c’est</w:t>
      </w:r>
      <w:r w:rsidR="008D7333" w:rsidRPr="000012E7">
        <w:rPr>
          <w:color w:val="000000" w:themeColor="text1"/>
          <w:szCs w:val="24"/>
        </w:rPr>
        <w:t xml:space="preserve"> un geste de pizzicato emprunté </w:t>
      </w:r>
      <w:r w:rsidR="00022117">
        <w:rPr>
          <w:color w:val="000000" w:themeColor="text1"/>
          <w:szCs w:val="24"/>
        </w:rPr>
        <w:t>à</w:t>
      </w:r>
      <w:r w:rsidR="00022117" w:rsidRPr="000012E7">
        <w:rPr>
          <w:color w:val="000000" w:themeColor="text1"/>
          <w:szCs w:val="24"/>
        </w:rPr>
        <w:t xml:space="preserve"> </w:t>
      </w:r>
      <w:r w:rsidR="007856BF" w:rsidRPr="000012E7">
        <w:rPr>
          <w:i/>
          <w:iCs/>
          <w:color w:val="000000" w:themeColor="text1"/>
          <w:szCs w:val="24"/>
        </w:rPr>
        <w:t>Dialogo</w:t>
      </w:r>
      <w:r w:rsidR="007856BF" w:rsidRPr="000012E7">
        <w:rPr>
          <w:color w:val="000000" w:themeColor="text1"/>
          <w:szCs w:val="24"/>
        </w:rPr>
        <w:t xml:space="preserve"> (1948-1953) de Gÿorgy Ligeti</w:t>
      </w:r>
      <w:r w:rsidR="00A04E23" w:rsidRPr="000012E7">
        <w:rPr>
          <w:color w:val="000000" w:themeColor="text1"/>
          <w:szCs w:val="24"/>
        </w:rPr>
        <w:t xml:space="preserve"> </w:t>
      </w:r>
      <w:r w:rsidR="00022117">
        <w:rPr>
          <w:color w:val="000000" w:themeColor="text1"/>
          <w:szCs w:val="24"/>
        </w:rPr>
        <w:t xml:space="preserve">qui </w:t>
      </w:r>
      <w:r w:rsidR="00A04E23" w:rsidRPr="000012E7">
        <w:rPr>
          <w:color w:val="000000" w:themeColor="text1"/>
          <w:szCs w:val="24"/>
        </w:rPr>
        <w:t>est le noyau de</w:t>
      </w:r>
      <w:r w:rsidR="00EB1F3C" w:rsidRPr="000012E7">
        <w:rPr>
          <w:color w:val="000000" w:themeColor="text1"/>
          <w:szCs w:val="24"/>
        </w:rPr>
        <w:t xml:space="preserve"> sa conception</w:t>
      </w:r>
      <w:r w:rsidR="007856BF" w:rsidRPr="000012E7">
        <w:rPr>
          <w:color w:val="000000" w:themeColor="text1"/>
          <w:szCs w:val="24"/>
        </w:rPr>
        <w:t>.</w:t>
      </w:r>
      <w:r w:rsidR="008D7333" w:rsidRPr="000012E7">
        <w:rPr>
          <w:color w:val="000000" w:themeColor="text1"/>
          <w:szCs w:val="24"/>
        </w:rPr>
        <w:t xml:space="preserve"> La pièce se termine avec </w:t>
      </w:r>
      <w:r w:rsidR="00B6493A" w:rsidRPr="000012E7">
        <w:rPr>
          <w:color w:val="000000" w:themeColor="text1"/>
          <w:szCs w:val="24"/>
        </w:rPr>
        <w:t>des gestes mélodiques qui provie</w:t>
      </w:r>
      <w:r w:rsidR="00022117">
        <w:rPr>
          <w:color w:val="000000" w:themeColor="text1"/>
          <w:szCs w:val="24"/>
        </w:rPr>
        <w:t>n</w:t>
      </w:r>
      <w:r w:rsidR="00B6493A" w:rsidRPr="000012E7">
        <w:rPr>
          <w:color w:val="000000" w:themeColor="text1"/>
          <w:szCs w:val="24"/>
        </w:rPr>
        <w:t>n</w:t>
      </w:r>
      <w:r w:rsidR="00022117">
        <w:rPr>
          <w:color w:val="000000" w:themeColor="text1"/>
          <w:szCs w:val="24"/>
        </w:rPr>
        <w:t>en</w:t>
      </w:r>
      <w:r w:rsidR="00B6493A" w:rsidRPr="000012E7">
        <w:rPr>
          <w:color w:val="000000" w:themeColor="text1"/>
          <w:szCs w:val="24"/>
        </w:rPr>
        <w:t xml:space="preserve">t des techniques de jeu utilisées par les joueurs de </w:t>
      </w:r>
      <w:r w:rsidR="00B6493A" w:rsidRPr="000012E7">
        <w:rPr>
          <w:i/>
          <w:iCs/>
          <w:color w:val="000000" w:themeColor="text1"/>
          <w:szCs w:val="24"/>
        </w:rPr>
        <w:t>sarangi</w:t>
      </w:r>
      <w:r w:rsidR="00B6493A" w:rsidRPr="000012E7">
        <w:rPr>
          <w:color w:val="000000" w:themeColor="text1"/>
          <w:szCs w:val="24"/>
        </w:rPr>
        <w:t xml:space="preserve">, l’instrument traditionnel </w:t>
      </w:r>
      <w:r w:rsidR="00022117">
        <w:rPr>
          <w:color w:val="000000" w:themeColor="text1"/>
          <w:szCs w:val="24"/>
        </w:rPr>
        <w:t>indien</w:t>
      </w:r>
      <w:r w:rsidR="00B6493A" w:rsidRPr="000012E7">
        <w:rPr>
          <w:color w:val="000000" w:themeColor="text1"/>
          <w:szCs w:val="24"/>
        </w:rPr>
        <w:t>.</w:t>
      </w:r>
    </w:p>
    <w:p w14:paraId="560AD9CE" w14:textId="27E08581" w:rsidR="00EF14AB" w:rsidRDefault="00B6493A" w:rsidP="00B6493A">
      <w:pPr>
        <w:pStyle w:val="Default"/>
      </w:pPr>
      <w:r>
        <w:t>Dans tous les tableau</w:t>
      </w:r>
      <w:r w:rsidR="00A04E23">
        <w:t>x</w:t>
      </w:r>
      <w:r>
        <w:t xml:space="preserve"> le</w:t>
      </w:r>
      <w:r w:rsidR="00EF14AB">
        <w:t xml:space="preserve"> germe du développement discursif </w:t>
      </w:r>
      <w:r w:rsidR="001A08B2">
        <w:t>de la</w:t>
      </w:r>
      <w:r w:rsidR="00EF14AB">
        <w:t xml:space="preserve"> pièce</w:t>
      </w:r>
      <w:r>
        <w:t xml:space="preserve"> provien</w:t>
      </w:r>
      <w:r w:rsidR="005D66E0">
        <w:t>t</w:t>
      </w:r>
      <w:r>
        <w:t xml:space="preserve"> des </w:t>
      </w:r>
      <w:r w:rsidRPr="000012E7">
        <w:rPr>
          <w:i/>
          <w:iCs/>
        </w:rPr>
        <w:t>objets trouvés</w:t>
      </w:r>
      <w:r w:rsidR="00CB7E51">
        <w:t xml:space="preserve">. </w:t>
      </w:r>
      <w:r w:rsidR="00022117">
        <w:t xml:space="preserve">Notons que le </w:t>
      </w:r>
      <w:r w:rsidR="00CB7E51">
        <w:t>choix a été fait</w:t>
      </w:r>
      <w:r>
        <w:t xml:space="preserve"> </w:t>
      </w:r>
      <w:r w:rsidR="00A04E23">
        <w:t>indépendamment de l</w:t>
      </w:r>
      <w:r w:rsidR="00CB7E51">
        <w:t xml:space="preserve">eur </w:t>
      </w:r>
      <w:r w:rsidR="00A04E23">
        <w:t>empreinte culturel</w:t>
      </w:r>
      <w:r w:rsidR="005D66E0">
        <w:t>le</w:t>
      </w:r>
      <w:r w:rsidR="00A04E23">
        <w:t xml:space="preserve"> ou historique apparente</w:t>
      </w:r>
      <w:r w:rsidR="00EF14AB">
        <w:t>.</w:t>
      </w:r>
      <w:r w:rsidR="00A04E23">
        <w:t xml:space="preserve"> </w:t>
      </w:r>
      <w:r w:rsidR="00F7059D">
        <w:t>Dans le</w:t>
      </w:r>
      <w:r w:rsidR="00A04E23">
        <w:t xml:space="preserve"> deuxième tableau</w:t>
      </w:r>
      <w:r w:rsidR="00CB7E51">
        <w:t xml:space="preserve"> </w:t>
      </w:r>
      <w:r w:rsidR="008D0FE7">
        <w:t xml:space="preserve">de l’œuvre, </w:t>
      </w:r>
      <w:r w:rsidR="00F7059D">
        <w:t xml:space="preserve">à titre d’exemple, </w:t>
      </w:r>
      <w:r w:rsidR="00F12543">
        <w:t xml:space="preserve">la mesure 40 représente </w:t>
      </w:r>
      <w:r w:rsidR="00F7059D">
        <w:t>un simple arpège rapide</w:t>
      </w:r>
      <w:r w:rsidR="00CB7E51">
        <w:t xml:space="preserve"> qui a été trouvé dans </w:t>
      </w:r>
      <w:r w:rsidR="00435707">
        <w:t xml:space="preserve">la mesure 233 de </w:t>
      </w:r>
      <w:r w:rsidR="00CB7E51">
        <w:t xml:space="preserve">la partition de </w:t>
      </w:r>
      <w:r w:rsidR="00CB7E51" w:rsidRPr="00C9082E">
        <w:rPr>
          <w:color w:val="212528"/>
          <w:szCs w:val="24"/>
        </w:rPr>
        <w:t>Kodály</w:t>
      </w:r>
      <w:r w:rsidR="008D0FE7">
        <w:rPr>
          <w:color w:val="212528"/>
          <w:szCs w:val="24"/>
        </w:rPr>
        <w:t xml:space="preserve"> </w:t>
      </w:r>
      <w:r w:rsidR="008D0FE7">
        <w:t>(</w:t>
      </w:r>
      <w:r w:rsidR="008D0FE7" w:rsidRPr="000012E7">
        <w:t xml:space="preserve">figure </w:t>
      </w:r>
      <w:r w:rsidR="00EB1F3C" w:rsidRPr="000012E7">
        <w:t>4).</w:t>
      </w:r>
    </w:p>
    <w:p w14:paraId="3074FB61" w14:textId="77777777" w:rsidR="008D0FE7" w:rsidRDefault="009744EA" w:rsidP="008D0FE7">
      <w:pPr>
        <w:pStyle w:val="FIGURES"/>
        <w:keepNext/>
      </w:pPr>
      <w:r>
        <w:lastRenderedPageBreak/>
        <w:drawing>
          <wp:inline distT="0" distB="0" distL="0" distR="0" wp14:anchorId="6AC43E9E" wp14:editId="12C43378">
            <wp:extent cx="5701553" cy="1781735"/>
            <wp:effectExtent l="12700" t="12700" r="13970" b="9525"/>
            <wp:docPr id="1073741845" name="Picture 107374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5" name="Kodaly.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8867" cy="1815271"/>
                    </a:xfrm>
                    <a:prstGeom prst="rect">
                      <a:avLst/>
                    </a:prstGeom>
                    <a:ln w="6350">
                      <a:solidFill>
                        <a:schemeClr val="tx1">
                          <a:lumMod val="95000"/>
                          <a:lumOff val="5000"/>
                        </a:schemeClr>
                      </a:solidFill>
                    </a:ln>
                  </pic:spPr>
                </pic:pic>
              </a:graphicData>
            </a:graphic>
          </wp:inline>
        </w:drawing>
      </w:r>
    </w:p>
    <w:p w14:paraId="29506B9B" w14:textId="56564C11" w:rsidR="005F2B78" w:rsidRPr="000012E7" w:rsidRDefault="008D0FE7" w:rsidP="000012E7">
      <w:pPr>
        <w:pStyle w:val="Citation1"/>
        <w:jc w:val="center"/>
      </w:pPr>
      <w:r w:rsidRPr="000012E7">
        <w:t xml:space="preserve">Figure </w:t>
      </w:r>
      <w:r w:rsidR="003C6414">
        <w:fldChar w:fldCharType="begin"/>
      </w:r>
      <w:r w:rsidR="003C6414">
        <w:instrText xml:space="preserve"> SEQ Figure \* ARABIC </w:instrText>
      </w:r>
      <w:r w:rsidR="003C6414">
        <w:fldChar w:fldCharType="separate"/>
      </w:r>
      <w:r w:rsidR="00A347BF">
        <w:rPr>
          <w:noProof/>
        </w:rPr>
        <w:t>4</w:t>
      </w:r>
      <w:r w:rsidR="003C6414">
        <w:rPr>
          <w:noProof/>
        </w:rPr>
        <w:fldChar w:fldCharType="end"/>
      </w:r>
      <w:r w:rsidRPr="000012E7">
        <w:t xml:space="preserve"> : Extrait du troisième mouvement de la sonate opus 8 de Zoltán Kodály pour violoncelle.</w:t>
      </w:r>
    </w:p>
    <w:p w14:paraId="0D3CD794" w14:textId="5B337BD3" w:rsidR="00CB7E51" w:rsidRDefault="007B79F5" w:rsidP="009852F9">
      <w:pPr>
        <w:pStyle w:val="Default"/>
      </w:pPr>
      <w:r>
        <w:t xml:space="preserve">Dans </w:t>
      </w:r>
      <w:r>
        <w:rPr>
          <w:i/>
          <w:iCs/>
        </w:rPr>
        <w:t>A capella</w:t>
      </w:r>
      <w:r>
        <w:t xml:space="preserve"> ce </w:t>
      </w:r>
      <w:r w:rsidR="009852F9">
        <w:t>geste</w:t>
      </w:r>
      <w:r>
        <w:t>,</w:t>
      </w:r>
      <w:r w:rsidR="009852F9">
        <w:t xml:space="preserve"> </w:t>
      </w:r>
      <w:r w:rsidR="008D0FE7">
        <w:t>dont la structure est</w:t>
      </w:r>
      <w:r w:rsidR="009852F9">
        <w:t xml:space="preserve"> </w:t>
      </w:r>
      <w:r>
        <w:t xml:space="preserve">un </w:t>
      </w:r>
      <w:r w:rsidR="00CB7E51">
        <w:t>arpège de 5 ou 6 notes</w:t>
      </w:r>
      <w:r>
        <w:t>,</w:t>
      </w:r>
      <w:r w:rsidR="00CB7E51">
        <w:t xml:space="preserve"> </w:t>
      </w:r>
      <w:r w:rsidR="00A22E6F">
        <w:t>est soumis au</w:t>
      </w:r>
      <w:r w:rsidR="00B07C69">
        <w:t>x</w:t>
      </w:r>
      <w:r w:rsidR="00A22E6F">
        <w:t xml:space="preserve"> développement</w:t>
      </w:r>
      <w:r w:rsidR="00B07C69">
        <w:t>s</w:t>
      </w:r>
      <w:r w:rsidR="00A22E6F">
        <w:t xml:space="preserve"> morphologique</w:t>
      </w:r>
      <w:r w:rsidR="00B07C69">
        <w:t>s</w:t>
      </w:r>
      <w:r w:rsidR="009852F9">
        <w:t>. L’étirement, les variations de tessiture, les changements de hauteurs et de dynamique</w:t>
      </w:r>
      <w:r w:rsidR="007A621E">
        <w:t>, la déconstruction</w:t>
      </w:r>
      <w:r w:rsidR="001D2564">
        <w:t xml:space="preserve">, </w:t>
      </w:r>
      <w:r w:rsidR="00096933">
        <w:t xml:space="preserve">la répétition, </w:t>
      </w:r>
      <w:r w:rsidR="001D2564">
        <w:t>le rajout des éléments ornementaux</w:t>
      </w:r>
      <w:r w:rsidR="00096933">
        <w:t xml:space="preserve">, le </w:t>
      </w:r>
      <w:r w:rsidR="00022117">
        <w:t>place</w:t>
      </w:r>
      <w:r w:rsidR="007670A4">
        <w:t>nt</w:t>
      </w:r>
      <w:r w:rsidR="00022117">
        <w:t xml:space="preserve"> </w:t>
      </w:r>
      <w:r w:rsidR="00096933">
        <w:t>dans une nouvelle grille harmonique et modale</w:t>
      </w:r>
      <w:r w:rsidR="00022117">
        <w:t xml:space="preserve"> qui </w:t>
      </w:r>
      <w:r w:rsidR="007A621E">
        <w:t xml:space="preserve">sont </w:t>
      </w:r>
      <w:r w:rsidR="007670A4">
        <w:t>les</w:t>
      </w:r>
      <w:r w:rsidR="007A621E">
        <w:t xml:space="preserve"> traitements </w:t>
      </w:r>
      <w:r w:rsidR="00022117">
        <w:t xml:space="preserve">s’appliquant </w:t>
      </w:r>
      <w:r w:rsidR="00030E78">
        <w:t>à notre objet trouvé</w:t>
      </w:r>
      <w:r w:rsidR="00E91A50">
        <w:t xml:space="preserve"> (</w:t>
      </w:r>
      <w:r w:rsidR="00E91A50" w:rsidRPr="000012E7">
        <w:t xml:space="preserve">la figure </w:t>
      </w:r>
      <w:r w:rsidRPr="000012E7">
        <w:t>5).</w:t>
      </w:r>
    </w:p>
    <w:p w14:paraId="7226FA11" w14:textId="77777777" w:rsidR="00E91A50" w:rsidRDefault="009852F9" w:rsidP="000012E7">
      <w:pPr>
        <w:pStyle w:val="FIGURES"/>
      </w:pPr>
      <w:r>
        <w:drawing>
          <wp:inline distT="0" distB="0" distL="0" distR="0" wp14:anchorId="5D2858EC" wp14:editId="0BF73D0B">
            <wp:extent cx="5760720" cy="3698240"/>
            <wp:effectExtent l="12700" t="12700" r="17780" b="10160"/>
            <wp:docPr id="1073741852" name="Picture 1073741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2" name="A capella tableau 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698240"/>
                    </a:xfrm>
                    <a:prstGeom prst="rect">
                      <a:avLst/>
                    </a:prstGeom>
                    <a:ln>
                      <a:solidFill>
                        <a:schemeClr val="tx1">
                          <a:lumMod val="95000"/>
                          <a:lumOff val="5000"/>
                        </a:schemeClr>
                      </a:solidFill>
                    </a:ln>
                  </pic:spPr>
                </pic:pic>
              </a:graphicData>
            </a:graphic>
          </wp:inline>
        </w:drawing>
      </w:r>
    </w:p>
    <w:p w14:paraId="5C544BF2" w14:textId="525024F1" w:rsidR="00CB7E51" w:rsidRPr="008D0FE7" w:rsidRDefault="00E91A50" w:rsidP="008D0FE7">
      <w:pPr>
        <w:pStyle w:val="Caption1"/>
      </w:pPr>
      <w:r w:rsidRPr="008D0FE7">
        <w:t xml:space="preserve">Figure </w:t>
      </w:r>
      <w:r w:rsidR="003C6414">
        <w:fldChar w:fldCharType="begin"/>
      </w:r>
      <w:r w:rsidR="003C6414">
        <w:instrText xml:space="preserve"> SEQ Figure \* ARABIC </w:instrText>
      </w:r>
      <w:r w:rsidR="003C6414">
        <w:fldChar w:fldCharType="separate"/>
      </w:r>
      <w:r w:rsidR="00A347BF">
        <w:rPr>
          <w:noProof/>
        </w:rPr>
        <w:t>5</w:t>
      </w:r>
      <w:r w:rsidR="003C6414">
        <w:rPr>
          <w:noProof/>
        </w:rPr>
        <w:fldChar w:fldCharType="end"/>
      </w:r>
      <w:r w:rsidRPr="008D0FE7">
        <w:t xml:space="preserve"> : Le développement morphologique de geste dans </w:t>
      </w:r>
      <w:r w:rsidRPr="000012E7">
        <w:rPr>
          <w:i/>
          <w:iCs/>
        </w:rPr>
        <w:t>A capella</w:t>
      </w:r>
      <w:r w:rsidRPr="008D0FE7">
        <w:t xml:space="preserve"> (2017).</w:t>
      </w:r>
      <w:r w:rsidR="003C0222">
        <w:t xml:space="preserve"> Page 5 de la partition Impronta – Edition UG (haftungsbeschränkt).</w:t>
      </w:r>
    </w:p>
    <w:p w14:paraId="757862CC" w14:textId="5D5F743F" w:rsidR="00640C80" w:rsidRDefault="00F859C6" w:rsidP="00BE072F">
      <w:pPr>
        <w:pStyle w:val="Default"/>
      </w:pPr>
      <w:r>
        <w:lastRenderedPageBreak/>
        <w:t>Il en va de même pour le quatrième tableau</w:t>
      </w:r>
      <w:r w:rsidR="007670A4">
        <w:t>,</w:t>
      </w:r>
      <w:r>
        <w:t xml:space="preserve"> mais cette fois le geste </w:t>
      </w:r>
      <w:r w:rsidR="007670A4">
        <w:t xml:space="preserve">du </w:t>
      </w:r>
      <w:r>
        <w:t xml:space="preserve">début est plus simple. C’est avec un glissando simultané sur trois cordes du violoncelle que </w:t>
      </w:r>
      <w:r w:rsidR="00AA2116" w:rsidRPr="000012E7">
        <w:rPr>
          <w:color w:val="000000" w:themeColor="text1"/>
          <w:szCs w:val="24"/>
        </w:rPr>
        <w:t>Gÿorgy</w:t>
      </w:r>
      <w:r>
        <w:t xml:space="preserve"> Ligeti</w:t>
      </w:r>
      <w:r w:rsidR="008D0FE7">
        <w:t xml:space="preserve"> </w:t>
      </w:r>
      <w:r>
        <w:t>commence sa sonate.</w:t>
      </w:r>
      <w:r w:rsidR="008D0FE7">
        <w:t xml:space="preserve"> D</w:t>
      </w:r>
      <w:r w:rsidR="008D0FE7" w:rsidRPr="00F16722">
        <w:t xml:space="preserve">ans </w:t>
      </w:r>
      <w:r w:rsidR="008D0FE7" w:rsidRPr="00F16722">
        <w:rPr>
          <w:i/>
          <w:iCs/>
        </w:rPr>
        <w:t>A capella</w:t>
      </w:r>
      <w:r w:rsidR="007670A4">
        <w:rPr>
          <w:i/>
          <w:iCs/>
        </w:rPr>
        <w:t>,</w:t>
      </w:r>
      <w:r w:rsidR="008D0FE7" w:rsidRPr="00F16722">
        <w:t xml:space="preserve"> ce simple geste </w:t>
      </w:r>
      <w:r w:rsidR="008D0FE7">
        <w:t xml:space="preserve">est combiné avec d’autres éléments </w:t>
      </w:r>
      <w:r w:rsidR="008D0FE7" w:rsidRPr="000012E7">
        <w:t xml:space="preserve">(la </w:t>
      </w:r>
      <w:r w:rsidR="003C0222" w:rsidRPr="000012E7">
        <w:t>figure 6 et 7</w:t>
      </w:r>
      <w:r w:rsidR="008D0FE7" w:rsidRPr="000012E7">
        <w:t>)</w:t>
      </w:r>
      <w:r w:rsidR="000012E7">
        <w:t>.</w:t>
      </w:r>
    </w:p>
    <w:p w14:paraId="591CA68A" w14:textId="77777777" w:rsidR="00BE072F" w:rsidRDefault="00F16722" w:rsidP="000012E7">
      <w:pPr>
        <w:pStyle w:val="FIGURES"/>
        <w:keepNext/>
      </w:pPr>
      <w:r>
        <w:drawing>
          <wp:inline distT="0" distB="0" distL="0" distR="0" wp14:anchorId="6A0A27CF" wp14:editId="26ED762F">
            <wp:extent cx="4720683" cy="6571075"/>
            <wp:effectExtent l="12700" t="12700" r="16510" b="7620"/>
            <wp:docPr id="1073741859" name="Picture 1073741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9" name="A capella tableau 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34849" cy="6590794"/>
                    </a:xfrm>
                    <a:prstGeom prst="rect">
                      <a:avLst/>
                    </a:prstGeom>
                    <a:ln>
                      <a:solidFill>
                        <a:schemeClr val="tx1">
                          <a:lumMod val="95000"/>
                          <a:lumOff val="5000"/>
                        </a:schemeClr>
                      </a:solidFill>
                    </a:ln>
                  </pic:spPr>
                </pic:pic>
              </a:graphicData>
            </a:graphic>
          </wp:inline>
        </w:drawing>
      </w:r>
    </w:p>
    <w:p w14:paraId="28491C55" w14:textId="5B76B769" w:rsidR="00BE072F" w:rsidRPr="00BE072F" w:rsidRDefault="00BE072F" w:rsidP="000012E7">
      <w:pPr>
        <w:pStyle w:val="Citation1"/>
        <w:jc w:val="center"/>
      </w:pPr>
      <w:r w:rsidRPr="00BE072F">
        <w:t xml:space="preserve">Figure </w:t>
      </w:r>
      <w:r w:rsidR="003C6414">
        <w:fldChar w:fldCharType="begin"/>
      </w:r>
      <w:r w:rsidR="003C6414">
        <w:instrText xml:space="preserve"> SEQ Figure \* ARABIC </w:instrText>
      </w:r>
      <w:r w:rsidR="003C6414">
        <w:fldChar w:fldCharType="separate"/>
      </w:r>
      <w:r w:rsidR="00A347BF">
        <w:rPr>
          <w:noProof/>
        </w:rPr>
        <w:t>6</w:t>
      </w:r>
      <w:r w:rsidR="003C6414">
        <w:rPr>
          <w:noProof/>
        </w:rPr>
        <w:fldChar w:fldCharType="end"/>
      </w:r>
      <w:r w:rsidRPr="00BE072F">
        <w:t xml:space="preserve"> : Dans </w:t>
      </w:r>
      <w:r w:rsidRPr="000012E7">
        <w:rPr>
          <w:i/>
          <w:iCs/>
        </w:rPr>
        <w:t>A capella</w:t>
      </w:r>
      <w:r w:rsidRPr="00BE072F">
        <w:t xml:space="preserve"> le geste de glissando trouve une morphologie plus complexe. Page 9 de la partition Impronta – Edition UG (haftungsbeschränkt).</w:t>
      </w:r>
    </w:p>
    <w:p w14:paraId="20C7E6D5" w14:textId="1FEADDCF" w:rsidR="00BE072F" w:rsidRDefault="00BE072F" w:rsidP="000012E7">
      <w:pPr>
        <w:pStyle w:val="FIGURES"/>
        <w:keepNext/>
      </w:pPr>
      <w:r w:rsidRPr="00BE072F">
        <w:lastRenderedPageBreak/>
        <w:drawing>
          <wp:inline distT="0" distB="0" distL="0" distR="0" wp14:anchorId="0BDF2A91" wp14:editId="7EDBC2D6">
            <wp:extent cx="5760720" cy="2345690"/>
            <wp:effectExtent l="12700" t="12700" r="1778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5" name="Dialogo Ligeti.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345690"/>
                    </a:xfrm>
                    <a:prstGeom prst="rect">
                      <a:avLst/>
                    </a:prstGeom>
                    <a:ln>
                      <a:solidFill>
                        <a:schemeClr val="tx1">
                          <a:lumMod val="95000"/>
                          <a:lumOff val="5000"/>
                        </a:schemeClr>
                      </a:solidFill>
                    </a:ln>
                  </pic:spPr>
                </pic:pic>
              </a:graphicData>
            </a:graphic>
          </wp:inline>
        </w:drawing>
      </w:r>
    </w:p>
    <w:p w14:paraId="7BF2B476" w14:textId="12C7AA55" w:rsidR="00BE072F" w:rsidRPr="00BE072F" w:rsidRDefault="00BE072F" w:rsidP="000012E7">
      <w:pPr>
        <w:pStyle w:val="Caption"/>
      </w:pPr>
      <w:r>
        <w:t xml:space="preserve">Figure </w:t>
      </w:r>
      <w:r w:rsidR="003C6414">
        <w:fldChar w:fldCharType="begin"/>
      </w:r>
      <w:r w:rsidR="003C6414">
        <w:instrText xml:space="preserve"> SEQ Figure \* ARABIC </w:instrText>
      </w:r>
      <w:r w:rsidR="003C6414">
        <w:fldChar w:fldCharType="separate"/>
      </w:r>
      <w:r w:rsidR="00A347BF">
        <w:rPr>
          <w:noProof/>
        </w:rPr>
        <w:t>7</w:t>
      </w:r>
      <w:r w:rsidR="003C6414">
        <w:rPr>
          <w:noProof/>
        </w:rPr>
        <w:fldChar w:fldCharType="end"/>
      </w:r>
      <w:r w:rsidRPr="007E68FC">
        <w:t xml:space="preserve"> : Un glissando simultané sur les trois cordes du violoncelle débute la sonate de György Ligeti.</w:t>
      </w:r>
    </w:p>
    <w:p w14:paraId="0CCCBFA4" w14:textId="5C650C0E" w:rsidR="004D56DF" w:rsidRPr="00B73A35" w:rsidRDefault="007525C7" w:rsidP="00B73A35">
      <w:pPr>
        <w:pStyle w:val="Heading3"/>
      </w:pPr>
      <w:bookmarkStart w:id="15" w:name="_Toc121091816"/>
      <w:r>
        <w:t>I</w:t>
      </w:r>
      <w:r w:rsidRPr="00B73A35">
        <w:t xml:space="preserve">nformatique </w:t>
      </w:r>
      <w:r w:rsidR="007B5D18" w:rsidRPr="00B73A35">
        <w:t>musicale et analyse mélodique</w:t>
      </w:r>
      <w:bookmarkEnd w:id="15"/>
    </w:p>
    <w:p w14:paraId="36D1C4C9" w14:textId="31FB71B9" w:rsidR="00F67050" w:rsidRPr="0084060A" w:rsidRDefault="00F67050" w:rsidP="00D775D5">
      <w:pPr>
        <w:pStyle w:val="Default"/>
      </w:pPr>
      <w:r w:rsidRPr="0084060A">
        <w:t xml:space="preserve">Dans cette section </w:t>
      </w:r>
      <w:r w:rsidR="007C2271">
        <w:t>est exposé</w:t>
      </w:r>
      <w:r w:rsidR="004B4912">
        <w:t>e</w:t>
      </w:r>
      <w:r w:rsidR="007C2271" w:rsidRPr="0084060A">
        <w:t xml:space="preserve"> </w:t>
      </w:r>
      <w:r w:rsidRPr="0084060A">
        <w:t xml:space="preserve">la </w:t>
      </w:r>
      <w:r w:rsidR="007C2271">
        <w:t>méthode</w:t>
      </w:r>
      <w:r w:rsidR="004B4912">
        <w:t xml:space="preserve"> de transformation morphologique qui sera appliquée à </w:t>
      </w:r>
      <w:r w:rsidRPr="0084060A">
        <w:t xml:space="preserve">notre neume </w:t>
      </w:r>
      <w:r w:rsidR="0084060A" w:rsidRPr="000012E7">
        <w:t>(</w:t>
      </w:r>
      <w:r w:rsidR="0084060A" w:rsidRPr="00AA2116">
        <w:rPr>
          <w:i/>
          <w:iCs/>
        </w:rPr>
        <w:t>cf.</w:t>
      </w:r>
      <w:r w:rsidR="0084060A" w:rsidRPr="000012E7">
        <w:t xml:space="preserve"> la section 3.4.)</w:t>
      </w:r>
      <w:r w:rsidR="0084060A" w:rsidRPr="00D775D5">
        <w:rPr>
          <w:color w:val="FF0000"/>
        </w:rPr>
        <w:t xml:space="preserve"> </w:t>
      </w:r>
      <w:r w:rsidR="004B4912">
        <w:t>sous l’angle de</w:t>
      </w:r>
      <w:r w:rsidRPr="0084060A">
        <w:t xml:space="preserve"> différents types d’analyse</w:t>
      </w:r>
      <w:r w:rsidR="007C2271">
        <w:t>.</w:t>
      </w:r>
      <w:r w:rsidRPr="0084060A">
        <w:t xml:space="preserve"> </w:t>
      </w:r>
      <w:r w:rsidR="007C2271">
        <w:t>L</w:t>
      </w:r>
      <w:r w:rsidRPr="0084060A">
        <w:t xml:space="preserve">e résultat </w:t>
      </w:r>
      <w:r w:rsidR="007C2271">
        <w:t xml:space="preserve">obtenu </w:t>
      </w:r>
      <w:r w:rsidR="007670A4">
        <w:t>est au fondement de</w:t>
      </w:r>
      <w:r w:rsidRPr="0084060A">
        <w:t xml:space="preserve"> l’écriture de la troisième section </w:t>
      </w:r>
      <w:r w:rsidR="000A0D2D" w:rsidRPr="0084060A">
        <w:t xml:space="preserve">de </w:t>
      </w:r>
      <w:r w:rsidR="000A0D2D" w:rsidRPr="00D775D5">
        <w:rPr>
          <w:i/>
          <w:iCs/>
        </w:rPr>
        <w:t>Tak-Sīm</w:t>
      </w:r>
      <w:r w:rsidRPr="0084060A">
        <w:t>.</w:t>
      </w:r>
      <w:r w:rsidR="00D775D5">
        <w:t xml:space="preserve"> </w:t>
      </w:r>
      <w:r w:rsidR="007C2271">
        <w:t xml:space="preserve">Comme </w:t>
      </w:r>
      <w:r w:rsidR="007C2271" w:rsidRPr="0084060A">
        <w:t xml:space="preserve">il </w:t>
      </w:r>
      <w:r w:rsidRPr="0084060A">
        <w:t xml:space="preserve">s’agit d’une musique mixte les données de nos analyses </w:t>
      </w:r>
      <w:r w:rsidR="007670A4">
        <w:t xml:space="preserve">successives </w:t>
      </w:r>
      <w:r w:rsidRPr="0084060A">
        <w:t xml:space="preserve">sont utilisées non seulement pour la partie instrumentale de la pièce, mais aussi pour les traitements et production des sons de synthèse. Par ailleurs cette étape rend possible des transformations morphologiques de gestes afin de sculpter le </w:t>
      </w:r>
      <w:r w:rsidR="001E6D3A" w:rsidRPr="0084060A">
        <w:t>profil</w:t>
      </w:r>
      <w:r w:rsidRPr="0084060A">
        <w:t xml:space="preserve"> du neume. Ainsi le geste s’adapterait à une idée en cours. A titre d’exemple la répétition, la prolongation, la diminution et le changement d’articulation ou de dynamique appartiennent aux traitements qui peuvent être appliqués à une partie ou </w:t>
      </w:r>
      <w:r w:rsidR="004B4912">
        <w:t xml:space="preserve">à </w:t>
      </w:r>
      <w:r w:rsidRPr="0084060A">
        <w:t>la totalité d’un neume, en fonction des stratégies locales que le compositeur adopte.</w:t>
      </w:r>
    </w:p>
    <w:p w14:paraId="28773511" w14:textId="2B065DF5" w:rsidR="00F67050" w:rsidRPr="002A37EF" w:rsidRDefault="00F67050" w:rsidP="001E6D3A">
      <w:pPr>
        <w:pStyle w:val="Default"/>
      </w:pPr>
      <w:r w:rsidRPr="002A37EF">
        <w:t xml:space="preserve">Le neume </w:t>
      </w:r>
      <w:r w:rsidRPr="002A37EF">
        <w:rPr>
          <w:i/>
        </w:rPr>
        <w:t xml:space="preserve">segâh </w:t>
      </w:r>
      <w:r w:rsidRPr="002A37EF">
        <w:t>est pris sous la forme d’un fichier son de format .aiff (</w:t>
      </w:r>
      <w:r w:rsidR="007C2271" w:rsidRPr="000012E7">
        <w:t>f</w:t>
      </w:r>
      <w:r w:rsidRPr="000012E7">
        <w:t xml:space="preserve">igure </w:t>
      </w:r>
      <w:r w:rsidR="007C2271" w:rsidRPr="000012E7">
        <w:t>8</w:t>
      </w:r>
      <w:r w:rsidRPr="000012E7">
        <w:t>).</w:t>
      </w:r>
      <w:r w:rsidRPr="002A37EF">
        <w:t xml:space="preserve"> Comme nous le constatons dans la transcription de ce neume </w:t>
      </w:r>
      <w:r w:rsidRPr="000012E7">
        <w:t>(</w:t>
      </w:r>
      <w:r w:rsidR="002560AC" w:rsidRPr="000012E7">
        <w:t>f</w:t>
      </w:r>
      <w:r w:rsidRPr="000012E7">
        <w:t>igure 1)</w:t>
      </w:r>
      <w:r w:rsidRPr="002A37EF">
        <w:t xml:space="preserve"> </w:t>
      </w:r>
      <w:r w:rsidR="004B4912">
        <w:t>montre une</w:t>
      </w:r>
      <w:r w:rsidR="004B4912" w:rsidRPr="002A37EF">
        <w:t xml:space="preserve"> </w:t>
      </w:r>
      <w:r w:rsidRPr="002A37EF">
        <w:t xml:space="preserve">tessiture </w:t>
      </w:r>
      <w:r w:rsidR="004B4912">
        <w:t xml:space="preserve">qui </w:t>
      </w:r>
      <w:r w:rsidRPr="002A37EF">
        <w:t xml:space="preserve">se limite à un intervalle de triton diminué, et il contient des micro </w:t>
      </w:r>
      <w:r w:rsidRPr="002A37EF">
        <w:rPr>
          <w:i/>
        </w:rPr>
        <w:t>glissandi</w:t>
      </w:r>
      <w:r w:rsidRPr="002A37EF">
        <w:t xml:space="preserve"> ou des </w:t>
      </w:r>
      <w:r w:rsidRPr="002A37EF">
        <w:rPr>
          <w:i/>
        </w:rPr>
        <w:t>pitch-bend</w:t>
      </w:r>
      <w:r w:rsidRPr="002A37EF">
        <w:t xml:space="preserve"> (</w:t>
      </w:r>
      <w:r w:rsidRPr="002A37EF">
        <w:rPr>
          <w:i/>
        </w:rPr>
        <w:t>glide</w:t>
      </w:r>
      <w:r w:rsidRPr="002A37EF">
        <w:t>).</w:t>
      </w:r>
    </w:p>
    <w:p w14:paraId="003B8779" w14:textId="77777777" w:rsidR="00BF0D98" w:rsidRDefault="003C6414" w:rsidP="00D775D5">
      <w:pPr>
        <w:pStyle w:val="FIGURES"/>
      </w:pPr>
      <w:r>
        <w:pict w14:anchorId="77399C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neume-onde" style="width:451.7pt;height:59.15pt;mso-wrap-edited:f;mso-width-percent:0;mso-height-percent:0;mso-width-percent:0;mso-height-percent:0" wrapcoords="-35 0 -35 20955 21599 20955 21599 0 -35 0">
            <v:imagedata r:id="rId21" o:title="neume-onde"/>
          </v:shape>
        </w:pict>
      </w:r>
    </w:p>
    <w:p w14:paraId="06C8EC93" w14:textId="3508B238" w:rsidR="00F67050" w:rsidRPr="00D775D5" w:rsidRDefault="00BF0D98" w:rsidP="000012E7">
      <w:pPr>
        <w:pStyle w:val="Caption1"/>
      </w:pPr>
      <w:r w:rsidRPr="00D775D5">
        <w:t xml:space="preserve">Figure </w:t>
      </w:r>
      <w:r w:rsidR="003C6414">
        <w:fldChar w:fldCharType="begin"/>
      </w:r>
      <w:r w:rsidR="003C6414">
        <w:instrText xml:space="preserve"> SEQ Figure \* ARABIC </w:instrText>
      </w:r>
      <w:r w:rsidR="003C6414">
        <w:fldChar w:fldCharType="separate"/>
      </w:r>
      <w:r w:rsidR="00A347BF">
        <w:rPr>
          <w:noProof/>
        </w:rPr>
        <w:t>8</w:t>
      </w:r>
      <w:r w:rsidR="003C6414">
        <w:rPr>
          <w:noProof/>
        </w:rPr>
        <w:fldChar w:fldCharType="end"/>
      </w:r>
      <w:r w:rsidRPr="00D775D5">
        <w:t xml:space="preserve"> : La représentation de l’enveloppe dynamique du neume </w:t>
      </w:r>
      <w:r w:rsidRPr="000012E7">
        <w:rPr>
          <w:i/>
          <w:iCs/>
        </w:rPr>
        <w:t>segāh</w:t>
      </w:r>
      <w:r w:rsidRPr="00D775D5">
        <w:t>.</w:t>
      </w:r>
    </w:p>
    <w:p w14:paraId="65287F0B" w14:textId="5370677A" w:rsidR="00F67050" w:rsidRDefault="00F67050" w:rsidP="007B5D18">
      <w:pPr>
        <w:pStyle w:val="Default"/>
      </w:pPr>
      <w:r w:rsidRPr="007B5D18">
        <w:lastRenderedPageBreak/>
        <w:t xml:space="preserve">Dans </w:t>
      </w:r>
      <w:r w:rsidR="00D775D5">
        <w:t>le logiciel</w:t>
      </w:r>
      <w:r w:rsidRPr="007B5D18">
        <w:t xml:space="preserve"> AudioSculpt, nous procédons à l’analyse de la fréquence fondamentale</w:t>
      </w:r>
      <w:r w:rsidRPr="007B5D18">
        <w:rPr>
          <w:rStyle w:val="FootnoteReference"/>
        </w:rPr>
        <w:footnoteReference w:id="57"/>
      </w:r>
      <w:r w:rsidRPr="007B5D18">
        <w:t xml:space="preserve"> (</w:t>
      </w:r>
      <w:r w:rsidRPr="007B5D18">
        <w:rPr>
          <w:i/>
          <w:iCs/>
        </w:rPr>
        <w:t>Fundemental Frequency Analysis</w:t>
      </w:r>
      <w:r w:rsidRPr="007B5D18">
        <w:t xml:space="preserve">) du neume </w:t>
      </w:r>
      <w:r w:rsidR="00246E24">
        <w:t>pour</w:t>
      </w:r>
      <w:r w:rsidRPr="007B5D18">
        <w:t xml:space="preserve"> suivre son comportement de hauteurs. Le résultat de l’analyse, exporté sous la forme d’un fichier texte, est récupéré dans l’environnement OpenMusic afin d’appliquer au neume</w:t>
      </w:r>
      <w:r w:rsidR="00246E24">
        <w:t>,</w:t>
      </w:r>
      <w:r w:rsidRPr="007B5D18">
        <w:t xml:space="preserve"> les transformations et les traitements souhaités. </w:t>
      </w:r>
      <w:r w:rsidR="007670A4">
        <w:t>La f</w:t>
      </w:r>
      <w:r w:rsidR="007670A4" w:rsidRPr="000012E7">
        <w:t>igure</w:t>
      </w:r>
      <w:r w:rsidR="007670A4" w:rsidRPr="00246E24">
        <w:rPr>
          <w:color w:val="FF0000"/>
        </w:rPr>
        <w:t xml:space="preserve"> </w:t>
      </w:r>
      <w:r w:rsidR="002560AC">
        <w:rPr>
          <w:color w:val="FF0000"/>
        </w:rPr>
        <w:t>9</w:t>
      </w:r>
      <w:r w:rsidRPr="00246E24">
        <w:rPr>
          <w:color w:val="FF0000"/>
        </w:rPr>
        <w:t xml:space="preserve"> </w:t>
      </w:r>
      <w:r w:rsidRPr="007B5D18">
        <w:t xml:space="preserve">montre </w:t>
      </w:r>
      <w:r w:rsidR="00246E24">
        <w:t>les variations</w:t>
      </w:r>
      <w:r w:rsidRPr="007B5D18">
        <w:t xml:space="preserve"> précis</w:t>
      </w:r>
      <w:r w:rsidR="00246E24">
        <w:t>es</w:t>
      </w:r>
      <w:r w:rsidRPr="007B5D18">
        <w:t xml:space="preserve"> de hauteurs, au moyen de l’enveloppe mélodique représentée dans un éditeur Bpf (</w:t>
      </w:r>
      <w:r w:rsidRPr="007B5D18">
        <w:rPr>
          <w:i/>
          <w:iCs/>
        </w:rPr>
        <w:t>Breakpoint Function</w:t>
      </w:r>
      <w:r w:rsidRPr="007B5D18">
        <w:t>)</w:t>
      </w:r>
      <w:r w:rsidR="002560AC">
        <w:t>.</w:t>
      </w:r>
      <w:r w:rsidRPr="007B5D18">
        <w:rPr>
          <w:rStyle w:val="FootnoteReference"/>
          <w:rFonts w:ascii="Baskerville" w:hAnsi="Baskerville"/>
        </w:rPr>
        <w:footnoteReference w:id="58"/>
      </w:r>
    </w:p>
    <w:p w14:paraId="5C8EC6AA" w14:textId="77777777" w:rsidR="002560AC" w:rsidRPr="007B5D18" w:rsidRDefault="002560AC" w:rsidP="007B5D18">
      <w:pPr>
        <w:pStyle w:val="Default"/>
      </w:pPr>
    </w:p>
    <w:p w14:paraId="5D9EC7B0" w14:textId="0F61EADB" w:rsidR="00F67050" w:rsidRPr="00BF0D98" w:rsidRDefault="00246E24" w:rsidP="00BF0D98">
      <w:pPr>
        <w:spacing w:line="360" w:lineRule="auto"/>
        <w:jc w:val="both"/>
        <w:rPr>
          <w:rFonts w:cs="Baskerville"/>
          <w:sz w:val="26"/>
          <w:szCs w:val="26"/>
        </w:rPr>
      </w:pPr>
      <w:r>
        <w:rPr>
          <w:noProof/>
        </w:rPr>
        <mc:AlternateContent>
          <mc:Choice Requires="wpg">
            <w:drawing>
              <wp:inline distT="0" distB="0" distL="0" distR="0" wp14:anchorId="43808C98" wp14:editId="3F96EEC9">
                <wp:extent cx="5802168" cy="1265382"/>
                <wp:effectExtent l="0" t="0" r="1905" b="5080"/>
                <wp:docPr id="1073741883" name="Group 1073741883"/>
                <wp:cNvGraphicFramePr/>
                <a:graphic xmlns:a="http://schemas.openxmlformats.org/drawingml/2006/main">
                  <a:graphicData uri="http://schemas.microsoft.com/office/word/2010/wordprocessingGroup">
                    <wpg:wgp>
                      <wpg:cNvGrpSpPr/>
                      <wpg:grpSpPr>
                        <a:xfrm>
                          <a:off x="0" y="0"/>
                          <a:ext cx="5802168" cy="1265382"/>
                          <a:chOff x="0" y="0"/>
                          <a:chExt cx="5802168" cy="1265382"/>
                        </a:xfrm>
                      </wpg:grpSpPr>
                      <pic:pic xmlns:pic="http://schemas.openxmlformats.org/drawingml/2006/picture">
                        <pic:nvPicPr>
                          <pic:cNvPr id="40" name="Picture 148" descr="neume-BPF_hauteur"/>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55418" y="9237"/>
                            <a:ext cx="5746750" cy="123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 name="Text Box 149"/>
                        <wps:cNvSpPr txBox="1">
                          <a:spLocks/>
                        </wps:cNvSpPr>
                        <wps:spPr bwMode="auto">
                          <a:xfrm>
                            <a:off x="2346037" y="0"/>
                            <a:ext cx="704709"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2ACAAB" w14:textId="77777777" w:rsidR="00C468EA" w:rsidRPr="001E6D3A" w:rsidRDefault="00C468EA" w:rsidP="00F67050">
                              <w:pPr>
                                <w:rPr>
                                  <w:rFonts w:ascii="Baskerville" w:hAnsi="Baskerville"/>
                                  <w:i/>
                                  <w:sz w:val="18"/>
                                  <w:szCs w:val="18"/>
                                </w:rPr>
                              </w:pPr>
                              <w:r w:rsidRPr="001E6D3A">
                                <w:rPr>
                                  <w:rFonts w:ascii="Baskerville" w:hAnsi="Baskerville"/>
                                  <w:i/>
                                  <w:sz w:val="18"/>
                                  <w:szCs w:val="18"/>
                                </w:rPr>
                                <w:t xml:space="preserve">mi </w:t>
                              </w:r>
                              <w:r w:rsidRPr="001E6D3A">
                                <w:rPr>
                                  <w:rFonts w:ascii="Baskerville" w:hAnsi="Baskerville"/>
                                  <w:sz w:val="18"/>
                                  <w:szCs w:val="18"/>
                                </w:rPr>
                                <w:t>bécarre</w:t>
                              </w:r>
                            </w:p>
                            <w:p w14:paraId="73ADD7C3" w14:textId="77777777" w:rsidR="00C468EA" w:rsidRPr="001E6D3A" w:rsidRDefault="00C468EA" w:rsidP="00F67050">
                              <w:pPr>
                                <w:rPr>
                                  <w:rFonts w:ascii="Baskerville" w:hAnsi="Baskerville"/>
                                  <w:sz w:val="18"/>
                                  <w:szCs w:val="18"/>
                                </w:rPr>
                              </w:pPr>
                            </w:p>
                          </w:txbxContent>
                        </wps:txbx>
                        <wps:bodyPr rot="0" vert="horz" wrap="square" lIns="91440" tIns="91440" rIns="91440" bIns="91440" anchor="t" anchorCtr="0" upright="1">
                          <a:noAutofit/>
                        </wps:bodyPr>
                      </wps:wsp>
                      <wps:wsp>
                        <wps:cNvPr id="42" name="Text Box 150"/>
                        <wps:cNvSpPr txBox="1">
                          <a:spLocks/>
                        </wps:cNvSpPr>
                        <wps:spPr bwMode="auto">
                          <a:xfrm>
                            <a:off x="3629891" y="120073"/>
                            <a:ext cx="704709"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DDB54B" w14:textId="77777777" w:rsidR="00C468EA" w:rsidRPr="001E6D3A" w:rsidRDefault="00C468EA" w:rsidP="00F67050">
                              <w:pPr>
                                <w:rPr>
                                  <w:rFonts w:ascii="Baskerville" w:hAnsi="Baskerville"/>
                                  <w:i/>
                                  <w:sz w:val="18"/>
                                  <w:szCs w:val="18"/>
                                </w:rPr>
                              </w:pPr>
                              <w:r w:rsidRPr="001E6D3A">
                                <w:rPr>
                                  <w:rFonts w:ascii="Baskerville" w:hAnsi="Baskerville"/>
                                  <w:i/>
                                  <w:sz w:val="18"/>
                                  <w:szCs w:val="18"/>
                                </w:rPr>
                                <w:t>mi</w:t>
                              </w:r>
                              <w:r w:rsidRPr="001E6D3A">
                                <w:rPr>
                                  <w:rFonts w:ascii="Baskerville" w:hAnsi="Baskerville"/>
                                  <w:sz w:val="18"/>
                                  <w:szCs w:val="18"/>
                                </w:rPr>
                                <w:t xml:space="preserve"> bémol +</w:t>
                              </w:r>
                            </w:p>
                            <w:p w14:paraId="0780EBDF" w14:textId="77777777" w:rsidR="00C468EA" w:rsidRPr="001E6D3A" w:rsidRDefault="00C468EA" w:rsidP="00F67050">
                              <w:pPr>
                                <w:rPr>
                                  <w:rFonts w:ascii="Baskerville" w:hAnsi="Baskerville"/>
                                  <w:sz w:val="18"/>
                                  <w:szCs w:val="18"/>
                                </w:rPr>
                              </w:pPr>
                            </w:p>
                          </w:txbxContent>
                        </wps:txbx>
                        <wps:bodyPr rot="0" vert="horz" wrap="square" lIns="91440" tIns="91440" rIns="91440" bIns="91440" anchor="t" anchorCtr="0" upright="1">
                          <a:noAutofit/>
                        </wps:bodyPr>
                      </wps:wsp>
                      <wps:wsp>
                        <wps:cNvPr id="43" name="Text Box 151"/>
                        <wps:cNvSpPr txBox="1">
                          <a:spLocks/>
                        </wps:cNvSpPr>
                        <wps:spPr bwMode="auto">
                          <a:xfrm>
                            <a:off x="0" y="600364"/>
                            <a:ext cx="74947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DA748" w14:textId="77777777" w:rsidR="00C468EA" w:rsidRPr="001E6D3A" w:rsidRDefault="00C468EA" w:rsidP="00F67050">
                              <w:pPr>
                                <w:rPr>
                                  <w:rFonts w:ascii="Baskerville" w:hAnsi="Baskerville"/>
                                  <w:sz w:val="18"/>
                                  <w:szCs w:val="18"/>
                                </w:rPr>
                              </w:pPr>
                              <w:r w:rsidRPr="001E6D3A">
                                <w:rPr>
                                  <w:rFonts w:ascii="Baskerville" w:hAnsi="Baskerville"/>
                                  <w:i/>
                                  <w:sz w:val="18"/>
                                  <w:szCs w:val="18"/>
                                </w:rPr>
                                <w:t>do</w:t>
                              </w:r>
                              <w:r w:rsidRPr="001E6D3A">
                                <w:rPr>
                                  <w:rFonts w:ascii="Baskerville" w:hAnsi="Baskerville"/>
                                  <w:sz w:val="18"/>
                                  <w:szCs w:val="18"/>
                                </w:rPr>
                                <w:t xml:space="preserve"> bécarre - bécarre - </w:t>
                              </w:r>
                            </w:p>
                            <w:p w14:paraId="2D5759A3" w14:textId="77777777" w:rsidR="00C468EA" w:rsidRPr="001E6D3A" w:rsidRDefault="00C468EA" w:rsidP="00F67050">
                              <w:pPr>
                                <w:rPr>
                                  <w:rFonts w:ascii="Baskerville" w:hAnsi="Baskerville"/>
                                  <w:sz w:val="18"/>
                                  <w:szCs w:val="18"/>
                                </w:rPr>
                              </w:pPr>
                              <w:r w:rsidRPr="001E6D3A">
                                <w:rPr>
                                  <w:rFonts w:ascii="Baskerville" w:hAnsi="Baskerville"/>
                                  <w:sz w:val="18"/>
                                  <w:szCs w:val="18"/>
                                </w:rPr>
                                <w:t xml:space="preserve">rre - </w:t>
                              </w:r>
                            </w:p>
                            <w:p w14:paraId="0B168BF3" w14:textId="77777777" w:rsidR="00C468EA" w:rsidRPr="001E6D3A" w:rsidRDefault="00C468EA" w:rsidP="00F67050">
                              <w:pPr>
                                <w:rPr>
                                  <w:rFonts w:ascii="Baskerville" w:hAnsi="Baskerville"/>
                                  <w:sz w:val="18"/>
                                  <w:szCs w:val="18"/>
                                </w:rPr>
                              </w:pPr>
                            </w:p>
                          </w:txbxContent>
                        </wps:txbx>
                        <wps:bodyPr rot="0" vert="horz" wrap="square" lIns="91440" tIns="91440" rIns="91440" bIns="91440" anchor="t" anchorCtr="0" upright="1">
                          <a:noAutofit/>
                        </wps:bodyPr>
                      </wps:wsp>
                      <wps:wsp>
                        <wps:cNvPr id="44" name="Text Box 152"/>
                        <wps:cNvSpPr txBox="1">
                          <a:spLocks/>
                        </wps:cNvSpPr>
                        <wps:spPr bwMode="auto">
                          <a:xfrm>
                            <a:off x="157018" y="267855"/>
                            <a:ext cx="704709"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A7B5F" w14:textId="77777777" w:rsidR="00C468EA" w:rsidRPr="001E6D3A" w:rsidRDefault="00C468EA" w:rsidP="00F67050">
                              <w:pPr>
                                <w:rPr>
                                  <w:rFonts w:ascii="Baskerville" w:hAnsi="Baskerville"/>
                                  <w:i/>
                                  <w:sz w:val="18"/>
                                  <w:szCs w:val="18"/>
                                </w:rPr>
                              </w:pPr>
                              <w:r w:rsidRPr="001E6D3A">
                                <w:rPr>
                                  <w:rFonts w:ascii="Baskerville" w:hAnsi="Baskerville"/>
                                  <w:i/>
                                  <w:sz w:val="18"/>
                                  <w:szCs w:val="18"/>
                                </w:rPr>
                                <w:t>ré</w:t>
                              </w:r>
                              <w:r w:rsidRPr="001E6D3A">
                                <w:rPr>
                                  <w:rFonts w:ascii="Baskerville" w:hAnsi="Baskerville"/>
                                  <w:sz w:val="18"/>
                                  <w:szCs w:val="18"/>
                                </w:rPr>
                                <w:t xml:space="preserve"> bécarre</w:t>
                              </w:r>
                            </w:p>
                            <w:p w14:paraId="39FBDC6E" w14:textId="77777777" w:rsidR="00C468EA" w:rsidRPr="001E6D3A" w:rsidRDefault="00C468EA" w:rsidP="00F67050">
                              <w:pPr>
                                <w:rPr>
                                  <w:rFonts w:ascii="Baskerville" w:hAnsi="Baskerville"/>
                                  <w:sz w:val="18"/>
                                  <w:szCs w:val="18"/>
                                </w:rPr>
                              </w:pPr>
                            </w:p>
                          </w:txbxContent>
                        </wps:txbx>
                        <wps:bodyPr rot="0" vert="horz" wrap="square" lIns="91440" tIns="91440" rIns="91440" bIns="91440" anchor="t" anchorCtr="0" upright="1">
                          <a:noAutofit/>
                        </wps:bodyPr>
                      </wps:wsp>
                      <wps:wsp>
                        <wps:cNvPr id="45" name="Straight Connector 3"/>
                        <wps:cNvCnPr>
                          <a:cxnSpLocks/>
                        </wps:cNvCnPr>
                        <wps:spPr bwMode="auto">
                          <a:xfrm flipV="1">
                            <a:off x="3722255" y="341746"/>
                            <a:ext cx="590402" cy="3810"/>
                          </a:xfrm>
                          <a:prstGeom prst="line">
                            <a:avLst/>
                          </a:prstGeom>
                          <a:noFill/>
                          <a:ln w="6350">
                            <a:solidFill>
                              <a:srgbClr val="000000"/>
                            </a:solidFill>
                            <a:prstDash val="sysDot"/>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46" name="Straight Connector 3"/>
                        <wps:cNvCnPr>
                          <a:cxnSpLocks/>
                        </wps:cNvCnPr>
                        <wps:spPr bwMode="auto">
                          <a:xfrm flipV="1">
                            <a:off x="2456873" y="83128"/>
                            <a:ext cx="590402" cy="3810"/>
                          </a:xfrm>
                          <a:prstGeom prst="line">
                            <a:avLst/>
                          </a:prstGeom>
                          <a:noFill/>
                          <a:ln w="6350">
                            <a:solidFill>
                              <a:srgbClr val="000000"/>
                            </a:solidFill>
                            <a:prstDash val="sysDot"/>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47" name="Straight Connector 3"/>
                        <wps:cNvCnPr>
                          <a:cxnSpLocks/>
                        </wps:cNvCnPr>
                        <wps:spPr bwMode="auto">
                          <a:xfrm flipV="1">
                            <a:off x="83128" y="812800"/>
                            <a:ext cx="590402" cy="3810"/>
                          </a:xfrm>
                          <a:prstGeom prst="line">
                            <a:avLst/>
                          </a:prstGeom>
                          <a:noFill/>
                          <a:ln w="6350">
                            <a:solidFill>
                              <a:srgbClr val="000000"/>
                            </a:solidFill>
                            <a:prstDash val="sysDot"/>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48" name="Text Box 156"/>
                        <wps:cNvSpPr txBox="1">
                          <a:spLocks/>
                        </wps:cNvSpPr>
                        <wps:spPr bwMode="auto">
                          <a:xfrm>
                            <a:off x="0" y="923637"/>
                            <a:ext cx="704709"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1358DC" w14:textId="77777777" w:rsidR="00C468EA" w:rsidRPr="001E6D3A" w:rsidRDefault="00C468EA" w:rsidP="00F67050">
                              <w:pPr>
                                <w:rPr>
                                  <w:rFonts w:ascii="Baskerville" w:hAnsi="Baskerville"/>
                                  <w:sz w:val="18"/>
                                  <w:szCs w:val="18"/>
                                </w:rPr>
                              </w:pPr>
                              <w:r w:rsidRPr="001E6D3A">
                                <w:rPr>
                                  <w:rFonts w:ascii="Baskerville" w:hAnsi="Baskerville"/>
                                  <w:i/>
                                  <w:sz w:val="18"/>
                                  <w:szCs w:val="18"/>
                                </w:rPr>
                                <w:t>si</w:t>
                              </w:r>
                              <w:r w:rsidRPr="001E6D3A">
                                <w:rPr>
                                  <w:rFonts w:ascii="Baskerville" w:hAnsi="Baskerville"/>
                                  <w:sz w:val="18"/>
                                  <w:szCs w:val="18"/>
                                </w:rPr>
                                <w:t xml:space="preserve"> bémol +</w:t>
                              </w:r>
                            </w:p>
                          </w:txbxContent>
                        </wps:txbx>
                        <wps:bodyPr rot="0" vert="horz" wrap="square" lIns="91440" tIns="91440" rIns="91440" bIns="91440" anchor="t" anchorCtr="0" upright="1">
                          <a:noAutofit/>
                        </wps:bodyPr>
                      </wps:wsp>
                      <wps:wsp>
                        <wps:cNvPr id="49" name="Straight Connector 1"/>
                        <wps:cNvSpPr>
                          <a:spLocks/>
                        </wps:cNvSpPr>
                        <wps:spPr bwMode="auto">
                          <a:xfrm>
                            <a:off x="1524000" y="840509"/>
                            <a:ext cx="247481" cy="190500"/>
                          </a:xfrm>
                          <a:custGeom>
                            <a:avLst/>
                            <a:gdLst>
                              <a:gd name="T0" fmla="*/ 390 w 390"/>
                              <a:gd name="T1" fmla="*/ 300 h 300"/>
                              <a:gd name="T2" fmla="*/ 0 w 390"/>
                              <a:gd name="T3" fmla="*/ 0 h 300"/>
                            </a:gdLst>
                            <a:ahLst/>
                            <a:cxnLst>
                              <a:cxn ang="0">
                                <a:pos x="T0" y="T1"/>
                              </a:cxn>
                              <a:cxn ang="0">
                                <a:pos x="T2" y="T3"/>
                              </a:cxn>
                            </a:cxnLst>
                            <a:rect l="0" t="0" r="r" b="b"/>
                            <a:pathLst>
                              <a:path w="390" h="300">
                                <a:moveTo>
                                  <a:pt x="390" y="300"/>
                                </a:moveTo>
                                <a:lnTo>
                                  <a:pt x="0" y="0"/>
                                </a:lnTo>
                              </a:path>
                            </a:pathLst>
                          </a:custGeom>
                          <a:noFill/>
                          <a:ln w="6350" cap="flat" cmpd="sng">
                            <a:solidFill>
                              <a:srgbClr val="404040"/>
                            </a:solidFill>
                            <a:prstDash val="solid"/>
                            <a:round/>
                            <a:headEnd type="oval" w="sm" len="sm"/>
                            <a:tailEnd type="triangle" w="sm" len="lg"/>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rot="0" vert="horz" wrap="square" lIns="91440" tIns="45720" rIns="91440" bIns="45720" anchor="t" anchorCtr="0" upright="1">
                          <a:noAutofit/>
                        </wps:bodyPr>
                      </wps:wsp>
                      <wps:wsp>
                        <wps:cNvPr id="50" name="Text Box 158"/>
                        <wps:cNvSpPr txBox="1">
                          <a:spLocks/>
                        </wps:cNvSpPr>
                        <wps:spPr bwMode="auto">
                          <a:xfrm>
                            <a:off x="1736437" y="905164"/>
                            <a:ext cx="863777"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0AC0D4" w14:textId="77777777" w:rsidR="00C468EA" w:rsidRPr="001E6D3A" w:rsidRDefault="00C468EA" w:rsidP="00F67050">
                              <w:pPr>
                                <w:rPr>
                                  <w:rFonts w:ascii="Baskerville" w:hAnsi="Baskerville"/>
                                  <w:i/>
                                  <w:sz w:val="18"/>
                                  <w:szCs w:val="18"/>
                                </w:rPr>
                              </w:pPr>
                              <w:r w:rsidRPr="001E6D3A">
                                <w:rPr>
                                  <w:rFonts w:ascii="Baskerville" w:hAnsi="Baskerville"/>
                                  <w:sz w:val="18"/>
                                  <w:szCs w:val="18"/>
                                </w:rPr>
                                <w:t>microglissando</w:t>
                              </w:r>
                            </w:p>
                            <w:p w14:paraId="08944084" w14:textId="77777777" w:rsidR="00C468EA" w:rsidRPr="001E6D3A" w:rsidRDefault="00C468EA" w:rsidP="00F67050">
                              <w:pPr>
                                <w:rPr>
                                  <w:rFonts w:ascii="Baskerville" w:hAnsi="Baskerville"/>
                                  <w:sz w:val="18"/>
                                  <w:szCs w:val="18"/>
                                </w:rPr>
                              </w:pPr>
                            </w:p>
                          </w:txbxContent>
                        </wps:txbx>
                        <wps:bodyPr rot="0" vert="horz" wrap="square" lIns="91440" tIns="91440" rIns="91440" bIns="91440" anchor="t" anchorCtr="0" upright="1">
                          <a:noAutofit/>
                        </wps:bodyPr>
                      </wps:wsp>
                      <wps:wsp>
                        <wps:cNvPr id="51" name="Straight Connector 1"/>
                        <wps:cNvSpPr>
                          <a:spLocks/>
                        </wps:cNvSpPr>
                        <wps:spPr bwMode="auto">
                          <a:xfrm flipH="1">
                            <a:off x="3075709" y="378691"/>
                            <a:ext cx="45131" cy="622300"/>
                          </a:xfrm>
                          <a:custGeom>
                            <a:avLst/>
                            <a:gdLst>
                              <a:gd name="T0" fmla="*/ 390 w 390"/>
                              <a:gd name="T1" fmla="*/ 300 h 300"/>
                              <a:gd name="T2" fmla="*/ 0 w 390"/>
                              <a:gd name="T3" fmla="*/ 0 h 300"/>
                            </a:gdLst>
                            <a:ahLst/>
                            <a:cxnLst>
                              <a:cxn ang="0">
                                <a:pos x="T0" y="T1"/>
                              </a:cxn>
                              <a:cxn ang="0">
                                <a:pos x="T2" y="T3"/>
                              </a:cxn>
                            </a:cxnLst>
                            <a:rect l="0" t="0" r="r" b="b"/>
                            <a:pathLst>
                              <a:path w="390" h="300">
                                <a:moveTo>
                                  <a:pt x="390" y="300"/>
                                </a:moveTo>
                                <a:lnTo>
                                  <a:pt x="0" y="0"/>
                                </a:lnTo>
                              </a:path>
                            </a:pathLst>
                          </a:custGeom>
                          <a:noFill/>
                          <a:ln w="6350" cap="flat" cmpd="sng">
                            <a:solidFill>
                              <a:srgbClr val="404040"/>
                            </a:solidFill>
                            <a:prstDash val="solid"/>
                            <a:round/>
                            <a:headEnd type="oval" w="sm" len="sm"/>
                            <a:tailEnd type="triangle" w="sm" len="lg"/>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rot="0" vert="horz" wrap="square" lIns="91440" tIns="45720" rIns="91440" bIns="45720" anchor="t" anchorCtr="0" upright="1">
                          <a:noAutofit/>
                        </wps:bodyPr>
                      </wps:wsp>
                      <wps:wsp>
                        <wps:cNvPr id="52" name="Text Box 160"/>
                        <wps:cNvSpPr txBox="1">
                          <a:spLocks/>
                        </wps:cNvSpPr>
                        <wps:spPr bwMode="auto">
                          <a:xfrm>
                            <a:off x="2835564" y="960582"/>
                            <a:ext cx="863777"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CC4C6B" w14:textId="77777777" w:rsidR="00C468EA" w:rsidRPr="001E6D3A" w:rsidRDefault="00C468EA" w:rsidP="00F67050">
                              <w:pPr>
                                <w:rPr>
                                  <w:rFonts w:ascii="Baskerville" w:hAnsi="Baskerville"/>
                                  <w:i/>
                                  <w:sz w:val="18"/>
                                  <w:szCs w:val="18"/>
                                </w:rPr>
                              </w:pPr>
                              <w:r w:rsidRPr="001E6D3A">
                                <w:rPr>
                                  <w:rFonts w:ascii="Baskerville" w:hAnsi="Baskerville"/>
                                  <w:sz w:val="18"/>
                                  <w:szCs w:val="18"/>
                                </w:rPr>
                                <w:t>tapping</w:t>
                              </w:r>
                            </w:p>
                            <w:p w14:paraId="569C7AF6" w14:textId="77777777" w:rsidR="00C468EA" w:rsidRPr="001E6D3A" w:rsidRDefault="00C468EA" w:rsidP="00F67050">
                              <w:pPr>
                                <w:rPr>
                                  <w:rFonts w:ascii="Baskerville" w:hAnsi="Baskerville"/>
                                  <w:sz w:val="18"/>
                                  <w:szCs w:val="18"/>
                                </w:rPr>
                              </w:pPr>
                            </w:p>
                          </w:txbxContent>
                        </wps:txbx>
                        <wps:bodyPr rot="0" vert="horz" wrap="square" lIns="91440" tIns="91440" rIns="91440" bIns="91440" anchor="t" anchorCtr="0" upright="1">
                          <a:noAutofit/>
                        </wps:bodyPr>
                      </wps:wsp>
                      <wps:wsp>
                        <wps:cNvPr id="53" name="Straight Connector 3"/>
                        <wps:cNvCnPr>
                          <a:cxnSpLocks/>
                        </wps:cNvCnPr>
                        <wps:spPr bwMode="auto">
                          <a:xfrm flipV="1">
                            <a:off x="258618" y="480291"/>
                            <a:ext cx="590402" cy="3810"/>
                          </a:xfrm>
                          <a:prstGeom prst="line">
                            <a:avLst/>
                          </a:prstGeom>
                          <a:noFill/>
                          <a:ln w="6350">
                            <a:solidFill>
                              <a:srgbClr val="000000"/>
                            </a:solidFill>
                            <a:prstDash val="sysDot"/>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54" name="Straight Connector 3"/>
                        <wps:cNvCnPr>
                          <a:cxnSpLocks/>
                        </wps:cNvCnPr>
                        <wps:spPr bwMode="auto">
                          <a:xfrm flipV="1">
                            <a:off x="258618" y="1145309"/>
                            <a:ext cx="255249" cy="2540"/>
                          </a:xfrm>
                          <a:prstGeom prst="line">
                            <a:avLst/>
                          </a:prstGeom>
                          <a:noFill/>
                          <a:ln w="6350">
                            <a:solidFill>
                              <a:srgbClr val="000000"/>
                            </a:solidFill>
                            <a:prstDash val="sysDot"/>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wgp>
                  </a:graphicData>
                </a:graphic>
              </wp:inline>
            </w:drawing>
          </mc:Choice>
          <mc:Fallback>
            <w:pict>
              <v:group w14:anchorId="43808C98" id="Group 1073741883" o:spid="_x0000_s1029" style="width:456.85pt;height:99.65pt;mso-position-horizontal-relative:char;mso-position-vertical-relative:line" coordsize="58021,1265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">
                <v:shape id="Picture 148" o:spid="_x0000_s1030" type="#_x0000_t75" alt="neume-BPF_hauteur" style="position:absolute;left:554;top:92;width:57467;height:12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">
                  <v:imagedata r:id="rId23" o:title="neume-BPF_hauteur"/>
                  <v:path arrowok="t"/>
                  <o:lock v:ext="edit" aspectratio="f"/>
                </v:shape>
                <v:shape id="Text Box 149" o:spid="_x0000_s1031" type="#_x0000_t202" style="position:absolute;left:23460;width:7047;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" filled="f" stroked="f">
                  <v:path arrowok="t"/>
                  <v:textbox inset=",7.2pt,,7.2pt">
                    <w:txbxContent>
                      <w:p w14:paraId="3B2ACAAB" w14:textId="77777777" w:rsidR="00C468EA" w:rsidRPr="001E6D3A" w:rsidRDefault="00C468EA" w:rsidP="00F67050">
                        <w:pPr>
                          <w:rPr>
                            <w:rFonts w:ascii="Baskerville" w:hAnsi="Baskerville"/>
                            <w:i/>
                            <w:sz w:val="18"/>
                            <w:szCs w:val="18"/>
                          </w:rPr>
                        </w:pPr>
                        <w:r w:rsidRPr="001E6D3A">
                          <w:rPr>
                            <w:rFonts w:ascii="Baskerville" w:hAnsi="Baskerville"/>
                            <w:i/>
                            <w:sz w:val="18"/>
                            <w:szCs w:val="18"/>
                          </w:rPr>
                          <w:t xml:space="preserve">mi </w:t>
                        </w:r>
                        <w:r w:rsidRPr="001E6D3A">
                          <w:rPr>
                            <w:rFonts w:ascii="Baskerville" w:hAnsi="Baskerville"/>
                            <w:sz w:val="18"/>
                            <w:szCs w:val="18"/>
                          </w:rPr>
                          <w:t>bécarre</w:t>
                        </w:r>
                      </w:p>
                      <w:p w14:paraId="73ADD7C3" w14:textId="77777777" w:rsidR="00C468EA" w:rsidRPr="001E6D3A" w:rsidRDefault="00C468EA" w:rsidP="00F67050">
                        <w:pPr>
                          <w:rPr>
                            <w:rFonts w:ascii="Baskerville" w:hAnsi="Baskerville"/>
                            <w:sz w:val="18"/>
                            <w:szCs w:val="18"/>
                          </w:rPr>
                        </w:pPr>
                      </w:p>
                    </w:txbxContent>
                  </v:textbox>
                </v:shape>
                <v:shape id="Text Box 150" o:spid="_x0000_s1032" type="#_x0000_t202" style="position:absolute;left:36298;top:1200;width:7048;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" filled="f" stroked="f">
                  <v:path arrowok="t"/>
                  <v:textbox inset=",7.2pt,,7.2pt">
                    <w:txbxContent>
                      <w:p w14:paraId="4FDDB54B" w14:textId="77777777" w:rsidR="00C468EA" w:rsidRPr="001E6D3A" w:rsidRDefault="00C468EA" w:rsidP="00F67050">
                        <w:pPr>
                          <w:rPr>
                            <w:rFonts w:ascii="Baskerville" w:hAnsi="Baskerville"/>
                            <w:i/>
                            <w:sz w:val="18"/>
                            <w:szCs w:val="18"/>
                          </w:rPr>
                        </w:pPr>
                        <w:r w:rsidRPr="001E6D3A">
                          <w:rPr>
                            <w:rFonts w:ascii="Baskerville" w:hAnsi="Baskerville"/>
                            <w:i/>
                            <w:sz w:val="18"/>
                            <w:szCs w:val="18"/>
                          </w:rPr>
                          <w:t>mi</w:t>
                        </w:r>
                        <w:r w:rsidRPr="001E6D3A">
                          <w:rPr>
                            <w:rFonts w:ascii="Baskerville" w:hAnsi="Baskerville"/>
                            <w:sz w:val="18"/>
                            <w:szCs w:val="18"/>
                          </w:rPr>
                          <w:t xml:space="preserve"> bémol +</w:t>
                        </w:r>
                      </w:p>
                      <w:p w14:paraId="0780EBDF" w14:textId="77777777" w:rsidR="00C468EA" w:rsidRPr="001E6D3A" w:rsidRDefault="00C468EA" w:rsidP="00F67050">
                        <w:pPr>
                          <w:rPr>
                            <w:rFonts w:ascii="Baskerville" w:hAnsi="Baskerville"/>
                            <w:sz w:val="18"/>
                            <w:szCs w:val="18"/>
                          </w:rPr>
                        </w:pPr>
                      </w:p>
                    </w:txbxContent>
                  </v:textbox>
                </v:shape>
                <v:shape id="Text Box 151" o:spid="_x0000_s1033" type="#_x0000_t202" style="position:absolute;top:6003;width:7494;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" filled="f" stroked="f">
                  <v:path arrowok="t"/>
                  <v:textbox inset=",7.2pt,,7.2pt">
                    <w:txbxContent>
                      <w:p w14:paraId="388DA748" w14:textId="77777777" w:rsidR="00C468EA" w:rsidRPr="001E6D3A" w:rsidRDefault="00C468EA" w:rsidP="00F67050">
                        <w:pPr>
                          <w:rPr>
                            <w:rFonts w:ascii="Baskerville" w:hAnsi="Baskerville"/>
                            <w:sz w:val="18"/>
                            <w:szCs w:val="18"/>
                          </w:rPr>
                        </w:pPr>
                        <w:r w:rsidRPr="001E6D3A">
                          <w:rPr>
                            <w:rFonts w:ascii="Baskerville" w:hAnsi="Baskerville"/>
                            <w:i/>
                            <w:sz w:val="18"/>
                            <w:szCs w:val="18"/>
                          </w:rPr>
                          <w:t>do</w:t>
                        </w:r>
                        <w:r w:rsidRPr="001E6D3A">
                          <w:rPr>
                            <w:rFonts w:ascii="Baskerville" w:hAnsi="Baskerville"/>
                            <w:sz w:val="18"/>
                            <w:szCs w:val="18"/>
                          </w:rPr>
                          <w:t xml:space="preserve"> bécarre - bécarre - </w:t>
                        </w:r>
                      </w:p>
                      <w:p w14:paraId="2D5759A3" w14:textId="77777777" w:rsidR="00C468EA" w:rsidRPr="001E6D3A" w:rsidRDefault="00C468EA" w:rsidP="00F67050">
                        <w:pPr>
                          <w:rPr>
                            <w:rFonts w:ascii="Baskerville" w:hAnsi="Baskerville"/>
                            <w:sz w:val="18"/>
                            <w:szCs w:val="18"/>
                          </w:rPr>
                        </w:pPr>
                        <w:proofErr w:type="spellStart"/>
                        <w:r w:rsidRPr="001E6D3A">
                          <w:rPr>
                            <w:rFonts w:ascii="Baskerville" w:hAnsi="Baskerville"/>
                            <w:sz w:val="18"/>
                            <w:szCs w:val="18"/>
                          </w:rPr>
                          <w:t>rre</w:t>
                        </w:r>
                        <w:proofErr w:type="spellEnd"/>
                        <w:r w:rsidRPr="001E6D3A">
                          <w:rPr>
                            <w:rFonts w:ascii="Baskerville" w:hAnsi="Baskerville"/>
                            <w:sz w:val="18"/>
                            <w:szCs w:val="18"/>
                          </w:rPr>
                          <w:t xml:space="preserve"> - </w:t>
                        </w:r>
                      </w:p>
                      <w:p w14:paraId="0B168BF3" w14:textId="77777777" w:rsidR="00C468EA" w:rsidRPr="001E6D3A" w:rsidRDefault="00C468EA" w:rsidP="00F67050">
                        <w:pPr>
                          <w:rPr>
                            <w:rFonts w:ascii="Baskerville" w:hAnsi="Baskerville"/>
                            <w:sz w:val="18"/>
                            <w:szCs w:val="18"/>
                          </w:rPr>
                        </w:pPr>
                      </w:p>
                    </w:txbxContent>
                  </v:textbox>
                </v:shape>
                <v:shape id="Text Box 152" o:spid="_x0000_s1034" type="#_x0000_t202" style="position:absolute;left:1570;top:2678;width:7047;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" filled="f" stroked="f">
                  <v:path arrowok="t"/>
                  <v:textbox inset=",7.2pt,,7.2pt">
                    <w:txbxContent>
                      <w:p w14:paraId="531A7B5F" w14:textId="77777777" w:rsidR="00C468EA" w:rsidRPr="001E6D3A" w:rsidRDefault="00C468EA" w:rsidP="00F67050">
                        <w:pPr>
                          <w:rPr>
                            <w:rFonts w:ascii="Baskerville" w:hAnsi="Baskerville"/>
                            <w:i/>
                            <w:sz w:val="18"/>
                            <w:szCs w:val="18"/>
                          </w:rPr>
                        </w:pPr>
                        <w:r w:rsidRPr="001E6D3A">
                          <w:rPr>
                            <w:rFonts w:ascii="Baskerville" w:hAnsi="Baskerville"/>
                            <w:i/>
                            <w:sz w:val="18"/>
                            <w:szCs w:val="18"/>
                          </w:rPr>
                          <w:t>ré</w:t>
                        </w:r>
                        <w:r w:rsidRPr="001E6D3A">
                          <w:rPr>
                            <w:rFonts w:ascii="Baskerville" w:hAnsi="Baskerville"/>
                            <w:sz w:val="18"/>
                            <w:szCs w:val="18"/>
                          </w:rPr>
                          <w:t xml:space="preserve"> bécarre</w:t>
                        </w:r>
                      </w:p>
                      <w:p w14:paraId="39FBDC6E" w14:textId="77777777" w:rsidR="00C468EA" w:rsidRPr="001E6D3A" w:rsidRDefault="00C468EA" w:rsidP="00F67050">
                        <w:pPr>
                          <w:rPr>
                            <w:rFonts w:ascii="Baskerville" w:hAnsi="Baskerville"/>
                            <w:sz w:val="18"/>
                            <w:szCs w:val="18"/>
                          </w:rPr>
                        </w:pPr>
                      </w:p>
                    </w:txbxContent>
                  </v:textbox>
                </v:shape>
                <v:line id="Straight Connector 3" o:spid="_x0000_s1035" style="position:absolute;flip:y;visibility:visible;mso-wrap-style:square" from="37222,3417" to="43126,34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" strokeweight=".5pt">
                  <v:stroke dashstyle="1 1"/>
                  <v:shadow on="t" opacity="24903f" origin=",.5" offset="0,.55556mm"/>
                  <o:lock v:ext="edit" shapetype="f"/>
                </v:line>
                <v:line id="Straight Connector 3" o:spid="_x0000_s1036" style="position:absolute;flip:y;visibility:visible;mso-wrap-style:square" from="24568,831" to="30472,86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" strokeweight=".5pt">
                  <v:stroke dashstyle="1 1"/>
                  <v:shadow on="t" opacity="24903f" origin=",.5" offset="0,.55556mm"/>
                  <o:lock v:ext="edit" shapetype="f"/>
                </v:line>
                <v:line id="Straight Connector 3" o:spid="_x0000_s1037" style="position:absolute;flip:y;visibility:visible;mso-wrap-style:square" from="831,8128" to="6735,81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" strokeweight=".5pt">
                  <v:stroke dashstyle="1 1"/>
                  <v:shadow on="t" opacity="24903f" origin=",.5" offset="0,.55556mm"/>
                  <o:lock v:ext="edit" shapetype="f"/>
                </v:line>
                <v:shape id="Text Box 156" o:spid="_x0000_s1038" type="#_x0000_t202" style="position:absolute;top:9236;width:7047;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" filled="f" stroked="f">
                  <v:path arrowok="t"/>
                  <v:textbox inset=",7.2pt,,7.2pt">
                    <w:txbxContent>
                      <w:p w14:paraId="6A1358DC" w14:textId="77777777" w:rsidR="00C468EA" w:rsidRPr="001E6D3A" w:rsidRDefault="00C468EA" w:rsidP="00F67050">
                        <w:pPr>
                          <w:rPr>
                            <w:rFonts w:ascii="Baskerville" w:hAnsi="Baskerville"/>
                            <w:sz w:val="18"/>
                            <w:szCs w:val="18"/>
                          </w:rPr>
                        </w:pPr>
                        <w:r w:rsidRPr="001E6D3A">
                          <w:rPr>
                            <w:rFonts w:ascii="Baskerville" w:hAnsi="Baskerville"/>
                            <w:i/>
                            <w:sz w:val="18"/>
                            <w:szCs w:val="18"/>
                          </w:rPr>
                          <w:t>si</w:t>
                        </w:r>
                        <w:r w:rsidRPr="001E6D3A">
                          <w:rPr>
                            <w:rFonts w:ascii="Baskerville" w:hAnsi="Baskerville"/>
                            <w:sz w:val="18"/>
                            <w:szCs w:val="18"/>
                          </w:rPr>
                          <w:t xml:space="preserve"> bémol +</w:t>
                        </w:r>
                      </w:p>
                    </w:txbxContent>
                  </v:textbox>
                </v:shape>
                <v:shape id="Straight Connector 1" o:spid="_x0000_s1039" style="position:absolute;left:15240;top:8405;width:2474;height:1905;visibility:visible;mso-wrap-style:square;v-text-anchor:top" coordsize="390,3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" path="m390,300l,e" filled="f" strokecolor="#404040" strokeweight=".5pt">
                  <v:stroke startarrow="oval" startarrowwidth="narrow" startarrowlength="short" endarrow="block" endarrowwidth="narrow" endarrowlength="long"/>
                  <v:shadow color="black" opacity="24903f" origin=",.5" offset="0,.55556mm"/>
                  <v:path arrowok="t" o:connecttype="custom" o:connectlocs="247481,190500;0,0" o:connectangles="0,0"/>
                </v:shape>
                <v:shape id="Text Box 158" o:spid="_x0000_s1040" type="#_x0000_t202" style="position:absolute;left:17364;top:9051;width:8638;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" filled="f" stroked="f">
                  <v:path arrowok="t"/>
                  <v:textbox inset=",7.2pt,,7.2pt">
                    <w:txbxContent>
                      <w:p w14:paraId="050AC0D4" w14:textId="77777777" w:rsidR="00C468EA" w:rsidRPr="001E6D3A" w:rsidRDefault="00C468EA" w:rsidP="00F67050">
                        <w:pPr>
                          <w:rPr>
                            <w:rFonts w:ascii="Baskerville" w:hAnsi="Baskerville"/>
                            <w:i/>
                            <w:sz w:val="18"/>
                            <w:szCs w:val="18"/>
                          </w:rPr>
                        </w:pPr>
                        <w:proofErr w:type="spellStart"/>
                        <w:r w:rsidRPr="001E6D3A">
                          <w:rPr>
                            <w:rFonts w:ascii="Baskerville" w:hAnsi="Baskerville"/>
                            <w:sz w:val="18"/>
                            <w:szCs w:val="18"/>
                          </w:rPr>
                          <w:t>microglissando</w:t>
                        </w:r>
                        <w:proofErr w:type="spellEnd"/>
                      </w:p>
                      <w:p w14:paraId="08944084" w14:textId="77777777" w:rsidR="00C468EA" w:rsidRPr="001E6D3A" w:rsidRDefault="00C468EA" w:rsidP="00F67050">
                        <w:pPr>
                          <w:rPr>
                            <w:rFonts w:ascii="Baskerville" w:hAnsi="Baskerville"/>
                            <w:sz w:val="18"/>
                            <w:szCs w:val="18"/>
                          </w:rPr>
                        </w:pPr>
                      </w:p>
                    </w:txbxContent>
                  </v:textbox>
                </v:shape>
                <v:shape id="Straight Connector 1" o:spid="_x0000_s1041" style="position:absolute;left:30757;top:3786;width:451;height:6223;flip:x;visibility:visible;mso-wrap-style:square;v-text-anchor:top" coordsize="390,3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" path="m390,300l,e" filled="f" strokecolor="#404040" strokeweight=".5pt">
                  <v:stroke startarrow="oval" startarrowwidth="narrow" startarrowlength="short" endarrow="block" endarrowwidth="narrow" endarrowlength="long"/>
                  <v:shadow color="black" opacity="24903f" origin=",.5" offset="0,.55556mm"/>
                  <v:path arrowok="t" o:connecttype="custom" o:connectlocs="45131,622300;0,0" o:connectangles="0,0"/>
                </v:shape>
                <v:shape id="Text Box 160" o:spid="_x0000_s1042" type="#_x0000_t202" style="position:absolute;left:28355;top:9605;width:8638;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" filled="f" stroked="f">
                  <v:path arrowok="t"/>
                  <v:textbox inset=",7.2pt,,7.2pt">
                    <w:txbxContent>
                      <w:p w14:paraId="36CC4C6B" w14:textId="77777777" w:rsidR="00C468EA" w:rsidRPr="001E6D3A" w:rsidRDefault="00C468EA" w:rsidP="00F67050">
                        <w:pPr>
                          <w:rPr>
                            <w:rFonts w:ascii="Baskerville" w:hAnsi="Baskerville"/>
                            <w:i/>
                            <w:sz w:val="18"/>
                            <w:szCs w:val="18"/>
                          </w:rPr>
                        </w:pPr>
                        <w:proofErr w:type="spellStart"/>
                        <w:r w:rsidRPr="001E6D3A">
                          <w:rPr>
                            <w:rFonts w:ascii="Baskerville" w:hAnsi="Baskerville"/>
                            <w:sz w:val="18"/>
                            <w:szCs w:val="18"/>
                          </w:rPr>
                          <w:t>tapping</w:t>
                        </w:r>
                        <w:proofErr w:type="spellEnd"/>
                      </w:p>
                      <w:p w14:paraId="569C7AF6" w14:textId="77777777" w:rsidR="00C468EA" w:rsidRPr="001E6D3A" w:rsidRDefault="00C468EA" w:rsidP="00F67050">
                        <w:pPr>
                          <w:rPr>
                            <w:rFonts w:ascii="Baskerville" w:hAnsi="Baskerville"/>
                            <w:sz w:val="18"/>
                            <w:szCs w:val="18"/>
                          </w:rPr>
                        </w:pPr>
                      </w:p>
                    </w:txbxContent>
                  </v:textbox>
                </v:shape>
                <v:line id="Straight Connector 3" o:spid="_x0000_s1043" style="position:absolute;flip:y;visibility:visible;mso-wrap-style:square" from="2586,4802" to="8490,4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" strokeweight=".5pt">
                  <v:stroke dashstyle="1 1"/>
                  <v:shadow on="t" opacity="24903f" origin=",.5" offset="0,.55556mm"/>
                  <o:lock v:ext="edit" shapetype="f"/>
                </v:line>
                <v:line id="Straight Connector 3" o:spid="_x0000_s1044" style="position:absolute;flip:y;visibility:visible;mso-wrap-style:square" from="2586,11453" to="5138,114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" strokeweight=".5pt">
                  <v:stroke dashstyle="1 1"/>
                  <v:shadow on="t" opacity="24903f" origin=",.5" offset="0,.55556mm"/>
                  <o:lock v:ext="edit" shapetype="f"/>
                </v:line>
                <w10:anchorlock/>
              </v:group>
            </w:pict>
          </mc:Fallback>
        </mc:AlternateContent>
      </w:r>
      <w:r>
        <w:rPr>
          <w:noProof/>
        </w:rPr>
        <mc:AlternateContent>
          <mc:Choice Requires="wps">
            <w:drawing>
              <wp:anchor distT="0" distB="0" distL="114300" distR="114300" simplePos="0" relativeHeight="251646976" behindDoc="1" locked="0" layoutInCell="1" allowOverlap="1" wp14:anchorId="352D7901" wp14:editId="1C5369D7">
                <wp:simplePos x="0" y="0"/>
                <wp:positionH relativeFrom="column">
                  <wp:posOffset>-3810</wp:posOffset>
                </wp:positionH>
                <wp:positionV relativeFrom="paragraph">
                  <wp:posOffset>1417955</wp:posOffset>
                </wp:positionV>
                <wp:extent cx="5805170" cy="635"/>
                <wp:effectExtent l="0" t="0" r="0" b="12065"/>
                <wp:wrapTight wrapText="bothSides">
                  <wp:wrapPolygon edited="0">
                    <wp:start x="0" y="0"/>
                    <wp:lineTo x="0" y="0"/>
                    <wp:lineTo x="21548" y="0"/>
                    <wp:lineTo x="21548" y="0"/>
                    <wp:lineTo x="0" y="0"/>
                  </wp:wrapPolygon>
                </wp:wrapTight>
                <wp:docPr id="1073741881" name="Text Box 1073741881"/>
                <wp:cNvGraphicFramePr/>
                <a:graphic xmlns:a="http://schemas.openxmlformats.org/drawingml/2006/main">
                  <a:graphicData uri="http://schemas.microsoft.com/office/word/2010/wordprocessingShape">
                    <wps:wsp>
                      <wps:cNvSpPr txBox="1"/>
                      <wps:spPr>
                        <a:xfrm>
                          <a:off x="0" y="0"/>
                          <a:ext cx="5805170" cy="635"/>
                        </a:xfrm>
                        <a:prstGeom prst="rect">
                          <a:avLst/>
                        </a:prstGeom>
                        <a:solidFill>
                          <a:prstClr val="white"/>
                        </a:solidFill>
                        <a:ln>
                          <a:noFill/>
                        </a:ln>
                      </wps:spPr>
                      <wps:txbx>
                        <w:txbxContent>
                          <w:p w14:paraId="28D67099" w14:textId="6E570FA3" w:rsidR="00C468EA" w:rsidRPr="005C1BD5" w:rsidRDefault="00C468EA" w:rsidP="00246E24">
                            <w:pPr>
                              <w:pStyle w:val="Caption1"/>
                              <w:rPr>
                                <w:rFonts w:ascii="Garamond" w:hAnsi="Garamond" w:cs="Baskerville"/>
                                <w:noProof/>
                                <w:sz w:val="26"/>
                                <w:szCs w:val="26"/>
                              </w:rPr>
                            </w:pPr>
                            <w:r>
                              <w:t xml:space="preserve">Figure </w:t>
                            </w:r>
                            <w:r w:rsidR="003C6414">
                              <w:fldChar w:fldCharType="begin"/>
                            </w:r>
                            <w:r w:rsidR="003C6414">
                              <w:instrText xml:space="preserve"> SEQ Figure \* ARABIC </w:instrText>
                            </w:r>
                            <w:r w:rsidR="003C6414">
                              <w:fldChar w:fldCharType="separate"/>
                            </w:r>
                            <w:r>
                              <w:rPr>
                                <w:noProof/>
                              </w:rPr>
                              <w:t>9</w:t>
                            </w:r>
                            <w:r w:rsidR="003C6414">
                              <w:rPr>
                                <w:noProof/>
                              </w:rPr>
                              <w:fldChar w:fldCharType="end"/>
                            </w:r>
                            <w:r>
                              <w:t xml:space="preserve"> : </w:t>
                            </w:r>
                            <w:r w:rsidRPr="00717FE0">
                              <w:t>Le profil mélodique du neume, représenté dans un éditeur Bpf. Dans les variations d</w:t>
                            </w:r>
                            <w:r>
                              <w:t xml:space="preserve">e </w:t>
                            </w:r>
                            <w:r w:rsidRPr="00717FE0">
                              <w:t>hauteurs, nous constatons toutes les subtilisées du jeu d’Ahmad Eb</w:t>
                            </w:r>
                            <w:r>
                              <w:t>ā</w:t>
                            </w:r>
                            <w:r w:rsidRPr="00717FE0">
                              <w:t>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2D7901" id="Text Box 1073741881" o:spid="_x0000_s1045" type="#_x0000_t202" style="position:absolute;left:0;text-align:left;margin-left:-.3pt;margin-top:111.65pt;width:457.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" stroked="f">
                <v:textbox style="mso-fit-shape-to-text:t" inset="0,0,0,0">
                  <w:txbxContent>
                    <w:p w14:paraId="28D67099" w14:textId="6E570FA3" w:rsidR="00C468EA" w:rsidRPr="005C1BD5" w:rsidRDefault="00C468EA" w:rsidP="00246E24">
                      <w:pPr>
                        <w:pStyle w:val="Caption1"/>
                        <w:rPr>
                          <w:rFonts w:ascii="Garamond" w:hAnsi="Garamond" w:cs="Baskerville"/>
                          <w:noProof/>
                          <w:sz w:val="26"/>
                          <w:szCs w:val="26"/>
                        </w:rPr>
                      </w:pPr>
                      <w:r>
                        <w:t xml:space="preserve">Figure </w:t>
                      </w:r>
                      <w:fldSimple w:instr=" SEQ Figure \* ARABIC ">
                        <w:r>
                          <w:rPr>
                            <w:noProof/>
                          </w:rPr>
                          <w:t>9</w:t>
                        </w:r>
                      </w:fldSimple>
                      <w:r>
                        <w:t xml:space="preserve"> : </w:t>
                      </w:r>
                      <w:r w:rsidRPr="00717FE0">
                        <w:t xml:space="preserve">Le profil mélodique du neume, représenté dans un éditeur </w:t>
                      </w:r>
                      <w:proofErr w:type="spellStart"/>
                      <w:r w:rsidRPr="00717FE0">
                        <w:t>Bpf</w:t>
                      </w:r>
                      <w:proofErr w:type="spellEnd"/>
                      <w:r w:rsidRPr="00717FE0">
                        <w:t>. Dans les variations d</w:t>
                      </w:r>
                      <w:r>
                        <w:t xml:space="preserve">e </w:t>
                      </w:r>
                      <w:r w:rsidRPr="00717FE0">
                        <w:t xml:space="preserve">hauteurs, nous constatons toutes les subtilisées du jeu d’Ahmad </w:t>
                      </w:r>
                      <w:proofErr w:type="spellStart"/>
                      <w:r w:rsidRPr="00717FE0">
                        <w:t>Eb</w:t>
                      </w:r>
                      <w:r>
                        <w:t>ā</w:t>
                      </w:r>
                      <w:r w:rsidRPr="00717FE0">
                        <w:t>di</w:t>
                      </w:r>
                      <w:proofErr w:type="spellEnd"/>
                      <w:r w:rsidRPr="00717FE0">
                        <w:t>.</w:t>
                      </w:r>
                    </w:p>
                  </w:txbxContent>
                </v:textbox>
                <w10:wrap type="tight"/>
              </v:shape>
            </w:pict>
          </mc:Fallback>
        </mc:AlternateContent>
      </w:r>
    </w:p>
    <w:p w14:paraId="2F5FA1C6" w14:textId="083D0908" w:rsidR="00F67050" w:rsidRPr="00D32B99" w:rsidRDefault="00F67050" w:rsidP="00246E24">
      <w:pPr>
        <w:pStyle w:val="Heading4"/>
        <w:numPr>
          <w:ilvl w:val="0"/>
          <w:numId w:val="0"/>
        </w:numPr>
      </w:pPr>
    </w:p>
    <w:p w14:paraId="34C5CBCF" w14:textId="481B9DE5" w:rsidR="00F67050" w:rsidRDefault="00246E24" w:rsidP="000012E7">
      <w:pPr>
        <w:pStyle w:val="Default"/>
      </w:pPr>
      <w:r>
        <w:rPr>
          <w:noProof/>
        </w:rPr>
        <w:lastRenderedPageBreak/>
        <mc:AlternateContent>
          <mc:Choice Requires="wps">
            <w:drawing>
              <wp:anchor distT="0" distB="0" distL="114300" distR="114300" simplePos="0" relativeHeight="251649024" behindDoc="0" locked="0" layoutInCell="1" allowOverlap="1" wp14:anchorId="66A2C7E3" wp14:editId="47102842">
                <wp:simplePos x="0" y="0"/>
                <wp:positionH relativeFrom="column">
                  <wp:posOffset>23495</wp:posOffset>
                </wp:positionH>
                <wp:positionV relativeFrom="paragraph">
                  <wp:posOffset>4131310</wp:posOffset>
                </wp:positionV>
                <wp:extent cx="5746750" cy="635"/>
                <wp:effectExtent l="0" t="0" r="6350" b="12065"/>
                <wp:wrapSquare wrapText="bothSides"/>
                <wp:docPr id="1073741884" name="Text Box 1073741884"/>
                <wp:cNvGraphicFramePr/>
                <a:graphic xmlns:a="http://schemas.openxmlformats.org/drawingml/2006/main">
                  <a:graphicData uri="http://schemas.microsoft.com/office/word/2010/wordprocessingShape">
                    <wps:wsp>
                      <wps:cNvSpPr txBox="1"/>
                      <wps:spPr>
                        <a:xfrm>
                          <a:off x="0" y="0"/>
                          <a:ext cx="5746750" cy="635"/>
                        </a:xfrm>
                        <a:prstGeom prst="rect">
                          <a:avLst/>
                        </a:prstGeom>
                        <a:solidFill>
                          <a:prstClr val="white"/>
                        </a:solidFill>
                        <a:ln>
                          <a:noFill/>
                        </a:ln>
                      </wps:spPr>
                      <wps:txbx>
                        <w:txbxContent>
                          <w:p w14:paraId="10A88C48" w14:textId="3D362E4C" w:rsidR="00C468EA" w:rsidRPr="00246E24" w:rsidRDefault="00C468EA" w:rsidP="00246E24">
                            <w:pPr>
                              <w:pStyle w:val="Caption1"/>
                              <w:rPr>
                                <w:rFonts w:ascii="Garamond" w:hAnsi="Garamond"/>
                                <w:noProof/>
                                <w:szCs w:val="20"/>
                              </w:rPr>
                            </w:pPr>
                            <w:r>
                              <w:t xml:space="preserve">Figure </w:t>
                            </w:r>
                            <w:r w:rsidR="003C6414">
                              <w:fldChar w:fldCharType="begin"/>
                            </w:r>
                            <w:r w:rsidR="003C6414">
                              <w:instrText xml:space="preserve"> SEQ Figure \* ARABIC </w:instrText>
                            </w:r>
                            <w:r w:rsidR="003C6414">
                              <w:fldChar w:fldCharType="separate"/>
                            </w:r>
                            <w:r>
                              <w:rPr>
                                <w:noProof/>
                              </w:rPr>
                              <w:t>10</w:t>
                            </w:r>
                            <w:r w:rsidR="003C6414">
                              <w:rPr>
                                <w:noProof/>
                              </w:rPr>
                              <w:fldChar w:fldCharType="end"/>
                            </w:r>
                            <w:r>
                              <w:t xml:space="preserve"> : </w:t>
                            </w:r>
                            <w:r w:rsidRPr="00403DF5">
                              <w:t>Le patch où le contenu spectral du neume s’exprime par une série d’accord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2C7E3" id="Text Box 1073741884" o:spid="_x0000_s1046" type="#_x0000_t202" style="position:absolute;left:0;text-align:left;margin-left:1.85pt;margin-top:325.3pt;width:452.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" stroked="f">
                <v:textbox style="mso-fit-shape-to-text:t" inset="0,0,0,0">
                  <w:txbxContent>
                    <w:p w14:paraId="10A88C48" w14:textId="3D362E4C" w:rsidR="00C468EA" w:rsidRPr="00246E24" w:rsidRDefault="00C468EA" w:rsidP="00246E24">
                      <w:pPr>
                        <w:pStyle w:val="Caption1"/>
                        <w:rPr>
                          <w:rFonts w:ascii="Garamond" w:hAnsi="Garamond"/>
                          <w:noProof/>
                          <w:szCs w:val="20"/>
                        </w:rPr>
                      </w:pPr>
                      <w:r>
                        <w:t xml:space="preserve">Figure </w:t>
                      </w:r>
                      <w:fldSimple w:instr=" SEQ Figure \* ARABIC ">
                        <w:r>
                          <w:rPr>
                            <w:noProof/>
                          </w:rPr>
                          <w:t>10</w:t>
                        </w:r>
                      </w:fldSimple>
                      <w:r>
                        <w:t xml:space="preserve"> : </w:t>
                      </w:r>
                      <w:r w:rsidRPr="00403DF5">
                        <w:t>Le patch où le contenu spectral du neume s’exprime par une série d’accords</w:t>
                      </w:r>
                      <w:r>
                        <w:t>.</w:t>
                      </w:r>
                    </w:p>
                  </w:txbxContent>
                </v:textbox>
                <w10:wrap type="square"/>
              </v:shape>
            </w:pict>
          </mc:Fallback>
        </mc:AlternateContent>
      </w:r>
      <w:r w:rsidR="00CB7E51">
        <w:rPr>
          <w:noProof/>
          <w:lang w:val="en-US"/>
        </w:rPr>
        <mc:AlternateContent>
          <mc:Choice Requires="wpg">
            <w:drawing>
              <wp:anchor distT="0" distB="0" distL="114300" distR="114300" simplePos="0" relativeHeight="251565568" behindDoc="0" locked="0" layoutInCell="1" allowOverlap="1" wp14:anchorId="5902FA08" wp14:editId="51E54CEF">
                <wp:simplePos x="0" y="0"/>
                <wp:positionH relativeFrom="column">
                  <wp:posOffset>23495</wp:posOffset>
                </wp:positionH>
                <wp:positionV relativeFrom="paragraph">
                  <wp:posOffset>922655</wp:posOffset>
                </wp:positionV>
                <wp:extent cx="5746750" cy="3151505"/>
                <wp:effectExtent l="0" t="0" r="6350" b="0"/>
                <wp:wrapSquare wrapText="bothSides"/>
                <wp:docPr id="32" name="Group 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6750" cy="3151505"/>
                          <a:chOff x="1420" y="1417"/>
                          <a:chExt cx="9050" cy="4963"/>
                        </a:xfrm>
                      </wpg:grpSpPr>
                      <pic:pic xmlns:pic="http://schemas.openxmlformats.org/drawingml/2006/picture">
                        <pic:nvPicPr>
                          <pic:cNvPr id="34" name="Picture 142" descr="patch_chord_seq"/>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420" y="4030"/>
                            <a:ext cx="4250" cy="2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Straight Connector 1"/>
                        <wps:cNvSpPr>
                          <a:spLocks/>
                        </wps:cNvSpPr>
                        <wps:spPr bwMode="auto">
                          <a:xfrm flipH="1">
                            <a:off x="4419" y="3613"/>
                            <a:ext cx="1611" cy="1500"/>
                          </a:xfrm>
                          <a:custGeom>
                            <a:avLst/>
                            <a:gdLst>
                              <a:gd name="T0" fmla="*/ 390 w 390"/>
                              <a:gd name="T1" fmla="*/ 300 h 300"/>
                              <a:gd name="T2" fmla="*/ 0 w 390"/>
                              <a:gd name="T3" fmla="*/ 0 h 300"/>
                            </a:gdLst>
                            <a:ahLst/>
                            <a:cxnLst>
                              <a:cxn ang="0">
                                <a:pos x="T0" y="T1"/>
                              </a:cxn>
                              <a:cxn ang="0">
                                <a:pos x="T2" y="T3"/>
                              </a:cxn>
                            </a:cxnLst>
                            <a:rect l="0" t="0" r="r" b="b"/>
                            <a:pathLst>
                              <a:path w="390" h="300">
                                <a:moveTo>
                                  <a:pt x="390" y="300"/>
                                </a:moveTo>
                                <a:lnTo>
                                  <a:pt x="0" y="0"/>
                                </a:lnTo>
                              </a:path>
                            </a:pathLst>
                          </a:custGeom>
                          <a:noFill/>
                          <a:ln w="6350" cap="flat" cmpd="sng">
                            <a:solidFill>
                              <a:srgbClr val="404040"/>
                            </a:solidFill>
                            <a:prstDash val="solid"/>
                            <a:round/>
                            <a:headEnd type="oval" w="sm" len="sm"/>
                            <a:tailEnd type="triangle" w="sm" len="lg"/>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rot="0" vert="horz" wrap="square" lIns="91440" tIns="45720" rIns="91440" bIns="45720" anchor="t" anchorCtr="0" upright="1">
                          <a:noAutofit/>
                        </wps:bodyPr>
                      </wps:wsp>
                      <pic:pic xmlns:pic="http://schemas.openxmlformats.org/drawingml/2006/picture">
                        <pic:nvPicPr>
                          <pic:cNvPr id="37" name="Picture 145" descr="patch_chord_seq_1"/>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420" y="1417"/>
                            <a:ext cx="9050" cy="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0F69B9CC" id="Group 140" o:spid="_x0000_s1026" style="position:absolute;margin-left:1.85pt;margin-top:72.65pt;width:452.5pt;height:248.15pt;z-index:251565568" coordorigin="1420,1417" coordsize="9050,4963" o:gfxdata="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">
                <v:shape id="Picture 142" o:spid="_x0000_s1027" type="#_x0000_t75" alt="patch_chord_seq" style="position:absolute;left:1420;top:4030;width:4250;height:23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">
                  <v:imagedata r:id="rId30" o:title="patch_chord_seq"/>
                  <v:path arrowok="t"/>
                  <o:lock v:ext="edit" aspectratio="f"/>
                </v:shape>
                <v:shape id="Straight Connector 1" o:spid="_x0000_s1028" style="position:absolute;left:4419;top:3613;width:1611;height:1500;flip:x;visibility:visible;mso-wrap-style:square;v-text-anchor:top" coordsize="390,3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" path="m390,300l,e" filled="f" strokecolor="#404040" strokeweight=".5pt">
                  <v:stroke startarrow="oval" startarrowwidth="narrow" startarrowlength="short" endarrow="block" endarrowwidth="narrow" endarrowlength="long"/>
                  <v:shadow color="black" opacity="24903f" origin=",.5" offset="0,.55556mm"/>
                  <v:path arrowok="t" o:connecttype="custom" o:connectlocs="1611,1500;0,0" o:connectangles="0,0"/>
                </v:shape>
                <v:shape id="Picture 145" o:spid="_x0000_s1029" type="#_x0000_t75" alt="patch_chord_seq_1" style="position:absolute;left:1420;top:1417;width:9050;height:21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">
                  <v:imagedata r:id="rId31" o:title="patch_chord_seq_1"/>
                  <v:path arrowok="t"/>
                  <o:lock v:ext="edit" aspectratio="f"/>
                </v:shape>
                <w10:wrap type="square"/>
              </v:group>
            </w:pict>
          </mc:Fallback>
        </mc:AlternateContent>
      </w:r>
      <w:r w:rsidR="00F67050" w:rsidRPr="00D32B99">
        <w:t xml:space="preserve">À l’aide </w:t>
      </w:r>
      <w:r w:rsidR="004B4912">
        <w:t>de l’outil</w:t>
      </w:r>
      <w:r w:rsidR="00F67050" w:rsidRPr="00D32B99">
        <w:t xml:space="preserve"> </w:t>
      </w:r>
      <w:r w:rsidR="00F67050" w:rsidRPr="00BF0D98">
        <w:rPr>
          <w:i/>
          <w:iCs/>
        </w:rPr>
        <w:t>Chord Sequence Analysis</w:t>
      </w:r>
      <w:r w:rsidR="00F67050" w:rsidRPr="00D32B99">
        <w:rPr>
          <w:rStyle w:val="FootnoteReference"/>
        </w:rPr>
        <w:footnoteReference w:id="59"/>
      </w:r>
      <w:r w:rsidR="00F67050" w:rsidRPr="00D32B99">
        <w:t xml:space="preserve"> nous </w:t>
      </w:r>
      <w:r w:rsidR="002560AC">
        <w:t>pouvons</w:t>
      </w:r>
      <w:r w:rsidR="00F67050" w:rsidRPr="00D32B99">
        <w:t xml:space="preserve"> observer le contenu spectral de notre neume sous forme d’une séquence d’accords. Le processus d’extraction des Chord-seq s’effectue dans un simple patch représenté dans la figure </w:t>
      </w:r>
      <w:r w:rsidR="002560AC">
        <w:t>10</w:t>
      </w:r>
      <w:r w:rsidR="00F67050" w:rsidRPr="00D32B99">
        <w:t xml:space="preserve">. </w:t>
      </w:r>
    </w:p>
    <w:p w14:paraId="232889F6" w14:textId="65957D4C" w:rsidR="00F67050" w:rsidRPr="007B5D18" w:rsidRDefault="00F67050" w:rsidP="007B5D18">
      <w:pPr>
        <w:pStyle w:val="Default"/>
      </w:pPr>
      <w:r w:rsidRPr="007B5D18">
        <w:t xml:space="preserve">Ainsi, exprimé par une série d’accords, le contenu spectral de notre neume devient un matériau accessible et malléable qui se soumet aux traitements ultérieurs dans une pièce purement acoustique aussi bien que dans une pièce mixte ou électroacoustique. Chaque élément du contenu spectral peut être l’objet d’un nouveau traitement et jouer un rôle déterminant dans la structure de </w:t>
      </w:r>
      <w:r w:rsidR="002560AC">
        <w:t>l’œuvre</w:t>
      </w:r>
      <w:r w:rsidRPr="007B5D18">
        <w:t>.</w:t>
      </w:r>
    </w:p>
    <w:p w14:paraId="36E2572D" w14:textId="77777777" w:rsidR="00246E24" w:rsidRDefault="00246E24" w:rsidP="00246E24">
      <w:pPr>
        <w:pStyle w:val="FIGURES"/>
        <w:keepNext/>
      </w:pPr>
      <w:r>
        <w:lastRenderedPageBreak/>
        <w:drawing>
          <wp:inline distT="0" distB="0" distL="0" distR="0" wp14:anchorId="352CD006" wp14:editId="64C5484F">
            <wp:extent cx="5739146" cy="6019553"/>
            <wp:effectExtent l="0" t="0" r="1270" b="635"/>
            <wp:docPr id="30" name="Picture 138" descr="Gestes-07-05-20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138" descr="Gestes-07-05-201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9146" cy="6019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A97A254" w14:textId="5DDF43E0" w:rsidR="00F67050" w:rsidRDefault="00246E24" w:rsidP="001F579B">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11</w:t>
      </w:r>
      <w:r w:rsidR="003C6414">
        <w:rPr>
          <w:noProof/>
        </w:rPr>
        <w:fldChar w:fldCharType="end"/>
      </w:r>
      <w:r>
        <w:t xml:space="preserve"> : </w:t>
      </w:r>
      <w:r w:rsidRPr="006E441D">
        <w:t xml:space="preserve">Transcription hybride d’un extrait sonore </w:t>
      </w:r>
      <w:r w:rsidR="00B40704">
        <w:t xml:space="preserve">qui </w:t>
      </w:r>
      <w:r w:rsidRPr="006E441D">
        <w:t>permet d’observer la corrélation entre le timbre et la mélodie.</w:t>
      </w:r>
    </w:p>
    <w:p w14:paraId="66761238" w14:textId="1646A212" w:rsidR="00F67050" w:rsidRPr="00246E24" w:rsidRDefault="00F67050" w:rsidP="00246E24">
      <w:pPr>
        <w:pStyle w:val="Default"/>
      </w:pPr>
      <w:r w:rsidRPr="000A0D2D">
        <w:t xml:space="preserve">La transcription présentée dans la </w:t>
      </w:r>
      <w:r w:rsidRPr="001F579B">
        <w:t>figure</w:t>
      </w:r>
      <w:r w:rsidRPr="00246E24">
        <w:rPr>
          <w:color w:val="FF0000"/>
        </w:rPr>
        <w:t xml:space="preserve"> </w:t>
      </w:r>
      <w:r w:rsidR="00551F8E" w:rsidRPr="001F579B">
        <w:t>11</w:t>
      </w:r>
      <w:r w:rsidR="00551F8E" w:rsidRPr="00246E24">
        <w:t xml:space="preserve"> </w:t>
      </w:r>
      <w:r w:rsidRPr="000A0D2D">
        <w:t xml:space="preserve">est un exemple qui montre la corrélation entre le timbre et la mélodie. Une analyse </w:t>
      </w:r>
      <w:r w:rsidR="00551F8E">
        <w:t>est</w:t>
      </w:r>
      <w:r w:rsidRPr="000A0D2D">
        <w:t xml:space="preserve"> effectuée sur un extrait sonore </w:t>
      </w:r>
      <w:r w:rsidR="00551F8E" w:rsidRPr="000A0D2D">
        <w:t>qui</w:t>
      </w:r>
      <w:r w:rsidR="00551F8E">
        <w:t>, à son tour, est</w:t>
      </w:r>
      <w:r w:rsidRPr="000A0D2D">
        <w:t xml:space="preserve"> </w:t>
      </w:r>
      <w:r w:rsidR="00B40704">
        <w:t>utilisé</w:t>
      </w:r>
      <w:r w:rsidR="00B40704" w:rsidRPr="000A0D2D">
        <w:t xml:space="preserve"> </w:t>
      </w:r>
      <w:r w:rsidRPr="000A0D2D">
        <w:t>pour la composition d’</w:t>
      </w:r>
      <w:r w:rsidRPr="000A0D2D">
        <w:rPr>
          <w:i/>
          <w:iCs/>
        </w:rPr>
        <w:t>Eiw</w:t>
      </w:r>
      <w:r w:rsidR="000A0D2D">
        <w:rPr>
          <w:i/>
          <w:iCs/>
        </w:rPr>
        <w:t>ā</w:t>
      </w:r>
      <w:r w:rsidRPr="000A0D2D">
        <w:rPr>
          <w:i/>
          <w:iCs/>
        </w:rPr>
        <w:t>n</w:t>
      </w:r>
      <w:r w:rsidRPr="000A0D2D">
        <w:rPr>
          <w:rStyle w:val="FootnoteReference"/>
        </w:rPr>
        <w:footnoteReference w:id="60"/>
      </w:r>
      <w:r w:rsidRPr="000A0D2D">
        <w:t xml:space="preserve"> pour violon, violoncelle et piano. La ligne inférieure représente la transcription du comportement mélodique de l’extrait, et les deux lignes supérieures montrent le contenu spectral sous-jacent</w:t>
      </w:r>
      <w:r w:rsidR="00994C00">
        <w:t xml:space="preserve">, qui prend ici la forme </w:t>
      </w:r>
      <w:r w:rsidRPr="000A0D2D">
        <w:t xml:space="preserve">d’une séquence d’accords. En traçant les </w:t>
      </w:r>
      <w:r w:rsidRPr="000A0D2D">
        <w:lastRenderedPageBreak/>
        <w:t>gestes par des symboles graphique</w:t>
      </w:r>
      <w:r w:rsidR="00994C00">
        <w:t>s</w:t>
      </w:r>
      <w:r w:rsidRPr="000A0D2D">
        <w:t xml:space="preserve"> nous pouvons </w:t>
      </w:r>
      <w:r w:rsidR="00994C00">
        <w:t>obtenir</w:t>
      </w:r>
      <w:r w:rsidR="00994C00" w:rsidRPr="000A0D2D">
        <w:t xml:space="preserve"> </w:t>
      </w:r>
      <w:r w:rsidRPr="000A0D2D">
        <w:t xml:space="preserve">un catalogue selon la typologie de gestes. La figure </w:t>
      </w:r>
      <w:r w:rsidR="00551F8E">
        <w:t>12</w:t>
      </w:r>
      <w:r w:rsidRPr="000A0D2D">
        <w:t xml:space="preserve"> représente cette étape.</w:t>
      </w:r>
    </w:p>
    <w:p w14:paraId="5CD1B3A4" w14:textId="77777777" w:rsidR="00246E24" w:rsidRDefault="00246E24" w:rsidP="00246E24">
      <w:pPr>
        <w:pStyle w:val="FIGURES"/>
        <w:keepNext/>
      </w:pPr>
      <w:r>
        <w:drawing>
          <wp:inline distT="0" distB="0" distL="0" distR="0" wp14:anchorId="5CFF7581" wp14:editId="7F73F695">
            <wp:extent cx="3389630" cy="2607310"/>
            <wp:effectExtent l="0" t="0" r="1270" b="0"/>
            <wp:docPr id="27" name="Picture 1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136"/>
                    <pic:cNvPicPr>
                      <a:picLocks/>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89630" cy="2607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AD6FEA8" w14:textId="39C412F8" w:rsidR="00F67050" w:rsidRPr="00246E24" w:rsidRDefault="00246E24" w:rsidP="00246E24">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12</w:t>
      </w:r>
      <w:r w:rsidR="003C6414">
        <w:rPr>
          <w:noProof/>
        </w:rPr>
        <w:fldChar w:fldCharType="end"/>
      </w:r>
      <w:r>
        <w:t xml:space="preserve"> : </w:t>
      </w:r>
      <w:r w:rsidRPr="002243D4">
        <w:t>Les gestes sont tracés pour effectuer une typologie</w:t>
      </w:r>
    </w:p>
    <w:p w14:paraId="14F44468" w14:textId="770FB81F" w:rsidR="00F67050" w:rsidRPr="000A0D2D" w:rsidRDefault="00F67050" w:rsidP="000A0D2D">
      <w:pPr>
        <w:pStyle w:val="Default"/>
        <w:rPr>
          <w:rFonts w:eastAsia="MS Mincho"/>
        </w:rPr>
      </w:pPr>
      <w:r w:rsidRPr="000A0D2D">
        <w:t>Le matériau utilisé pour la composition d</w:t>
      </w:r>
      <w:r w:rsidR="00246E24">
        <w:t>’</w:t>
      </w:r>
      <w:r w:rsidRPr="000A0D2D">
        <w:rPr>
          <w:i/>
          <w:iCs/>
        </w:rPr>
        <w:t>Eiw</w:t>
      </w:r>
      <w:r w:rsidR="000A0D2D" w:rsidRPr="000A0D2D">
        <w:rPr>
          <w:i/>
          <w:iCs/>
        </w:rPr>
        <w:t>ā</w:t>
      </w:r>
      <w:r w:rsidRPr="000A0D2D">
        <w:rPr>
          <w:i/>
          <w:iCs/>
        </w:rPr>
        <w:t>n</w:t>
      </w:r>
      <w:r w:rsidRPr="000A0D2D">
        <w:t xml:space="preserve">, </w:t>
      </w:r>
      <w:r w:rsidR="00551F8E">
        <w:t xml:space="preserve">qui est une œuvre acoustique, </w:t>
      </w:r>
      <w:r w:rsidRPr="000A0D2D">
        <w:t xml:space="preserve">provient d’un processus </w:t>
      </w:r>
      <w:r w:rsidR="00B40704">
        <w:t>obtenu à partir des</w:t>
      </w:r>
      <w:r w:rsidRPr="000A0D2D">
        <w:t xml:space="preserve"> </w:t>
      </w:r>
      <w:r w:rsidR="00551F8E">
        <w:t>logi</w:t>
      </w:r>
      <w:r w:rsidR="001F579B">
        <w:t>ci</w:t>
      </w:r>
      <w:r w:rsidR="00551F8E">
        <w:t>els d’OpenMusic et AudioSculpte</w:t>
      </w:r>
      <w:r w:rsidRPr="000A0D2D">
        <w:t xml:space="preserve">. </w:t>
      </w:r>
      <w:r w:rsidR="00551F8E">
        <w:t xml:space="preserve">Du point de vue poétique ou métaphorique </w:t>
      </w:r>
      <w:r w:rsidRPr="000A0D2D">
        <w:t>cette pièce</w:t>
      </w:r>
      <w:r w:rsidR="00551F8E">
        <w:t xml:space="preserve">, </w:t>
      </w:r>
      <w:r w:rsidR="00994C00">
        <w:t xml:space="preserve">parce qu’elle laisse transparaître le geste musical, renvoie aux </w:t>
      </w:r>
      <w:r w:rsidRPr="000A0D2D">
        <w:rPr>
          <w:rFonts w:eastAsia="MS Mincho"/>
        </w:rPr>
        <w:t>formes graphiques, géométriquement ornementées des céramiques émaillées d</w:t>
      </w:r>
      <w:r w:rsidR="00551F8E">
        <w:rPr>
          <w:rFonts w:eastAsia="MS Mincho"/>
        </w:rPr>
        <w:t>’</w:t>
      </w:r>
      <w:r w:rsidR="000A0D2D" w:rsidRPr="001F579B">
        <w:t>Eiwān</w:t>
      </w:r>
      <w:r w:rsidRPr="000A0D2D">
        <w:rPr>
          <w:rFonts w:eastAsia="MS Mincho"/>
        </w:rPr>
        <w:t>, un espace vouté dans l’architecture persane. La</w:t>
      </w:r>
      <w:r w:rsidRPr="001F579B">
        <w:rPr>
          <w:rFonts w:eastAsia="MS Mincho"/>
        </w:rPr>
        <w:t xml:space="preserve"> figure</w:t>
      </w:r>
      <w:r w:rsidRPr="00246E24">
        <w:rPr>
          <w:rFonts w:eastAsia="MS Mincho"/>
          <w:color w:val="FF0000"/>
        </w:rPr>
        <w:t xml:space="preserve"> </w:t>
      </w:r>
      <w:r w:rsidR="00551F8E" w:rsidRPr="001F579B">
        <w:rPr>
          <w:rFonts w:eastAsia="MS Mincho"/>
        </w:rPr>
        <w:t>13</w:t>
      </w:r>
      <w:r w:rsidRPr="00246E24">
        <w:rPr>
          <w:rFonts w:eastAsia="MS Mincho"/>
          <w:color w:val="FF0000"/>
        </w:rPr>
        <w:t xml:space="preserve"> </w:t>
      </w:r>
      <w:r w:rsidRPr="000A0D2D">
        <w:rPr>
          <w:rFonts w:eastAsia="MS Mincho"/>
        </w:rPr>
        <w:t xml:space="preserve">représente un extrait de cette pièce où la corrélation </w:t>
      </w:r>
      <w:r w:rsidR="00994C00">
        <w:rPr>
          <w:rFonts w:eastAsia="MS Mincho"/>
        </w:rPr>
        <w:t>entre le</w:t>
      </w:r>
      <w:r w:rsidR="00994C00" w:rsidRPr="000A0D2D">
        <w:rPr>
          <w:rFonts w:eastAsia="MS Mincho"/>
        </w:rPr>
        <w:t xml:space="preserve"> </w:t>
      </w:r>
      <w:r w:rsidRPr="000A0D2D">
        <w:rPr>
          <w:rFonts w:eastAsia="MS Mincho"/>
        </w:rPr>
        <w:t>profil mélodique et le contenu spectral est assurée par des gestes</w:t>
      </w:r>
      <w:r w:rsidR="00246E24">
        <w:rPr>
          <w:rFonts w:eastAsia="MS Mincho"/>
        </w:rPr>
        <w:t xml:space="preserve"> orchestrés</w:t>
      </w:r>
      <w:r w:rsidRPr="000A0D2D">
        <w:rPr>
          <w:rFonts w:eastAsia="MS Mincho"/>
        </w:rPr>
        <w:t>.</w:t>
      </w:r>
    </w:p>
    <w:p w14:paraId="79F1074B" w14:textId="77777777" w:rsidR="00F67050" w:rsidRPr="002A37EF" w:rsidRDefault="00F67050" w:rsidP="00F67050">
      <w:pPr>
        <w:pStyle w:val="FootnoteText"/>
        <w:tabs>
          <w:tab w:val="left" w:pos="284"/>
        </w:tabs>
        <w:spacing w:line="360" w:lineRule="auto"/>
        <w:ind w:firstLine="568"/>
        <w:jc w:val="both"/>
        <w:rPr>
          <w:sz w:val="26"/>
          <w:szCs w:val="26"/>
        </w:rPr>
      </w:pPr>
    </w:p>
    <w:p w14:paraId="38E9EC1E" w14:textId="77777777" w:rsidR="00246E24" w:rsidRDefault="00246E24" w:rsidP="00246E24">
      <w:pPr>
        <w:pStyle w:val="FIGURES"/>
        <w:keepNext/>
      </w:pPr>
      <w:r>
        <w:lastRenderedPageBreak/>
        <w:drawing>
          <wp:inline distT="0" distB="0" distL="0" distR="0" wp14:anchorId="7353C85C" wp14:editId="1EC7A3F3">
            <wp:extent cx="5750560" cy="3048000"/>
            <wp:effectExtent l="0" t="0" r="2540" b="0"/>
            <wp:docPr id="23" name="Picture 132" descr="eiwan-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132" descr="eiwan-01"/>
                    <pic:cNvPicPr>
                      <a:picLocks/>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50560" cy="304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246E24">
        <w:drawing>
          <wp:inline distT="0" distB="0" distL="0" distR="0" wp14:anchorId="0E3C1305" wp14:editId="6BE95174">
            <wp:extent cx="5750560" cy="3058160"/>
            <wp:effectExtent l="0" t="0" r="2540" b="2540"/>
            <wp:docPr id="24" name="Picture 133" descr="eiwan-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133" descr="eiwan-02"/>
                    <pic:cNvPicPr>
                      <a:picLocks/>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0560" cy="3058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EB1CD52" w14:textId="033BFE28" w:rsidR="00F67050" w:rsidRPr="0063732C" w:rsidRDefault="00246E24" w:rsidP="0063732C">
      <w:pPr>
        <w:pStyle w:val="Caption1"/>
      </w:pPr>
      <w:r w:rsidRPr="0063732C">
        <w:t xml:space="preserve">Figure </w:t>
      </w:r>
      <w:r w:rsidR="003C6414">
        <w:fldChar w:fldCharType="begin"/>
      </w:r>
      <w:r w:rsidR="003C6414">
        <w:instrText xml:space="preserve"> SEQ Figure \* ARABIC </w:instrText>
      </w:r>
      <w:r w:rsidR="003C6414">
        <w:fldChar w:fldCharType="separate"/>
      </w:r>
      <w:r w:rsidR="00A347BF">
        <w:rPr>
          <w:noProof/>
        </w:rPr>
        <w:t>13</w:t>
      </w:r>
      <w:r w:rsidR="003C6414">
        <w:rPr>
          <w:noProof/>
        </w:rPr>
        <w:fldChar w:fldCharType="end"/>
      </w:r>
      <w:r w:rsidRPr="0063732C">
        <w:t xml:space="preserve"> : </w:t>
      </w:r>
      <w:r w:rsidRPr="001F579B">
        <w:rPr>
          <w:i/>
          <w:iCs/>
        </w:rPr>
        <w:t>Eiwān</w:t>
      </w:r>
      <w:r w:rsidRPr="0063732C">
        <w:t xml:space="preserve">, l’apparition </w:t>
      </w:r>
      <w:r w:rsidR="00844C75" w:rsidRPr="0063732C">
        <w:t>d</w:t>
      </w:r>
      <w:r w:rsidR="00844C75">
        <w:t>u même</w:t>
      </w:r>
      <w:r w:rsidR="00844C75" w:rsidRPr="0063732C">
        <w:t xml:space="preserve"> </w:t>
      </w:r>
      <w:r w:rsidRPr="0063732C">
        <w:t>geste dans deux situations différentes.</w:t>
      </w:r>
    </w:p>
    <w:p w14:paraId="761E8D0A" w14:textId="56CF0EDA" w:rsidR="00F67050" w:rsidRPr="007B5D18" w:rsidRDefault="00F67050" w:rsidP="007B5D18">
      <w:pPr>
        <w:pStyle w:val="Default"/>
        <w:rPr>
          <w:rFonts w:eastAsia="MS Mincho"/>
        </w:rPr>
      </w:pPr>
      <w:r w:rsidRPr="007B5D18">
        <w:rPr>
          <w:rFonts w:eastAsia="MS Mincho"/>
        </w:rPr>
        <w:t xml:space="preserve">À titre d’exemple dans la mesure 37 la montée de chaque glissando du violon est synchronisée et marquée par une harmonique de piano. Ceci rend ce geste plus </w:t>
      </w:r>
      <w:r w:rsidR="00405934">
        <w:rPr>
          <w:rFonts w:eastAsia="MS Mincho"/>
        </w:rPr>
        <w:t xml:space="preserve">timbré et plus </w:t>
      </w:r>
      <w:r w:rsidRPr="007B5D18">
        <w:rPr>
          <w:rFonts w:eastAsia="MS Mincho"/>
        </w:rPr>
        <w:t>caractéristique au point</w:t>
      </w:r>
      <w:r w:rsidR="00405934">
        <w:rPr>
          <w:rFonts w:eastAsia="MS Mincho"/>
        </w:rPr>
        <w:t xml:space="preserve">. Bien que le même geste </w:t>
      </w:r>
      <w:r w:rsidR="00B40704">
        <w:rPr>
          <w:rFonts w:eastAsia="MS Mincho"/>
        </w:rPr>
        <w:t xml:space="preserve">réapparaisse </w:t>
      </w:r>
      <w:r w:rsidR="00405934">
        <w:rPr>
          <w:rFonts w:eastAsia="MS Mincho"/>
        </w:rPr>
        <w:t xml:space="preserve">dans la mesure 106 avec une orchestration différente, le timbre du geste dans sa première apparition </w:t>
      </w:r>
      <w:r w:rsidR="001D5F29">
        <w:rPr>
          <w:rFonts w:eastAsia="MS Mincho"/>
        </w:rPr>
        <w:t>l’ac</w:t>
      </w:r>
      <w:r w:rsidR="00844C75">
        <w:rPr>
          <w:rFonts w:eastAsia="MS Mincho"/>
        </w:rPr>
        <w:t>c</w:t>
      </w:r>
      <w:r w:rsidR="001D5F29">
        <w:rPr>
          <w:rFonts w:eastAsia="MS Mincho"/>
        </w:rPr>
        <w:t>ompagne</w:t>
      </w:r>
      <w:r w:rsidRPr="007B5D18">
        <w:rPr>
          <w:rFonts w:eastAsia="MS Mincho"/>
        </w:rPr>
        <w:t xml:space="preserve"> de manière sous-jacente.</w:t>
      </w:r>
    </w:p>
    <w:p w14:paraId="1504D95D" w14:textId="047AB6D6" w:rsidR="00D96DAA" w:rsidRDefault="001D5F29" w:rsidP="001D5F29">
      <w:pPr>
        <w:pStyle w:val="Default"/>
        <w:rPr>
          <w:rFonts w:eastAsia="MS Mincho"/>
        </w:rPr>
      </w:pPr>
      <w:r>
        <w:rPr>
          <w:rFonts w:eastAsia="MS Mincho"/>
        </w:rPr>
        <w:t xml:space="preserve">Revenons à la composition de </w:t>
      </w:r>
      <w:r w:rsidRPr="001D5F29">
        <w:rPr>
          <w:rFonts w:eastAsia="MS Mincho"/>
          <w:i/>
          <w:iCs/>
        </w:rPr>
        <w:t>Tak-Sīm</w:t>
      </w:r>
      <w:r>
        <w:rPr>
          <w:rFonts w:eastAsia="MS Mincho"/>
        </w:rPr>
        <w:t xml:space="preserve">. </w:t>
      </w:r>
      <w:r w:rsidR="00F67050" w:rsidRPr="007B5D18">
        <w:rPr>
          <w:rFonts w:eastAsia="MS Mincho"/>
        </w:rPr>
        <w:t xml:space="preserve">L’expressivité du geste puise sa force dans la corrélation entre le temps et l’énergie. Lorsqu’il s’agit du son électronique, la vaste palette de </w:t>
      </w:r>
      <w:r w:rsidR="00F67050" w:rsidRPr="007B5D18">
        <w:rPr>
          <w:rFonts w:eastAsia="MS Mincho"/>
        </w:rPr>
        <w:lastRenderedPageBreak/>
        <w:t xml:space="preserve">couleurs </w:t>
      </w:r>
      <w:r w:rsidR="00844C75">
        <w:rPr>
          <w:rFonts w:eastAsia="MS Mincho"/>
        </w:rPr>
        <w:t xml:space="preserve">qui est mise à notre disposition nous </w:t>
      </w:r>
      <w:r w:rsidR="00F67050" w:rsidRPr="007B5D18">
        <w:rPr>
          <w:rFonts w:eastAsia="MS Mincho"/>
        </w:rPr>
        <w:t>aide à exprimer des idées musicales encore plus abstrait</w:t>
      </w:r>
      <w:r w:rsidR="00994C00">
        <w:rPr>
          <w:rFonts w:eastAsia="MS Mincho"/>
        </w:rPr>
        <w:t>e</w:t>
      </w:r>
      <w:r w:rsidR="00F67050" w:rsidRPr="007B5D18">
        <w:rPr>
          <w:rFonts w:eastAsia="MS Mincho"/>
        </w:rPr>
        <w:t>s et moins inouï</w:t>
      </w:r>
      <w:r w:rsidR="00994C00">
        <w:rPr>
          <w:rFonts w:eastAsia="MS Mincho"/>
        </w:rPr>
        <w:t>e</w:t>
      </w:r>
      <w:r w:rsidR="00F67050" w:rsidRPr="007B5D18">
        <w:rPr>
          <w:rFonts w:eastAsia="MS Mincho"/>
        </w:rPr>
        <w:t xml:space="preserve">s. Dans l’exemple suivant, le neume que nous avons analysé est devenu l’objet d’un travail de synthèse dans le but d’être combiné avec </w:t>
      </w:r>
      <w:r w:rsidR="00844C75">
        <w:rPr>
          <w:rFonts w:eastAsia="MS Mincho"/>
        </w:rPr>
        <w:t>le son du</w:t>
      </w:r>
      <w:r w:rsidR="00844C75" w:rsidRPr="007B5D18">
        <w:rPr>
          <w:rFonts w:eastAsia="MS Mincho"/>
        </w:rPr>
        <w:t xml:space="preserve"> </w:t>
      </w:r>
      <w:r w:rsidR="00F67050" w:rsidRPr="007B5D18">
        <w:rPr>
          <w:rFonts w:eastAsia="MS Mincho"/>
        </w:rPr>
        <w:t xml:space="preserve">quatuor à cordes. Pour redessiner le neume </w:t>
      </w:r>
      <w:r w:rsidR="00F67050" w:rsidRPr="007B5D18">
        <w:rPr>
          <w:rFonts w:eastAsia="MS Mincho"/>
          <w:i/>
          <w:iCs/>
        </w:rPr>
        <w:t>seg</w:t>
      </w:r>
      <w:r w:rsidR="007B5D18">
        <w:rPr>
          <w:rFonts w:eastAsia="MS Mincho"/>
          <w:i/>
          <w:iCs/>
        </w:rPr>
        <w:t>ā</w:t>
      </w:r>
      <w:r w:rsidR="00F67050" w:rsidRPr="007B5D18">
        <w:rPr>
          <w:rFonts w:eastAsia="MS Mincho"/>
          <w:i/>
          <w:iCs/>
        </w:rPr>
        <w:t>h</w:t>
      </w:r>
      <w:r w:rsidR="00F67050" w:rsidRPr="007B5D18">
        <w:rPr>
          <w:rFonts w:eastAsia="MS Mincho"/>
        </w:rPr>
        <w:t xml:space="preserve"> </w:t>
      </w:r>
      <w:r w:rsidR="00994C00" w:rsidRPr="007B5D18">
        <w:rPr>
          <w:rFonts w:eastAsia="MS Mincho"/>
        </w:rPr>
        <w:t>nous avons besoin</w:t>
      </w:r>
      <w:r w:rsidR="00994C00">
        <w:rPr>
          <w:rFonts w:eastAsia="MS Mincho"/>
        </w:rPr>
        <w:t>,</w:t>
      </w:r>
      <w:r w:rsidR="00994C00" w:rsidRPr="007B5D18">
        <w:rPr>
          <w:rFonts w:eastAsia="MS Mincho"/>
        </w:rPr>
        <w:t xml:space="preserve"> </w:t>
      </w:r>
      <w:r w:rsidR="00844C75">
        <w:rPr>
          <w:rFonts w:eastAsia="MS Mincho"/>
        </w:rPr>
        <w:t>dans un premier temps</w:t>
      </w:r>
      <w:r w:rsidR="00994C00">
        <w:rPr>
          <w:rFonts w:eastAsia="MS Mincho"/>
        </w:rPr>
        <w:t>,</w:t>
      </w:r>
      <w:r w:rsidR="00844C75">
        <w:rPr>
          <w:rFonts w:eastAsia="MS Mincho"/>
        </w:rPr>
        <w:t xml:space="preserve"> </w:t>
      </w:r>
      <w:r w:rsidR="00F67050" w:rsidRPr="007B5D18">
        <w:rPr>
          <w:rFonts w:eastAsia="MS Mincho"/>
        </w:rPr>
        <w:t xml:space="preserve">d’un support, </w:t>
      </w:r>
      <w:r w:rsidR="00994C00">
        <w:rPr>
          <w:rFonts w:eastAsia="MS Mincho"/>
        </w:rPr>
        <w:t>d’</w:t>
      </w:r>
      <w:r w:rsidR="00F67050" w:rsidRPr="007B5D18">
        <w:rPr>
          <w:rFonts w:eastAsia="MS Mincho"/>
        </w:rPr>
        <w:t xml:space="preserve">une sorte </w:t>
      </w:r>
      <w:r>
        <w:rPr>
          <w:rFonts w:eastAsia="MS Mincho"/>
        </w:rPr>
        <w:t xml:space="preserve">de </w:t>
      </w:r>
      <w:r w:rsidR="00F67050" w:rsidRPr="007B5D18">
        <w:rPr>
          <w:rFonts w:eastAsia="MS Mincho"/>
        </w:rPr>
        <w:t xml:space="preserve">toile ou </w:t>
      </w:r>
      <w:r w:rsidR="00994C00">
        <w:rPr>
          <w:rFonts w:eastAsia="MS Mincho"/>
        </w:rPr>
        <w:t xml:space="preserve">de </w:t>
      </w:r>
      <w:r w:rsidR="00F67050" w:rsidRPr="007B5D18">
        <w:rPr>
          <w:rFonts w:eastAsia="MS Mincho"/>
        </w:rPr>
        <w:t>trame harmonique</w:t>
      </w:r>
      <w:r w:rsidR="00994C00">
        <w:rPr>
          <w:rFonts w:eastAsia="MS Mincho"/>
        </w:rPr>
        <w:t>,</w:t>
      </w:r>
      <w:r w:rsidR="00F67050" w:rsidRPr="007B5D18">
        <w:rPr>
          <w:rFonts w:eastAsia="MS Mincho"/>
        </w:rPr>
        <w:t xml:space="preserve"> sur laquelle les traits et les couleurs sonores peuvent être tracés. </w:t>
      </w:r>
      <w:r w:rsidR="00844C75">
        <w:rPr>
          <w:rFonts w:eastAsia="MS Mincho"/>
        </w:rPr>
        <w:t>Dans un</w:t>
      </w:r>
      <w:r w:rsidR="00844C75" w:rsidRPr="007B5D18">
        <w:rPr>
          <w:rFonts w:eastAsia="MS Mincho"/>
        </w:rPr>
        <w:t xml:space="preserve"> </w:t>
      </w:r>
      <w:r w:rsidR="00F67050" w:rsidRPr="007B5D18">
        <w:rPr>
          <w:rFonts w:eastAsia="MS Mincho"/>
        </w:rPr>
        <w:t xml:space="preserve">deuxième temps le neume est généré par le son de synthèse dans l’environnement OpenMusic, tenant compte de la texture harmonique de la trame, sans oublier que l’écriture de la partie instrumentale est aussi basée sur la morphologie gestuelle de notre neume. La </w:t>
      </w:r>
      <w:r w:rsidR="00F67050" w:rsidRPr="001F579B">
        <w:rPr>
          <w:rFonts w:eastAsia="MS Mincho"/>
        </w:rPr>
        <w:t>figure</w:t>
      </w:r>
      <w:r w:rsidR="00F67050" w:rsidRPr="001D5F29">
        <w:rPr>
          <w:rFonts w:eastAsia="MS Mincho"/>
          <w:color w:val="FF0000"/>
        </w:rPr>
        <w:t xml:space="preserve"> </w:t>
      </w:r>
      <w:r w:rsidR="008B6A6E" w:rsidRPr="005C056C">
        <w:rPr>
          <w:rFonts w:eastAsia="MS Mincho"/>
          <w:color w:val="000000" w:themeColor="text1"/>
        </w:rPr>
        <w:t>ci-dessous</w:t>
      </w:r>
      <w:r w:rsidR="00844C75" w:rsidRPr="005C056C">
        <w:rPr>
          <w:rFonts w:eastAsia="MS Mincho"/>
          <w:color w:val="000000" w:themeColor="text1"/>
        </w:rPr>
        <w:t xml:space="preserve"> </w:t>
      </w:r>
      <w:r w:rsidR="00F67050" w:rsidRPr="007B5D18">
        <w:rPr>
          <w:rFonts w:eastAsia="MS Mincho"/>
        </w:rPr>
        <w:t xml:space="preserve">représente </w:t>
      </w:r>
      <w:r w:rsidR="008B6A6E">
        <w:rPr>
          <w:rFonts w:eastAsia="MS Mincho"/>
        </w:rPr>
        <w:t xml:space="preserve">dans un patch OpenMusic, </w:t>
      </w:r>
      <w:r w:rsidR="00F67050" w:rsidRPr="007B5D18">
        <w:rPr>
          <w:rFonts w:eastAsia="MS Mincho"/>
        </w:rPr>
        <w:t xml:space="preserve">l’ensemble des opérations </w:t>
      </w:r>
      <w:r w:rsidR="008B6A6E" w:rsidRPr="007B5D18">
        <w:rPr>
          <w:rFonts w:eastAsia="MS Mincho"/>
        </w:rPr>
        <w:t>m</w:t>
      </w:r>
      <w:r w:rsidR="008B6A6E">
        <w:rPr>
          <w:rFonts w:eastAsia="MS Mincho"/>
        </w:rPr>
        <w:t>en</w:t>
      </w:r>
      <w:r w:rsidR="008B6A6E" w:rsidRPr="007B5D18">
        <w:rPr>
          <w:rFonts w:eastAsia="MS Mincho"/>
        </w:rPr>
        <w:t>tionnées</w:t>
      </w:r>
      <w:r w:rsidRPr="007B5D18">
        <w:rPr>
          <w:rFonts w:eastAsia="MS Mincho"/>
        </w:rPr>
        <w:t>.</w:t>
      </w:r>
    </w:p>
    <w:p w14:paraId="1AD1F1E4" w14:textId="77777777" w:rsidR="00D96DAA" w:rsidRDefault="00D96DAA" w:rsidP="00D96DAA">
      <w:pPr>
        <w:pStyle w:val="Default"/>
        <w:keepNext/>
      </w:pPr>
      <w:r w:rsidRPr="00D96DAA">
        <w:rPr>
          <w:rFonts w:eastAsia="MS Mincho"/>
          <w:noProof/>
        </w:rPr>
        <w:t xml:space="preserve"> </w:t>
      </w:r>
      <w:r>
        <w:rPr>
          <w:rFonts w:eastAsia="MS Mincho"/>
          <w:noProof/>
        </w:rPr>
        <mc:AlternateContent>
          <mc:Choice Requires="wpg">
            <w:drawing>
              <wp:inline distT="0" distB="0" distL="0" distR="0" wp14:anchorId="1993E599" wp14:editId="70E6C779">
                <wp:extent cx="5750560" cy="3976255"/>
                <wp:effectExtent l="0" t="0" r="2540" b="0"/>
                <wp:docPr id="1073741886" name="Group 1073741886"/>
                <wp:cNvGraphicFramePr/>
                <a:graphic xmlns:a="http://schemas.openxmlformats.org/drawingml/2006/main">
                  <a:graphicData uri="http://schemas.microsoft.com/office/word/2010/wordprocessingGroup">
                    <wpg:wgp>
                      <wpg:cNvGrpSpPr/>
                      <wpg:grpSpPr>
                        <a:xfrm>
                          <a:off x="0" y="0"/>
                          <a:ext cx="5750560" cy="3976255"/>
                          <a:chOff x="0" y="0"/>
                          <a:chExt cx="5750560" cy="3976255"/>
                        </a:xfrm>
                      </wpg:grpSpPr>
                      <pic:pic xmlns:pic="http://schemas.openxmlformats.org/drawingml/2006/picture">
                        <pic:nvPicPr>
                          <pic:cNvPr id="11" name="Picture 122" descr="patch-2"/>
                          <pic:cNvPicPr>
                            <a:picLocks/>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369455"/>
                            <a:ext cx="5750560" cy="3606800"/>
                          </a:xfrm>
                          <a:prstGeom prst="rect">
                            <a:avLst/>
                          </a:prstGeom>
                          <a:noFill/>
                          <a:ln>
                            <a:noFill/>
                          </a:ln>
                        </pic:spPr>
                      </pic:pic>
                      <wps:wsp>
                        <wps:cNvPr id="13" name="Text Box 124"/>
                        <wps:cNvSpPr txBox="1">
                          <a:spLocks/>
                        </wps:cNvSpPr>
                        <wps:spPr bwMode="auto">
                          <a:xfrm>
                            <a:off x="0" y="0"/>
                            <a:ext cx="1957705"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869E06" w14:textId="77777777" w:rsidR="00C468EA" w:rsidRPr="007B5D18" w:rsidRDefault="00C468EA" w:rsidP="00D96DAA">
                              <w:pPr>
                                <w:rPr>
                                  <w:sz w:val="20"/>
                                  <w:szCs w:val="20"/>
                                </w:rPr>
                              </w:pPr>
                              <w:r w:rsidRPr="007B5D18">
                                <w:rPr>
                                  <w:sz w:val="20"/>
                                  <w:szCs w:val="20"/>
                                </w:rPr>
                                <w:t>-----------</w:t>
                              </w:r>
                              <w:r>
                                <w:rPr>
                                  <w:sz w:val="20"/>
                                  <w:szCs w:val="20"/>
                                </w:rPr>
                                <w:t>----</w:t>
                              </w:r>
                              <w:r w:rsidRPr="007B5D18">
                                <w:rPr>
                                  <w:sz w:val="20"/>
                                  <w:szCs w:val="20"/>
                                </w:rPr>
                                <w:t>----</w:t>
                              </w:r>
                              <w:r>
                                <w:rPr>
                                  <w:sz w:val="20"/>
                                  <w:szCs w:val="20"/>
                                </w:rPr>
                                <w:t>-</w:t>
                              </w:r>
                              <w:r w:rsidRPr="007B5D18">
                                <w:rPr>
                                  <w:sz w:val="20"/>
                                  <w:szCs w:val="20"/>
                                </w:rPr>
                                <w:t>(A)-</w:t>
                              </w:r>
                              <w:r>
                                <w:rPr>
                                  <w:sz w:val="20"/>
                                  <w:szCs w:val="20"/>
                                </w:rPr>
                                <w:t>-----</w:t>
                              </w:r>
                              <w:r w:rsidRPr="007B5D18">
                                <w:rPr>
                                  <w:sz w:val="20"/>
                                  <w:szCs w:val="20"/>
                                </w:rPr>
                                <w:t>---------------</w:t>
                              </w:r>
                            </w:p>
                          </w:txbxContent>
                        </wps:txbx>
                        <wps:bodyPr rot="0" vert="horz" wrap="square" lIns="91440" tIns="91440" rIns="91440" bIns="91440" anchor="t" anchorCtr="0" upright="1">
                          <a:noAutofit/>
                        </wps:bodyPr>
                      </wps:wsp>
                      <wps:wsp>
                        <wps:cNvPr id="15" name="Text Box 125"/>
                        <wps:cNvSpPr txBox="1">
                          <a:spLocks/>
                        </wps:cNvSpPr>
                        <wps:spPr bwMode="auto">
                          <a:xfrm>
                            <a:off x="1958109" y="0"/>
                            <a:ext cx="1873250"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69311C" w14:textId="77777777" w:rsidR="00C468EA" w:rsidRPr="007B5D18" w:rsidRDefault="00C468EA" w:rsidP="00D96DAA">
                              <w:pPr>
                                <w:rPr>
                                  <w:sz w:val="20"/>
                                  <w:szCs w:val="20"/>
                                </w:rPr>
                              </w:pPr>
                              <w:r w:rsidRPr="007B5D18">
                                <w:rPr>
                                  <w:sz w:val="20"/>
                                  <w:szCs w:val="20"/>
                                </w:rPr>
                                <w:t>--</w:t>
                              </w:r>
                              <w:r>
                                <w:rPr>
                                  <w:sz w:val="20"/>
                                  <w:szCs w:val="20"/>
                                </w:rPr>
                                <w:t>-</w:t>
                              </w:r>
                              <w:r w:rsidRPr="007B5D18">
                                <w:rPr>
                                  <w:sz w:val="20"/>
                                  <w:szCs w:val="20"/>
                                </w:rPr>
                                <w:t>-------</w:t>
                              </w:r>
                              <w:r>
                                <w:rPr>
                                  <w:sz w:val="20"/>
                                  <w:szCs w:val="20"/>
                                </w:rPr>
                                <w:t>---------</w:t>
                              </w:r>
                              <w:r w:rsidRPr="007B5D18">
                                <w:rPr>
                                  <w:sz w:val="20"/>
                                  <w:szCs w:val="20"/>
                                </w:rPr>
                                <w:t>(B)</w:t>
                              </w:r>
                              <w:r>
                                <w:rPr>
                                  <w:sz w:val="20"/>
                                  <w:szCs w:val="20"/>
                                </w:rPr>
                                <w:t>---------</w:t>
                              </w:r>
                              <w:r w:rsidRPr="007B5D18">
                                <w:rPr>
                                  <w:sz w:val="20"/>
                                  <w:szCs w:val="20"/>
                                </w:rPr>
                                <w:t>--------------</w:t>
                              </w:r>
                            </w:p>
                          </w:txbxContent>
                        </wps:txbx>
                        <wps:bodyPr rot="0" vert="horz" wrap="square" lIns="91440" tIns="91440" rIns="91440" bIns="91440" anchor="t" anchorCtr="0" upright="1">
                          <a:noAutofit/>
                        </wps:bodyPr>
                      </wps:wsp>
                      <wps:wsp>
                        <wps:cNvPr id="17" name="Text Box 126"/>
                        <wps:cNvSpPr txBox="1">
                          <a:spLocks/>
                        </wps:cNvSpPr>
                        <wps:spPr bwMode="auto">
                          <a:xfrm>
                            <a:off x="3906982" y="0"/>
                            <a:ext cx="1830070"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8DCC59" w14:textId="77777777" w:rsidR="00C468EA" w:rsidRPr="007B5D18" w:rsidRDefault="00C468EA" w:rsidP="00D96DAA">
                              <w:pPr>
                                <w:rPr>
                                  <w:sz w:val="20"/>
                                  <w:szCs w:val="20"/>
                                </w:rPr>
                              </w:pPr>
                              <w:r>
                                <w:rPr>
                                  <w:sz w:val="20"/>
                                  <w:szCs w:val="20"/>
                                </w:rPr>
                                <w:t>----</w:t>
                              </w:r>
                              <w:r w:rsidRPr="007B5D18">
                                <w:rPr>
                                  <w:sz w:val="20"/>
                                  <w:szCs w:val="20"/>
                                </w:rPr>
                                <w:t>--------------(C)</w:t>
                              </w:r>
                              <w:r>
                                <w:rPr>
                                  <w:sz w:val="20"/>
                                  <w:szCs w:val="20"/>
                                </w:rPr>
                                <w:t>------</w:t>
                              </w:r>
                              <w:r w:rsidRPr="007B5D18">
                                <w:rPr>
                                  <w:sz w:val="20"/>
                                  <w:szCs w:val="20"/>
                                </w:rPr>
                                <w:t>------------</w:t>
                              </w:r>
                            </w:p>
                          </w:txbxContent>
                        </wps:txbx>
                        <wps:bodyPr rot="0" vert="horz" wrap="square" lIns="91440" tIns="91440" rIns="91440" bIns="91440" anchor="t" anchorCtr="0" upright="1">
                          <a:noAutofit/>
                        </wps:bodyPr>
                      </wps:wsp>
                      <wps:wsp>
                        <wps:cNvPr id="18" name="Text Box 127"/>
                        <wps:cNvSpPr txBox="1">
                          <a:spLocks/>
                        </wps:cNvSpPr>
                        <wps:spPr bwMode="auto">
                          <a:xfrm>
                            <a:off x="46182" y="1607127"/>
                            <a:ext cx="450850"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E54F9F" w14:textId="77777777" w:rsidR="00C468EA" w:rsidRPr="007B5D18" w:rsidRDefault="00C468EA" w:rsidP="00D96DAA">
                              <w:pPr>
                                <w:rPr>
                                  <w:sz w:val="20"/>
                                  <w:szCs w:val="20"/>
                                </w:rPr>
                              </w:pPr>
                              <w:r w:rsidRPr="007B5D18">
                                <w:rPr>
                                  <w:sz w:val="20"/>
                                  <w:szCs w:val="20"/>
                                </w:rPr>
                                <w:t>(a2)</w:t>
                              </w:r>
                            </w:p>
                          </w:txbxContent>
                        </wps:txbx>
                        <wps:bodyPr rot="0" vert="horz" wrap="square" lIns="91440" tIns="91440" rIns="91440" bIns="91440" anchor="t" anchorCtr="0" upright="1">
                          <a:noAutofit/>
                        </wps:bodyPr>
                      </wps:wsp>
                      <wps:wsp>
                        <wps:cNvPr id="19" name="Text Box 128"/>
                        <wps:cNvSpPr txBox="1">
                          <a:spLocks/>
                        </wps:cNvSpPr>
                        <wps:spPr bwMode="auto">
                          <a:xfrm>
                            <a:off x="674255" y="415637"/>
                            <a:ext cx="450850"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2C3FB5" w14:textId="77777777" w:rsidR="00C468EA" w:rsidRPr="007B5D18" w:rsidRDefault="00C468EA" w:rsidP="00D96DAA">
                              <w:pPr>
                                <w:rPr>
                                  <w:sz w:val="20"/>
                                  <w:szCs w:val="20"/>
                                </w:rPr>
                              </w:pPr>
                              <w:r w:rsidRPr="007B5D18">
                                <w:rPr>
                                  <w:sz w:val="20"/>
                                  <w:szCs w:val="20"/>
                                </w:rPr>
                                <w:t>(a1)</w:t>
                              </w:r>
                            </w:p>
                          </w:txbxContent>
                        </wps:txbx>
                        <wps:bodyPr rot="0" vert="horz" wrap="square" lIns="91440" tIns="91440" rIns="91440" bIns="91440" anchor="t" anchorCtr="0" upright="1">
                          <a:noAutofit/>
                        </wps:bodyPr>
                      </wps:wsp>
                      <wps:wsp>
                        <wps:cNvPr id="20" name="Text Box 129"/>
                        <wps:cNvSpPr txBox="1">
                          <a:spLocks/>
                        </wps:cNvSpPr>
                        <wps:spPr bwMode="auto">
                          <a:xfrm>
                            <a:off x="2198255" y="415637"/>
                            <a:ext cx="450850"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94DE64" w14:textId="77777777" w:rsidR="00C468EA" w:rsidRPr="007B5D18" w:rsidRDefault="00C468EA" w:rsidP="00D96DAA">
                              <w:pPr>
                                <w:rPr>
                                  <w:sz w:val="20"/>
                                  <w:szCs w:val="20"/>
                                </w:rPr>
                              </w:pPr>
                              <w:r w:rsidRPr="007B5D18">
                                <w:rPr>
                                  <w:sz w:val="20"/>
                                  <w:szCs w:val="20"/>
                                </w:rPr>
                                <w:t>(b1)</w:t>
                              </w:r>
                            </w:p>
                          </w:txbxContent>
                        </wps:txbx>
                        <wps:bodyPr rot="0" vert="horz" wrap="square" lIns="91440" tIns="91440" rIns="91440" bIns="91440" anchor="t" anchorCtr="0" upright="1">
                          <a:noAutofit/>
                        </wps:bodyPr>
                      </wps:wsp>
                    </wpg:wgp>
                  </a:graphicData>
                </a:graphic>
              </wp:inline>
            </w:drawing>
          </mc:Choice>
          <mc:Fallback>
            <w:pict>
              <v:group w14:anchorId="1993E599" id="Group 1073741886" o:spid="_x0000_s1047" style="width:452.8pt;height:313.1pt;mso-position-horizontal-relative:char;mso-position-vertical-relative:line" coordsize="57505,3976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wn&#13;&#10;/wDB8R/yRz9nv/sZvFX/AKS6fX+dvX+iR/wfEf8AJHP2e/8AsZvFX/pLp9f529AH/9P+kb/g3L/5&#13;&#10;Qo/AL/sWdQ/9PF9X7ZV+Jv8Awbl/8oUfgF/2LOof+ni+r9sq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D+E/8A4PiP+SOfs9/9jN4q/wDSXT6/&#13;&#10;zt6/0SP+D4j/AJI5+z3/ANjN4q/9JdPr/O3oA//U/pG/4Ny/+UKPwC/7FnUP/TxfV+2Vfib/AMG5&#13;&#10;f/KFH4Bf9izqH/p4vq/bK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">
                <v:shape id="Picture 122" o:spid="_x0000_s1048" type="#_x0000_t75" alt="patch-2" style="position:absolute;top:3694;width:57505;height:360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">
                  <v:imagedata r:id="rId37" o:title="patch-2"/>
                  <o:lock v:ext="edit" aspectratio="f"/>
                </v:shape>
                <v:shape id="Text Box 124" o:spid="_x0000_s1049" type="#_x0000_t202" style="position:absolute;width:19577;height:3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" filled="f" stroked="f">
                  <v:path arrowok="t"/>
                  <v:textbox inset=",7.2pt,,7.2pt">
                    <w:txbxContent>
                      <w:p w14:paraId="5D869E06" w14:textId="77777777" w:rsidR="00C468EA" w:rsidRPr="007B5D18" w:rsidRDefault="00C468EA" w:rsidP="00D96DAA">
                        <w:pPr>
                          <w:rPr>
                            <w:sz w:val="20"/>
                            <w:szCs w:val="20"/>
                          </w:rPr>
                        </w:pPr>
                        <w:r w:rsidRPr="007B5D18">
                          <w:rPr>
                            <w:sz w:val="20"/>
                            <w:szCs w:val="20"/>
                          </w:rPr>
                          <w:t>-----------</w:t>
                        </w:r>
                        <w:r>
                          <w:rPr>
                            <w:sz w:val="20"/>
                            <w:szCs w:val="20"/>
                          </w:rPr>
                          <w:t>----</w:t>
                        </w:r>
                        <w:r w:rsidRPr="007B5D18">
                          <w:rPr>
                            <w:sz w:val="20"/>
                            <w:szCs w:val="20"/>
                          </w:rPr>
                          <w:t>----</w:t>
                        </w:r>
                        <w:r>
                          <w:rPr>
                            <w:sz w:val="20"/>
                            <w:szCs w:val="20"/>
                          </w:rPr>
                          <w:t>-</w:t>
                        </w:r>
                        <w:r w:rsidRPr="007B5D18">
                          <w:rPr>
                            <w:sz w:val="20"/>
                            <w:szCs w:val="20"/>
                          </w:rPr>
                          <w:t>(A)-</w:t>
                        </w:r>
                        <w:r>
                          <w:rPr>
                            <w:sz w:val="20"/>
                            <w:szCs w:val="20"/>
                          </w:rPr>
                          <w:t>-----</w:t>
                        </w:r>
                        <w:r w:rsidRPr="007B5D18">
                          <w:rPr>
                            <w:sz w:val="20"/>
                            <w:szCs w:val="20"/>
                          </w:rPr>
                          <w:t>---------------</w:t>
                        </w:r>
                      </w:p>
                    </w:txbxContent>
                  </v:textbox>
                </v:shape>
                <v:shape id="Text Box 125" o:spid="_x0000_s1050" type="#_x0000_t202" style="position:absolute;left:19581;width:18732;height:3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" filled="f" stroked="f">
                  <v:path arrowok="t"/>
                  <v:textbox inset=",7.2pt,,7.2pt">
                    <w:txbxContent>
                      <w:p w14:paraId="1069311C" w14:textId="77777777" w:rsidR="00C468EA" w:rsidRPr="007B5D18" w:rsidRDefault="00C468EA" w:rsidP="00D96DAA">
                        <w:pPr>
                          <w:rPr>
                            <w:sz w:val="20"/>
                            <w:szCs w:val="20"/>
                          </w:rPr>
                        </w:pPr>
                        <w:r w:rsidRPr="007B5D18">
                          <w:rPr>
                            <w:sz w:val="20"/>
                            <w:szCs w:val="20"/>
                          </w:rPr>
                          <w:t>--</w:t>
                        </w:r>
                        <w:r>
                          <w:rPr>
                            <w:sz w:val="20"/>
                            <w:szCs w:val="20"/>
                          </w:rPr>
                          <w:t>-</w:t>
                        </w:r>
                        <w:r w:rsidRPr="007B5D18">
                          <w:rPr>
                            <w:sz w:val="20"/>
                            <w:szCs w:val="20"/>
                          </w:rPr>
                          <w:t>-------</w:t>
                        </w:r>
                        <w:r>
                          <w:rPr>
                            <w:sz w:val="20"/>
                            <w:szCs w:val="20"/>
                          </w:rPr>
                          <w:t>---------</w:t>
                        </w:r>
                        <w:r w:rsidRPr="007B5D18">
                          <w:rPr>
                            <w:sz w:val="20"/>
                            <w:szCs w:val="20"/>
                          </w:rPr>
                          <w:t>(B)</w:t>
                        </w:r>
                        <w:r>
                          <w:rPr>
                            <w:sz w:val="20"/>
                            <w:szCs w:val="20"/>
                          </w:rPr>
                          <w:t>---------</w:t>
                        </w:r>
                        <w:r w:rsidRPr="007B5D18">
                          <w:rPr>
                            <w:sz w:val="20"/>
                            <w:szCs w:val="20"/>
                          </w:rPr>
                          <w:t>--------------</w:t>
                        </w:r>
                      </w:p>
                    </w:txbxContent>
                  </v:textbox>
                </v:shape>
                <v:shape id="Text Box 126" o:spid="_x0000_s1051" type="#_x0000_t202" style="position:absolute;left:39069;width:18301;height:3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" filled="f" stroked="f">
                  <v:path arrowok="t"/>
                  <v:textbox inset=",7.2pt,,7.2pt">
                    <w:txbxContent>
                      <w:p w14:paraId="2E8DCC59" w14:textId="77777777" w:rsidR="00C468EA" w:rsidRPr="007B5D18" w:rsidRDefault="00C468EA" w:rsidP="00D96DAA">
                        <w:pPr>
                          <w:rPr>
                            <w:sz w:val="20"/>
                            <w:szCs w:val="20"/>
                          </w:rPr>
                        </w:pPr>
                        <w:r>
                          <w:rPr>
                            <w:sz w:val="20"/>
                            <w:szCs w:val="20"/>
                          </w:rPr>
                          <w:t>----</w:t>
                        </w:r>
                        <w:r w:rsidRPr="007B5D18">
                          <w:rPr>
                            <w:sz w:val="20"/>
                            <w:szCs w:val="20"/>
                          </w:rPr>
                          <w:t>--------------(C)</w:t>
                        </w:r>
                        <w:r>
                          <w:rPr>
                            <w:sz w:val="20"/>
                            <w:szCs w:val="20"/>
                          </w:rPr>
                          <w:t>------</w:t>
                        </w:r>
                        <w:r w:rsidRPr="007B5D18">
                          <w:rPr>
                            <w:sz w:val="20"/>
                            <w:szCs w:val="20"/>
                          </w:rPr>
                          <w:t>------------</w:t>
                        </w:r>
                      </w:p>
                    </w:txbxContent>
                  </v:textbox>
                </v:shape>
                <v:shape id="Text Box 127" o:spid="_x0000_s1052" type="#_x0000_t202" style="position:absolute;left:461;top:16071;width:4509;height:3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" filled="f" stroked="f">
                  <v:path arrowok="t"/>
                  <v:textbox inset=",7.2pt,,7.2pt">
                    <w:txbxContent>
                      <w:p w14:paraId="10E54F9F" w14:textId="77777777" w:rsidR="00C468EA" w:rsidRPr="007B5D18" w:rsidRDefault="00C468EA" w:rsidP="00D96DAA">
                        <w:pPr>
                          <w:rPr>
                            <w:sz w:val="20"/>
                            <w:szCs w:val="20"/>
                          </w:rPr>
                        </w:pPr>
                        <w:r w:rsidRPr="007B5D18">
                          <w:rPr>
                            <w:sz w:val="20"/>
                            <w:szCs w:val="20"/>
                          </w:rPr>
                          <w:t>(a2)</w:t>
                        </w:r>
                      </w:p>
                    </w:txbxContent>
                  </v:textbox>
                </v:shape>
                <v:shape id="Text Box 128" o:spid="_x0000_s1053" type="#_x0000_t202" style="position:absolute;left:6742;top:4156;width:4509;height:3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" filled="f" stroked="f">
                  <v:path arrowok="t"/>
                  <v:textbox inset=",7.2pt,,7.2pt">
                    <w:txbxContent>
                      <w:p w14:paraId="482C3FB5" w14:textId="77777777" w:rsidR="00C468EA" w:rsidRPr="007B5D18" w:rsidRDefault="00C468EA" w:rsidP="00D96DAA">
                        <w:pPr>
                          <w:rPr>
                            <w:sz w:val="20"/>
                            <w:szCs w:val="20"/>
                          </w:rPr>
                        </w:pPr>
                        <w:r w:rsidRPr="007B5D18">
                          <w:rPr>
                            <w:sz w:val="20"/>
                            <w:szCs w:val="20"/>
                          </w:rPr>
                          <w:t>(a1)</w:t>
                        </w:r>
                      </w:p>
                    </w:txbxContent>
                  </v:textbox>
                </v:shape>
                <v:shape id="Text Box 129" o:spid="_x0000_s1054" type="#_x0000_t202" style="position:absolute;left:21982;top:4156;width:4509;height:36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" filled="f" stroked="f">
                  <v:path arrowok="t"/>
                  <v:textbox inset=",7.2pt,,7.2pt">
                    <w:txbxContent>
                      <w:p w14:paraId="6494DE64" w14:textId="77777777" w:rsidR="00C468EA" w:rsidRPr="007B5D18" w:rsidRDefault="00C468EA" w:rsidP="00D96DAA">
                        <w:pPr>
                          <w:rPr>
                            <w:sz w:val="20"/>
                            <w:szCs w:val="20"/>
                          </w:rPr>
                        </w:pPr>
                        <w:r w:rsidRPr="007B5D18">
                          <w:rPr>
                            <w:sz w:val="20"/>
                            <w:szCs w:val="20"/>
                          </w:rPr>
                          <w:t>(b1)</w:t>
                        </w:r>
                      </w:p>
                    </w:txbxContent>
                  </v:textbox>
                </v:shape>
                <w10:anchorlock/>
              </v:group>
            </w:pict>
          </mc:Fallback>
        </mc:AlternateContent>
      </w:r>
    </w:p>
    <w:p w14:paraId="05DBA851" w14:textId="7F019E62" w:rsidR="00F67050" w:rsidRPr="00D96DAA" w:rsidRDefault="00D96DAA" w:rsidP="00D96DAA">
      <w:pPr>
        <w:pStyle w:val="Caption1"/>
        <w:rPr>
          <w:rFonts w:eastAsia="MS Mincho"/>
        </w:rPr>
      </w:pPr>
      <w:r>
        <w:t xml:space="preserve">Figure </w:t>
      </w:r>
      <w:r w:rsidR="003C6414">
        <w:fldChar w:fldCharType="begin"/>
      </w:r>
      <w:r w:rsidR="003C6414">
        <w:instrText xml:space="preserve"> SEQ Figure \* ARABIC </w:instrText>
      </w:r>
      <w:r w:rsidR="003C6414">
        <w:fldChar w:fldCharType="separate"/>
      </w:r>
      <w:r w:rsidR="00A347BF">
        <w:rPr>
          <w:noProof/>
        </w:rPr>
        <w:t>14</w:t>
      </w:r>
      <w:r w:rsidR="003C6414">
        <w:rPr>
          <w:noProof/>
        </w:rPr>
        <w:fldChar w:fldCharType="end"/>
      </w:r>
      <w:r>
        <w:t xml:space="preserve"> :</w:t>
      </w:r>
      <w:r w:rsidRPr="009643F1">
        <w:t xml:space="preserve"> Le patch rassemblant les différentes transformations effectuées sur les neumes</w:t>
      </w:r>
      <w:r>
        <w:t>.</w:t>
      </w:r>
    </w:p>
    <w:p w14:paraId="56D4CC2B" w14:textId="72C4E3AA" w:rsidR="00F67050" w:rsidRPr="00D96DAA" w:rsidRDefault="00F67050" w:rsidP="00D96DAA">
      <w:pPr>
        <w:pStyle w:val="Default"/>
        <w:rPr>
          <w:rFonts w:eastAsia="MS Mincho"/>
        </w:rPr>
      </w:pPr>
      <w:r w:rsidRPr="00D96DAA">
        <w:rPr>
          <w:rFonts w:eastAsia="MS Mincho"/>
        </w:rPr>
        <w:t xml:space="preserve">La section (A) du patch </w:t>
      </w:r>
      <w:r w:rsidR="004E5E07">
        <w:rPr>
          <w:rFonts w:eastAsia="MS Mincho"/>
        </w:rPr>
        <w:t>tisse une</w:t>
      </w:r>
      <w:r w:rsidRPr="00D96DAA">
        <w:rPr>
          <w:rFonts w:eastAsia="MS Mincho"/>
        </w:rPr>
        <w:t xml:space="preserve"> trame dont la texture harmonique </w:t>
      </w:r>
      <w:r w:rsidR="004E5E07">
        <w:rPr>
          <w:rFonts w:eastAsia="MS Mincho"/>
        </w:rPr>
        <w:t>est représentée s</w:t>
      </w:r>
      <w:r w:rsidRPr="00D96DAA">
        <w:rPr>
          <w:rFonts w:eastAsia="MS Mincho"/>
        </w:rPr>
        <w:t xml:space="preserve">ous forme d’un accord complexe avec des micro intervalles (a1). La durée et forme globale de la trame </w:t>
      </w:r>
      <w:r w:rsidR="008B6A6E">
        <w:rPr>
          <w:rFonts w:eastAsia="MS Mincho"/>
        </w:rPr>
        <w:t>peuvent</w:t>
      </w:r>
      <w:r w:rsidR="008B6A6E" w:rsidRPr="00D96DAA">
        <w:rPr>
          <w:rFonts w:eastAsia="MS Mincho"/>
        </w:rPr>
        <w:t xml:space="preserve"> </w:t>
      </w:r>
      <w:r w:rsidRPr="00D96DAA">
        <w:rPr>
          <w:rFonts w:eastAsia="MS Mincho"/>
        </w:rPr>
        <w:t>être déterminé</w:t>
      </w:r>
      <w:r w:rsidR="008B6A6E">
        <w:rPr>
          <w:rFonts w:eastAsia="MS Mincho"/>
        </w:rPr>
        <w:t>es</w:t>
      </w:r>
      <w:r w:rsidRPr="00D96DAA">
        <w:rPr>
          <w:rFonts w:eastAsia="MS Mincho"/>
        </w:rPr>
        <w:t xml:space="preserve"> par les BPF (a2).</w:t>
      </w:r>
    </w:p>
    <w:p w14:paraId="5BA9553D" w14:textId="77777777" w:rsidR="00D96DAA" w:rsidRDefault="00D96DAA" w:rsidP="00D96DAA">
      <w:pPr>
        <w:pStyle w:val="FIGURES"/>
        <w:keepNext/>
      </w:pPr>
      <w:r w:rsidRPr="00D96DAA">
        <w:rPr>
          <w:rFonts w:eastAsia="MS Mincho"/>
        </w:rPr>
        <w:lastRenderedPageBreak/>
        <w:drawing>
          <wp:inline distT="0" distB="0" distL="0" distR="0" wp14:anchorId="6AE32D0B" wp14:editId="607F625E">
            <wp:extent cx="3073400" cy="2285365"/>
            <wp:effectExtent l="0" t="0" r="0" b="635"/>
            <wp:docPr id="7" name="Picture 118" descr="vibra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18" descr="vibrato"/>
                    <pic:cNvPicPr>
                      <a:picLocks/>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73400" cy="2285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A37D929" w14:textId="0EF0219D" w:rsidR="00D96DAA" w:rsidRDefault="00D96DAA" w:rsidP="00D96DAA">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15</w:t>
      </w:r>
      <w:r w:rsidR="003C6414">
        <w:rPr>
          <w:noProof/>
        </w:rPr>
        <w:fldChar w:fldCharType="end"/>
      </w:r>
      <w:r>
        <w:t xml:space="preserve"> :</w:t>
      </w:r>
      <w:r w:rsidRPr="00645BBE">
        <w:t xml:space="preserve"> Patch générateur de vibratos appliqués au neume</w:t>
      </w:r>
      <w:r>
        <w:t>.</w:t>
      </w:r>
    </w:p>
    <w:p w14:paraId="3CA975EC" w14:textId="0BB35EB9" w:rsidR="00F67050" w:rsidRPr="00232BDD" w:rsidRDefault="00F67050" w:rsidP="00D96DAA">
      <w:pPr>
        <w:pStyle w:val="Default"/>
        <w:rPr>
          <w:rFonts w:eastAsia="MS Mincho"/>
        </w:rPr>
      </w:pPr>
      <w:r w:rsidRPr="00232BDD">
        <w:rPr>
          <w:rFonts w:eastAsia="MS Mincho"/>
        </w:rPr>
        <w:t xml:space="preserve">Le neume est généré dans la section (B) selon le trait représenté dans les deux BPF d’amplitude et d’intensité (b1). Le timbre du neume qui est représenté par un accord (b2) </w:t>
      </w:r>
      <w:r w:rsidR="004E5E07">
        <w:rPr>
          <w:rFonts w:eastAsia="MS Mincho"/>
        </w:rPr>
        <w:t>provient</w:t>
      </w:r>
      <w:r w:rsidRPr="00232BDD">
        <w:rPr>
          <w:rFonts w:eastAsia="MS Mincho"/>
        </w:rPr>
        <w:t xml:space="preserve"> de la structure harmonique de la trame.</w:t>
      </w:r>
    </w:p>
    <w:p w14:paraId="4C1DB294" w14:textId="73F7361A" w:rsidR="00F67050" w:rsidRPr="00235375" w:rsidRDefault="00F67050" w:rsidP="00D96DAA">
      <w:pPr>
        <w:pStyle w:val="Default"/>
        <w:rPr>
          <w:rFonts w:eastAsia="MS Mincho"/>
        </w:rPr>
      </w:pPr>
      <w:r w:rsidRPr="00232BDD">
        <w:rPr>
          <w:rFonts w:eastAsia="MS Mincho"/>
        </w:rPr>
        <w:t>Quant à la section (C) des traitements supplémentaire</w:t>
      </w:r>
      <w:r w:rsidR="00D96DAA">
        <w:rPr>
          <w:rFonts w:eastAsia="MS Mincho"/>
        </w:rPr>
        <w:t>s</w:t>
      </w:r>
      <w:r w:rsidRPr="00232BDD">
        <w:rPr>
          <w:rFonts w:eastAsia="MS Mincho"/>
        </w:rPr>
        <w:t xml:space="preserve">, comme l’ajout de vibrato s’effectuent ici, toujours selon les traits représentés dans les BPF. </w:t>
      </w:r>
      <w:r w:rsidR="004E5E07">
        <w:rPr>
          <w:rFonts w:eastAsia="MS Mincho"/>
        </w:rPr>
        <w:t>La figure 15 montre l</w:t>
      </w:r>
      <w:r w:rsidR="004E5E07" w:rsidRPr="00232BDD">
        <w:rPr>
          <w:rFonts w:eastAsia="MS Mincho"/>
        </w:rPr>
        <w:t xml:space="preserve">e </w:t>
      </w:r>
      <w:r w:rsidRPr="00232BDD">
        <w:rPr>
          <w:rFonts w:eastAsia="MS Mincho"/>
        </w:rPr>
        <w:t xml:space="preserve">patch </w:t>
      </w:r>
      <w:r w:rsidR="004E5E07">
        <w:rPr>
          <w:rFonts w:eastAsia="MS Mincho"/>
        </w:rPr>
        <w:t>d’</w:t>
      </w:r>
      <w:r w:rsidRPr="00232BDD">
        <w:rPr>
          <w:rFonts w:eastAsia="MS Mincho"/>
        </w:rPr>
        <w:t xml:space="preserve">un module pour générer les vibratos avec la possibilité de changer des paramètres différents, comme la fréquence, la déviation de hauteur, la durée, l’amplitude etc. </w:t>
      </w:r>
    </w:p>
    <w:p w14:paraId="2A58BB6C" w14:textId="00D7353C" w:rsidR="008E4138" w:rsidRDefault="00F67050" w:rsidP="00D96DAA">
      <w:pPr>
        <w:pStyle w:val="Default"/>
        <w:rPr>
          <w:rFonts w:eastAsia="MS Mincho"/>
        </w:rPr>
      </w:pPr>
      <w:r w:rsidRPr="002A37EF">
        <w:rPr>
          <w:rFonts w:eastAsia="MS Mincho"/>
        </w:rPr>
        <w:t xml:space="preserve">Dans l’extrait de la partition présentée à la fin de ce </w:t>
      </w:r>
      <w:r>
        <w:rPr>
          <w:rFonts w:eastAsia="MS Mincho"/>
        </w:rPr>
        <w:t>document</w:t>
      </w:r>
      <w:r w:rsidRPr="002A37EF">
        <w:rPr>
          <w:rFonts w:eastAsia="MS Mincho"/>
        </w:rPr>
        <w:t xml:space="preserve">, nous constatons comment l’ensemble des opérations ci-dessus ont été mises en œuvre dans une pièce pour quatuor et électronique. Les gestes des instrumentistes, la texture harmonique de la partie instrumentale et des sons de synthèse, les vibratos des violons, et même le choix du son harmonique ont été conçus autour du neume </w:t>
      </w:r>
      <w:r w:rsidRPr="002A37EF">
        <w:rPr>
          <w:rFonts w:eastAsia="MS Mincho"/>
          <w:i/>
        </w:rPr>
        <w:t>seg</w:t>
      </w:r>
      <w:r w:rsidR="00232BDD">
        <w:rPr>
          <w:rFonts w:eastAsia="MS Mincho"/>
          <w:i/>
        </w:rPr>
        <w:t>ā</w:t>
      </w:r>
      <w:r w:rsidRPr="002A37EF">
        <w:rPr>
          <w:rFonts w:eastAsia="MS Mincho"/>
          <w:i/>
        </w:rPr>
        <w:t>h</w:t>
      </w:r>
      <w:r w:rsidRPr="002A37EF">
        <w:rPr>
          <w:rFonts w:eastAsia="MS Mincho"/>
        </w:rPr>
        <w:t>.</w:t>
      </w:r>
    </w:p>
    <w:p w14:paraId="50762743" w14:textId="77777777" w:rsidR="005063FA" w:rsidRDefault="005063FA">
      <w:pPr>
        <w:rPr>
          <w:rFonts w:ascii="Baskerville SemiBold" w:hAnsi="Baskerville SemiBold"/>
          <w:b/>
          <w:kern w:val="32"/>
          <w:sz w:val="32"/>
          <w:szCs w:val="32"/>
        </w:rPr>
      </w:pPr>
      <w:r>
        <w:br w:type="page"/>
      </w:r>
    </w:p>
    <w:p w14:paraId="08449E41" w14:textId="558F9ED2" w:rsidR="00235375" w:rsidRPr="00ED433B" w:rsidRDefault="002D20EB" w:rsidP="00316F4C">
      <w:pPr>
        <w:pStyle w:val="Heading1"/>
      </w:pPr>
      <w:bookmarkStart w:id="16" w:name="_Toc121091817"/>
      <w:r w:rsidRPr="00ED433B">
        <w:lastRenderedPageBreak/>
        <w:t>L’ÉMERGENCE DE GESTE COMME L’IDÉE OU L’IMAGINAIRE</w:t>
      </w:r>
      <w:bookmarkEnd w:id="16"/>
    </w:p>
    <w:p w14:paraId="126A6526" w14:textId="5F34FEDD" w:rsidR="00973DB7" w:rsidRDefault="00235375" w:rsidP="00973DB7">
      <w:pPr>
        <w:pStyle w:val="Default"/>
      </w:pPr>
      <w:r w:rsidRPr="00973DB7">
        <w:t>Qui dit la vie, dit le mouvement. Qui dit le geste, dit le mouvement. La vie est sans doute le plus grand geste vécu par l’être humain. D’un certain point de vue toute activité humaine, quelle que soit sa nature, est considérée comme une manifestation des gestes subordonnés qui représentent la vie</w:t>
      </w:r>
      <w:r w:rsidR="001F26CF" w:rsidRPr="00973DB7">
        <w:t> : d</w:t>
      </w:r>
      <w:r w:rsidR="00D76BE2" w:rsidRPr="00973DB7">
        <w:t xml:space="preserve">e la mère qui protège son enfant contre le froids en le couvrant, </w:t>
      </w:r>
      <w:r w:rsidR="00F70446" w:rsidRPr="00973DB7">
        <w:t xml:space="preserve">des </w:t>
      </w:r>
      <w:r w:rsidR="001F26CF" w:rsidRPr="000D75DC">
        <w:t xml:space="preserve">écolières iraniennes </w:t>
      </w:r>
      <w:r w:rsidR="00F70446" w:rsidRPr="000D75DC">
        <w:t xml:space="preserve">qui </w:t>
      </w:r>
      <w:r w:rsidR="001F26CF" w:rsidRPr="000D75DC">
        <w:t>retirent</w:t>
      </w:r>
      <w:r w:rsidR="00F70446" w:rsidRPr="000D75DC">
        <w:t xml:space="preserve"> leurs voiles </w:t>
      </w:r>
      <w:r w:rsidR="001F26CF" w:rsidRPr="000D75DC">
        <w:t>et chantent pour</w:t>
      </w:r>
      <w:r w:rsidR="00F70446" w:rsidRPr="000D75DC">
        <w:t xml:space="preserve"> </w:t>
      </w:r>
      <w:r w:rsidR="001F26CF" w:rsidRPr="000D75DC">
        <w:t>réclamer</w:t>
      </w:r>
      <w:r w:rsidR="00F70446" w:rsidRPr="000D75DC">
        <w:t xml:space="preserve"> </w:t>
      </w:r>
      <w:r w:rsidR="001F26CF" w:rsidRPr="000D75DC">
        <w:t>leur</w:t>
      </w:r>
      <w:r w:rsidR="00F70446" w:rsidRPr="000D75DC">
        <w:t xml:space="preserve"> liberté</w:t>
      </w:r>
      <w:r w:rsidR="001F26CF" w:rsidRPr="000D75DC">
        <w:t>, jusqu’au compositeur qui prend son crayon pour tracer ses idées, ou le</w:t>
      </w:r>
      <w:r w:rsidR="00D34BF8" w:rsidRPr="000D75DC">
        <w:t xml:space="preserve"> </w:t>
      </w:r>
      <w:r w:rsidR="0083052C" w:rsidRPr="000D75DC">
        <w:t xml:space="preserve">flûtiste qui </w:t>
      </w:r>
      <w:r w:rsidR="001F26CF" w:rsidRPr="000D75DC">
        <w:t xml:space="preserve">donne vie à </w:t>
      </w:r>
      <w:r w:rsidR="00B6617D">
        <w:t>la</w:t>
      </w:r>
      <w:r w:rsidR="001F26CF" w:rsidRPr="000D75DC">
        <w:t xml:space="preserve"> partition d</w:t>
      </w:r>
      <w:r w:rsidR="00973DB7" w:rsidRPr="000D75DC">
        <w:t>’</w:t>
      </w:r>
      <w:r w:rsidR="001F26CF" w:rsidRPr="000D75DC">
        <w:t>u</w:t>
      </w:r>
      <w:r w:rsidR="00973DB7" w:rsidRPr="000D75DC">
        <w:t>n</w:t>
      </w:r>
      <w:r w:rsidR="001F26CF" w:rsidRPr="000D75DC">
        <w:t xml:space="preserve"> concerto fraichement composé</w:t>
      </w:r>
      <w:r w:rsidR="00973DB7" w:rsidRPr="000D75DC">
        <w:t xml:space="preserve"> pour lui,</w:t>
      </w:r>
      <w:r w:rsidR="001F26CF" w:rsidRPr="000D75DC">
        <w:t xml:space="preserve"> en passant par</w:t>
      </w:r>
      <w:r w:rsidR="00D76BE2" w:rsidRPr="000D75DC">
        <w:t xml:space="preserve"> le régisseur qui s’occupe du bon déroulement de l’événement</w:t>
      </w:r>
      <w:r w:rsidR="00973DB7" w:rsidRPr="000D75DC">
        <w:t>,</w:t>
      </w:r>
      <w:r w:rsidR="001F26CF" w:rsidRPr="000D75DC">
        <w:t xml:space="preserve"> et l’auditeur qui tend ses </w:t>
      </w:r>
      <w:r w:rsidR="00B6617D">
        <w:t>oreilles</w:t>
      </w:r>
      <w:r w:rsidR="001F26CF" w:rsidRPr="000D75DC">
        <w:t xml:space="preserve"> pour apprécier la musique qu’il entend. </w:t>
      </w:r>
      <w:r w:rsidRPr="000D75DC">
        <w:t>Un geste n’est jamais simple. Il est par nature composé. C’est-à-dire un ensemble de microgestes dans le but de créer un grand gest</w:t>
      </w:r>
      <w:r w:rsidR="00DF36FC" w:rsidRPr="000D75DC">
        <w:t>e qui</w:t>
      </w:r>
      <w:r w:rsidR="00B6617D">
        <w:t>,</w:t>
      </w:r>
      <w:r w:rsidR="00DF36FC" w:rsidRPr="00973DB7">
        <w:t xml:space="preserve"> lui-même</w:t>
      </w:r>
      <w:r w:rsidR="00973DB7" w:rsidRPr="00973DB7">
        <w:t>,</w:t>
      </w:r>
      <w:r w:rsidR="00763956" w:rsidRPr="00973DB7">
        <w:t xml:space="preserve"> à son tour</w:t>
      </w:r>
      <w:r w:rsidR="00973DB7" w:rsidRPr="00973DB7">
        <w:t>,</w:t>
      </w:r>
      <w:r w:rsidR="00763956" w:rsidRPr="00973DB7">
        <w:t xml:space="preserve"> </w:t>
      </w:r>
      <w:r w:rsidR="00DF36FC" w:rsidRPr="00973DB7">
        <w:t>est la composante d’un plus grand geste</w:t>
      </w:r>
      <w:r w:rsidRPr="00973DB7">
        <w:t>.</w:t>
      </w:r>
    </w:p>
    <w:p w14:paraId="61E8938A" w14:textId="47FAF0A4" w:rsidR="001477B5" w:rsidRDefault="001477B5" w:rsidP="001477B5">
      <w:pPr>
        <w:pStyle w:val="Default"/>
      </w:pPr>
      <w:r w:rsidRPr="00973DB7">
        <w:t>La composition est une activité mentale qui n’est pas exclue de ce processus. L’assimilation d’une idée qui traverse l’esprit du compositeur dans l’objectif de créer une œuvre est déjà le geste de début d’un plus grand geste</w:t>
      </w:r>
      <w:r w:rsidR="00940E5A">
        <w:t>,</w:t>
      </w:r>
      <w:r w:rsidRPr="00973DB7">
        <w:t xml:space="preserve"> qui est la composition de l’œuvre. Il s’agit donc d’une intention qui débute l’ensemble de gestes mentaux et physiques</w:t>
      </w:r>
      <w:r w:rsidR="00940E5A">
        <w:t>,</w:t>
      </w:r>
      <w:r w:rsidRPr="00973DB7">
        <w:t xml:space="preserve"> jusqu’à la réalisation de la partition, pour ne pas évoquer des activités accessoires du compositeur qui consistent à assister aux répétitions ou commenter ses œuvres, donner des conférences autour de son travail, etc. </w:t>
      </w:r>
      <w:r w:rsidR="008B6A6E">
        <w:t>Ce propos</w:t>
      </w:r>
      <w:r w:rsidR="008B6A6E" w:rsidRPr="00973DB7">
        <w:t xml:space="preserve"> </w:t>
      </w:r>
      <w:r w:rsidRPr="00973DB7">
        <w:t xml:space="preserve">rappelle </w:t>
      </w:r>
      <w:r w:rsidR="008B6A6E">
        <w:t>une pensée d’</w:t>
      </w:r>
      <w:r w:rsidRPr="00973DB7">
        <w:t>H</w:t>
      </w:r>
      <w:r w:rsidR="008B6A6E">
        <w:t>elmut</w:t>
      </w:r>
      <w:r w:rsidR="008B6A6E" w:rsidRPr="00973DB7">
        <w:t xml:space="preserve"> </w:t>
      </w:r>
      <w:r w:rsidRPr="00973DB7">
        <w:t>Lachenmann</w:t>
      </w:r>
      <w:r w:rsidR="008B6A6E">
        <w:t xml:space="preserve"> </w:t>
      </w:r>
      <w:r w:rsidRPr="00973DB7">
        <w:t>: « L’acte même de la composition […] constitue un geste de réflexion sur lui-même aussi bien que sur les conditions de l’écriture musicale</w:t>
      </w:r>
      <w:r>
        <w:rPr>
          <w:rStyle w:val="FootnoteReference"/>
          <w:color w:val="212528"/>
        </w:rPr>
        <w:footnoteReference w:id="61"/>
      </w:r>
      <w:r>
        <w:rPr>
          <w:color w:val="212528"/>
        </w:rPr>
        <w:t>. »</w:t>
      </w:r>
    </w:p>
    <w:p w14:paraId="6DED53A1" w14:textId="77777777" w:rsidR="00BE6F04" w:rsidRDefault="00BE6F04" w:rsidP="00BE6F04">
      <w:pPr>
        <w:pStyle w:val="Heading2"/>
      </w:pPr>
      <w:bookmarkStart w:id="17" w:name="_Toc121091818"/>
      <w:r>
        <w:t>Geste sonore</w:t>
      </w:r>
      <w:bookmarkEnd w:id="17"/>
    </w:p>
    <w:p w14:paraId="44AE42E5" w14:textId="253B67FC" w:rsidR="00BE6F04" w:rsidRDefault="00BE6F04" w:rsidP="008B6A6E">
      <w:pPr>
        <w:pStyle w:val="Default"/>
      </w:pPr>
      <w:r w:rsidRPr="00ED433B">
        <w:t xml:space="preserve">Le geste est certainement un concept </w:t>
      </w:r>
      <w:r w:rsidR="008B6A6E">
        <w:t>beaucoup commenté</w:t>
      </w:r>
      <w:r w:rsidRPr="00ED433B">
        <w:t xml:space="preserve"> depuis quelques décennies. Dans la musique</w:t>
      </w:r>
      <w:r w:rsidR="008B6A6E">
        <w:t>,</w:t>
      </w:r>
      <w:r w:rsidRPr="00ED433B">
        <w:t xml:space="preserve"> il est associé aux mouvements physique</w:t>
      </w:r>
      <w:r>
        <w:t>s</w:t>
      </w:r>
      <w:r w:rsidRPr="00ED433B">
        <w:t xml:space="preserve"> et menta</w:t>
      </w:r>
      <w:r>
        <w:t>ux</w:t>
      </w:r>
      <w:r w:rsidRPr="00ED433B">
        <w:t xml:space="preserve"> qui produi</w:t>
      </w:r>
      <w:r>
        <w:t>sent</w:t>
      </w:r>
      <w:r w:rsidRPr="00ED433B">
        <w:t xml:space="preserve"> le son. Il touche à la fois </w:t>
      </w:r>
      <w:r w:rsidR="008B6A6E">
        <w:t>au</w:t>
      </w:r>
      <w:r w:rsidR="008B6A6E" w:rsidRPr="00ED433B">
        <w:t xml:space="preserve"> </w:t>
      </w:r>
      <w:r w:rsidRPr="00ED433B">
        <w:t>domaine de</w:t>
      </w:r>
      <w:r w:rsidR="008B6A6E">
        <w:t xml:space="preserve"> la</w:t>
      </w:r>
      <w:r w:rsidRPr="00ED433B">
        <w:t xml:space="preserve"> production et </w:t>
      </w:r>
      <w:r>
        <w:t xml:space="preserve">de </w:t>
      </w:r>
      <w:r w:rsidR="008B6A6E">
        <w:t xml:space="preserve">la </w:t>
      </w:r>
      <w:r w:rsidRPr="00ED433B">
        <w:t>perception d</w:t>
      </w:r>
      <w:r>
        <w:t>u</w:t>
      </w:r>
      <w:r w:rsidRPr="00ED433B">
        <w:t xml:space="preserve"> son. Dans un texte écrit en 1988 pour un projet sur « l’esprit et le corps » et dédié au philosophe japonais Nakamura Y</w:t>
      </w:r>
      <w:r>
        <w:t>ū</w:t>
      </w:r>
      <w:r w:rsidRPr="00ED433B">
        <w:t>jir</w:t>
      </w:r>
      <w:r>
        <w:t>ū</w:t>
      </w:r>
      <w:r w:rsidRPr="00ED433B">
        <w:t>, Dieter Schnebel</w:t>
      </w:r>
      <w:r>
        <w:t xml:space="preserve"> qualifie la musique d’une part comme un art de l’air et incorporel, de par nature invisible et éphémère, et d’autre part comme un art corporel et matériel, du fait qu’elle </w:t>
      </w:r>
      <w:r>
        <w:lastRenderedPageBreak/>
        <w:t>implique de multiples activités musculaires qui mettent la matière en vibration</w:t>
      </w:r>
      <w:r>
        <w:rPr>
          <w:rStyle w:val="FootnoteReference"/>
        </w:rPr>
        <w:footnoteReference w:id="62"/>
      </w:r>
      <w:r>
        <w:t>. Cette ambivalence trouve son équivalent dans le geste</w:t>
      </w:r>
      <w:r w:rsidR="008B6A6E">
        <w:t xml:space="preserve"> lui qui</w:t>
      </w:r>
      <w:r>
        <w:t xml:space="preserve"> est caractérisé par deux dimensions physique </w:t>
      </w:r>
      <w:r w:rsidR="008B6A6E">
        <w:t xml:space="preserve">(ce qui lui donne corps) </w:t>
      </w:r>
      <w:r>
        <w:t>et mentale</w:t>
      </w:r>
      <w:r w:rsidR="008B6A6E">
        <w:t xml:space="preserve"> (sa représentation psychique)</w:t>
      </w:r>
      <w:r>
        <w:t>. À cet égard le</w:t>
      </w:r>
      <w:r w:rsidRPr="00ED2E1B">
        <w:t xml:space="preserve"> terme de geste peut conduire à une certaine ambiguït</w:t>
      </w:r>
      <w:r>
        <w:t>é</w:t>
      </w:r>
      <w:r w:rsidRPr="00ED2E1B">
        <w:t xml:space="preserve">. </w:t>
      </w:r>
      <w:r>
        <w:t>Dans sa thèse sur l’interaction musicale et le geste sonore, Julien Bloit définit le geste musical :</w:t>
      </w:r>
    </w:p>
    <w:p w14:paraId="6C492B52" w14:textId="1AE737BF" w:rsidR="00BE6F04" w:rsidRDefault="006B2780" w:rsidP="00BE6F04">
      <w:pPr>
        <w:pStyle w:val="Citation1"/>
      </w:pPr>
      <w:r>
        <w:t>« </w:t>
      </w:r>
      <w:r w:rsidR="00BE6F04">
        <w:t>Dans le contexte musical [le geste]</w:t>
      </w:r>
      <w:r w:rsidR="00BE6F04" w:rsidRPr="00FC4F62">
        <w:t xml:space="preserve"> peut en effet se référer aux causes mécaniques de production sonore : le geste instrumental (par exemple tel qu’il est étudi</w:t>
      </w:r>
      <w:r w:rsidR="00BE6F04">
        <w:t>é</w:t>
      </w:r>
      <w:r w:rsidR="00BE6F04" w:rsidRPr="00FC4F62">
        <w:t xml:space="preserve"> sur le violon [</w:t>
      </w:r>
      <w:r w:rsidR="00BE6F04">
        <w:t>…</w:t>
      </w:r>
      <w:r w:rsidR="00BE6F04" w:rsidRPr="00FC4F62">
        <w:t>]). Il peut aussi se référer à l’ensemble des relations entre mouvement et musique (où le mouvement peut être induit par la musique, comme dans la danse), on trouve alors le terme plus général de geste musical [</w:t>
      </w:r>
      <w:r w:rsidR="00BE6F04">
        <w:t>…</w:t>
      </w:r>
      <w:r w:rsidR="00BE6F04" w:rsidRPr="00FC4F62">
        <w:t>]</w:t>
      </w:r>
      <w:r w:rsidR="00BE6F04">
        <w:rPr>
          <w:rStyle w:val="FootnoteReference"/>
        </w:rPr>
        <w:footnoteReference w:id="63"/>
      </w:r>
      <w:r>
        <w:t> »</w:t>
      </w:r>
      <w:r w:rsidR="00BE6F04" w:rsidRPr="00FC4F62">
        <w:t>.</w:t>
      </w:r>
    </w:p>
    <w:p w14:paraId="4E0FEAB7" w14:textId="77777777" w:rsidR="00BE6F04" w:rsidRPr="00FC4F62" w:rsidRDefault="00BE6F04" w:rsidP="00BE6F04">
      <w:pPr>
        <w:pStyle w:val="Default"/>
      </w:pPr>
      <w:r>
        <w:t>Pour distinguer le geste sonore il ajoute :</w:t>
      </w:r>
    </w:p>
    <w:p w14:paraId="53AC471F" w14:textId="57E8334F" w:rsidR="00BE6F04" w:rsidRDefault="006B2780" w:rsidP="00BE6F04">
      <w:pPr>
        <w:pStyle w:val="Citation1"/>
      </w:pPr>
      <w:r>
        <w:t>« </w:t>
      </w:r>
      <w:r w:rsidR="00BE6F04" w:rsidRPr="00FC4F62">
        <w:t xml:space="preserve">Transposé dans le domaine sonore seul, le terme de geste </w:t>
      </w:r>
      <w:r w:rsidR="00BE6F04">
        <w:t>est utilisé</w:t>
      </w:r>
      <w:r w:rsidR="00BE6F04" w:rsidRPr="00FC4F62">
        <w:t xml:space="preserve"> pour désigner une évolution caractéristique d’attributs perçus dans le son[</w:t>
      </w:r>
      <w:r w:rsidR="00BE6F04">
        <w:t>…</w:t>
      </w:r>
      <w:r w:rsidR="00BE6F04" w:rsidRPr="00FC4F62">
        <w:t xml:space="preserve">]. Dans la mesure où cette </w:t>
      </w:r>
      <w:r w:rsidR="00BE6F04">
        <w:t xml:space="preserve">unité </w:t>
      </w:r>
      <w:r w:rsidR="00BE6F04" w:rsidRPr="00FC4F62">
        <w:t>symbolique se définit sur le plan descriptif, nous pensons qu’elle est adaptée à une approche généralisable à de multiples instruments. Nous précisons donc le problème général en le ramenant à l’analyse du signal audio en gestes sonores</w:t>
      </w:r>
      <w:r w:rsidR="00BE6F04">
        <w:rPr>
          <w:rStyle w:val="FootnoteReference"/>
        </w:rPr>
        <w:footnoteReference w:id="64"/>
      </w:r>
      <w:r>
        <w:t> »</w:t>
      </w:r>
      <w:r w:rsidR="00BE6F04" w:rsidRPr="00ED2E1B">
        <w:t>.</w:t>
      </w:r>
    </w:p>
    <w:p w14:paraId="13314588" w14:textId="412179B1" w:rsidR="00BE6F04" w:rsidRDefault="00BE6F04" w:rsidP="00BE6F04">
      <w:pPr>
        <w:pStyle w:val="Default"/>
      </w:pPr>
      <w:r w:rsidRPr="00ED2E1B">
        <w:t xml:space="preserve">Le terme </w:t>
      </w:r>
      <w:r w:rsidR="008B6A6E">
        <w:t>de « </w:t>
      </w:r>
      <w:r w:rsidRPr="00ED2E1B">
        <w:t xml:space="preserve">geste </w:t>
      </w:r>
      <w:r>
        <w:t>sonore</w:t>
      </w:r>
      <w:r w:rsidR="008B6A6E">
        <w:t> »</w:t>
      </w:r>
      <w:r>
        <w:t xml:space="preserve"> </w:t>
      </w:r>
      <w:r w:rsidRPr="00ED2E1B">
        <w:t>est utilisé pour désigner une évolution caractéristique d’attributs perçus dans le so</w:t>
      </w:r>
      <w:r>
        <w:t xml:space="preserve">n. </w:t>
      </w:r>
      <w:r w:rsidRPr="00E03EFA">
        <w:t xml:space="preserve">Dans son article intitulé </w:t>
      </w:r>
      <w:r w:rsidRPr="00E03EFA">
        <w:rPr>
          <w:i/>
          <w:iCs/>
        </w:rPr>
        <w:t>... phraser le monde : continuité́, geste et énergie</w:t>
      </w:r>
      <w:r>
        <w:t xml:space="preserve"> </w:t>
      </w:r>
      <w:r w:rsidRPr="00E03EFA">
        <w:rPr>
          <w:i/>
          <w:iCs/>
        </w:rPr>
        <w:t>dans l’œuvre musicale</w:t>
      </w:r>
      <w:r>
        <w:rPr>
          <w:i/>
          <w:iCs/>
        </w:rPr>
        <w:t>,</w:t>
      </w:r>
      <w:r>
        <w:t xml:space="preserve"> Philippe Leroux n’hésite pas à considérer caduque « l’idée de créer un prototype matériel duquel serait déduit un deuxième élément, puis x élément et une réaction en chaîne », faisant </w:t>
      </w:r>
      <w:r w:rsidR="00430133">
        <w:t xml:space="preserve">alors </w:t>
      </w:r>
      <w:r>
        <w:t>allusion à l’épuisement des systèmes traditionnels de composition et l’émergence du geste comme le</w:t>
      </w:r>
      <w:r w:rsidRPr="00E03EFA">
        <w:t xml:space="preserve"> nouveau paradigme musical qui séduit de nombreux compositeurs</w:t>
      </w:r>
      <w:r>
        <w:rPr>
          <w:rStyle w:val="FootnoteReference"/>
        </w:rPr>
        <w:footnoteReference w:id="65"/>
      </w:r>
      <w:r w:rsidRPr="00E03EFA">
        <w:t>.</w:t>
      </w:r>
      <w:r>
        <w:t xml:space="preserve"> Bien que le fameux phénomène physique « préparation-tension-détente » explique souvent les conduites énergétiques des sons ou des configurations sonores, notamment dans le système tonal, </w:t>
      </w:r>
      <w:r w:rsidR="00430133">
        <w:t>ce que</w:t>
      </w:r>
      <w:r>
        <w:t xml:space="preserve"> Leroux précise dans le même ouvrage</w:t>
      </w:r>
      <w:r w:rsidR="00430133">
        <w:t xml:space="preserve"> : </w:t>
      </w:r>
      <w:r>
        <w:t xml:space="preserve">« les variations d’énergies, liées de façon plus ou moins rapprochée à un geste initial, ne se résument pas uniquement au </w:t>
      </w:r>
      <w:r>
        <w:lastRenderedPageBreak/>
        <w:t>couple tension-détente, il faut associer à celui-ci d’autres notions, comme celles de rotation ou d’élongation, par exemple</w:t>
      </w:r>
      <w:r>
        <w:rPr>
          <w:rStyle w:val="FootnoteReference"/>
        </w:rPr>
        <w:footnoteReference w:id="66"/>
      </w:r>
      <w:r>
        <w:t> ».</w:t>
      </w:r>
    </w:p>
    <w:p w14:paraId="24C04D44" w14:textId="156A0FD2" w:rsidR="00A86869" w:rsidRDefault="00BE6F04" w:rsidP="00A86869">
      <w:pPr>
        <w:pStyle w:val="Default"/>
      </w:pPr>
      <w:r>
        <w:t xml:space="preserve">Les phrasés énergétiques </w:t>
      </w:r>
      <w:r w:rsidR="00430133">
        <w:t xml:space="preserve">d’un </w:t>
      </w:r>
      <w:r>
        <w:t>geste sonore comportent un rapport algorithmique</w:t>
      </w:r>
      <w:r w:rsidR="00430133">
        <w:t>. Ceci</w:t>
      </w:r>
      <w:r>
        <w:t xml:space="preserve"> offr</w:t>
      </w:r>
      <w:r w:rsidR="00430133">
        <w:t>e</w:t>
      </w:r>
      <w:r>
        <w:t xml:space="preserve"> à l’auditeur la possibilité de deviner ou prédire la suite logique de l’enveloppe morphologico-temporelle </w:t>
      </w:r>
      <w:r w:rsidR="00430133">
        <w:t xml:space="preserve">du </w:t>
      </w:r>
      <w:r>
        <w:t xml:space="preserve">geste. Si l’élan du son est puissant, le temps de la phase de chute, d’entretien et d’extinction est très probablement long. Bien qu’en réalité le processus soit plus complexe et cette logique puisse être interrompue par le compositeur ou par l’interférence avec d’autres phénomènes acoustiques et musicaux, le principe reste le même. Cette logique est aussi valable au sein d’une œuvre musicale, de l’échelle de ses cellules constituantes, jusqu’à l’échelle plus grande, c’est-à-dire l’œuvre entière. Une grande œuvre orchestrale de 50 minutes peut être analysée avec cette approche, aussi bien qu’un phrasé d’une </w:t>
      </w:r>
      <w:r w:rsidR="006522FA">
        <w:t>demi-seconde</w:t>
      </w:r>
      <w:r>
        <w:t xml:space="preserve"> dans une courte pièce pour </w:t>
      </w:r>
      <w:r w:rsidR="00430133">
        <w:t>flûte</w:t>
      </w:r>
      <w:r>
        <w:t xml:space="preserve"> solo.</w:t>
      </w:r>
    </w:p>
    <w:p w14:paraId="5287DAEA" w14:textId="6FA7C79A" w:rsidR="00C46A41" w:rsidRPr="009762F2" w:rsidRDefault="009762F2" w:rsidP="009762F2">
      <w:pPr>
        <w:pStyle w:val="Heading3"/>
      </w:pPr>
      <w:bookmarkStart w:id="18" w:name="_Toc121091819"/>
      <w:r>
        <w:t>La technologie de l’apprentissage machine et suivi de gestes</w:t>
      </w:r>
      <w:r>
        <w:rPr>
          <w:rStyle w:val="FootnoteReference"/>
          <w:rFonts w:eastAsia="MS Mincho"/>
        </w:rPr>
        <w:footnoteReference w:id="67"/>
      </w:r>
      <w:bookmarkEnd w:id="18"/>
    </w:p>
    <w:p w14:paraId="40E63486" w14:textId="34E43106" w:rsidR="00C46A41" w:rsidRDefault="00C46A41" w:rsidP="00C46A41">
      <w:pPr>
        <w:pStyle w:val="Default"/>
      </w:pPr>
      <w:r>
        <w:t>L’influence des nouvelles technologies dans l’évolution esthétique de la musique d’aujourd’hui est indéniable. L’informatique élargit les possibilités compositionnelles et élabore l’expressivité et le langage des musiciens</w:t>
      </w:r>
      <w:r w:rsidR="00430133">
        <w:t>,</w:t>
      </w:r>
      <w:r>
        <w:t xml:space="preserve"> ainsi que l’expérience d’écoute de l’auditeur. Depuis les années </w:t>
      </w:r>
      <w:r w:rsidR="00760A07">
        <w:t>1950</w:t>
      </w:r>
      <w:r>
        <w:t xml:space="preserve"> les chercheurs et les musiciens </w:t>
      </w:r>
      <w:r w:rsidR="00430133">
        <w:t xml:space="preserve">se </w:t>
      </w:r>
      <w:r>
        <w:t>sont intéressés aux possibilités qu’offre l’informatique</w:t>
      </w:r>
      <w:r>
        <w:rPr>
          <w:rStyle w:val="FootnoteReference"/>
        </w:rPr>
        <w:footnoteReference w:id="68"/>
      </w:r>
      <w:r>
        <w:t xml:space="preserve">. L’intelligence artificielle a toujours séduit les musiciens, offrant de nouvelles façons de créer la musique, souvent par ses potentiels génératifs. Dans le système </w:t>
      </w:r>
      <w:r w:rsidRPr="00421E5C">
        <w:rPr>
          <w:i/>
          <w:iCs/>
        </w:rPr>
        <w:t>Skini</w:t>
      </w:r>
      <w:r w:rsidR="00430133">
        <w:rPr>
          <w:i/>
          <w:iCs/>
        </w:rPr>
        <w:t>,</w:t>
      </w:r>
      <w:r>
        <w:t xml:space="preserve"> mis au point par Bernard Petit, la musique est générée par des </w:t>
      </w:r>
      <w:r w:rsidRPr="00421E5C">
        <w:rPr>
          <w:i/>
          <w:iCs/>
        </w:rPr>
        <w:t>séquences patrons</w:t>
      </w:r>
      <w:r>
        <w:t xml:space="preserve"> (ou </w:t>
      </w:r>
      <w:r>
        <w:rPr>
          <w:i/>
          <w:iCs/>
        </w:rPr>
        <w:t>caractères musicaux</w:t>
      </w:r>
      <w:r>
        <w:t>)</w:t>
      </w:r>
      <w:r>
        <w:rPr>
          <w:rStyle w:val="FootnoteReference"/>
        </w:rPr>
        <w:footnoteReference w:id="69"/>
      </w:r>
      <w:r>
        <w:t xml:space="preserve"> et permet une gestion distribuée temps réel de différents événements musicaux par le bia</w:t>
      </w:r>
      <w:r w:rsidR="00497F34">
        <w:t>i</w:t>
      </w:r>
      <w:r>
        <w:t xml:space="preserve">s d’une interface web. La musique de la pièce de théâtre </w:t>
      </w:r>
      <w:r>
        <w:rPr>
          <w:i/>
          <w:iCs/>
        </w:rPr>
        <w:t>La Fabrique des Monstres</w:t>
      </w:r>
      <w:r>
        <w:t xml:space="preserve"> est générée par les </w:t>
      </w:r>
      <w:r>
        <w:lastRenderedPageBreak/>
        <w:t>algorithmes de l’apprentissage par réseaux de neurones</w:t>
      </w:r>
      <w:r>
        <w:rPr>
          <w:rStyle w:val="FootnoteReference"/>
        </w:rPr>
        <w:footnoteReference w:id="70"/>
      </w:r>
      <w:r>
        <w:t xml:space="preserve">. Dans la musique improvisée, le logiciel ImporteK </w:t>
      </w:r>
      <w:r w:rsidR="00BA6EAC">
        <w:t xml:space="preserve">représente </w:t>
      </w:r>
      <w:r>
        <w:t>un système musical qui</w:t>
      </w:r>
      <w:r w:rsidR="00BA6EAC">
        <w:t xml:space="preserve">, </w:t>
      </w:r>
      <w:r>
        <w:t>à partir d’un « scénario »</w:t>
      </w:r>
      <w:r w:rsidR="00067847">
        <w:t>,</w:t>
      </w:r>
      <w:r w:rsidR="00BA6EAC">
        <w:t xml:space="preserve"> comme</w:t>
      </w:r>
      <w:r>
        <w:t xml:space="preserve"> la progression harmonique, ou</w:t>
      </w:r>
      <w:r w:rsidR="00BA6EAC">
        <w:t xml:space="preserve"> bien</w:t>
      </w:r>
      <w:r>
        <w:t xml:space="preserve"> les structures prédéfinies dynamiques ou fixées</w:t>
      </w:r>
      <w:r w:rsidR="00BA6EAC">
        <w:t>, interagit avec les musiciens</w:t>
      </w:r>
      <w:r>
        <w:rPr>
          <w:rStyle w:val="FootnoteReference"/>
        </w:rPr>
        <w:footnoteReference w:id="71"/>
      </w:r>
      <w:r>
        <w:t xml:space="preserve">. L’intelligence artificielle a aussi contribué au développement de l’exploration </w:t>
      </w:r>
      <w:r w:rsidR="00BA6EAC">
        <w:t xml:space="preserve">des données </w:t>
      </w:r>
      <w:r>
        <w:t xml:space="preserve">et </w:t>
      </w:r>
      <w:r w:rsidR="00BA6EAC">
        <w:t>à leur</w:t>
      </w:r>
      <w:r>
        <w:t xml:space="preserve"> classification. </w:t>
      </w:r>
      <w:r>
        <w:rPr>
          <w:i/>
          <w:iCs/>
        </w:rPr>
        <w:t xml:space="preserve">Music Information </w:t>
      </w:r>
      <w:r w:rsidRPr="00152102">
        <w:rPr>
          <w:i/>
          <w:iCs/>
        </w:rPr>
        <w:t>Retrieval</w:t>
      </w:r>
      <w:r>
        <w:t xml:space="preserve"> (MIR) ou la recherche d’informations musicales est un domaine qui continue à se développer. Le suivi de geste, le suivi de partition, </w:t>
      </w:r>
      <w:r w:rsidR="00E14CDF">
        <w:t xml:space="preserve">ou encore </w:t>
      </w:r>
      <w:r>
        <w:t xml:space="preserve">la synthèse </w:t>
      </w:r>
      <w:r w:rsidR="00E14CDF">
        <w:t>sonore</w:t>
      </w:r>
      <w:r>
        <w:t xml:space="preserve"> comptent parmi les domaines musicaux où l’intelligence artificielle joue un rôle central</w:t>
      </w:r>
      <w:r w:rsidR="00067847">
        <w:t>.</w:t>
      </w:r>
      <w:r>
        <w:t xml:space="preserve"> </w:t>
      </w:r>
      <w:r w:rsidR="00067847">
        <w:t>M</w:t>
      </w:r>
      <w:r>
        <w:t xml:space="preserve">ais malgré ce large éventail d’usages, l’apprentissage machine et l’intelligence artificielle sont rarement utilisés par les compositeurs professionnels. Les recherches d’Arne Eigenfeldt et de Philippe Pasquier sur le concept de méta-création musicale prétendent </w:t>
      </w:r>
      <w:r w:rsidR="00E14CDF">
        <w:t xml:space="preserve">pouvoir utiliser </w:t>
      </w:r>
      <w:r>
        <w:t xml:space="preserve">l’intelligence artificielle pour exploiter les aspects créatifs de l’ordinateur plutôt que l’intelligence </w:t>
      </w:r>
      <w:r w:rsidR="00067847">
        <w:t>de l’</w:t>
      </w:r>
      <w:r>
        <w:t>informatique</w:t>
      </w:r>
      <w:r>
        <w:rPr>
          <w:rStyle w:val="FootnoteReference"/>
        </w:rPr>
        <w:footnoteReference w:id="72"/>
      </w:r>
      <w:r>
        <w:t xml:space="preserve">.  Cela </w:t>
      </w:r>
      <w:r w:rsidR="00E14CDF">
        <w:t>met à mal</w:t>
      </w:r>
      <w:r w:rsidR="00604E5D">
        <w:t xml:space="preserve">, voire </w:t>
      </w:r>
      <w:r>
        <w:t>défie le rôle et le statut du compositeur dans son domaine d’expertise.</w:t>
      </w:r>
    </w:p>
    <w:p w14:paraId="5A79D9A3" w14:textId="45A70663" w:rsidR="00C46A41" w:rsidRDefault="00C46A41" w:rsidP="00C46A41">
      <w:pPr>
        <w:pStyle w:val="Default"/>
      </w:pPr>
      <w:r>
        <w:t xml:space="preserve">Nous tentons ici de transposer le concept du suivi de partition à la reconnaissance de geste audio à l’aide de l’apprentissage machine, afin de créer un module de suivi de geste dans l’environnement OpenMusic 7 qui est à la base un environnement informatique de CAO (Composition assistée par Ordinateur). Le langage graphique de programmation dans un logiciel comme OpenMusic offre un environnement expressif qui permet aux compositeurs d’exploiter l’ordinateur de manière plus spontanée qu’un langage textuel. Dans ce contexte l’apprentissage machine et l’intelligence artificielle </w:t>
      </w:r>
      <w:r w:rsidR="00604E5D">
        <w:t xml:space="preserve">doivent </w:t>
      </w:r>
      <w:r>
        <w:t>être utilisé</w:t>
      </w:r>
      <w:r w:rsidR="00604E5D">
        <w:t>s</w:t>
      </w:r>
      <w:r>
        <w:t xml:space="preserve"> </w:t>
      </w:r>
      <w:r w:rsidR="00604E5D">
        <w:t xml:space="preserve">dans une </w:t>
      </w:r>
      <w:r>
        <w:t xml:space="preserve">perspective différente. À travers une tentative pour créer un système de suivi de geste audio nous essayerons d’expliquer la méthode dont les modules d’apprentissage machine, qui sont à la base conçus pour la reconnaissance de gestes physiques, et qui permettent à l’usager de programmer un patch de suivi de geste. Le patch </w:t>
      </w:r>
      <w:r w:rsidR="006E3A7D">
        <w:t xml:space="preserve">créé </w:t>
      </w:r>
      <w:r>
        <w:t>doit être capable de reconnaître différentes catégories de gestes sonore au sein d’un extrait musical qu’il reçoit en entrée.</w:t>
      </w:r>
    </w:p>
    <w:p w14:paraId="4588314F" w14:textId="77777777" w:rsidR="00AA2116" w:rsidRPr="00CE3E6C" w:rsidRDefault="00AA2116" w:rsidP="00C46A41">
      <w:pPr>
        <w:pStyle w:val="Default"/>
        <w:rPr>
          <w:rFonts w:eastAsia="MS Mincho"/>
        </w:rPr>
      </w:pPr>
    </w:p>
    <w:p w14:paraId="0F9F1DB5" w14:textId="77777777" w:rsidR="00C46A41" w:rsidRDefault="00C46A41" w:rsidP="00497F34">
      <w:pPr>
        <w:pStyle w:val="Heading4"/>
      </w:pPr>
      <w:r>
        <w:lastRenderedPageBreak/>
        <w:t>Apprendre le geste musical</w:t>
      </w:r>
    </w:p>
    <w:p w14:paraId="664353E9" w14:textId="26417F41" w:rsidR="00C46A41" w:rsidRDefault="00C46A41" w:rsidP="00C46A41">
      <w:pPr>
        <w:pStyle w:val="Default"/>
      </w:pPr>
      <w:r>
        <w:t>La structure musicale, malgré ses aspects abstraits et ses caractéristiques complexes, peut être identifiée par le musicien et le public. Cependant du point de vue formel il est difficile, voire impossible de la décrire par des éléments standardisés de la représentation musicale</w:t>
      </w:r>
      <w:r w:rsidR="00F50A45">
        <w:t>,</w:t>
      </w:r>
      <w:r>
        <w:t xml:space="preserve"> en identifiant l’harmonie, les séquences mélodiques etc. Le concept de geste est fréquemment utilisé dans les discours et les recherches pour caractériser la structure formelle de la musique mais dans une large </w:t>
      </w:r>
      <w:r w:rsidR="00604E5D">
        <w:t>ensemble</w:t>
      </w:r>
      <w:r>
        <w:t xml:space="preserve"> définitions plus ou moins abstraites. </w:t>
      </w:r>
      <w:r w:rsidR="00604E5D">
        <w:t xml:space="preserve">En effet chaque </w:t>
      </w:r>
      <w:r>
        <w:t>compositeur présente une définition personnalisée du geste.</w:t>
      </w:r>
    </w:p>
    <w:p w14:paraId="3FF70376" w14:textId="77777777" w:rsidR="00C46A41" w:rsidRDefault="00C46A41" w:rsidP="00C46A41">
      <w:pPr>
        <w:pStyle w:val="FIGURES"/>
        <w:keepNext/>
      </w:pPr>
      <w:r w:rsidRPr="00C90D39">
        <w:drawing>
          <wp:inline distT="0" distB="0" distL="0" distR="0" wp14:anchorId="55D3EB13" wp14:editId="11EDA244">
            <wp:extent cx="3976254" cy="2454916"/>
            <wp:effectExtent l="0" t="0" r="0" b="0"/>
            <wp:docPr id="1073742364" name="Picture 1073742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76" name="XMM-Bress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05160" cy="2472762"/>
                    </a:xfrm>
                    <a:prstGeom prst="rect">
                      <a:avLst/>
                    </a:prstGeom>
                  </pic:spPr>
                </pic:pic>
              </a:graphicData>
            </a:graphic>
          </wp:inline>
        </w:drawing>
      </w:r>
    </w:p>
    <w:p w14:paraId="024C9C57" w14:textId="19B3929A" w:rsidR="00C46A41" w:rsidRDefault="00C46A41" w:rsidP="00C46A41">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16</w:t>
      </w:r>
      <w:r w:rsidR="003C6414">
        <w:rPr>
          <w:noProof/>
        </w:rPr>
        <w:fldChar w:fldCharType="end"/>
      </w:r>
      <w:r>
        <w:t> : Modèle de reconnaissance de forme cercle, triangle et « huit » avec la libraire XMM dans l’environnement de programmation visuel d’OpenMusic.</w:t>
      </w:r>
    </w:p>
    <w:p w14:paraId="50165A3F" w14:textId="575AC987" w:rsidR="00C46A41" w:rsidRDefault="00C46A41" w:rsidP="00C46A41">
      <w:pPr>
        <w:pStyle w:val="Default"/>
      </w:pPr>
      <w:r>
        <w:t xml:space="preserve">L’apprentissage machine offre des outils puissants qui permettent de gérer les données de la captation </w:t>
      </w:r>
      <w:r w:rsidR="00604E5D">
        <w:t xml:space="preserve">du </w:t>
      </w:r>
      <w:r>
        <w:t xml:space="preserve">geste physique, </w:t>
      </w:r>
      <w:r w:rsidR="00604E5D">
        <w:t xml:space="preserve">son </w:t>
      </w:r>
      <w:r>
        <w:t xml:space="preserve">mapping et </w:t>
      </w:r>
      <w:r w:rsidR="00604E5D">
        <w:t xml:space="preserve">ses </w:t>
      </w:r>
      <w:r>
        <w:t>traitements. À titre d’exemple</w:t>
      </w:r>
      <w:r w:rsidR="00604E5D">
        <w:t>,</w:t>
      </w:r>
      <w:r>
        <w:t xml:space="preserve"> la librairie XMM est un outil performant de reconnaissance de geste qui a été développé à l’Ircam par Jules Françoise à partir de la modélisation probabiliste</w:t>
      </w:r>
      <w:r>
        <w:rPr>
          <w:rStyle w:val="FootnoteReference"/>
        </w:rPr>
        <w:footnoteReference w:id="73"/>
      </w:r>
      <w:r>
        <w:t>. XMM analyse le flux de signal de description de gestes afin de classifier les mouvements.</w:t>
      </w:r>
    </w:p>
    <w:p w14:paraId="4836C003" w14:textId="1D7F0F6B" w:rsidR="00C46A41" w:rsidRDefault="00C46A41" w:rsidP="00C46A41">
      <w:pPr>
        <w:pStyle w:val="Default"/>
      </w:pPr>
      <w:r>
        <w:t>La librairie OM-XMM</w:t>
      </w:r>
      <w:r>
        <w:rPr>
          <w:rStyle w:val="FootnoteReference"/>
        </w:rPr>
        <w:footnoteReference w:id="74"/>
      </w:r>
      <w:r>
        <w:t xml:space="preserve"> (OpenMusic-XMM) offre plusieurs possibilités </w:t>
      </w:r>
      <w:r w:rsidR="00091AF6">
        <w:t>dans les</w:t>
      </w:r>
      <w:r>
        <w:t xml:space="preserve"> procédures de test</w:t>
      </w:r>
      <w:r w:rsidR="00091AF6">
        <w:t>s</w:t>
      </w:r>
      <w:r>
        <w:t xml:space="preserve"> pour la validation de modèle</w:t>
      </w:r>
      <w:r w:rsidR="00091AF6">
        <w:t>s</w:t>
      </w:r>
      <w:r>
        <w:t>. Par ailleurs</w:t>
      </w:r>
      <w:r w:rsidR="00091AF6">
        <w:t>,</w:t>
      </w:r>
      <w:r>
        <w:t xml:space="preserve"> l’environnement </w:t>
      </w:r>
      <w:r w:rsidR="00091AF6">
        <w:t xml:space="preserve">propose </w:t>
      </w:r>
      <w:r>
        <w:t xml:space="preserve">une </w:t>
      </w:r>
      <w:r>
        <w:lastRenderedPageBreak/>
        <w:t xml:space="preserve">série complète d’outils de programmation visuelle pour implanter </w:t>
      </w:r>
      <w:r w:rsidR="00091AF6">
        <w:t xml:space="preserve">ces </w:t>
      </w:r>
      <w:r>
        <w:t>procédures</w:t>
      </w:r>
      <w:r>
        <w:rPr>
          <w:rStyle w:val="FootnoteReference"/>
        </w:rPr>
        <w:footnoteReference w:id="75"/>
      </w:r>
      <w:r>
        <w:t xml:space="preserve">. L’avantage des modèles XMM repose sur le fait qu’ils n’ont pas besoin d’une large </w:t>
      </w:r>
      <w:r w:rsidRPr="00C769B3">
        <w:rPr>
          <w:i/>
          <w:iCs/>
        </w:rPr>
        <w:t>training-set</w:t>
      </w:r>
      <w:r>
        <w:t xml:space="preserve"> (jeu d’entrainement). Seulement quelques exemples sont suffisants pour reconnaître les formes simples. La figure 16 montre un patch OM d’apprentissage modèle XMM qui est utilisé pour la reconnaissance du geste physique. Avec deux ou trois </w:t>
      </w:r>
      <w:r w:rsidRPr="00C769B3">
        <w:rPr>
          <w:i/>
          <w:iCs/>
        </w:rPr>
        <w:t>training-set</w:t>
      </w:r>
      <w:r>
        <w:t xml:space="preserve"> le patch est capable de reconnaître les gestes physiques qui ressemblent à un cercle, un triangle ou la forme « huit ».</w:t>
      </w:r>
    </w:p>
    <w:p w14:paraId="77712128" w14:textId="77777777" w:rsidR="00C46A41" w:rsidRDefault="00C46A41" w:rsidP="00C46A41">
      <w:pPr>
        <w:pStyle w:val="FIGURES"/>
        <w:keepNext/>
      </w:pPr>
      <w:r w:rsidRPr="00810187">
        <w:drawing>
          <wp:inline distT="0" distB="0" distL="0" distR="0" wp14:anchorId="7428154B" wp14:editId="6476D6AE">
            <wp:extent cx="2922905" cy="3830782"/>
            <wp:effectExtent l="12700" t="12700" r="10795" b="17780"/>
            <wp:docPr id="1073742365" name="Picture 1073742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81" name="IAO_MPatch.jpg"/>
                    <pic:cNvPicPr/>
                  </pic:nvPicPr>
                  <pic:blipFill rotWithShape="1">
                    <a:blip r:embed="rId40" cstate="print">
                      <a:extLst>
                        <a:ext uri="{28A0092B-C50C-407E-A947-70E740481C1C}">
                          <a14:useLocalDpi xmlns:a14="http://schemas.microsoft.com/office/drawing/2010/main" val="0"/>
                        </a:ext>
                      </a:extLst>
                    </a:blip>
                    <a:srcRect l="1609" t="1229" r="1401" b="1585"/>
                    <a:stretch/>
                  </pic:blipFill>
                  <pic:spPr bwMode="auto">
                    <a:xfrm>
                      <a:off x="0" y="0"/>
                      <a:ext cx="2930210" cy="3840356"/>
                    </a:xfrm>
                    <a:prstGeom prst="rect">
                      <a:avLst/>
                    </a:prstGeom>
                    <a:ln w="5080">
                      <a:solidFill>
                        <a:schemeClr val="tx1"/>
                      </a:solidFill>
                    </a:ln>
                    <a:extLst>
                      <a:ext uri="{53640926-AAD7-44D8-BBD7-CCE9431645EC}">
                        <a14:shadowObscured xmlns:a14="http://schemas.microsoft.com/office/drawing/2010/main"/>
                      </a:ext>
                    </a:extLst>
                  </pic:spPr>
                </pic:pic>
              </a:graphicData>
            </a:graphic>
          </wp:inline>
        </w:drawing>
      </w:r>
    </w:p>
    <w:p w14:paraId="4A11F537" w14:textId="4F72CBFC" w:rsidR="00C46A41" w:rsidRPr="00810187" w:rsidRDefault="00C46A41" w:rsidP="00C46A41">
      <w:pPr>
        <w:pStyle w:val="Caption1"/>
      </w:pPr>
      <w:r w:rsidRPr="00810187">
        <w:t xml:space="preserve">Figure </w:t>
      </w:r>
      <w:r w:rsidR="003C6414">
        <w:fldChar w:fldCharType="begin"/>
      </w:r>
      <w:r w:rsidR="003C6414">
        <w:instrText xml:space="preserve"> SEQ Figure \* ARABIC </w:instrText>
      </w:r>
      <w:r w:rsidR="003C6414">
        <w:fldChar w:fldCharType="separate"/>
      </w:r>
      <w:r w:rsidR="00A347BF">
        <w:rPr>
          <w:noProof/>
        </w:rPr>
        <w:t>17</w:t>
      </w:r>
      <w:r w:rsidR="003C6414">
        <w:rPr>
          <w:noProof/>
        </w:rPr>
        <w:fldChar w:fldCharType="end"/>
      </w:r>
      <w:r w:rsidRPr="00810187">
        <w:t xml:space="preserve"> : Le patch de descripteur sonore.</w:t>
      </w:r>
      <w:r w:rsidRPr="000B46B7">
        <w:t xml:space="preserve"> </w:t>
      </w:r>
      <w:r>
        <w:t>OpenMusic 7.</w:t>
      </w:r>
    </w:p>
    <w:p w14:paraId="2DF91839" w14:textId="7AD29949" w:rsidR="00C46A41" w:rsidRDefault="00C46A41" w:rsidP="00C46A41">
      <w:pPr>
        <w:pStyle w:val="Default"/>
      </w:pPr>
      <w:r>
        <w:t>Dans l’expérience que nous allons expliquer</w:t>
      </w:r>
      <w:r w:rsidR="00C769B3">
        <w:t>,</w:t>
      </w:r>
      <w:r>
        <w:t xml:space="preserve"> nous essayerons de transposer la technologie de l’apprentissage machine et la reconnaissance appliquée au geste physique, à la reconnaissance de geste musical. Cette expérience </w:t>
      </w:r>
      <w:r w:rsidR="00091AF6">
        <w:t xml:space="preserve">a été </w:t>
      </w:r>
      <w:r>
        <w:t xml:space="preserve">menée à l’Ircam en 2018 dans le cadre de </w:t>
      </w:r>
      <w:r w:rsidR="00091AF6">
        <w:t xml:space="preserve">ma </w:t>
      </w:r>
      <w:r>
        <w:t>résidence en recherche artistique</w:t>
      </w:r>
      <w:r w:rsidR="00091AF6">
        <w:t>,</w:t>
      </w:r>
      <w:r>
        <w:t xml:space="preserve"> </w:t>
      </w:r>
      <w:r w:rsidR="00091AF6">
        <w:t>résidence</w:t>
      </w:r>
      <w:r>
        <w:t xml:space="preserve"> qui consistait en la conception d’une « partition de flux de données » représent</w:t>
      </w:r>
      <w:r w:rsidR="00091AF6">
        <w:t>ant</w:t>
      </w:r>
      <w:r>
        <w:t xml:space="preserve"> les gestes sonores et physiques des musiciens ou </w:t>
      </w:r>
      <w:r>
        <w:lastRenderedPageBreak/>
        <w:t>des danseurs, dans l’objectif de contrôler simultanément d’autres médias qui sont impliqués dans une œuvre multidisciplinaire.</w:t>
      </w:r>
    </w:p>
    <w:p w14:paraId="482302FF" w14:textId="6AAC92E2" w:rsidR="00C46A41" w:rsidRDefault="00C46A41" w:rsidP="00C46A41">
      <w:pPr>
        <w:pStyle w:val="Default"/>
      </w:pPr>
      <w:r>
        <w:t>La reconnaissance de geste est le point de départ de cette opération. Pour ce faire</w:t>
      </w:r>
      <w:r w:rsidR="00091AF6">
        <w:t>,</w:t>
      </w:r>
      <w:r>
        <w:t xml:space="preserve"> le flux audio doit être segmenté et traité afin d’obtenir des séquences gestuelles</w:t>
      </w:r>
      <w:r w:rsidR="00091AF6">
        <w:t>,</w:t>
      </w:r>
      <w:r>
        <w:t xml:space="preserve"> labélisées, selon les modèles de l’entrainement que la machine reçoit </w:t>
      </w:r>
      <w:r w:rsidR="00C769B3">
        <w:t>en e</w:t>
      </w:r>
      <w:r>
        <w:t>ntrée. Ces modèles ne sont que des fichiers audio correspondant chacun à une catégorie de geste. Les modèles qui représentent les catégories de geste sont créés manuellement. Chaque catégorie correspond à un symbole graphique que l’auteur dessine pour cette raison.</w:t>
      </w:r>
    </w:p>
    <w:p w14:paraId="0236C4A3" w14:textId="798BC562" w:rsidR="00C46A41" w:rsidRPr="00B01EF6" w:rsidRDefault="00C46A41" w:rsidP="00C46A41">
      <w:pPr>
        <w:pStyle w:val="Default"/>
      </w:pPr>
      <w:r>
        <w:t>Les échantillons sont par la suite analysés par les descripteurs audio</w:t>
      </w:r>
      <w:r w:rsidR="00C769B3">
        <w:t>s</w:t>
      </w:r>
      <w:r>
        <w:rPr>
          <w:rStyle w:val="FootnoteReference"/>
        </w:rPr>
        <w:footnoteReference w:id="76"/>
      </w:r>
      <w:r>
        <w:t xml:space="preserve"> avec les outils des librairies IAE</w:t>
      </w:r>
      <w:r>
        <w:rPr>
          <w:rStyle w:val="FootnoteReference"/>
        </w:rPr>
        <w:footnoteReference w:id="77"/>
      </w:r>
      <w:r>
        <w:t xml:space="preserve">/pipo. </w:t>
      </w:r>
      <w:r w:rsidR="00091AF6">
        <w:t xml:space="preserve">Vingt et un </w:t>
      </w:r>
      <w:r>
        <w:t xml:space="preserve">descripteurs sont utilisés pour cette expérience : 12 </w:t>
      </w:r>
      <w:r w:rsidRPr="00F64696">
        <w:rPr>
          <w:i/>
          <w:iCs/>
        </w:rPr>
        <w:t>Mel</w:t>
      </w:r>
      <w:r>
        <w:rPr>
          <w:i/>
          <w:iCs/>
        </w:rPr>
        <w:t xml:space="preserve"> F</w:t>
      </w:r>
      <w:r w:rsidRPr="00F64696">
        <w:rPr>
          <w:i/>
          <w:iCs/>
        </w:rPr>
        <w:t xml:space="preserve">requency </w:t>
      </w:r>
      <w:r>
        <w:rPr>
          <w:i/>
          <w:iCs/>
        </w:rPr>
        <w:t>C</w:t>
      </w:r>
      <w:r w:rsidRPr="00F64696">
        <w:rPr>
          <w:i/>
          <w:iCs/>
        </w:rPr>
        <w:t>e</w:t>
      </w:r>
      <w:r>
        <w:rPr>
          <w:i/>
          <w:iCs/>
        </w:rPr>
        <w:t>n</w:t>
      </w:r>
      <w:r w:rsidRPr="00F64696">
        <w:rPr>
          <w:i/>
          <w:iCs/>
        </w:rPr>
        <w:t xml:space="preserve">tral </w:t>
      </w:r>
      <w:r>
        <w:rPr>
          <w:i/>
          <w:iCs/>
        </w:rPr>
        <w:t>C</w:t>
      </w:r>
      <w:r w:rsidRPr="00F64696">
        <w:rPr>
          <w:i/>
          <w:iCs/>
        </w:rPr>
        <w:t>oefficients</w:t>
      </w:r>
      <w:r>
        <w:t xml:space="preserve"> (MFCCs), la fréquence fondamentale, l’énergie, la périodicité, </w:t>
      </w:r>
      <w:r w:rsidRPr="009226B9">
        <w:rPr>
          <w:i/>
          <w:iCs/>
        </w:rPr>
        <w:t>first-order autocorrelation</w:t>
      </w:r>
      <w:r>
        <w:t xml:space="preserve"> (AC1) coefficient, </w:t>
      </w:r>
      <w:r w:rsidRPr="009226B9">
        <w:rPr>
          <w:i/>
          <w:iCs/>
        </w:rPr>
        <w:t>loudness</w:t>
      </w:r>
      <w:r>
        <w:t xml:space="preserve"> (l’intensité), centroïde, </w:t>
      </w:r>
      <w:r w:rsidRPr="009226B9">
        <w:rPr>
          <w:i/>
          <w:iCs/>
        </w:rPr>
        <w:t>spread</w:t>
      </w:r>
      <w:r>
        <w:t xml:space="preserve">, </w:t>
      </w:r>
      <w:r w:rsidRPr="009226B9">
        <w:rPr>
          <w:i/>
          <w:iCs/>
        </w:rPr>
        <w:t>Skewness</w:t>
      </w:r>
      <w:r>
        <w:t xml:space="preserve"> et </w:t>
      </w:r>
      <w:r w:rsidRPr="009226B9">
        <w:rPr>
          <w:i/>
          <w:iCs/>
        </w:rPr>
        <w:t>Kurtosis</w:t>
      </w:r>
      <w:r>
        <w:t xml:space="preserve"> mais seulement certains d’entre eux nous ont fourni des données pertinentes</w:t>
      </w:r>
      <w:r>
        <w:rPr>
          <w:rStyle w:val="FootnoteReference"/>
        </w:rPr>
        <w:footnoteReference w:id="78"/>
      </w:r>
      <w:r>
        <w:t>.</w:t>
      </w:r>
    </w:p>
    <w:p w14:paraId="0A224615" w14:textId="77777777" w:rsidR="00C46A41" w:rsidRDefault="00C46A41" w:rsidP="00C46A41">
      <w:pPr>
        <w:pStyle w:val="FIGURES"/>
      </w:pPr>
    </w:p>
    <w:p w14:paraId="5FE75531" w14:textId="77777777" w:rsidR="00C46A41" w:rsidRDefault="00C46A41" w:rsidP="00C46A41">
      <w:pPr>
        <w:pStyle w:val="FIGURES"/>
        <w:keepNext/>
      </w:pPr>
      <w:r w:rsidRPr="006C6484">
        <w:drawing>
          <wp:inline distT="0" distB="0" distL="0" distR="0" wp14:anchorId="7E955A52" wp14:editId="3E16B218">
            <wp:extent cx="4694371" cy="3087149"/>
            <wp:effectExtent l="12700" t="12700" r="17780" b="12065"/>
            <wp:docPr id="1073742366" name="Picture 1073742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26422" cy="3108227"/>
                    </a:xfrm>
                    <a:prstGeom prst="rect">
                      <a:avLst/>
                    </a:prstGeom>
                    <a:ln w="5080">
                      <a:solidFill>
                        <a:schemeClr val="tx1"/>
                      </a:solidFill>
                    </a:ln>
                  </pic:spPr>
                </pic:pic>
              </a:graphicData>
            </a:graphic>
          </wp:inline>
        </w:drawing>
      </w:r>
    </w:p>
    <w:p w14:paraId="48BC2729" w14:textId="51D82ABF" w:rsidR="00C46A41" w:rsidRPr="000760AB" w:rsidRDefault="00C46A41" w:rsidP="00C46A41">
      <w:pPr>
        <w:pStyle w:val="Caption"/>
      </w:pPr>
      <w:r>
        <w:t xml:space="preserve">Figure </w:t>
      </w:r>
      <w:r w:rsidR="003C6414">
        <w:fldChar w:fldCharType="begin"/>
      </w:r>
      <w:r w:rsidR="003C6414">
        <w:instrText xml:space="preserve"> SEQ Figure \* ARABIC </w:instrText>
      </w:r>
      <w:r w:rsidR="003C6414">
        <w:fldChar w:fldCharType="separate"/>
      </w:r>
      <w:r w:rsidR="00A347BF">
        <w:rPr>
          <w:noProof/>
        </w:rPr>
        <w:t>18</w:t>
      </w:r>
      <w:r w:rsidR="003C6414">
        <w:rPr>
          <w:noProof/>
        </w:rPr>
        <w:fldChar w:fldCharType="end"/>
      </w:r>
      <w:r>
        <w:t xml:space="preserve"> : Le patch de reconnaissance </w:t>
      </w:r>
      <w:r w:rsidRPr="008668D0">
        <w:t>de gestes sonores</w:t>
      </w:r>
      <w:r>
        <w:t>. OpenMusic 7.</w:t>
      </w:r>
    </w:p>
    <w:p w14:paraId="75372FCD" w14:textId="77777777" w:rsidR="00C46A41" w:rsidRDefault="00C46A41" w:rsidP="00497F34">
      <w:pPr>
        <w:pStyle w:val="Heading4"/>
      </w:pPr>
      <w:r>
        <w:t>Catégories de gestes</w:t>
      </w:r>
    </w:p>
    <w:p w14:paraId="6131B87E" w14:textId="10C602BE" w:rsidR="00C46A41" w:rsidRDefault="00C46A41" w:rsidP="00C46A41">
      <w:pPr>
        <w:pStyle w:val="Default"/>
      </w:pPr>
      <w:r>
        <w:t>H</w:t>
      </w:r>
      <w:r w:rsidR="00091AF6">
        <w:t xml:space="preserve">elmut </w:t>
      </w:r>
      <w:r>
        <w:t>Lachenmann est une des figures tutélaires de la composition avec le geste. Dans sa pensée musicale la matérialité du son et la situation concrète de sa production sont devenues le principe même de son système d’écriture. Cela le conduit vers une approche originale vis-à-vis la physionomie du matériau. Dans ses écrits il utilise le terme d’« énergie », de « corporéité » et de « corporéité déterminée par l’énergie » pour représenter le fondement principal de sa technique de composition</w:t>
      </w:r>
      <w:r>
        <w:rPr>
          <w:rStyle w:val="FootnoteReference"/>
        </w:rPr>
        <w:footnoteReference w:id="79"/>
      </w:r>
      <w:r>
        <w:t xml:space="preserve">. Dans un de ses écrit sur la typologie sonore de la musique contemporaine, à travers le processus d’analyse du son, il présente ingénieusement différents classements de son. Observer le comportement du son de ce point de vue a ouvert de nouvelles portes aux compositeurs et chercheurs qui sont à la quête de nouveaux matériaux musicaux. Dans le cas de notre expérience le processus de catégorisation de geste </w:t>
      </w:r>
      <w:r w:rsidR="006D1D56">
        <w:t>a été</w:t>
      </w:r>
      <w:r>
        <w:t xml:space="preserve"> réalisé en ayant comme modèle et point de repère l’approche de Lachenmann.</w:t>
      </w:r>
    </w:p>
    <w:p w14:paraId="4B7F9EB4" w14:textId="2883FFBB" w:rsidR="00C46A41" w:rsidRDefault="00C46A41" w:rsidP="00C46A41">
      <w:pPr>
        <w:pStyle w:val="Default"/>
      </w:pPr>
      <w:r>
        <w:t xml:space="preserve">La catégorisation manuelle de geste est une opération subjective qui ne peut pas être fondée uniquement sur les informations quantitatives. Les gestes sont donc qualifiés librement sur les critères que le compositeur estime pertinents. Les données utilisées pour le processus </w:t>
      </w:r>
      <w:r>
        <w:lastRenderedPageBreak/>
        <w:t xml:space="preserve">d’apprentissage proviennent de l’extrait de </w:t>
      </w:r>
      <w:r>
        <w:rPr>
          <w:i/>
          <w:iCs/>
        </w:rPr>
        <w:t>Zāmyād</w:t>
      </w:r>
      <w:r>
        <w:t xml:space="preserve"> (2017) pour violoncelle et électronique. L’œuvre a été écrite sur la modélisation des gestes provenant des techniques de jeu de la musique persane. Dans un premier temps 20 catégories ont été identifiées. Les gestes sont marqués et annotés dans la partition</w:t>
      </w:r>
      <w:r w:rsidR="006D1D56">
        <w:t>,</w:t>
      </w:r>
      <w:r>
        <w:t xml:space="preserve"> ainsi que dans l’enregistrement de l’œuvre par des repères. 187 segments </w:t>
      </w:r>
      <w:r w:rsidR="006D1D56">
        <w:t>ont été</w:t>
      </w:r>
      <w:r>
        <w:t xml:space="preserve"> labélisés.</w:t>
      </w:r>
    </w:p>
    <w:p w14:paraId="79F82C90" w14:textId="77777777" w:rsidR="00C46A41" w:rsidRDefault="00C46A41" w:rsidP="00C46A41">
      <w:pPr>
        <w:pStyle w:val="FIGURES"/>
        <w:keepNext/>
      </w:pPr>
      <w:r w:rsidRPr="00B01D26">
        <w:drawing>
          <wp:inline distT="0" distB="0" distL="0" distR="0" wp14:anchorId="7D75D90E" wp14:editId="07BB173E">
            <wp:extent cx="3070371" cy="4310433"/>
            <wp:effectExtent l="12700" t="12700" r="15875" b="7620"/>
            <wp:docPr id="1073742367" name="Picture 1073742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93" name="Partition gestes Zamyad.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082448" cy="4327387"/>
                    </a:xfrm>
                    <a:prstGeom prst="rect">
                      <a:avLst/>
                    </a:prstGeom>
                    <a:ln w="5080">
                      <a:solidFill>
                        <a:schemeClr val="tx1"/>
                      </a:solidFill>
                    </a:ln>
                  </pic:spPr>
                </pic:pic>
              </a:graphicData>
            </a:graphic>
          </wp:inline>
        </w:drawing>
      </w:r>
    </w:p>
    <w:p w14:paraId="40D293F6" w14:textId="285D85E9" w:rsidR="00C46A41" w:rsidRDefault="00C46A41" w:rsidP="00C46A41">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19</w:t>
      </w:r>
      <w:r w:rsidR="003C6414">
        <w:rPr>
          <w:noProof/>
        </w:rPr>
        <w:fldChar w:fldCharType="end"/>
      </w:r>
      <w:r>
        <w:t xml:space="preserve"> : Dans la partition de </w:t>
      </w:r>
      <w:r w:rsidRPr="00055C65">
        <w:rPr>
          <w:i/>
          <w:iCs/>
        </w:rPr>
        <w:t>Zāmyād</w:t>
      </w:r>
      <w:r>
        <w:t xml:space="preserve"> 20 catégories ont été identifiées et annotées</w:t>
      </w:r>
      <w:r>
        <w:rPr>
          <w:noProof/>
        </w:rPr>
        <w:t>.</w:t>
      </w:r>
    </w:p>
    <w:p w14:paraId="698323C0" w14:textId="77777777" w:rsidR="00C46A41" w:rsidRDefault="00C46A41" w:rsidP="00C46A41">
      <w:pPr>
        <w:pStyle w:val="Default"/>
        <w:rPr>
          <w:color w:val="FF0000"/>
        </w:rPr>
      </w:pPr>
      <w:r>
        <w:t xml:space="preserve">Les 20 catégories identifiées représentent une partie d’un catalogue imaginaire de tous les gestes sonres </w:t>
      </w:r>
      <w:r w:rsidRPr="002A157E">
        <w:rPr>
          <w:color w:val="000000" w:themeColor="text1"/>
        </w:rPr>
        <w:t>existants étant donné qu’un vocabulaire de gestes sonores peut être représenté par une combinaison de profils caractéristiques sur plusieurs dimensions perceptives.</w:t>
      </w:r>
      <w:r>
        <w:rPr>
          <w:color w:val="000000" w:themeColor="text1"/>
        </w:rPr>
        <w:t xml:space="preserve"> Par ailleurs chaque geste, selon le contexte dans lequel il apparaît, représente un sens différent. L’aspect sémantique et linguistique du contexte influence sensiblement la perception d’un geste.</w:t>
      </w:r>
    </w:p>
    <w:p w14:paraId="66FF5F5B" w14:textId="77777777" w:rsidR="00C46A41" w:rsidRDefault="00C46A41" w:rsidP="00C46A41">
      <w:pPr>
        <w:pStyle w:val="Default"/>
        <w:rPr>
          <w:color w:val="FF0000"/>
        </w:rPr>
      </w:pPr>
    </w:p>
    <w:p w14:paraId="6DFA0165" w14:textId="77777777" w:rsidR="00C46A41" w:rsidRDefault="00C46A41" w:rsidP="00C46A41">
      <w:pPr>
        <w:pStyle w:val="FIGURES"/>
        <w:keepNext/>
      </w:pPr>
      <w:r>
        <w:lastRenderedPageBreak/>
        <w:drawing>
          <wp:inline distT="0" distB="0" distL="0" distR="0" wp14:anchorId="14689CD7" wp14:editId="2F7754CE">
            <wp:extent cx="2568779" cy="3635139"/>
            <wp:effectExtent l="12700" t="12700" r="9525" b="10160"/>
            <wp:docPr id="1073742368" name="Picture 1073742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94" name="gestes_zamyad_1.pdf"/>
                    <pic:cNvPicPr/>
                  </pic:nvPicPr>
                  <pic:blipFill>
                    <a:blip r:embed="rId43">
                      <a:extLst>
                        <a:ext uri="{28A0092B-C50C-407E-A947-70E740481C1C}">
                          <a14:useLocalDpi xmlns:a14="http://schemas.microsoft.com/office/drawing/2010/main" val="0"/>
                        </a:ext>
                      </a:extLst>
                    </a:blip>
                    <a:stretch>
                      <a:fillRect/>
                    </a:stretch>
                  </pic:blipFill>
                  <pic:spPr>
                    <a:xfrm>
                      <a:off x="0" y="0"/>
                      <a:ext cx="2588375" cy="3662870"/>
                    </a:xfrm>
                    <a:prstGeom prst="rect">
                      <a:avLst/>
                    </a:prstGeom>
                    <a:ln w="5080">
                      <a:solidFill>
                        <a:schemeClr val="tx1"/>
                      </a:solidFill>
                    </a:ln>
                  </pic:spPr>
                </pic:pic>
              </a:graphicData>
            </a:graphic>
          </wp:inline>
        </w:drawing>
      </w:r>
      <w:r w:rsidRPr="005533B7">
        <w:drawing>
          <wp:inline distT="0" distB="0" distL="0" distR="0" wp14:anchorId="4CD58795" wp14:editId="0FFD2DEB">
            <wp:extent cx="2549363" cy="3633971"/>
            <wp:effectExtent l="12700" t="12700" r="16510" b="11430"/>
            <wp:docPr id="1073742369" name="Picture 1073742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96" name="gestes_zamyad_3.jpg"/>
                    <pic:cNvPicPr/>
                  </pic:nvPicPr>
                  <pic:blipFill rotWithShape="1">
                    <a:blip r:embed="rId44" cstate="print">
                      <a:extLst>
                        <a:ext uri="{28A0092B-C50C-407E-A947-70E740481C1C}">
                          <a14:useLocalDpi xmlns:a14="http://schemas.microsoft.com/office/drawing/2010/main" val="0"/>
                        </a:ext>
                      </a:extLst>
                    </a:blip>
                    <a:srcRect l="1589" t="1138" r="1842" b="-1"/>
                    <a:stretch/>
                  </pic:blipFill>
                  <pic:spPr bwMode="auto">
                    <a:xfrm>
                      <a:off x="0" y="0"/>
                      <a:ext cx="2590062" cy="3691984"/>
                    </a:xfrm>
                    <a:prstGeom prst="rect">
                      <a:avLst/>
                    </a:prstGeom>
                    <a:ln w="508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B1469A4" w14:textId="678E93EC" w:rsidR="00C46A41" w:rsidRDefault="00C46A41" w:rsidP="00C46A41">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20</w:t>
      </w:r>
      <w:r w:rsidR="003C6414">
        <w:rPr>
          <w:noProof/>
        </w:rPr>
        <w:fldChar w:fldCharType="end"/>
      </w:r>
      <w:r>
        <w:t xml:space="preserve"> : Les gestes sont d'abord tracés sur le papier.</w:t>
      </w:r>
    </w:p>
    <w:p w14:paraId="49258C6C" w14:textId="77777777" w:rsidR="00C46A41" w:rsidRDefault="00C46A41" w:rsidP="00C46A41">
      <w:pPr>
        <w:pStyle w:val="FIGURES"/>
      </w:pPr>
      <w:r w:rsidRPr="00CD3534">
        <w:drawing>
          <wp:inline distT="0" distB="0" distL="0" distR="0" wp14:anchorId="6135B10C" wp14:editId="7ED743FE">
            <wp:extent cx="2221065" cy="2432807"/>
            <wp:effectExtent l="12700" t="12700" r="14605" b="18415"/>
            <wp:docPr id="1073742370" name="Picture 1073742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1574" t="25981" r="11706" b="14637"/>
                    <a:stretch/>
                  </pic:blipFill>
                  <pic:spPr bwMode="auto">
                    <a:xfrm>
                      <a:off x="0" y="0"/>
                      <a:ext cx="2229701" cy="2442266"/>
                    </a:xfrm>
                    <a:prstGeom prst="rect">
                      <a:avLst/>
                    </a:prstGeom>
                    <a:ln w="508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CD3534">
        <w:drawing>
          <wp:inline distT="0" distB="0" distL="0" distR="0" wp14:anchorId="2615ACB4" wp14:editId="23586D3F">
            <wp:extent cx="1896279" cy="2439967"/>
            <wp:effectExtent l="12700" t="12700" r="8890" b="11430"/>
            <wp:docPr id="1073742371" name="Picture 1073742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1575" t="14335" r="11541" b="15758"/>
                    <a:stretch/>
                  </pic:blipFill>
                  <pic:spPr bwMode="auto">
                    <a:xfrm>
                      <a:off x="0" y="0"/>
                      <a:ext cx="1911880" cy="2460040"/>
                    </a:xfrm>
                    <a:prstGeom prst="rect">
                      <a:avLst/>
                    </a:prstGeom>
                    <a:ln w="5080">
                      <a:solidFill>
                        <a:sysClr val="windowText" lastClr="000000"/>
                      </a:solidFill>
                    </a:ln>
                    <a:extLst>
                      <a:ext uri="{53640926-AAD7-44D8-BBD7-CCE9431645EC}">
                        <a14:shadowObscured xmlns:a14="http://schemas.microsoft.com/office/drawing/2010/main"/>
                      </a:ext>
                    </a:extLst>
                  </pic:spPr>
                </pic:pic>
              </a:graphicData>
            </a:graphic>
          </wp:inline>
        </w:drawing>
      </w:r>
    </w:p>
    <w:p w14:paraId="4088EEE4" w14:textId="1117FBF5" w:rsidR="00C46A41" w:rsidRDefault="00C46A41" w:rsidP="00C46A41">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21</w:t>
      </w:r>
      <w:r w:rsidR="003C6414">
        <w:rPr>
          <w:noProof/>
        </w:rPr>
        <w:fldChar w:fldCharType="end"/>
      </w:r>
      <w:r>
        <w:t xml:space="preserve"> : Les gestes catégorisés de l'extrait de Zāmyād.</w:t>
      </w:r>
    </w:p>
    <w:p w14:paraId="48A49F78" w14:textId="76573089" w:rsidR="00C46A41" w:rsidRDefault="00C46A41" w:rsidP="00250D83">
      <w:pPr>
        <w:pStyle w:val="Default"/>
      </w:pPr>
      <w:r>
        <w:t xml:space="preserve">Nous avons essayé de qualifier les gestes ou microgestes par des termes musicaux et </w:t>
      </w:r>
      <w:r w:rsidR="006D1D56">
        <w:t xml:space="preserve">par </w:t>
      </w:r>
      <w:r>
        <w:t>des descriptions acoustiques</w:t>
      </w:r>
      <w:r w:rsidR="006D1D56">
        <w:t>.</w:t>
      </w:r>
      <w:r>
        <w:t xml:space="preserve"> </w:t>
      </w:r>
      <w:r w:rsidR="006D1D56">
        <w:t>C</w:t>
      </w:r>
      <w:r>
        <w:t>ependant les aspects morphologiques des gestes étant complexes</w:t>
      </w:r>
      <w:r w:rsidR="006D1D56">
        <w:t>,</w:t>
      </w:r>
      <w:r>
        <w:t xml:space="preserve"> la majorité des gestes ne peuvent être représenté par seulement une description. Le mode de jeu « jeté » par exemple a un caractère acoustique granulaire. Le Geste A et B, malgré leur différence, partage cet aspect.</w:t>
      </w:r>
    </w:p>
    <w:p w14:paraId="6E869788" w14:textId="77777777" w:rsidR="00C46A41" w:rsidRDefault="00C46A41" w:rsidP="00C46A41">
      <w:pPr>
        <w:pStyle w:val="Default"/>
        <w:rPr>
          <w:noProof/>
        </w:rPr>
      </w:pPr>
      <w:r w:rsidRPr="00F739AD">
        <w:rPr>
          <w:noProof/>
          <w:color w:val="FF0000"/>
        </w:rPr>
        <w:lastRenderedPageBreak/>
        <w:t xml:space="preserve"> </w:t>
      </w:r>
    </w:p>
    <w:p w14:paraId="3C702D8C" w14:textId="77777777" w:rsidR="00C46A41" w:rsidRDefault="00C46A41" w:rsidP="00C46A41">
      <w:pPr>
        <w:pStyle w:val="FIGURES"/>
        <w:keepNext/>
      </w:pPr>
      <w:r w:rsidRPr="00CD3534">
        <w:rPr>
          <w:lang w:val="en-US"/>
        </w:rPr>
        <w:drawing>
          <wp:inline distT="0" distB="0" distL="0" distR="0" wp14:anchorId="1B2D4FA3" wp14:editId="1263DB0A">
            <wp:extent cx="4451520" cy="6234215"/>
            <wp:effectExtent l="0" t="0" r="0" b="1905"/>
            <wp:docPr id="1073742372" name="Picture 1073742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1589" t="15014" r="11672" b="9042"/>
                    <a:stretch/>
                  </pic:blipFill>
                  <pic:spPr bwMode="auto">
                    <a:xfrm>
                      <a:off x="0" y="0"/>
                      <a:ext cx="4517935" cy="6327227"/>
                    </a:xfrm>
                    <a:prstGeom prst="rect">
                      <a:avLst/>
                    </a:prstGeom>
                    <a:ln>
                      <a:noFill/>
                    </a:ln>
                    <a:extLst>
                      <a:ext uri="{53640926-AAD7-44D8-BBD7-CCE9431645EC}">
                        <a14:shadowObscured xmlns:a14="http://schemas.microsoft.com/office/drawing/2010/main"/>
                      </a:ext>
                    </a:extLst>
                  </pic:spPr>
                </pic:pic>
              </a:graphicData>
            </a:graphic>
          </wp:inline>
        </w:drawing>
      </w:r>
    </w:p>
    <w:p w14:paraId="43F96AED" w14:textId="423E5652" w:rsidR="00C46A41" w:rsidRDefault="00C46A41" w:rsidP="006D1D56">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22</w:t>
      </w:r>
      <w:r w:rsidR="003C6414">
        <w:rPr>
          <w:noProof/>
        </w:rPr>
        <w:fldChar w:fldCharType="end"/>
      </w:r>
      <w:r>
        <w:t xml:space="preserve"> : Différentes descriptions musicales et acoustique qualifient les gestes.</w:t>
      </w:r>
    </w:p>
    <w:p w14:paraId="153FAE36" w14:textId="470B0AFC" w:rsidR="00922A53" w:rsidRPr="00922A53" w:rsidRDefault="00922A53" w:rsidP="00497F34">
      <w:pPr>
        <w:pStyle w:val="Heading2"/>
        <w:jc w:val="both"/>
      </w:pPr>
      <w:bookmarkStart w:id="19" w:name="_Toc120046641"/>
      <w:bookmarkStart w:id="20" w:name="_Toc120049297"/>
      <w:bookmarkStart w:id="21" w:name="_Toc121091820"/>
      <w:bookmarkEnd w:id="19"/>
      <w:bookmarkEnd w:id="20"/>
      <w:r w:rsidRPr="00922A53">
        <w:t>Corps, geste et voix</w:t>
      </w:r>
      <w:bookmarkEnd w:id="21"/>
    </w:p>
    <w:p w14:paraId="32C08E08" w14:textId="0AB8D29A" w:rsidR="00A853CB" w:rsidRPr="006D1D56" w:rsidRDefault="00AA2116" w:rsidP="006D1D56">
      <w:pPr>
        <w:pStyle w:val="Default"/>
      </w:pPr>
      <w:r w:rsidRPr="00901D4D">
        <w:t xml:space="preserve">Le corps est un lieu d’existence. C’est en lui que nous percevons le monde. « Vivre en ce sens, n’est pour chacun d’entre nous qu’assumer la condition charnelle d’un organisme dont les structures, les fonctions et les pouvoirs nous donnent accès au monde, nous ouvrent à la présence </w:t>
      </w:r>
      <w:r w:rsidRPr="00901D4D">
        <w:lastRenderedPageBreak/>
        <w:t>et les pouvoirs corporelle d’autrui. » Nous nous déplaçons, ou bien nous le déplaçons à notre gré. Pourtant il n’est pas un objet à l’extérieur de nous-mêmes auquel nous sommes cloués. C’est certainement pour cette raison que Michel F</w:t>
      </w:r>
      <w:r>
        <w:t>o</w:t>
      </w:r>
      <w:r w:rsidRPr="00901D4D">
        <w:t>ucault le qualifie comme « le contraire d’une utopie »</w:t>
      </w:r>
      <w:r>
        <w:rPr>
          <w:rStyle w:val="FootnoteReference"/>
        </w:rPr>
        <w:footnoteReference w:id="80"/>
      </w:r>
      <w:r w:rsidR="00A853CB" w:rsidRPr="00901D4D">
        <w:t>.</w:t>
      </w:r>
      <w:r w:rsidR="006D1D56">
        <w:t xml:space="preserve"> </w:t>
      </w:r>
      <w:r w:rsidR="00A853CB" w:rsidRPr="00E268FB">
        <w:rPr>
          <w:u w:color="191C1E"/>
        </w:rPr>
        <w:t>Le corps est ambivalent. Il ressen</w:t>
      </w:r>
      <w:r>
        <w:rPr>
          <w:u w:color="191C1E"/>
        </w:rPr>
        <w:t>t</w:t>
      </w:r>
      <w:r w:rsidR="00A853CB" w:rsidRPr="00E268FB">
        <w:rPr>
          <w:u w:color="191C1E"/>
        </w:rPr>
        <w:t xml:space="preserve"> le plaisir aussi bien que la douleur. Il connait la vie aussi bien qu’une mort future. Le désir perpétuel de jouissance et l’angoisse tragique de sa finitude, sa vulnérabilité, sa temporalité, sont les deux faces d’une même pièce. Aucun discours sur le corps ne peut éviter ces deux visages extrêmes. Si Claudel Bruaire affirme que « le corps est compris comme Dieu est conçu », c’est sans doute parce que son regard vers le corps reflète une attitude à l’égard de l’Absolu. Cela représente l’aspect philosophique, voire théologique de tout discours sur le corps. Freud r</w:t>
      </w:r>
      <w:r w:rsidR="000854F4">
        <w:rPr>
          <w:u w:color="191C1E"/>
        </w:rPr>
        <w:t>a</w:t>
      </w:r>
      <w:r w:rsidR="00A853CB" w:rsidRPr="00E268FB">
        <w:rPr>
          <w:u w:color="191C1E"/>
        </w:rPr>
        <w:t>ssemble ces deux visages extrêmes et opposés pour expliquer la dualité fondamentale de l’être humain, d’un côté stimulé par la force libidinale du corps et d’autre côté souffrant de la déchéance et à la dissolution.</w:t>
      </w:r>
    </w:p>
    <w:p w14:paraId="249B2D50" w14:textId="0280F249" w:rsidR="00A853CB" w:rsidRDefault="00A853CB" w:rsidP="00A853CB">
      <w:pPr>
        <w:pStyle w:val="Default"/>
        <w:rPr>
          <w:u w:color="191C1E"/>
        </w:rPr>
      </w:pPr>
      <w:r w:rsidRPr="00E268FB">
        <w:rPr>
          <w:u w:color="191C1E"/>
        </w:rPr>
        <w:t xml:space="preserve">De nos jours la culture occidentale attache une place particulière au corps au point où la dimension corporelle est considérée comme l’essence même de l’humanité. Dans différents domaines, de la psychologie et la médecine jusqu’à la littérature et l’art, les recherches menées sur le corps tendent à lui donner un rôle central. Dans les arts plastiques les formes corporelles ont toujours été vénérées. Dans la littérature le théâtre et la danse l’expression corporelle se met de plus en plus en avant. Il est en de même dans la musique. Certains compositeurs du 20ème siècle prennent conscience de l’importance du corps et de l’aspect humain de la musique. </w:t>
      </w:r>
      <w:r w:rsidR="00E13547">
        <w:rPr>
          <w:u w:color="191C1E"/>
        </w:rPr>
        <w:t xml:space="preserve">À titre d’exemple </w:t>
      </w:r>
      <w:r w:rsidR="00E13547" w:rsidRPr="00E268FB">
        <w:rPr>
          <w:u w:color="191C1E"/>
        </w:rPr>
        <w:t>Mauricio Kagel et Dieter Schnebel</w:t>
      </w:r>
      <w:r w:rsidR="00E13547">
        <w:rPr>
          <w:u w:color="191C1E"/>
        </w:rPr>
        <w:t>, c</w:t>
      </w:r>
      <w:r w:rsidR="00E13547" w:rsidRPr="00E268FB">
        <w:rPr>
          <w:u w:color="191C1E"/>
        </w:rPr>
        <w:t xml:space="preserve">onvaincues </w:t>
      </w:r>
      <w:r w:rsidRPr="00E268FB">
        <w:rPr>
          <w:u w:color="191C1E"/>
        </w:rPr>
        <w:t>du rôle central des dimensions sémantiques, phonologiques, visuelles, scéniques et sociologiques de la musique, sont deux figures majeures qui ne se contentent pas aux quatre paramètres généraux du matériau musical, c’est-à-dire hauteur, intensité, durée et timbre.</w:t>
      </w:r>
    </w:p>
    <w:p w14:paraId="32D6BDD7" w14:textId="3DE30CA9" w:rsidR="00E13547" w:rsidRDefault="00E13547" w:rsidP="00A853CB">
      <w:pPr>
        <w:pStyle w:val="Default"/>
      </w:pPr>
      <w:r>
        <w:t xml:space="preserve">Le corps </w:t>
      </w:r>
      <w:r w:rsidR="00CE4892">
        <w:t>et la voix sont deux éléments inséparable</w:t>
      </w:r>
      <w:r w:rsidR="00AA2116">
        <w:t>s</w:t>
      </w:r>
      <w:r w:rsidR="00CE4892">
        <w:t xml:space="preserve">. </w:t>
      </w:r>
      <w:r>
        <w:t xml:space="preserve">Sophie Herr </w:t>
      </w:r>
      <w:r w:rsidR="00713861">
        <w:t xml:space="preserve">affirme : </w:t>
      </w:r>
      <w:r>
        <w:t xml:space="preserve">« La voix s’enracine dans l’expérience sensible d’un corps. Elle </w:t>
      </w:r>
      <w:r>
        <w:rPr>
          <w:i/>
          <w:iCs/>
        </w:rPr>
        <w:t xml:space="preserve">est </w:t>
      </w:r>
      <w:r>
        <w:t>du corps et témoigne de la plasticité du moule charnel lorsque le souffle traverse et fair</w:t>
      </w:r>
      <w:r w:rsidR="00B2048E">
        <w:t>e</w:t>
      </w:r>
      <w:r>
        <w:t xml:space="preserve"> vibrer cette disponibilité de chair</w:t>
      </w:r>
      <w:r w:rsidR="00CE4892">
        <w:rPr>
          <w:rStyle w:val="FootnoteReference"/>
        </w:rPr>
        <w:footnoteReference w:id="81"/>
      </w:r>
      <w:r>
        <w:t> ».</w:t>
      </w:r>
      <w:r w:rsidR="00CE4892">
        <w:t xml:space="preserve"> La voix est </w:t>
      </w:r>
      <w:r w:rsidR="00A3273E">
        <w:t>le lieu par excellence de</w:t>
      </w:r>
      <w:r w:rsidR="00CE4892">
        <w:t xml:space="preserve"> manifestation du corps</w:t>
      </w:r>
      <w:r w:rsidR="00A3273E">
        <w:t>. Elle le représente.</w:t>
      </w:r>
      <w:r w:rsidR="00713861">
        <w:t xml:space="preserve"> </w:t>
      </w:r>
      <w:r w:rsidR="00F85667">
        <w:t>Sur le lien entre le corps et la voix</w:t>
      </w:r>
      <w:r w:rsidR="00713861">
        <w:t xml:space="preserve"> Valère Novarina</w:t>
      </w:r>
      <w:r w:rsidR="00F85667">
        <w:t xml:space="preserve"> précise :</w:t>
      </w:r>
      <w:r w:rsidR="00713861">
        <w:t xml:space="preserve"> </w:t>
      </w:r>
      <w:r w:rsidR="00F85667">
        <w:t>« parler c’est faire l’expérience d’entrer et de sortir de la caverne du corps humain à chaque respiration</w:t>
      </w:r>
      <w:r w:rsidR="00F85667">
        <w:rPr>
          <w:rStyle w:val="FootnoteReference"/>
        </w:rPr>
        <w:footnoteReference w:id="82"/>
      </w:r>
      <w:r w:rsidR="00F85667">
        <w:t xml:space="preserve"> ». D’après ce peintre, écrivain et metteur en scène « [le corps] s’ouvre des galeries, des passages </w:t>
      </w:r>
      <w:r w:rsidR="00664FE6">
        <w:t>e</w:t>
      </w:r>
      <w:r w:rsidR="00F85667">
        <w:t>n vu</w:t>
      </w:r>
      <w:r w:rsidR="00214855">
        <w:t>e</w:t>
      </w:r>
      <w:r w:rsidR="00F85667">
        <w:t xml:space="preserve">, des raccourcis oublié, d’autres </w:t>
      </w:r>
      <w:r w:rsidR="00F85667">
        <w:lastRenderedPageBreak/>
        <w:t>croisements ; on avance en écartèlement ; il faut traverser par des chemins incompatibles, les franchir d’un seul pas à l’envers et d’un souffle […] ».</w:t>
      </w:r>
    </w:p>
    <w:p w14:paraId="2F28725A" w14:textId="4DC79A26" w:rsidR="00C31FA0" w:rsidRDefault="00570DD0" w:rsidP="00A853CB">
      <w:pPr>
        <w:pStyle w:val="Default"/>
      </w:pPr>
      <w:r>
        <w:t xml:space="preserve">La voix incarne du geste. Elle témoigne de la dynamique interne et externe du corps. Sans le mouvement </w:t>
      </w:r>
      <w:r w:rsidR="00685512">
        <w:t xml:space="preserve">du corps </w:t>
      </w:r>
      <w:r>
        <w:t xml:space="preserve">la voix n’existe pas. </w:t>
      </w:r>
      <w:r w:rsidR="00685512">
        <w:t>« Le geste vocal est lié à une conduite corporelle, traversé par l’apprentissage et la tradition, au carrefour du biologique et du culturel</w:t>
      </w:r>
      <w:r w:rsidR="00685512">
        <w:rPr>
          <w:rStyle w:val="FootnoteReference"/>
        </w:rPr>
        <w:footnoteReference w:id="83"/>
      </w:r>
      <w:r w:rsidR="00685512">
        <w:t xml:space="preserve"> ». Il </w:t>
      </w:r>
      <w:r w:rsidR="00FB3E70">
        <w:t>existe</w:t>
      </w:r>
      <w:r w:rsidR="00685512">
        <w:t xml:space="preserve"> donc une sorte de parenté entre le langage, </w:t>
      </w:r>
      <w:r w:rsidR="00FB3E70">
        <w:t>en tant qu’élément culturel, et le geste vocal, entre le geste physique et le langage. Le corps, en tant qu’objet n’</w:t>
      </w:r>
      <w:r w:rsidR="008E6F08">
        <w:t>émet</w:t>
      </w:r>
      <w:r w:rsidR="00FB3E70">
        <w:t xml:space="preserve"> aucun son. « </w:t>
      </w:r>
      <w:r w:rsidR="008E6F08">
        <w:t>L</w:t>
      </w:r>
      <w:r w:rsidR="00FB3E70">
        <w:t xml:space="preserve">e corps serait muet s’il n’était aimé : toute animation vitale du corps </w:t>
      </w:r>
      <w:r w:rsidR="008E6F08">
        <w:t>suppose</w:t>
      </w:r>
      <w:r w:rsidR="00FB3E70">
        <w:t xml:space="preserve"> que l’on peut penser ce dernier comme un </w:t>
      </w:r>
      <w:r w:rsidR="008E6F08">
        <w:t>mécanisme</w:t>
      </w:r>
      <w:r w:rsidR="00FB3E70">
        <w:t xml:space="preserve"> déterminé de par</w:t>
      </w:r>
      <w:r w:rsidR="008E6F08">
        <w:t>t</w:t>
      </w:r>
      <w:r w:rsidR="00FB3E70">
        <w:t xml:space="preserve"> en part</w:t>
      </w:r>
      <w:r w:rsidR="008E6F08">
        <w:t>. […] La voix est d’emblée à la fois subjective, culturelle et sociale</w:t>
      </w:r>
      <w:r w:rsidR="008E6F08">
        <w:rPr>
          <w:rStyle w:val="FootnoteReference"/>
        </w:rPr>
        <w:footnoteReference w:id="84"/>
      </w:r>
      <w:r w:rsidR="00FB3E70">
        <w:t xml:space="preserve"> ». </w:t>
      </w:r>
      <w:r w:rsidR="008E6F08">
        <w:t>Dans cette constellation, en ce qui concerne la parole chantée, le rapport entre la musique</w:t>
      </w:r>
      <w:r w:rsidR="00664FE6">
        <w:t xml:space="preserve">, </w:t>
      </w:r>
      <w:r w:rsidR="008E6F08">
        <w:t>la voix et le texte ne pourra être simpl</w:t>
      </w:r>
      <w:r w:rsidR="00920F78">
        <w:t>e</w:t>
      </w:r>
      <w:r w:rsidR="00436BC9">
        <w:t>.</w:t>
      </w:r>
      <w:r w:rsidR="00920F78">
        <w:t xml:space="preserve"> </w:t>
      </w:r>
      <w:r w:rsidR="00436BC9">
        <w:t>Pour</w:t>
      </w:r>
      <w:r w:rsidR="00920F78">
        <w:t xml:space="preserve"> Su</w:t>
      </w:r>
      <w:r w:rsidR="00436BC9">
        <w:t>s</w:t>
      </w:r>
      <w:r w:rsidR="00920F78">
        <w:t>anne K</w:t>
      </w:r>
      <w:r w:rsidR="00436BC9">
        <w:t>atherina</w:t>
      </w:r>
      <w:r w:rsidR="00920F78">
        <w:t xml:space="preserve"> Langer « le chant n’est pas une fusion de la poésie parfaite et de la musique parfaite. Dans le chant, les mots s’incorporent à la musique et ne sont plus désormais de la prose ou de la poésie : ils sont des éléments de la musique… La musique absorbe le sens des mots</w:t>
      </w:r>
      <w:r w:rsidR="00627819">
        <w:rPr>
          <w:rStyle w:val="FootnoteReference"/>
        </w:rPr>
        <w:footnoteReference w:id="85"/>
      </w:r>
      <w:r w:rsidR="00920F78">
        <w:t> ».</w:t>
      </w:r>
      <w:r w:rsidR="009D32BF">
        <w:t>[traduit par l’auteur]</w:t>
      </w:r>
      <w:r w:rsidR="008E6F08">
        <w:t xml:space="preserve"> </w:t>
      </w:r>
      <w:r w:rsidR="00436BC9">
        <w:t xml:space="preserve">Cette philosophe américaine </w:t>
      </w:r>
      <w:r w:rsidR="00A31A0B">
        <w:t>qualifie la nature de la musique comme un symbole, contrairement le symbolisme du langage.</w:t>
      </w:r>
    </w:p>
    <w:p w14:paraId="3041D178" w14:textId="2B953320" w:rsidR="00570DD0" w:rsidRDefault="00A31A0B" w:rsidP="00C31FA0">
      <w:pPr>
        <w:pStyle w:val="Citation1"/>
      </w:pPr>
      <w:r>
        <w:t>« </w:t>
      </w:r>
      <w:r w:rsidR="000C040C">
        <w:t>[</w:t>
      </w:r>
      <w:r w:rsidR="00D66802">
        <w:t>Susanne K. Langer]</w:t>
      </w:r>
      <w:r>
        <w:t xml:space="preserve"> appelle le symbolisme linguistique « discursif » et le </w:t>
      </w:r>
      <w:r w:rsidR="00C31FA0">
        <w:t>symbolisme</w:t>
      </w:r>
      <w:r>
        <w:t xml:space="preserve"> du non-linguistique « présentationnel »</w:t>
      </w:r>
      <w:r w:rsidR="00C31FA0">
        <w:t>. Les symboles discursifs ne sont pas appropriés pour se référer au monde objectif – c’est-à-dire les choses et les faits. Les symboles presentationnels sont appropriés à présenter la réalité subjective – c’est-à-dire nos sentiments personnels</w:t>
      </w:r>
      <w:r w:rsidR="009D32BF">
        <w:rPr>
          <w:rStyle w:val="FootnoteReference"/>
        </w:rPr>
        <w:footnoteReference w:id="86"/>
      </w:r>
      <w:r w:rsidR="00C31FA0">
        <w:t> »</w:t>
      </w:r>
      <w:r w:rsidR="009D32BF">
        <w:t>. [traduit par l’auteur]</w:t>
      </w:r>
    </w:p>
    <w:p w14:paraId="214E3FB3" w14:textId="42858D1A" w:rsidR="009F20D5" w:rsidRPr="00E13547" w:rsidRDefault="009F20D5" w:rsidP="009F20D5">
      <w:pPr>
        <w:pStyle w:val="Default"/>
      </w:pPr>
      <w:r>
        <w:t>Il y a donc une incompatibilité apparente entre le langage et la musique</w:t>
      </w:r>
      <w:r w:rsidR="00EA7FE5">
        <w:t xml:space="preserve">. Cela met en tension </w:t>
      </w:r>
      <w:r w:rsidR="0098701E">
        <w:t xml:space="preserve">le système </w:t>
      </w:r>
      <w:r w:rsidR="00EA7FE5">
        <w:t xml:space="preserve">verbal de la parole et </w:t>
      </w:r>
      <w:r w:rsidR="0098701E">
        <w:t>la structure de la musique, cette dernière, contrairement au langage, étant un système fermé sur lui-même.</w:t>
      </w:r>
    </w:p>
    <w:p w14:paraId="60B23205" w14:textId="4B09173A" w:rsidR="00275612" w:rsidRPr="00AC5CE9" w:rsidRDefault="00275612" w:rsidP="000D75DC">
      <w:pPr>
        <w:pStyle w:val="Heading2"/>
      </w:pPr>
      <w:bookmarkStart w:id="22" w:name="_Toc121091821"/>
      <w:r w:rsidRPr="00AC5CE9">
        <w:lastRenderedPageBreak/>
        <w:t>Le geste comme élément moteur du discours</w:t>
      </w:r>
      <w:bookmarkEnd w:id="22"/>
    </w:p>
    <w:p w14:paraId="14028992" w14:textId="692B2DC9" w:rsidR="000D75DC" w:rsidRDefault="000D75DC" w:rsidP="004665C2">
      <w:pPr>
        <w:pStyle w:val="Default"/>
        <w:rPr>
          <w:u w:color="191C1E"/>
        </w:rPr>
      </w:pPr>
      <w:r w:rsidRPr="004665C2">
        <w:t>Dans la composition des œuvres composées et présentées dans le cadre de cette recherche le geste compositionnel est considéré comme un processus organique qui représente une unité constituante se manifestant d’emblée dans l’objet à créer. Cette unité constituante commence à se tracer concrètement dans les premières esquisses de l’œuvre et évolue et fur et à mesure dans un terrain fertile, tout au long du processus de composition, jusqu’aux versions révisées, peu importe si elle est perçue, directement ou indirectement, dans le résultat, c’est-à-dire l’exécution de l’œuvre</w:t>
      </w:r>
      <w:r w:rsidR="004665C2">
        <w:rPr>
          <w:rStyle w:val="FootnoteReference"/>
        </w:rPr>
        <w:footnoteReference w:id="87"/>
      </w:r>
      <w:r w:rsidRPr="004665C2">
        <w:t>. Un lien « « mystérieux » relie tous les éléments constituants dans le but de lui rendre la cohérence. C’est à l’image d’un sculpteur s’efforçant de découvrir l’image inhérent au sein d’un bloc de marbre, comme Georges Benjamin affirme dans son entretien avec Eric Denut</w:t>
      </w:r>
      <w:r w:rsidR="004665C2">
        <w:rPr>
          <w:rStyle w:val="FootnoteReference"/>
        </w:rPr>
        <w:footnoteReference w:id="88"/>
      </w:r>
      <w:r w:rsidR="004665C2">
        <w:t>.</w:t>
      </w:r>
      <w:r w:rsidRPr="004665C2">
        <w:t xml:space="preserve"> Pour qu’une œuvre musicale puisse se manifester comme telle, il lui faut une unité linguistique et structurelle et cela, du moins dans le cas des œuvres qui font l’objet de cette thèse, se cristallise à travers cette unité constituante.</w:t>
      </w:r>
    </w:p>
    <w:p w14:paraId="76F6D1CB" w14:textId="17C27748" w:rsidR="007A4E3D" w:rsidRDefault="002A592E" w:rsidP="004665C2">
      <w:pPr>
        <w:pStyle w:val="Heading3"/>
        <w:rPr>
          <w:u w:color="191C1E"/>
        </w:rPr>
      </w:pPr>
      <w:bookmarkStart w:id="23" w:name="_Toc121091822"/>
      <w:r>
        <w:rPr>
          <w:u w:color="191C1E"/>
        </w:rPr>
        <w:t>Geste de la parole</w:t>
      </w:r>
      <w:bookmarkEnd w:id="23"/>
    </w:p>
    <w:p w14:paraId="301E2A25" w14:textId="4F6C3981" w:rsidR="001244BF" w:rsidRDefault="00F62D4B" w:rsidP="007A4E3D">
      <w:pPr>
        <w:pStyle w:val="Default"/>
        <w:rPr>
          <w:u w:color="191C1E"/>
        </w:rPr>
      </w:pPr>
      <w:r>
        <w:rPr>
          <w:u w:color="191C1E"/>
        </w:rPr>
        <w:t>Dans la composition de</w:t>
      </w:r>
      <w:r w:rsidR="006204EB">
        <w:rPr>
          <w:u w:color="191C1E"/>
        </w:rPr>
        <w:t xml:space="preserve"> </w:t>
      </w:r>
      <w:r w:rsidR="006204EB">
        <w:rPr>
          <w:i/>
          <w:iCs/>
          <w:u w:color="191C1E"/>
        </w:rPr>
        <w:t>Mots de jeu</w:t>
      </w:r>
      <w:r w:rsidR="00D426C0">
        <w:rPr>
          <w:u w:color="191C1E"/>
        </w:rPr>
        <w:t xml:space="preserve"> et </w:t>
      </w:r>
      <w:r w:rsidR="00D426C0">
        <w:rPr>
          <w:i/>
          <w:iCs/>
          <w:u w:color="191C1E"/>
        </w:rPr>
        <w:t>Chuchotements burlesques</w:t>
      </w:r>
      <w:r w:rsidR="006204EB">
        <w:rPr>
          <w:i/>
          <w:iCs/>
          <w:u w:color="191C1E"/>
        </w:rPr>
        <w:t xml:space="preserve"> </w:t>
      </w:r>
      <w:r w:rsidR="00D426C0">
        <w:rPr>
          <w:u w:color="191C1E"/>
        </w:rPr>
        <w:t xml:space="preserve">le </w:t>
      </w:r>
      <w:r>
        <w:rPr>
          <w:u w:color="191C1E"/>
        </w:rPr>
        <w:t xml:space="preserve">geste graphique </w:t>
      </w:r>
      <w:r w:rsidR="00D426C0">
        <w:rPr>
          <w:u w:color="191C1E"/>
        </w:rPr>
        <w:t xml:space="preserve">devient le vecteur du geste </w:t>
      </w:r>
      <w:r w:rsidR="0098701E">
        <w:rPr>
          <w:u w:color="191C1E"/>
        </w:rPr>
        <w:t>vocal</w:t>
      </w:r>
      <w:r w:rsidR="00D426C0">
        <w:rPr>
          <w:u w:color="191C1E"/>
        </w:rPr>
        <w:t xml:space="preserve">. </w:t>
      </w:r>
      <w:r w:rsidR="00A86869">
        <w:rPr>
          <w:u w:color="191C1E"/>
        </w:rPr>
        <w:t>Dans le prochain chapitre nous</w:t>
      </w:r>
      <w:r w:rsidR="00D426C0">
        <w:rPr>
          <w:u w:color="191C1E"/>
        </w:rPr>
        <w:t xml:space="preserve"> allons expliquer comment la notation devient l’agent actif du processus de composition de ces deux œuvres. </w:t>
      </w:r>
      <w:r w:rsidR="00FE6FFC">
        <w:rPr>
          <w:u w:color="191C1E"/>
        </w:rPr>
        <w:t xml:space="preserve">Quant à </w:t>
      </w:r>
      <w:r w:rsidR="00FE6FFC" w:rsidRPr="004665C2">
        <w:rPr>
          <w:i/>
          <w:iCs/>
          <w:u w:color="191C1E"/>
        </w:rPr>
        <w:t>Chuchotements burlesque</w:t>
      </w:r>
      <w:r w:rsidR="00275612" w:rsidRPr="00E268FB">
        <w:rPr>
          <w:u w:color="191C1E"/>
        </w:rPr>
        <w:t xml:space="preserve"> le geste</w:t>
      </w:r>
      <w:r w:rsidR="0098701E">
        <w:rPr>
          <w:u w:color="191C1E"/>
        </w:rPr>
        <w:t>,</w:t>
      </w:r>
      <w:r w:rsidR="00275612" w:rsidRPr="00E268FB">
        <w:rPr>
          <w:u w:color="191C1E"/>
        </w:rPr>
        <w:t xml:space="preserve"> dans toutes ses formes</w:t>
      </w:r>
      <w:r w:rsidR="0098701E">
        <w:rPr>
          <w:u w:color="191C1E"/>
        </w:rPr>
        <w:t>,</w:t>
      </w:r>
      <w:r w:rsidR="00275612" w:rsidRPr="00E268FB">
        <w:rPr>
          <w:u w:color="191C1E"/>
        </w:rPr>
        <w:t xml:space="preserve"> </w:t>
      </w:r>
      <w:r w:rsidR="00FE6FFC">
        <w:rPr>
          <w:u w:color="191C1E"/>
        </w:rPr>
        <w:t>est</w:t>
      </w:r>
      <w:r w:rsidR="00FE6FFC" w:rsidRPr="00E268FB">
        <w:rPr>
          <w:u w:color="191C1E"/>
        </w:rPr>
        <w:t xml:space="preserve"> </w:t>
      </w:r>
      <w:r w:rsidR="00275612" w:rsidRPr="00E268FB">
        <w:rPr>
          <w:u w:color="191C1E"/>
        </w:rPr>
        <w:t xml:space="preserve">l’élément structurel du discours artistique de l’œuvre. </w:t>
      </w:r>
      <w:r w:rsidR="0098701E">
        <w:rPr>
          <w:u w:color="191C1E"/>
        </w:rPr>
        <w:t>Dans le processus de composition de cette œuvre il</w:t>
      </w:r>
      <w:r w:rsidR="0098701E" w:rsidRPr="00E268FB">
        <w:rPr>
          <w:u w:color="191C1E"/>
        </w:rPr>
        <w:t xml:space="preserve"> </w:t>
      </w:r>
      <w:r w:rsidR="00275612" w:rsidRPr="00E268FB">
        <w:rPr>
          <w:u w:color="191C1E"/>
        </w:rPr>
        <w:t>n’était pas question que le comédien ait le rôle d’un simple récitant qui incruste son texte dans une musique préalablement écrite. Au contraire</w:t>
      </w:r>
      <w:r w:rsidR="0098701E">
        <w:rPr>
          <w:u w:color="191C1E"/>
        </w:rPr>
        <w:t>,</w:t>
      </w:r>
      <w:r w:rsidR="00275612" w:rsidRPr="00E268FB">
        <w:rPr>
          <w:u w:color="191C1E"/>
        </w:rPr>
        <w:t xml:space="preserve"> il participe activement dans le discours musical </w:t>
      </w:r>
      <w:r w:rsidR="00FE6FFC">
        <w:rPr>
          <w:u w:color="191C1E"/>
        </w:rPr>
        <w:t xml:space="preserve">au même titre </w:t>
      </w:r>
      <w:r w:rsidR="00275612" w:rsidRPr="00E268FB">
        <w:rPr>
          <w:u w:color="191C1E"/>
        </w:rPr>
        <w:t>que les musiciens participent dans le discours théâtral de la pièce. Pour cette raison le geste du comédien et de musicien trouve une fonctionnalité multiple de générateur de sons, de parole, de musique et de vecteur pictural. Le geste vocal a pourtant une place centrale car après tout il s’agit d’une œuvre basée sur les textes d’un poète.</w:t>
      </w:r>
      <w:r w:rsidR="00FE6FFC">
        <w:rPr>
          <w:u w:color="191C1E"/>
        </w:rPr>
        <w:t xml:space="preserve"> </w:t>
      </w:r>
      <w:r w:rsidR="007A4E3D" w:rsidRPr="007A4E3D">
        <w:rPr>
          <w:i/>
          <w:iCs/>
          <w:u w:color="191C1E"/>
        </w:rPr>
        <w:t xml:space="preserve"> </w:t>
      </w:r>
      <w:r w:rsidR="007A4E3D">
        <w:rPr>
          <w:i/>
          <w:iCs/>
          <w:u w:color="191C1E"/>
        </w:rPr>
        <w:t>Éclosion</w:t>
      </w:r>
      <w:r w:rsidR="007A4E3D">
        <w:rPr>
          <w:u w:color="191C1E"/>
        </w:rPr>
        <w:t xml:space="preserve"> est considéré comme un cas différent par rapport aux deux autres œuvres de cette thèse.</w:t>
      </w:r>
    </w:p>
    <w:p w14:paraId="5273095A" w14:textId="77777777" w:rsidR="001244BF" w:rsidRDefault="001244BF" w:rsidP="001244BF">
      <w:pPr>
        <w:pStyle w:val="FIGURES"/>
        <w:keepNext/>
      </w:pPr>
      <w:r>
        <w:rPr>
          <w:u w:color="191C1E"/>
        </w:rPr>
        <w:lastRenderedPageBreak/>
        <w:t xml:space="preserve"> </w:t>
      </w:r>
      <w:r>
        <w:drawing>
          <wp:inline distT="0" distB="0" distL="0" distR="0" wp14:anchorId="7C7C6196" wp14:editId="759E3EAF">
            <wp:extent cx="5542253" cy="783930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Éclosion mesure 286.pdf"/>
                    <pic:cNvPicPr/>
                  </pic:nvPicPr>
                  <pic:blipFill>
                    <a:blip r:embed="rId48">
                      <a:extLst>
                        <a:ext uri="{28A0092B-C50C-407E-A947-70E740481C1C}">
                          <a14:useLocalDpi xmlns:a14="http://schemas.microsoft.com/office/drawing/2010/main" val="0"/>
                        </a:ext>
                      </a:extLst>
                    </a:blip>
                    <a:stretch>
                      <a:fillRect/>
                    </a:stretch>
                  </pic:blipFill>
                  <pic:spPr>
                    <a:xfrm>
                      <a:off x="0" y="0"/>
                      <a:ext cx="5572257" cy="7881747"/>
                    </a:xfrm>
                    <a:prstGeom prst="rect">
                      <a:avLst/>
                    </a:prstGeom>
                  </pic:spPr>
                </pic:pic>
              </a:graphicData>
            </a:graphic>
          </wp:inline>
        </w:drawing>
      </w:r>
    </w:p>
    <w:p w14:paraId="07CEC99C" w14:textId="5C90BBB5" w:rsidR="003A5F14" w:rsidRDefault="001244BF" w:rsidP="001244BF">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23</w:t>
      </w:r>
      <w:r w:rsidR="003C6414">
        <w:rPr>
          <w:noProof/>
        </w:rPr>
        <w:fldChar w:fldCharType="end"/>
      </w:r>
      <w:r>
        <w:t xml:space="preserve"> : Les mesure 286 et 287 d'Éclosion représente un geste de ricochet à l’échelle d'un orchestre en tutti. Éditions musicales Artchipel. </w:t>
      </w:r>
    </w:p>
    <w:p w14:paraId="578B3A5F" w14:textId="77777777" w:rsidR="001244BF" w:rsidRDefault="001244BF" w:rsidP="00A853CB">
      <w:pPr>
        <w:pStyle w:val="Default"/>
        <w:rPr>
          <w:u w:color="191C1E"/>
        </w:rPr>
      </w:pPr>
      <w:r>
        <w:rPr>
          <w:u w:color="191C1E"/>
        </w:rPr>
        <w:lastRenderedPageBreak/>
        <w:t>Composé pour flûte et grand orchestre, ce concerto représente ma tentative pour transporter le geste vocal du soliste vers le geste de masse sonore. En ce sens chaque geste prend une dimension très différent en terme de la durée et de l’énergie. Prenons la mesure</w:t>
      </w:r>
      <w:r w:rsidRPr="00FE6FFC" w:rsidDel="007A4E3D">
        <w:rPr>
          <w:u w:color="191C1E"/>
        </w:rPr>
        <w:t xml:space="preserve"> </w:t>
      </w:r>
      <w:r>
        <w:rPr>
          <w:u w:color="191C1E"/>
        </w:rPr>
        <w:t>286 comme exemple. Nous constatons une succession d’accord de la même famille, dont le timbre devient de plus en plus riche. C’est à l’image d’un geste de ricochet qui avait déjà apparu dans les mesure 41 et 50.</w:t>
      </w:r>
    </w:p>
    <w:p w14:paraId="7B472570" w14:textId="0566E5D1" w:rsidR="00A853CB" w:rsidRDefault="00A853CB" w:rsidP="00A853CB">
      <w:pPr>
        <w:pStyle w:val="Default"/>
      </w:pPr>
      <w:r w:rsidRPr="00287FBC">
        <w:t xml:space="preserve">Pour </w:t>
      </w:r>
      <w:r w:rsidR="00713861">
        <w:t>la composition de</w:t>
      </w:r>
      <w:r w:rsidRPr="00287FBC">
        <w:t xml:space="preserve"> </w:t>
      </w:r>
      <w:r w:rsidRPr="00287FBC">
        <w:rPr>
          <w:i/>
          <w:iCs/>
        </w:rPr>
        <w:t>Mots de jeu</w:t>
      </w:r>
      <w:r w:rsidRPr="00287FBC">
        <w:t xml:space="preserve"> il fallait répondre à plusieurs questions : Comment l’environnement poétique est-il perçu et analysé ? Quels gestes vocaux ont été combinés et comment ? Comment passe-t-on du geste, ou des gestes vocaux, aux structures musicales plus macroscopiques et à travers quels signes de notation ? Comment amène-t-on la matière vocale humaine au contact de la matière vocale de synthèse ?</w:t>
      </w:r>
    </w:p>
    <w:p w14:paraId="7374280E" w14:textId="77777777" w:rsidR="00A853CB" w:rsidRDefault="00A853CB" w:rsidP="00A853CB">
      <w:pPr>
        <w:pStyle w:val="FIGURES"/>
        <w:keepNext/>
      </w:pPr>
      <w:r>
        <w:rPr>
          <w:rFonts w:eastAsia="Baskerville"/>
        </w:rPr>
        <w:drawing>
          <wp:inline distT="0" distB="0" distL="0" distR="0" wp14:anchorId="0115CFD2" wp14:editId="1BD6B73F">
            <wp:extent cx="5760720" cy="2761615"/>
            <wp:effectExtent l="12700" t="12700" r="17780" b="6985"/>
            <wp:docPr id="1073742373" name="Picture 1073742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01" name="mots de jeu 04.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720" cy="2761615"/>
                    </a:xfrm>
                    <a:prstGeom prst="rect">
                      <a:avLst/>
                    </a:prstGeom>
                    <a:ln w="5080">
                      <a:solidFill>
                        <a:schemeClr val="tx1"/>
                      </a:solidFill>
                    </a:ln>
                  </pic:spPr>
                </pic:pic>
              </a:graphicData>
            </a:graphic>
          </wp:inline>
        </w:drawing>
      </w:r>
    </w:p>
    <w:p w14:paraId="4A31905B" w14:textId="1BF56E5A" w:rsidR="00A853CB" w:rsidRPr="00287FBC" w:rsidRDefault="00A853CB" w:rsidP="00A853CB">
      <w:pPr>
        <w:pStyle w:val="Caption1"/>
        <w:rPr>
          <w:rFonts w:eastAsia="Baskerville"/>
        </w:rPr>
      </w:pPr>
      <w:r>
        <w:t xml:space="preserve">Figure </w:t>
      </w:r>
      <w:r w:rsidR="003C6414">
        <w:fldChar w:fldCharType="begin"/>
      </w:r>
      <w:r w:rsidR="003C6414">
        <w:instrText xml:space="preserve"> SEQ Figure \* ARABIC </w:instrText>
      </w:r>
      <w:r w:rsidR="003C6414">
        <w:fldChar w:fldCharType="separate"/>
      </w:r>
      <w:r w:rsidR="00A347BF">
        <w:rPr>
          <w:noProof/>
        </w:rPr>
        <w:t>24</w:t>
      </w:r>
      <w:r w:rsidR="003C6414">
        <w:rPr>
          <w:noProof/>
        </w:rPr>
        <w:fldChar w:fldCharType="end"/>
      </w:r>
      <w:r>
        <w:t xml:space="preserve"> : Geste de parole esquissé à la main.</w:t>
      </w:r>
    </w:p>
    <w:p w14:paraId="6A7BC2DB" w14:textId="7D163D92" w:rsidR="00A853CB" w:rsidRPr="00A4030B" w:rsidRDefault="007A4E3D" w:rsidP="00A853CB">
      <w:pPr>
        <w:pStyle w:val="Default"/>
      </w:pPr>
      <w:r>
        <w:t>L</w:t>
      </w:r>
      <w:r w:rsidR="00A853CB" w:rsidRPr="004F36CB">
        <w:t>e but n</w:t>
      </w:r>
      <w:r w:rsidR="00A853CB">
        <w:t>’était pas de simplement figurer le texte en musique</w:t>
      </w:r>
      <w:r w:rsidR="00A853CB">
        <w:rPr>
          <w:rFonts w:eastAsia="Baskerville" w:cs="Baskerville"/>
          <w:vertAlign w:val="superscript"/>
        </w:rPr>
        <w:footnoteReference w:id="89"/>
      </w:r>
      <w:r w:rsidR="00A853CB">
        <w:t xml:space="preserve">, mais plutôt d’adopter le principe de la translation : modéliser une forme de contamination entre la matière verbale et la </w:t>
      </w:r>
      <w:r w:rsidR="00A853CB">
        <w:lastRenderedPageBreak/>
        <w:t>matiè</w:t>
      </w:r>
      <w:r w:rsidR="00A853CB">
        <w:rPr>
          <w:lang w:val="it-IT"/>
        </w:rPr>
        <w:t>re</w:t>
      </w:r>
      <w:r w:rsidR="001244BF">
        <w:rPr>
          <w:lang w:val="it-IT"/>
        </w:rPr>
        <w:t xml:space="preserve"> </w:t>
      </w:r>
      <w:r w:rsidR="00A853CB">
        <w:rPr>
          <w:lang w:val="it-IT"/>
        </w:rPr>
        <w:t xml:space="preserve">musicale, </w:t>
      </w:r>
      <w:r w:rsidR="00A853CB">
        <w:t xml:space="preserve">où la texture du verbe — à la fois sens et forme corporelle d’une intentionnalité ou encore d'un </w:t>
      </w:r>
      <w:r w:rsidR="00A853CB">
        <w:rPr>
          <w:i/>
          <w:iCs/>
        </w:rPr>
        <w:t>logos</w:t>
      </w:r>
      <w:r w:rsidR="00A853CB">
        <w:rPr>
          <w:rFonts w:eastAsia="Baskerville" w:cs="Baskerville"/>
          <w:i/>
          <w:iCs/>
          <w:vertAlign w:val="superscript"/>
        </w:rPr>
        <w:footnoteReference w:id="90"/>
      </w:r>
      <w:r w:rsidR="00A853CB">
        <w:t xml:space="preserve"> — servirait alors de point de référence. Pour ce faire, une forme de représentation graphique des gestes vocaux a été d’abord imaginée, en étant con</w:t>
      </w:r>
      <w:r w:rsidR="00A853CB">
        <w:rPr>
          <w:lang w:val="pt-PT"/>
        </w:rPr>
        <w:t>ç</w:t>
      </w:r>
      <w:r w:rsidR="00A853CB">
        <w:t xml:space="preserve">ue comme une abstraction de la parole, une représentation graphique de sa forme temporelle </w:t>
      </w:r>
      <w:r w:rsidR="00A853CB" w:rsidRPr="007A4E3D">
        <w:t>acoustique (</w:t>
      </w:r>
      <w:r w:rsidR="00A853CB" w:rsidRPr="00780FEE">
        <w:rPr>
          <w:i/>
          <w:iCs/>
        </w:rPr>
        <w:t>cf</w:t>
      </w:r>
      <w:r w:rsidR="00A853CB" w:rsidRPr="007A4E3D">
        <w:t xml:space="preserve">. figure </w:t>
      </w:r>
      <w:r w:rsidRPr="007A4E3D">
        <w:t>2</w:t>
      </w:r>
      <w:r w:rsidR="00780FEE">
        <w:t>5</w:t>
      </w:r>
      <w:r w:rsidR="00A853CB" w:rsidRPr="007A4E3D">
        <w:t>).</w:t>
      </w:r>
    </w:p>
    <w:p w14:paraId="28EF368F" w14:textId="77777777" w:rsidR="00A853CB" w:rsidRDefault="00A853CB" w:rsidP="00A853CB">
      <w:pPr>
        <w:pStyle w:val="FIGURES"/>
      </w:pPr>
      <w:r>
        <w:rPr>
          <w:rFonts w:eastAsia="Baskerville"/>
        </w:rPr>
        <w:drawing>
          <wp:inline distT="0" distB="0" distL="0" distR="0" wp14:anchorId="6C11C7D1" wp14:editId="1740B099">
            <wp:extent cx="5760720" cy="1061720"/>
            <wp:effectExtent l="0" t="0" r="5080" b="5080"/>
            <wp:docPr id="1073742374" name="Picture 1073742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95" name="mots de jeu 01.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1061720"/>
                    </a:xfrm>
                    <a:prstGeom prst="rect">
                      <a:avLst/>
                    </a:prstGeom>
                  </pic:spPr>
                </pic:pic>
              </a:graphicData>
            </a:graphic>
          </wp:inline>
        </w:drawing>
      </w:r>
    </w:p>
    <w:p w14:paraId="7C0CCE1C" w14:textId="10FFAC53" w:rsidR="00A853CB" w:rsidRPr="00A4030B" w:rsidRDefault="00A853CB" w:rsidP="00A853CB">
      <w:pPr>
        <w:pStyle w:val="Caption1"/>
        <w:rPr>
          <w:rFonts w:eastAsia="Baskerville"/>
        </w:rPr>
      </w:pPr>
      <w:r>
        <w:t xml:space="preserve">Figure </w:t>
      </w:r>
      <w:r w:rsidR="003C6414">
        <w:fldChar w:fldCharType="begin"/>
      </w:r>
      <w:r w:rsidR="003C6414">
        <w:instrText xml:space="preserve"> SEQ Figure \* ARABIC </w:instrText>
      </w:r>
      <w:r w:rsidR="003C6414">
        <w:fldChar w:fldCharType="separate"/>
      </w:r>
      <w:r w:rsidR="00A347BF">
        <w:rPr>
          <w:noProof/>
        </w:rPr>
        <w:t>25</w:t>
      </w:r>
      <w:r w:rsidR="003C6414">
        <w:rPr>
          <w:noProof/>
        </w:rPr>
        <w:fldChar w:fldCharType="end"/>
      </w:r>
      <w:r>
        <w:t xml:space="preserve"> : </w:t>
      </w:r>
      <w:r w:rsidRPr="00F818C4">
        <w:t>Représentation graphique de geste de parole.</w:t>
      </w:r>
    </w:p>
    <w:p w14:paraId="124BF0ED" w14:textId="4995539C" w:rsidR="00A853CB" w:rsidRPr="00A4030B" w:rsidRDefault="00A853CB" w:rsidP="00A853CB">
      <w:pPr>
        <w:pStyle w:val="Default"/>
        <w:rPr>
          <w:rFonts w:eastAsia="Baskerville"/>
        </w:rPr>
      </w:pPr>
      <w:r w:rsidRPr="00A4030B">
        <w:t>La modélisation de gestes de parole est donc un processus préalable qui consiste à établir des schémas graphiques ; ces schémas ont d’ailleurs une valeur strictement subjective, dans un espace (de la page) qui n’est pas ordonné, et qui n’est pas homogène, où le signe graphique agglomère plusieurs fonctions : la force, l’énergie et le mouvement interne des gestes qui proviennent des mots, des lettres, des interjections, etc. Il y a parfois des relations entre la taille des lettres et la dynamique, parfois des corrélations de durée, etc</w:t>
      </w:r>
      <w:r w:rsidRPr="007A4E3D">
        <w:t>. (</w:t>
      </w:r>
      <w:r w:rsidRPr="00780FEE">
        <w:rPr>
          <w:i/>
          <w:iCs/>
        </w:rPr>
        <w:t>cf.</w:t>
      </w:r>
      <w:r w:rsidRPr="007A4E3D">
        <w:t xml:space="preserve"> figure 2</w:t>
      </w:r>
      <w:r w:rsidR="00780FEE">
        <w:t>6</w:t>
      </w:r>
      <w:r w:rsidRPr="007A4E3D">
        <w:t>).</w:t>
      </w:r>
    </w:p>
    <w:p w14:paraId="0666652E" w14:textId="77777777" w:rsidR="00A853CB" w:rsidRDefault="00A853CB" w:rsidP="00A853CB">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p>
    <w:p w14:paraId="21444837" w14:textId="77777777" w:rsidR="00A853CB" w:rsidRDefault="00A853CB" w:rsidP="00A853CB">
      <w:pPr>
        <w:pStyle w:val="FIGURES"/>
        <w:keepNext/>
      </w:pPr>
      <w:r>
        <w:rPr>
          <w:rFonts w:eastAsia="Baskerville"/>
          <w:u w:color="000000"/>
        </w:rPr>
        <w:lastRenderedPageBreak/>
        <w:drawing>
          <wp:inline distT="0" distB="0" distL="0" distR="0" wp14:anchorId="7D88F727" wp14:editId="27C3A6B7">
            <wp:extent cx="4043494" cy="2824473"/>
            <wp:effectExtent l="0" t="0" r="0" b="0"/>
            <wp:docPr id="1073742375" name="Picture 1073742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00" name="mots de jeu 03.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049555" cy="2828707"/>
                    </a:xfrm>
                    <a:prstGeom prst="rect">
                      <a:avLst/>
                    </a:prstGeom>
                  </pic:spPr>
                </pic:pic>
              </a:graphicData>
            </a:graphic>
          </wp:inline>
        </w:drawing>
      </w:r>
    </w:p>
    <w:p w14:paraId="4FB712FB" w14:textId="2957B12D" w:rsidR="00A853CB" w:rsidRDefault="00A853CB" w:rsidP="004665C2">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26</w:t>
      </w:r>
      <w:r w:rsidR="003C6414">
        <w:rPr>
          <w:noProof/>
        </w:rPr>
        <w:fldChar w:fldCharType="end"/>
      </w:r>
      <w:r>
        <w:t xml:space="preserve"> : </w:t>
      </w:r>
      <w:r w:rsidRPr="0032602D">
        <w:t>La force, l’énergie et le mouvement interne des gestes porteurs des phonèmes</w:t>
      </w:r>
      <w:r>
        <w:t>.</w:t>
      </w:r>
    </w:p>
    <w:p w14:paraId="5FD6925E" w14:textId="14A7B7B7" w:rsidR="00A86869" w:rsidRDefault="00A86869" w:rsidP="00A86869">
      <w:pPr>
        <w:pStyle w:val="Default"/>
        <w:rPr>
          <w:rFonts w:eastAsia="Baskerville"/>
        </w:rPr>
      </w:pPr>
      <w:r>
        <w:t>Parfois les d</w:t>
      </w:r>
      <w:r w:rsidRPr="00296D39">
        <w:t xml:space="preserve">ifférents types de </w:t>
      </w:r>
      <w:r>
        <w:t>micro</w:t>
      </w:r>
      <w:r w:rsidRPr="00296D39">
        <w:t xml:space="preserve">gestes (voisé, non voisé, souffle etc.) peuvent être superposés afin de créer </w:t>
      </w:r>
      <w:r>
        <w:t>un geste avec un</w:t>
      </w:r>
      <w:r w:rsidRPr="00296D39">
        <w:t xml:space="preserve"> profil plus complexes (</w:t>
      </w:r>
      <w:r w:rsidR="00214855">
        <w:t>voir</w:t>
      </w:r>
      <w:r w:rsidRPr="00296D39">
        <w:t xml:space="preserve"> la </w:t>
      </w:r>
      <w:r w:rsidRPr="00214855">
        <w:rPr>
          <w:color w:val="000000" w:themeColor="text1"/>
        </w:rPr>
        <w:t>figure 26</w:t>
      </w:r>
      <w:r w:rsidRPr="00296D39">
        <w:t xml:space="preserve">). Dans les mesures 43 et 44 </w:t>
      </w:r>
      <w:r>
        <w:t xml:space="preserve">de </w:t>
      </w:r>
      <w:r>
        <w:rPr>
          <w:i/>
          <w:iCs/>
        </w:rPr>
        <w:t xml:space="preserve">Mots de </w:t>
      </w:r>
      <w:r w:rsidRPr="00A86869">
        <w:rPr>
          <w:i/>
          <w:iCs/>
        </w:rPr>
        <w:t>jeu</w:t>
      </w:r>
      <w:r>
        <w:t xml:space="preserve"> </w:t>
      </w:r>
      <w:r w:rsidRPr="00A86869">
        <w:t>par</w:t>
      </w:r>
      <w:r w:rsidRPr="00296D39">
        <w:t xml:space="preserve"> exemple, les phonèmes fricatifs, plosifs ou occlusifs sont combinés avec les voyelles et les nasales qui sont en constante évolution. Un flux de gestes vocaux est généré ici encore par la combinaison de la voix des chanteuses et des sons de synthèse. La texture de la pièce est assez chargée, contrairement au début.</w:t>
      </w:r>
    </w:p>
    <w:p w14:paraId="45B9FB6A" w14:textId="2C4F115A" w:rsidR="00A86869" w:rsidRPr="00296D39" w:rsidRDefault="00A86869" w:rsidP="00A86869">
      <w:pPr>
        <w:pStyle w:val="Default"/>
        <w:rPr>
          <w:rFonts w:eastAsia="Baskerville"/>
        </w:rPr>
      </w:pPr>
      <w:r w:rsidRPr="00296D39">
        <w:t>Parfois</w:t>
      </w:r>
      <w:r>
        <w:t xml:space="preserve"> </w:t>
      </w:r>
      <w:r w:rsidRPr="00296D39">
        <w:t>lorsque se superposent deux voix de synthèse formantique</w:t>
      </w:r>
      <w:r w:rsidR="00780FEE">
        <w:rPr>
          <w:rStyle w:val="FootnoteReference"/>
        </w:rPr>
        <w:footnoteReference w:id="91"/>
      </w:r>
      <w:r w:rsidRPr="00296D39">
        <w:t xml:space="preserve"> qui sont en constante évolution par changement de hauteur et modification des résonateurs, nous entendons une troisième voix virtuelle dont la matière se présente par la succession des harmoniques d'un fondamental à l’instar des chants diphoniques d’Asie orientale (mesures 44 et 45). Ceci rend la texture de cette partie encore plus dense.</w:t>
      </w:r>
    </w:p>
    <w:p w14:paraId="0AEEE522" w14:textId="77777777" w:rsidR="00A86869" w:rsidRDefault="00A86869" w:rsidP="00A86869">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rPr>
          <w:rFonts w:eastAsia="Baskerville" w:cs="Baskerville"/>
          <w:u w:color="000000"/>
        </w:rPr>
      </w:pPr>
    </w:p>
    <w:p w14:paraId="09D8F1BE" w14:textId="77777777" w:rsidR="00A86869" w:rsidRDefault="00A86869" w:rsidP="00A86869">
      <w:pPr>
        <w:pStyle w:val="FIGURES"/>
        <w:rPr>
          <w:rFonts w:eastAsia="Baskerville"/>
          <w:u w:color="000000"/>
        </w:rPr>
      </w:pPr>
    </w:p>
    <w:p w14:paraId="62BEB5D3" w14:textId="77777777" w:rsidR="00A86869" w:rsidRDefault="00A86869" w:rsidP="00A86869">
      <w:pPr>
        <w:pStyle w:val="FIGURES"/>
        <w:keepNext/>
      </w:pPr>
      <w:r>
        <w:rPr>
          <w:rFonts w:eastAsia="Baskerville"/>
          <w:u w:color="000000"/>
        </w:rPr>
        <w:lastRenderedPageBreak/>
        <w:drawing>
          <wp:inline distT="0" distB="0" distL="0" distR="0" wp14:anchorId="778D6DBA" wp14:editId="17DF78C0">
            <wp:extent cx="4724400" cy="3338638"/>
            <wp:effectExtent l="12700" t="12700" r="12700" b="14605"/>
            <wp:docPr id="1073742276" name="Picture 107374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7" name="Figure 9-1.ai"/>
                    <pic:cNvPicPr/>
                  </pic:nvPicPr>
                  <pic:blipFill>
                    <a:blip r:embed="rId52">
                      <a:extLst>
                        <a:ext uri="{28A0092B-C50C-407E-A947-70E740481C1C}">
                          <a14:useLocalDpi xmlns:a14="http://schemas.microsoft.com/office/drawing/2010/main" val="0"/>
                        </a:ext>
                      </a:extLst>
                    </a:blip>
                    <a:stretch>
                      <a:fillRect/>
                    </a:stretch>
                  </pic:blipFill>
                  <pic:spPr>
                    <a:xfrm>
                      <a:off x="0" y="0"/>
                      <a:ext cx="4726100" cy="3339839"/>
                    </a:xfrm>
                    <a:prstGeom prst="rect">
                      <a:avLst/>
                    </a:prstGeom>
                    <a:ln w="5080">
                      <a:solidFill>
                        <a:srgbClr val="000000"/>
                      </a:solidFill>
                    </a:ln>
                  </pic:spPr>
                </pic:pic>
              </a:graphicData>
            </a:graphic>
          </wp:inline>
        </w:drawing>
      </w:r>
    </w:p>
    <w:p w14:paraId="35775EA7" w14:textId="5558A420" w:rsidR="00A86869" w:rsidRDefault="00A86869" w:rsidP="00A86869">
      <w:pPr>
        <w:pStyle w:val="Caption1"/>
      </w:pPr>
      <w:r w:rsidRPr="00296D39">
        <w:t xml:space="preserve">Figure </w:t>
      </w:r>
      <w:r w:rsidR="003C6414">
        <w:fldChar w:fldCharType="begin"/>
      </w:r>
      <w:r w:rsidR="003C6414">
        <w:instrText xml:space="preserve"> SEQ Figure \* ARABIC </w:instrText>
      </w:r>
      <w:r w:rsidR="003C6414">
        <w:fldChar w:fldCharType="separate"/>
      </w:r>
      <w:r w:rsidR="00A347BF">
        <w:rPr>
          <w:noProof/>
        </w:rPr>
        <w:t>27</w:t>
      </w:r>
      <w:r w:rsidR="003C6414">
        <w:rPr>
          <w:noProof/>
        </w:rPr>
        <w:fldChar w:fldCharType="end"/>
      </w:r>
      <w:r w:rsidRPr="00296D39">
        <w:t xml:space="preserve"> : La combinaison des gestes voisés et non-voisé génère des geste plus complexes.</w:t>
      </w:r>
    </w:p>
    <w:p w14:paraId="4B168C9D" w14:textId="4BB13F4A" w:rsidR="008D31FF" w:rsidRDefault="00A054CD" w:rsidP="00A054CD">
      <w:pPr>
        <w:pStyle w:val="Default"/>
      </w:pPr>
      <w:r>
        <w:t>L’utilisation de la voix n’est pas exclue dans la composition d’</w:t>
      </w:r>
      <w:r w:rsidRPr="00A054CD">
        <w:rPr>
          <w:i/>
          <w:iCs/>
        </w:rPr>
        <w:t>Éclosion</w:t>
      </w:r>
      <w:r>
        <w:t>, même si l’effectif de l’œuvre ne comprend pas de chanteur</w:t>
      </w:r>
      <w:r w:rsidR="008D31FF">
        <w:t>s</w:t>
      </w:r>
      <w:r>
        <w:t xml:space="preserve"> ou acteur</w:t>
      </w:r>
      <w:r w:rsidR="008D31FF">
        <w:t>s</w:t>
      </w:r>
      <w:r>
        <w:t>. En effet</w:t>
      </w:r>
      <w:r w:rsidR="008D31FF">
        <w:t>,</w:t>
      </w:r>
      <w:r>
        <w:t xml:space="preserve"> ce sont les interprètes des instruments à vent qui sont amenés à chanter dans l’instrument. Lors que l’instrumentiste chante et joue en même temps, l’effet produit ne sera pas perçu comme une simple superposition de deux voix</w:t>
      </w:r>
      <w:r w:rsidR="00941566">
        <w:t xml:space="preserve">. Le résultat sonore est doté d’un timbre particulier qui </w:t>
      </w:r>
      <w:r w:rsidR="00FB4522">
        <w:t xml:space="preserve">peut être qualifié comme </w:t>
      </w:r>
      <w:r w:rsidR="005C0F3A">
        <w:t xml:space="preserve">métallique. </w:t>
      </w:r>
      <w:r w:rsidR="00941566">
        <w:t xml:space="preserve">Cet effet s’appelle la « modulation en anneau » dont l’explication </w:t>
      </w:r>
      <w:r w:rsidR="00FB4522">
        <w:t xml:space="preserve">acoustique est simple : le son résultant est </w:t>
      </w:r>
      <w:r w:rsidR="005C0F3A">
        <w:t xml:space="preserve">à la fois les fréquences somme et différence des deux son. Notons que pour calculer les hauteurs résultantes, la hauteur </w:t>
      </w:r>
      <w:r w:rsidR="00D63B29">
        <w:t>chaque voix</w:t>
      </w:r>
      <w:r w:rsidR="005C0F3A">
        <w:t>, celle produit par l’instrument et  celle de la voix, doi</w:t>
      </w:r>
      <w:r w:rsidR="00D63B29">
        <w:t>t</w:t>
      </w:r>
      <w:r w:rsidR="005C0F3A">
        <w:t xml:space="preserve"> être calculé</w:t>
      </w:r>
      <w:r w:rsidR="00D63B29">
        <w:t>e</w:t>
      </w:r>
      <w:r w:rsidR="005C0F3A">
        <w:t xml:space="preserve"> en terme de fréquence. Dans l</w:t>
      </w:r>
      <w:r w:rsidR="00F07904">
        <w:t xml:space="preserve">a composition du concerto cette effet est repérable dès lors qu’un instrument seul le produit. Mais quand plusieurs instrumentistes sont amenés à exécuter ce mode de jeu, l’effet produit ne ressemble plus à celui d’un instrument seul. Il s’agit d’en effet de masse dont l’aspect inharmonique est renforcé. Cela créé une tension dramatique </w:t>
      </w:r>
      <w:r w:rsidR="001A79A8">
        <w:t xml:space="preserve">puissant </w:t>
      </w:r>
      <w:r w:rsidR="00D63B29">
        <w:t xml:space="preserve">qui est produit </w:t>
      </w:r>
      <w:r w:rsidR="001A79A8">
        <w:t>avec une technique simple, étant donné qu’un grand orchestre résiste toujours  au</w:t>
      </w:r>
      <w:r w:rsidR="00D63B29">
        <w:t>x</w:t>
      </w:r>
      <w:r w:rsidR="001A79A8">
        <w:t xml:space="preserve"> modes de jeu inhabituels.</w:t>
      </w:r>
      <w:r w:rsidR="00D63B29">
        <w:t xml:space="preserve"> La structure harmonique de cette œuvre est fondée sur ce mode de jeu. </w:t>
      </w:r>
    </w:p>
    <w:p w14:paraId="006EB40F" w14:textId="77777777" w:rsidR="008D31FF" w:rsidRDefault="008D31FF" w:rsidP="008D31FF">
      <w:pPr>
        <w:pStyle w:val="FIGURES"/>
        <w:keepNext/>
      </w:pPr>
      <w:r>
        <w:lastRenderedPageBreak/>
        <w:drawing>
          <wp:inline distT="0" distB="0" distL="0" distR="0" wp14:anchorId="279BB142" wp14:editId="46B32F44">
            <wp:extent cx="5760720" cy="8148320"/>
            <wp:effectExtent l="0" t="0" r="0" b="0"/>
            <wp:docPr id="1073741833" name="Picture 107374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Éclosion mesure 244.pdf"/>
                    <pic:cNvPicPr/>
                  </pic:nvPicPr>
                  <pic:blipFill>
                    <a:blip r:embed="rId53">
                      <a:extLst>
                        <a:ext uri="{28A0092B-C50C-407E-A947-70E740481C1C}">
                          <a14:useLocalDpi xmlns:a14="http://schemas.microsoft.com/office/drawing/2010/main" val="0"/>
                        </a:ext>
                      </a:extLst>
                    </a:blip>
                    <a:stretch>
                      <a:fillRect/>
                    </a:stretch>
                  </pic:blipFill>
                  <pic:spPr>
                    <a:xfrm>
                      <a:off x="0" y="0"/>
                      <a:ext cx="5760720" cy="8148320"/>
                    </a:xfrm>
                    <a:prstGeom prst="rect">
                      <a:avLst/>
                    </a:prstGeom>
                  </pic:spPr>
                </pic:pic>
              </a:graphicData>
            </a:graphic>
          </wp:inline>
        </w:drawing>
      </w:r>
    </w:p>
    <w:p w14:paraId="3EDCDA0C" w14:textId="19363438" w:rsidR="00A054CD" w:rsidRDefault="008D31FF" w:rsidP="008D31FF">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28</w:t>
      </w:r>
      <w:r w:rsidR="003C6414">
        <w:rPr>
          <w:noProof/>
        </w:rPr>
        <w:fldChar w:fldCharType="end"/>
      </w:r>
      <w:r>
        <w:t xml:space="preserve"> : Effet de masse quand les instruments à vent chantent et jouent en même temps. Éditions musicales Artchipel.</w:t>
      </w:r>
    </w:p>
    <w:p w14:paraId="6F1BBE9A" w14:textId="77777777" w:rsidR="008D31FF" w:rsidRDefault="008D31FF" w:rsidP="008D31FF">
      <w:pPr>
        <w:pStyle w:val="FIGURES"/>
        <w:keepNext/>
      </w:pPr>
      <w:r>
        <w:lastRenderedPageBreak/>
        <w:drawing>
          <wp:inline distT="0" distB="0" distL="0" distR="0" wp14:anchorId="494B76F9" wp14:editId="2FAE4B53">
            <wp:extent cx="4204010" cy="1239145"/>
            <wp:effectExtent l="0" t="0" r="0" b="5715"/>
            <wp:docPr id="1073741834" name="Picture 107374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Éclosion mesure 216.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219979" cy="1243852"/>
                    </a:xfrm>
                    <a:prstGeom prst="rect">
                      <a:avLst/>
                    </a:prstGeom>
                  </pic:spPr>
                </pic:pic>
              </a:graphicData>
            </a:graphic>
          </wp:inline>
        </w:drawing>
      </w:r>
    </w:p>
    <w:p w14:paraId="4F6EF78D" w14:textId="33C91E68" w:rsidR="008D31FF" w:rsidRPr="004665C2" w:rsidRDefault="008D31FF" w:rsidP="008D31FF">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29</w:t>
      </w:r>
      <w:r w:rsidR="003C6414">
        <w:rPr>
          <w:noProof/>
        </w:rPr>
        <w:fldChar w:fldCharType="end"/>
      </w:r>
      <w:r>
        <w:t>: Effet de modulation en anneau lors qu’il s’agit</w:t>
      </w:r>
      <w:r w:rsidRPr="008D31FF">
        <w:t xml:space="preserve"> </w:t>
      </w:r>
      <w:r>
        <w:t>d'un instrument seul. Éditions musicales Artchipel.</w:t>
      </w:r>
    </w:p>
    <w:p w14:paraId="3D6016E7" w14:textId="77777777" w:rsidR="00A853CB" w:rsidRPr="00DF157F" w:rsidRDefault="00A853CB" w:rsidP="00A853CB">
      <w:pPr>
        <w:pStyle w:val="Heading3"/>
      </w:pPr>
      <w:bookmarkStart w:id="24" w:name="_Toc121091823"/>
      <w:r w:rsidRPr="00DF157F">
        <w:t>Théâtre de la parole</w:t>
      </w:r>
      <w:bookmarkEnd w:id="24"/>
    </w:p>
    <w:p w14:paraId="2A5B6F17" w14:textId="1AA8892A" w:rsidR="00A853CB" w:rsidRPr="00613B06" w:rsidRDefault="002A592E" w:rsidP="00A853CB">
      <w:pPr>
        <w:pStyle w:val="Default"/>
      </w:pPr>
      <w:r>
        <w:t xml:space="preserve">Quant à </w:t>
      </w:r>
      <w:r>
        <w:rPr>
          <w:i/>
          <w:iCs/>
        </w:rPr>
        <w:t>Chuchotements burlesques,</w:t>
      </w:r>
      <w:r w:rsidRPr="008917DB">
        <w:t xml:space="preserve"> le</w:t>
      </w:r>
      <w:r w:rsidRPr="00613B06">
        <w:t xml:space="preserve"> </w:t>
      </w:r>
      <w:r w:rsidR="00A853CB" w:rsidRPr="00613B06">
        <w:t xml:space="preserve">véritable défi auquel l’acteur </w:t>
      </w:r>
      <w:r>
        <w:t>du</w:t>
      </w:r>
      <w:r w:rsidR="00A853CB" w:rsidRPr="00613B06">
        <w:t xml:space="preserve"> spectacle </w:t>
      </w:r>
      <w:r>
        <w:t xml:space="preserve">devait </w:t>
      </w:r>
      <w:r w:rsidR="008D31FF">
        <w:t xml:space="preserve">souvent </w:t>
      </w:r>
      <w:r>
        <w:t>faire</w:t>
      </w:r>
      <w:r w:rsidRPr="00613B06">
        <w:t xml:space="preserve"> </w:t>
      </w:r>
      <w:r w:rsidR="00A853CB" w:rsidRPr="00613B06">
        <w:t xml:space="preserve">face </w:t>
      </w:r>
      <w:r w:rsidRPr="00613B06">
        <w:t>consist</w:t>
      </w:r>
      <w:r>
        <w:t>ait</w:t>
      </w:r>
      <w:r w:rsidRPr="00613B06">
        <w:t xml:space="preserve"> </w:t>
      </w:r>
      <w:r w:rsidR="00A853CB" w:rsidRPr="00613B06">
        <w:t xml:space="preserve">à parler, de manière compréhensible ou inintelligible, à lire et improviser, sans </w:t>
      </w:r>
      <w:r>
        <w:t xml:space="preserve">d’autres </w:t>
      </w:r>
      <w:r w:rsidR="00A853CB" w:rsidRPr="00613B06">
        <w:t>élément</w:t>
      </w:r>
      <w:r>
        <w:t>s</w:t>
      </w:r>
      <w:r w:rsidR="00A853CB" w:rsidRPr="00613B06">
        <w:t xml:space="preserve"> dramatique</w:t>
      </w:r>
      <w:r>
        <w:t>s</w:t>
      </w:r>
      <w:r w:rsidR="00A853CB" w:rsidRPr="00613B06">
        <w:t xml:space="preserve">. Dans l’absence </w:t>
      </w:r>
      <w:r w:rsidRPr="00613B06">
        <w:t>d</w:t>
      </w:r>
      <w:r>
        <w:t>u</w:t>
      </w:r>
      <w:r w:rsidRPr="00613B06">
        <w:t xml:space="preserve"> </w:t>
      </w:r>
      <w:r w:rsidR="00A853CB" w:rsidRPr="00613B06">
        <w:t xml:space="preserve">rôle il est dépouillé de la protection de la scène ; il est donc exposé de tous côtés, physiquement et psychologiquement, aux regards, à la déconcentration. Contrairement aux musiciens qui restent à l’abri de leur instrument. Il répartit le texte dans l’espace, ce que Hans-Thies Lehmann nomme </w:t>
      </w:r>
      <w:r>
        <w:t>« </w:t>
      </w:r>
      <w:r w:rsidR="00A853CB" w:rsidRPr="00613B06">
        <w:t>Un théâtre de la parole</w:t>
      </w:r>
      <w:r>
        <w:t> »</w:t>
      </w:r>
      <w:r>
        <w:rPr>
          <w:rStyle w:val="FootnoteReference"/>
        </w:rPr>
        <w:footnoteReference w:id="92"/>
      </w:r>
      <w:r w:rsidR="00A853CB" w:rsidRPr="00613B06">
        <w:t>.</w:t>
      </w:r>
    </w:p>
    <w:p w14:paraId="6CD76BEC" w14:textId="77777777" w:rsidR="00A853CB" w:rsidRPr="00240B08" w:rsidRDefault="00A853CB" w:rsidP="00A853CB">
      <w:pPr>
        <w:pStyle w:val="Heading4"/>
      </w:pPr>
      <w:r w:rsidRPr="00240B08">
        <w:t>La vocalité dans la section A</w:t>
      </w:r>
    </w:p>
    <w:p w14:paraId="1F543658" w14:textId="77B576F4" w:rsidR="00A853CB" w:rsidRDefault="008917DB" w:rsidP="00A853CB">
      <w:pPr>
        <w:pStyle w:val="Default"/>
        <w:rPr>
          <w:u w:color="191C1E"/>
        </w:rPr>
      </w:pPr>
      <w:r>
        <w:rPr>
          <w:u w:color="191C1E"/>
        </w:rPr>
        <w:t>Dans l’œuvre l</w:t>
      </w:r>
      <w:r w:rsidRPr="00E268FB">
        <w:rPr>
          <w:u w:color="191C1E"/>
        </w:rPr>
        <w:t xml:space="preserve">a </w:t>
      </w:r>
      <w:r w:rsidR="00A853CB" w:rsidRPr="00E268FB">
        <w:rPr>
          <w:u w:color="191C1E"/>
        </w:rPr>
        <w:t>section A repose sur la maîtrise du comédien à engager son corps et sa voix dans une expression verbale et sonore.</w:t>
      </w:r>
      <w:r w:rsidR="00A853CB">
        <w:rPr>
          <w:u w:color="191C1E"/>
        </w:rPr>
        <w:t xml:space="preserve"> </w:t>
      </w:r>
      <w:r>
        <w:rPr>
          <w:u w:color="191C1E"/>
        </w:rPr>
        <w:t xml:space="preserve">Ainsi le </w:t>
      </w:r>
      <w:r w:rsidR="00A853CB">
        <w:rPr>
          <w:u w:color="191C1E"/>
        </w:rPr>
        <w:t xml:space="preserve">mouvement de la main </w:t>
      </w:r>
      <w:r>
        <w:rPr>
          <w:u w:color="191C1E"/>
        </w:rPr>
        <w:t xml:space="preserve">doit être </w:t>
      </w:r>
      <w:r w:rsidR="00A853CB">
        <w:rPr>
          <w:u w:color="191C1E"/>
        </w:rPr>
        <w:t>un geste naturel qui accompagne la parole.</w:t>
      </w:r>
      <w:r w:rsidR="00A853CB" w:rsidRPr="00E268FB">
        <w:rPr>
          <w:u w:color="191C1E"/>
        </w:rPr>
        <w:t xml:space="preserve"> Un corps augmenté par des gants équipés des capteurs de gestes, une voix prolongée par les traitements vocaux, et la voix de synthèses en temps réel poussent le comédien à créer un nouveau rapport entre sa voix et son corps. Cela conditionne profondément son jeu et le fait sortir du jeu théâtral conventionnel</w:t>
      </w:r>
      <w:r w:rsidR="00A853CB">
        <w:rPr>
          <w:u w:color="191C1E"/>
        </w:rPr>
        <w:t xml:space="preserve">. </w:t>
      </w:r>
    </w:p>
    <w:p w14:paraId="7CB5A050" w14:textId="07A15A04" w:rsidR="00A853CB" w:rsidRPr="00DF7268" w:rsidRDefault="00A853CB" w:rsidP="00A853CB">
      <w:pPr>
        <w:pStyle w:val="Default"/>
        <w:rPr>
          <w:u w:color="191C1E"/>
        </w:rPr>
      </w:pPr>
      <w:r w:rsidRPr="00E268FB">
        <w:rPr>
          <w:u w:color="191C1E"/>
        </w:rPr>
        <w:t xml:space="preserve">L’évolution formelle de cette première section ne repose pas sur la signification des mots et des phrases, du moins non de manière directe. La voix virtuelle n’étant pas intelligible, elle engage le comédien à être attentif à la sonorité de la voix générée par le mouvement de sa main gauche. L’aspect sémantique de cette section est donc transposé à un niveau plus abstrait, plus acoustique, tout en restant lié étroitement au texte </w:t>
      </w:r>
      <w:r w:rsidR="008917DB">
        <w:rPr>
          <w:u w:color="191C1E"/>
        </w:rPr>
        <w:t>d’Henri Michaux car ceci est l’origine du texte récité inintelligiblement</w:t>
      </w:r>
      <w:r w:rsidRPr="00E268FB">
        <w:rPr>
          <w:u w:color="191C1E"/>
        </w:rPr>
        <w:t>.</w:t>
      </w:r>
    </w:p>
    <w:p w14:paraId="5ED40ECD" w14:textId="77777777" w:rsidR="00A853CB" w:rsidRPr="00240B08" w:rsidRDefault="00A853CB" w:rsidP="00A853CB">
      <w:pPr>
        <w:pStyle w:val="Heading4"/>
      </w:pPr>
      <w:r w:rsidRPr="00240B08">
        <w:lastRenderedPageBreak/>
        <w:t xml:space="preserve">La voix augmentée </w:t>
      </w:r>
    </w:p>
    <w:p w14:paraId="6AA6A61B" w14:textId="47F0A0DD" w:rsidR="00A853CB" w:rsidRDefault="00A853CB" w:rsidP="00AC6AC8">
      <w:pPr>
        <w:pStyle w:val="Default"/>
        <w:rPr>
          <w:rFonts w:cs="Baskerville"/>
          <w:color w:val="191C1E"/>
          <w:u w:color="191C1E"/>
        </w:rPr>
      </w:pPr>
      <w:r w:rsidRPr="00E268FB">
        <w:t>La voix du comédien est rarement exploitée sans traitement ou accompagnement du son des instruments. La voix des interprètes aussi participent activement dans le discours, faisant parfois pont entre le son de leur instrument et la voix du comédien.</w:t>
      </w:r>
    </w:p>
    <w:p w14:paraId="3E525C0F" w14:textId="4D2C4063" w:rsidR="007C6839" w:rsidRDefault="00A853CB" w:rsidP="00A853CB">
      <w:pPr>
        <w:pStyle w:val="Default"/>
        <w:rPr>
          <w:rFonts w:cs="Baskerville"/>
          <w:color w:val="191C1E"/>
          <w:u w:color="191C1E"/>
        </w:rPr>
      </w:pPr>
      <w:r w:rsidRPr="00E268FB">
        <w:rPr>
          <w:rFonts w:cs="Baskerville"/>
          <w:color w:val="191C1E"/>
          <w:u w:color="191C1E"/>
        </w:rPr>
        <w:t xml:space="preserve">Dans cette œuvre le comédien porte des gants qui rallongent visuellement ses doigts, ses mains et ses bras. </w:t>
      </w:r>
      <w:r w:rsidR="007C6839">
        <w:rPr>
          <w:rFonts w:cs="Baskerville"/>
          <w:color w:val="191C1E"/>
          <w:u w:color="191C1E"/>
        </w:rPr>
        <w:t xml:space="preserve">Les capteurs de gestes sont incrustés dans </w:t>
      </w:r>
      <w:r w:rsidR="005B4A95">
        <w:rPr>
          <w:rFonts w:cs="Baskerville"/>
          <w:color w:val="191C1E"/>
          <w:u w:color="191C1E"/>
        </w:rPr>
        <w:t>s</w:t>
      </w:r>
      <w:r w:rsidR="007C6839">
        <w:rPr>
          <w:rFonts w:cs="Baskerville"/>
          <w:color w:val="191C1E"/>
          <w:u w:color="191C1E"/>
        </w:rPr>
        <w:t>es gants.</w:t>
      </w:r>
    </w:p>
    <w:p w14:paraId="163F4A94" w14:textId="75582B4E" w:rsidR="00A853CB" w:rsidRPr="00E268FB" w:rsidRDefault="00A853CB" w:rsidP="00A853CB">
      <w:pPr>
        <w:pStyle w:val="Default"/>
        <w:rPr>
          <w:rFonts w:cs="Baskerville"/>
          <w:color w:val="191C1E"/>
          <w:u w:color="191C1E"/>
        </w:rPr>
      </w:pPr>
      <w:r w:rsidRPr="00E268FB">
        <w:rPr>
          <w:rFonts w:cs="Baskerville"/>
          <w:color w:val="191C1E"/>
          <w:u w:color="191C1E"/>
        </w:rPr>
        <w:t xml:space="preserve">Chaque main </w:t>
      </w:r>
      <w:r w:rsidR="007C6839">
        <w:rPr>
          <w:rFonts w:cs="Baskerville"/>
          <w:color w:val="191C1E"/>
          <w:u w:color="191C1E"/>
        </w:rPr>
        <w:t>peut faire</w:t>
      </w:r>
      <w:r w:rsidR="007C6839" w:rsidRPr="00E268FB">
        <w:rPr>
          <w:rFonts w:cs="Baskerville"/>
          <w:color w:val="191C1E"/>
          <w:u w:color="191C1E"/>
        </w:rPr>
        <w:t xml:space="preserve"> </w:t>
      </w:r>
      <w:r w:rsidRPr="00E268FB">
        <w:rPr>
          <w:rFonts w:cs="Baskerville"/>
          <w:color w:val="191C1E"/>
          <w:u w:color="191C1E"/>
        </w:rPr>
        <w:t>trois types de gestes :</w:t>
      </w:r>
    </w:p>
    <w:p w14:paraId="151CD168" w14:textId="77777777" w:rsidR="00A853CB" w:rsidRPr="00E268FB" w:rsidRDefault="00A853CB" w:rsidP="00A853CB">
      <w:pPr>
        <w:pStyle w:val="Default"/>
        <w:rPr>
          <w:rFonts w:cs="Baskerville"/>
          <w:color w:val="191C1E"/>
          <w:u w:color="191C1E"/>
        </w:rPr>
      </w:pPr>
      <w:r w:rsidRPr="00E268FB">
        <w:rPr>
          <w:rFonts w:cs="Baskerville"/>
          <w:color w:val="191C1E"/>
          <w:u w:color="191C1E"/>
        </w:rPr>
        <w:t>Main gauche</w:t>
      </w:r>
    </w:p>
    <w:p w14:paraId="0D9A3AC2" w14:textId="77777777" w:rsidR="00A853CB" w:rsidRPr="00E268FB" w:rsidRDefault="00A853CB" w:rsidP="007C6839">
      <w:pPr>
        <w:pStyle w:val="Default"/>
        <w:ind w:left="708" w:firstLine="708"/>
        <w:rPr>
          <w:rFonts w:cs="Baskerville"/>
          <w:color w:val="191C1E"/>
          <w:u w:color="191C1E"/>
        </w:rPr>
      </w:pPr>
      <w:r w:rsidRPr="00E268FB">
        <w:rPr>
          <w:rFonts w:cs="Baskerville"/>
          <w:color w:val="191C1E"/>
          <w:u w:color="191C1E"/>
        </w:rPr>
        <w:t>L’inclinaison horizontale (roulis) : génère de la voix virtuelle</w:t>
      </w:r>
    </w:p>
    <w:p w14:paraId="70CCCBE3" w14:textId="77777777" w:rsidR="00A853CB" w:rsidRPr="00E268FB" w:rsidRDefault="00A853CB" w:rsidP="007C6839">
      <w:pPr>
        <w:pStyle w:val="Default"/>
        <w:ind w:left="708" w:firstLine="708"/>
        <w:rPr>
          <w:rFonts w:cs="Baskerville"/>
          <w:color w:val="191C1E"/>
          <w:u w:color="191C1E"/>
        </w:rPr>
      </w:pPr>
      <w:r w:rsidRPr="00E268FB">
        <w:rPr>
          <w:rFonts w:cs="Baskerville"/>
          <w:color w:val="191C1E"/>
          <w:u w:color="191C1E"/>
        </w:rPr>
        <w:t>L’inclinaison frontale (tangage) : agit sur l’intensité de la voix virtuelle</w:t>
      </w:r>
    </w:p>
    <w:p w14:paraId="7BB6B221" w14:textId="52823430" w:rsidR="00A853CB" w:rsidRPr="00E268FB" w:rsidRDefault="00A853CB" w:rsidP="007C6839">
      <w:pPr>
        <w:pStyle w:val="Default"/>
        <w:ind w:left="708" w:firstLine="708"/>
        <w:rPr>
          <w:rFonts w:cs="Baskerville"/>
          <w:color w:val="191C1E"/>
          <w:u w:color="191C1E"/>
        </w:rPr>
      </w:pPr>
      <w:r w:rsidRPr="00E268FB">
        <w:rPr>
          <w:rFonts w:cs="Baskerville"/>
          <w:color w:val="191C1E"/>
          <w:u w:color="191C1E"/>
        </w:rPr>
        <w:t>Geste de choc : gèle le son</w:t>
      </w:r>
    </w:p>
    <w:p w14:paraId="2ADCA722" w14:textId="77777777" w:rsidR="00A853CB" w:rsidRPr="00E268FB" w:rsidRDefault="00A853CB" w:rsidP="00A853CB">
      <w:pPr>
        <w:pStyle w:val="Default"/>
        <w:rPr>
          <w:rFonts w:cs="Baskerville"/>
          <w:color w:val="191C1E"/>
          <w:u w:color="191C1E"/>
        </w:rPr>
      </w:pPr>
    </w:p>
    <w:p w14:paraId="6E0482AA" w14:textId="77777777" w:rsidR="00A853CB" w:rsidRPr="00E268FB" w:rsidRDefault="00A853CB" w:rsidP="00A853CB">
      <w:pPr>
        <w:pStyle w:val="Default"/>
        <w:rPr>
          <w:rFonts w:cs="Baskerville"/>
          <w:color w:val="191C1E"/>
          <w:u w:color="191C1E"/>
        </w:rPr>
      </w:pPr>
      <w:r w:rsidRPr="00E268FB">
        <w:rPr>
          <w:rFonts w:cs="Baskerville"/>
          <w:color w:val="191C1E"/>
          <w:u w:color="191C1E"/>
        </w:rPr>
        <w:t>Main droite</w:t>
      </w:r>
    </w:p>
    <w:p w14:paraId="3E15A041" w14:textId="77777777" w:rsidR="00A853CB" w:rsidRPr="00E268FB" w:rsidRDefault="00A853CB" w:rsidP="007C6839">
      <w:pPr>
        <w:pStyle w:val="Default"/>
        <w:ind w:left="708" w:firstLine="708"/>
        <w:rPr>
          <w:rFonts w:cs="Baskerville"/>
          <w:color w:val="191C1E"/>
          <w:u w:color="191C1E"/>
        </w:rPr>
      </w:pPr>
      <w:r w:rsidRPr="00E268FB">
        <w:rPr>
          <w:rFonts w:cs="Baskerville"/>
          <w:color w:val="191C1E"/>
          <w:u w:color="191C1E"/>
        </w:rPr>
        <w:t>L’inclinaison horizontale (roulis) : transpose la voix directe du comédien</w:t>
      </w:r>
    </w:p>
    <w:p w14:paraId="5EB1B80D" w14:textId="77777777" w:rsidR="00A853CB" w:rsidRPr="00E268FB" w:rsidRDefault="00A853CB" w:rsidP="007C6839">
      <w:pPr>
        <w:pStyle w:val="Default"/>
        <w:ind w:left="708" w:firstLine="708"/>
        <w:rPr>
          <w:rFonts w:cs="Baskerville"/>
          <w:color w:val="191C1E"/>
          <w:u w:color="191C1E"/>
        </w:rPr>
      </w:pPr>
      <w:r w:rsidRPr="00E268FB">
        <w:rPr>
          <w:rFonts w:cs="Baskerville"/>
          <w:color w:val="191C1E"/>
          <w:u w:color="191C1E"/>
        </w:rPr>
        <w:t>L’inclinaison frontale (tangage) : agit sur l’intensité de la voix transposée</w:t>
      </w:r>
    </w:p>
    <w:p w14:paraId="62EEADC7" w14:textId="68190228" w:rsidR="00A853CB" w:rsidRPr="00E268FB" w:rsidRDefault="00A853CB" w:rsidP="007C6839">
      <w:pPr>
        <w:pStyle w:val="Default"/>
        <w:ind w:left="708" w:firstLine="708"/>
        <w:rPr>
          <w:rFonts w:cs="Baskerville"/>
          <w:color w:val="191C1E"/>
          <w:u w:color="191C1E"/>
        </w:rPr>
      </w:pPr>
      <w:r w:rsidRPr="00E268FB">
        <w:rPr>
          <w:rFonts w:cs="Baskerville"/>
          <w:color w:val="191C1E"/>
          <w:u w:color="191C1E"/>
        </w:rPr>
        <w:t>Geste de choc : gèle le son</w:t>
      </w:r>
    </w:p>
    <w:p w14:paraId="798D8A13" w14:textId="77777777" w:rsidR="00A853CB" w:rsidRPr="00E268FB" w:rsidRDefault="00A853CB" w:rsidP="00A853CB">
      <w:pPr>
        <w:pStyle w:val="Default"/>
        <w:rPr>
          <w:rFonts w:cs="Baskerville"/>
          <w:color w:val="191C1E"/>
          <w:u w:color="191C1E"/>
        </w:rPr>
      </w:pPr>
    </w:p>
    <w:p w14:paraId="45F6F27D" w14:textId="7A157A28" w:rsidR="00A853CB" w:rsidRPr="004665C2" w:rsidRDefault="00A853CB" w:rsidP="004665C2">
      <w:pPr>
        <w:pStyle w:val="Default"/>
      </w:pPr>
      <w:r w:rsidRPr="004665C2">
        <w:t>Chaque geste a une fonction distincte qui permet au comédien de multiplier et augmenter sa voix, et par conséquent</w:t>
      </w:r>
      <w:r w:rsidR="003819DF">
        <w:t> :</w:t>
      </w:r>
      <w:r w:rsidRPr="004665C2">
        <w:t xml:space="preserve"> engager son corps dans une nouvelle expression vocale à l’aide des nouvelles technologies. La voix virtuelle puise dans un réservoir de gestes vocaux qui évolue selon la structure de l’œuvre. Il s’agit de bribes de voix qui proviennent d’un processus de segmentation en temps réel de la voix enregistrée du comédien en amont. Le texte est en effet un recueil de gestes vocaux qui proviennent de </w:t>
      </w:r>
      <w:r w:rsidRPr="004665C2">
        <w:rPr>
          <w:i/>
          <w:iCs/>
        </w:rPr>
        <w:t>Premières impressions</w:t>
      </w:r>
      <w:r w:rsidRPr="004665C2">
        <w:t xml:space="preserve"> d’Henri Michaux.</w:t>
      </w:r>
    </w:p>
    <w:p w14:paraId="66D2AFFC" w14:textId="77777777" w:rsidR="003819DF" w:rsidRPr="004665C2" w:rsidRDefault="003819DF" w:rsidP="003819DF">
      <w:pPr>
        <w:pStyle w:val="Default"/>
      </w:pPr>
      <w:r>
        <w:t>Dès l</w:t>
      </w:r>
      <w:r w:rsidRPr="004665C2">
        <w:t>ors que le comédien fait un geste d’inclinaison latérale</w:t>
      </w:r>
      <w:r>
        <w:t>,</w:t>
      </w:r>
      <w:r w:rsidRPr="004665C2">
        <w:t xml:space="preserve"> les capteurs sans fil transmet</w:t>
      </w:r>
      <w:r>
        <w:t>tent</w:t>
      </w:r>
      <w:r w:rsidRPr="004665C2">
        <w:t xml:space="preserve"> les paramètres du geste effectué à l’ordinateur. Celui-ci</w:t>
      </w:r>
      <w:r>
        <w:t>,</w:t>
      </w:r>
      <w:r w:rsidRPr="004665C2">
        <w:t xml:space="preserve"> qui a </w:t>
      </w:r>
      <w:r>
        <w:t xml:space="preserve">un </w:t>
      </w:r>
      <w:r w:rsidRPr="004665C2">
        <w:t>accès direct et immédiat à la totalité de la voix enregistrée, reli</w:t>
      </w:r>
      <w:r>
        <w:t>t</w:t>
      </w:r>
      <w:r w:rsidRPr="004665C2">
        <w:t xml:space="preserve"> et diffuse les segments selon leur caractère acoustique. À travers cet instrument expressif</w:t>
      </w:r>
      <w:r>
        <w:t>,</w:t>
      </w:r>
      <w:r w:rsidRPr="004665C2">
        <w:t xml:space="preserve"> le comédien interagit avec sa propre voix, avec la voix que sa main génère. Ainsi une longue section est entretenue par un discours qui n’est pas nécessairement intelligible mais riche d’émotion et d’expression. Au premier abord</w:t>
      </w:r>
      <w:r>
        <w:t>,</w:t>
      </w:r>
      <w:r w:rsidRPr="004665C2">
        <w:t xml:space="preserve"> ce procédé ressemble à ce que Antonin Artaud appelle le « sac à paroles », rappelant que le corps ne doit pas se réduire à un élément passif qui puise dans un réservoir de paroles afin de concrétiser la parole. Mais en regardant plus profondément nous constatons que pour chaque geste de la main</w:t>
      </w:r>
      <w:r>
        <w:t>,</w:t>
      </w:r>
      <w:r w:rsidRPr="004665C2">
        <w:t xml:space="preserve"> qui est devenu un organe vocal à part entière, le comédien engage tout son </w:t>
      </w:r>
      <w:r w:rsidRPr="004665C2">
        <w:lastRenderedPageBreak/>
        <w:t>corps</w:t>
      </w:r>
      <w:r>
        <w:t>, l</w:t>
      </w:r>
      <w:r w:rsidRPr="004665C2">
        <w:t>e fait de puiser dans un réservoir électronique de gestes vocaux pour s’exprimer ne sépare pas son corps de sa propre voix. Son souffle traverse son corps</w:t>
      </w:r>
      <w:r>
        <w:t>.</w:t>
      </w:r>
      <w:r w:rsidRPr="004665C2">
        <w:t xml:space="preserve"> </w:t>
      </w:r>
      <w:r>
        <w:t xml:space="preserve">Il </w:t>
      </w:r>
      <w:r w:rsidRPr="004665C2">
        <w:t xml:space="preserve">porte sa voix virtuelle ou transforme sa voix réelle. </w:t>
      </w:r>
      <w:r>
        <w:t>On pourrait ajouter qu’i</w:t>
      </w:r>
      <w:r w:rsidRPr="004665C2">
        <w:t xml:space="preserve">l </w:t>
      </w:r>
      <w:r w:rsidRPr="00ED6736">
        <w:rPr>
          <w:i/>
          <w:iCs/>
        </w:rPr>
        <w:t>sculpte sa voix</w:t>
      </w:r>
      <w:r w:rsidRPr="004665C2">
        <w:t xml:space="preserve"> parce qu’il a le contrôle sur des bribes de son. Le geste vocal se partage en un geste interne du corps (respiration, abaissement du diaphragme, motricité des organes de la phonation) et en un geste visible (l’articulation visible, la mobilité des muscles faciaux et la gestuelle étendu</w:t>
      </w:r>
      <w:r>
        <w:t>e</w:t>
      </w:r>
      <w:r w:rsidRPr="004665C2">
        <w:t xml:space="preserve"> à l’ensemble du corps). </w:t>
      </w:r>
      <w:r>
        <w:t>S</w:t>
      </w:r>
      <w:r w:rsidRPr="004665C2">
        <w:t>’exprim</w:t>
      </w:r>
      <w:r>
        <w:t>ant</w:t>
      </w:r>
      <w:r w:rsidRPr="004665C2">
        <w:t xml:space="preserve"> par ce dispositif</w:t>
      </w:r>
      <w:r>
        <w:t>, le comédien</w:t>
      </w:r>
      <w:r w:rsidRPr="004665C2">
        <w:t xml:space="preserve"> augmente ses gestes. Il intériorise cette voix virtuelle externe en interagissant avec elle. Il l’écoute et rentre dans la sonorité de ses détails, l’imite, le prolonge, lui donne un rythme, répète un phonème, un</w:t>
      </w:r>
      <w:r>
        <w:t xml:space="preserve"> fragment musical</w:t>
      </w:r>
      <w:r w:rsidRPr="004665C2">
        <w:t xml:space="preserve"> ou le répète avec sa propre voix, à </w:t>
      </w:r>
      <w:r>
        <w:t>la manière</w:t>
      </w:r>
      <w:r w:rsidRPr="004665C2">
        <w:t xml:space="preserve"> d’un miroir.</w:t>
      </w:r>
    </w:p>
    <w:p w14:paraId="72A612A5" w14:textId="77777777" w:rsidR="00A853CB" w:rsidRPr="002151DF" w:rsidRDefault="00A853CB" w:rsidP="00A853CB">
      <w:pPr>
        <w:pStyle w:val="Heading3"/>
      </w:pPr>
      <w:bookmarkStart w:id="25" w:name="_Toc121091824"/>
      <w:r>
        <w:t>Théâtre du son – musique de la parole</w:t>
      </w:r>
      <w:bookmarkEnd w:id="25"/>
    </w:p>
    <w:p w14:paraId="682633CF" w14:textId="0774FA87" w:rsidR="00A853CB" w:rsidRPr="00DE5EF3" w:rsidRDefault="00AD0EB2" w:rsidP="00A853CB">
      <w:pPr>
        <w:pStyle w:val="Default"/>
        <w:rPr>
          <w:rStyle w:val="Aucun"/>
          <w:rFonts w:cs="Baskerville"/>
          <w:color w:val="191C1E"/>
        </w:rPr>
      </w:pPr>
      <w:r>
        <w:t>Ici nous allons expliquer</w:t>
      </w:r>
      <w:r w:rsidR="00A853CB">
        <w:t xml:space="preserve"> </w:t>
      </w:r>
      <w:r w:rsidR="00C51A48">
        <w:t xml:space="preserve">les </w:t>
      </w:r>
      <w:r w:rsidR="00A853CB">
        <w:t xml:space="preserve">enjeux artistiques et techniques auxquels l’auteur a fait face à la composition de </w:t>
      </w:r>
      <w:r w:rsidR="00A853CB" w:rsidRPr="009F15C0">
        <w:rPr>
          <w:i/>
          <w:iCs/>
        </w:rPr>
        <w:t>Chuchotements burlesques</w:t>
      </w:r>
      <w:r w:rsidR="00A853CB">
        <w:t xml:space="preserve"> (2019-2021), une œuvre </w:t>
      </w:r>
      <w:r w:rsidR="00A853CB" w:rsidRPr="00F74033">
        <w:rPr>
          <w:rFonts w:cs="Baskerville"/>
          <w:color w:val="191C1E"/>
        </w:rPr>
        <w:t xml:space="preserve">pour un comédien, un accordéoniste, deux percussionnistes et </w:t>
      </w:r>
      <w:r w:rsidR="00A853CB">
        <w:rPr>
          <w:rFonts w:cs="Baskerville"/>
          <w:color w:val="191C1E"/>
        </w:rPr>
        <w:t xml:space="preserve">le dispositif </w:t>
      </w:r>
      <w:r w:rsidR="00A853CB" w:rsidRPr="00F74033">
        <w:rPr>
          <w:rFonts w:cs="Baskerville"/>
          <w:color w:val="191C1E"/>
        </w:rPr>
        <w:t>électronique</w:t>
      </w:r>
      <w:r w:rsidR="00A853CB">
        <w:rPr>
          <w:rFonts w:cs="Baskerville"/>
          <w:color w:val="191C1E"/>
        </w:rPr>
        <w:t xml:space="preserve"> de captation de geste. </w:t>
      </w:r>
      <w:r w:rsidR="00A853CB">
        <w:rPr>
          <w:shd w:val="clear" w:color="auto" w:fill="FFFFFF"/>
        </w:rPr>
        <w:t>Bien qu’</w:t>
      </w:r>
      <w:r w:rsidR="00A853CB" w:rsidRPr="004F36CB">
        <w:rPr>
          <w:shd w:val="clear" w:color="auto" w:fill="FFFFFF"/>
        </w:rPr>
        <w:t>e</w:t>
      </w:r>
      <w:r w:rsidR="00A853CB">
        <w:rPr>
          <w:shd w:val="clear" w:color="auto" w:fill="FFFFFF"/>
        </w:rPr>
        <w:t>lle soit axée s</w:t>
      </w:r>
      <w:r w:rsidR="00A853CB" w:rsidRPr="004F36CB">
        <w:rPr>
          <w:shd w:val="clear" w:color="auto" w:fill="FFFFFF"/>
        </w:rPr>
        <w:t>u</w:t>
      </w:r>
      <w:r w:rsidR="00A853CB">
        <w:rPr>
          <w:shd w:val="clear" w:color="auto" w:fill="FFFFFF"/>
        </w:rPr>
        <w:t xml:space="preserve">r la musique, </w:t>
      </w:r>
      <w:r w:rsidR="00A853CB" w:rsidRPr="004F36CB">
        <w:rPr>
          <w:i/>
          <w:iCs/>
          <w:shd w:val="clear" w:color="auto" w:fill="FFFFFF"/>
        </w:rPr>
        <w:t>Chuchotements</w:t>
      </w:r>
      <w:r w:rsidR="00A853CB">
        <w:rPr>
          <w:i/>
          <w:iCs/>
          <w:shd w:val="clear" w:color="auto" w:fill="FFFFFF"/>
        </w:rPr>
        <w:t xml:space="preserve"> burlesques</w:t>
      </w:r>
      <w:r w:rsidR="00A853CB">
        <w:rPr>
          <w:shd w:val="clear" w:color="auto" w:fill="FFFFFF"/>
        </w:rPr>
        <w:t xml:space="preserve"> est une œuvre de théâtre musical qui tente de gommer la frontière entre le théâtre, la musique, la littérature</w:t>
      </w:r>
      <w:r w:rsidR="00A853CB" w:rsidRPr="004F36CB">
        <w:rPr>
          <w:shd w:val="clear" w:color="auto" w:fill="FFFFFF"/>
        </w:rPr>
        <w:t xml:space="preserve"> et d’un certain point de vue </w:t>
      </w:r>
      <w:r w:rsidR="00A853CB">
        <w:rPr>
          <w:shd w:val="clear" w:color="auto" w:fill="FFFFFF"/>
        </w:rPr>
        <w:t xml:space="preserve">la chorégraphie, en poussant le spectateur vers une perception simultanée </w:t>
      </w:r>
      <w:r w:rsidR="00A853CB" w:rsidRPr="004F36CB">
        <w:rPr>
          <w:shd w:val="clear" w:color="auto" w:fill="FFFFFF"/>
        </w:rPr>
        <w:t>et</w:t>
      </w:r>
      <w:r w:rsidR="00A853CB">
        <w:rPr>
          <w:shd w:val="clear" w:color="auto" w:fill="FFFFFF"/>
        </w:rPr>
        <w:t xml:space="preserve"> </w:t>
      </w:r>
      <w:r w:rsidR="00A853CB" w:rsidRPr="004F36CB">
        <w:rPr>
          <w:shd w:val="clear" w:color="auto" w:fill="FFFFFF"/>
        </w:rPr>
        <w:t>multi</w:t>
      </w:r>
      <w:r w:rsidR="00A853CB">
        <w:rPr>
          <w:shd w:val="clear" w:color="auto" w:fill="FFFFFF"/>
        </w:rPr>
        <w:t>perspectiv</w:t>
      </w:r>
      <w:r w:rsidR="00214855">
        <w:rPr>
          <w:shd w:val="clear" w:color="auto" w:fill="FFFFFF"/>
        </w:rPr>
        <w:t>iste</w:t>
      </w:r>
      <w:r w:rsidR="00A853CB">
        <w:rPr>
          <w:shd w:val="clear" w:color="auto" w:fill="FFFFFF"/>
        </w:rPr>
        <w:t xml:space="preserve"> plutôt qu’une vision linéaire et successive. Elle met ensemble le son, la lumière, l’image, la parole et le geste audio et physique autour de la musique. </w:t>
      </w:r>
      <w:r w:rsidR="00A853CB">
        <w:rPr>
          <w:rFonts w:cs="Baskerville"/>
          <w:color w:val="191C1E"/>
        </w:rPr>
        <w:t xml:space="preserve">L’œuvre est écrite </w:t>
      </w:r>
      <w:r w:rsidR="00A853CB" w:rsidRPr="00F74033">
        <w:rPr>
          <w:rFonts w:cs="Baskerville"/>
          <w:color w:val="191C1E"/>
        </w:rPr>
        <w:t>sur une série de texte</w:t>
      </w:r>
      <w:r w:rsidR="00A853CB">
        <w:rPr>
          <w:rFonts w:cs="Baskerville"/>
          <w:color w:val="191C1E"/>
        </w:rPr>
        <w:t>s</w:t>
      </w:r>
      <w:r w:rsidR="00A853CB" w:rsidRPr="00F74033">
        <w:rPr>
          <w:rFonts w:cs="Baskerville"/>
          <w:color w:val="191C1E"/>
        </w:rPr>
        <w:t xml:space="preserve"> </w:t>
      </w:r>
      <w:r w:rsidR="00A853CB">
        <w:rPr>
          <w:rFonts w:cs="Baskerville"/>
          <w:color w:val="191C1E"/>
        </w:rPr>
        <w:t>et de dessins</w:t>
      </w:r>
      <w:r w:rsidR="00A853CB" w:rsidRPr="00F74033">
        <w:rPr>
          <w:rFonts w:cs="Baskerville"/>
          <w:color w:val="191C1E"/>
        </w:rPr>
        <w:t xml:space="preserve"> d’Henri Michaux,</w:t>
      </w:r>
      <w:r w:rsidR="00A853CB">
        <w:rPr>
          <w:rFonts w:cs="Baskerville"/>
          <w:color w:val="191C1E"/>
        </w:rPr>
        <w:t xml:space="preserve"> le poète surréaliste français d’origine belge, et tente de représenter l’imaginaire musical du poète.</w:t>
      </w:r>
    </w:p>
    <w:p w14:paraId="4A72BAA6" w14:textId="77777777" w:rsidR="00F0147F" w:rsidRDefault="00F0147F" w:rsidP="00F0147F">
      <w:pPr>
        <w:pStyle w:val="Default"/>
        <w:rPr>
          <w:shd w:val="clear" w:color="auto" w:fill="FFFFFF"/>
        </w:rPr>
      </w:pPr>
      <w:r>
        <w:rPr>
          <w:shd w:val="clear" w:color="auto" w:fill="FFFFFF"/>
        </w:rPr>
        <w:t>Le synopsis</w:t>
      </w:r>
      <w:r w:rsidRPr="00FB3F48">
        <w:rPr>
          <w:rStyle w:val="FootnoteReference"/>
        </w:rPr>
        <w:footnoteReference w:id="93"/>
      </w:r>
      <w:r>
        <w:rPr>
          <w:shd w:val="clear" w:color="auto" w:fill="FFFFFF"/>
        </w:rPr>
        <w:t xml:space="preserve"> de </w:t>
      </w:r>
      <w:r w:rsidRPr="004F36CB">
        <w:rPr>
          <w:i/>
          <w:iCs/>
          <w:shd w:val="clear" w:color="auto" w:fill="FFFFFF"/>
        </w:rPr>
        <w:t>Chuchotements</w:t>
      </w:r>
      <w:r>
        <w:rPr>
          <w:i/>
          <w:iCs/>
          <w:shd w:val="clear" w:color="auto" w:fill="FFFFFF"/>
        </w:rPr>
        <w:t xml:space="preserve"> burlesques</w:t>
      </w:r>
      <w:r>
        <w:rPr>
          <w:shd w:val="clear" w:color="auto" w:fill="FFFFFF"/>
        </w:rPr>
        <w:t xml:space="preserve"> révèle l’histoire d’un poète qui n’arrive pas à combler son envie de s’exprimer à travers les mots. Il fait donc appel à la musique pour communiquer ce que les mots ne lui semblent impuissants à faire. Le synopsis partage en soi un univers interdisciplinaire, faisant à la fois appel à la littérature, la peinture et la musique. Il reflète l’imaginaire d’un poète mélomane invétéré (le terme est emprunté à Florence Huybrechts), qui dessine et compose en écrivant sa poésie, qui fait de la musique tout en faisant de la peinture. Ses textes ressemblent à une danse de mots, avec ses rythmes et son mouvement. </w:t>
      </w:r>
      <w:r>
        <w:rPr>
          <w:shd w:val="clear" w:color="auto" w:fill="FFFFFF"/>
        </w:rPr>
        <w:lastRenderedPageBreak/>
        <w:t>Pour Michaux, le geste n’est pas réduit à un mouvement physique ayant prise sur le monde, c’est plutôt un geste intérieur, un élan invisible, une intention et un « </w:t>
      </w:r>
      <w:r w:rsidRPr="00E17637">
        <w:rPr>
          <w:i/>
          <w:iCs/>
          <w:shd w:val="clear" w:color="auto" w:fill="FFFFFF"/>
        </w:rPr>
        <w:t>pré-geste en soi</w:t>
      </w:r>
      <w:r>
        <w:rPr>
          <w:shd w:val="clear" w:color="auto" w:fill="FFFFFF"/>
        </w:rPr>
        <w:t> » qui précède l’action tout en étant lui-même sa finalité. À ce propos Michaux précise : « Gestes qu’on sent, mais qu’on ne peut identifier (pré-gestes en soi, beaucoup plus grands que le geste visible et pratique qui va suivre)</w:t>
      </w:r>
      <w:r w:rsidRPr="00FB3F48">
        <w:rPr>
          <w:rStyle w:val="FootnoteReference"/>
        </w:rPr>
        <w:footnoteReference w:id="94"/>
      </w:r>
      <w:r>
        <w:rPr>
          <w:shd w:val="clear" w:color="auto" w:fill="FFFFFF"/>
        </w:rPr>
        <w:t> ».</w:t>
      </w:r>
    </w:p>
    <w:p w14:paraId="04D712A2" w14:textId="18F1AE34" w:rsidR="00A853CB" w:rsidRPr="008D5867" w:rsidRDefault="008D5867" w:rsidP="00D64ECD">
      <w:pPr>
        <w:pStyle w:val="Heading4"/>
      </w:pPr>
      <w:r w:rsidRPr="00F0147F">
        <w:t>Le théâtre de la scénographie</w:t>
      </w:r>
    </w:p>
    <w:p w14:paraId="37134377" w14:textId="01B4CB30" w:rsidR="00B45574" w:rsidRDefault="00227D34" w:rsidP="00A853CB">
      <w:pPr>
        <w:pStyle w:val="Default"/>
      </w:pPr>
      <w:r>
        <w:t xml:space="preserve">Une </w:t>
      </w:r>
      <w:r w:rsidRPr="00F0147F">
        <w:rPr>
          <w:i/>
          <w:iCs/>
        </w:rPr>
        <w:t>dramaturgie visuelle</w:t>
      </w:r>
      <w:r>
        <w:t xml:space="preserve"> </w:t>
      </w:r>
      <w:r w:rsidR="008D5867">
        <w:t>prend la place</w:t>
      </w:r>
      <w:r>
        <w:t xml:space="preserve"> </w:t>
      </w:r>
      <w:r w:rsidR="007539D4">
        <w:t xml:space="preserve">de </w:t>
      </w:r>
      <w:r>
        <w:t xml:space="preserve">la dramaturgie régulée par le texte. </w:t>
      </w:r>
      <w:r w:rsidR="008D5867">
        <w:t>Elle</w:t>
      </w:r>
      <w:r>
        <w:t xml:space="preserve"> signifie </w:t>
      </w:r>
      <w:r w:rsidR="008D5867">
        <w:t>« </w:t>
      </w:r>
      <w:r>
        <w:t xml:space="preserve">une conception qui ne se subordonne pas au texte et peut </w:t>
      </w:r>
      <w:r w:rsidR="008D5867">
        <w:t>développer</w:t>
      </w:r>
      <w:r>
        <w:t xml:space="preserve"> librement la logique qui est la sienne</w:t>
      </w:r>
      <w:r w:rsidR="008D5867">
        <w:rPr>
          <w:rStyle w:val="FootnoteReference"/>
        </w:rPr>
        <w:footnoteReference w:id="95"/>
      </w:r>
      <w:r w:rsidR="008D5867">
        <w:t> »</w:t>
      </w:r>
      <w:r>
        <w:t>. L’esthétique post</w:t>
      </w:r>
      <w:r w:rsidR="00F0147F">
        <w:t>-</w:t>
      </w:r>
      <w:r>
        <w:t>dramatique qui prend le pas sur le texte</w:t>
      </w:r>
      <w:r w:rsidR="007539D4">
        <w:t>,</w:t>
      </w:r>
      <w:r>
        <w:t xml:space="preserve"> attache d’avantage importance aux éléments visuels </w:t>
      </w:r>
      <w:r w:rsidR="008D5867">
        <w:t>s</w:t>
      </w:r>
      <w:r>
        <w:t>ur la scène.</w:t>
      </w:r>
      <w:r w:rsidR="008D5867">
        <w:t xml:space="preserve"> </w:t>
      </w:r>
      <w:r w:rsidR="00330984">
        <w:t xml:space="preserve">Dans le spectacle </w:t>
      </w:r>
      <w:r w:rsidR="00330984">
        <w:rPr>
          <w:i/>
          <w:iCs/>
        </w:rPr>
        <w:t>Chuchotements burlesques</w:t>
      </w:r>
      <w:r w:rsidR="00330984">
        <w:t xml:space="preserve">, malgré l’importance </w:t>
      </w:r>
      <w:r w:rsidR="00B57E61">
        <w:t>du</w:t>
      </w:r>
      <w:r w:rsidR="00330984">
        <w:t xml:space="preserve"> texte, ou plutôt </w:t>
      </w:r>
      <w:r w:rsidR="00B57E61">
        <w:t>du</w:t>
      </w:r>
      <w:r w:rsidR="00330984">
        <w:t xml:space="preserve"> geste de parole, les éléments visuels ont un rôle central dans </w:t>
      </w:r>
      <w:r w:rsidR="00B57E61">
        <w:t xml:space="preserve">le discours dramatique de l’œuvre. Il ne s’agit pas seulement d’une écriture musicale, mais aussi celle du corps et des instruments comme éléments scénographies. La présence active des interprètes, aussi bien que </w:t>
      </w:r>
      <w:r w:rsidR="00C079B6">
        <w:t xml:space="preserve">celle de </w:t>
      </w:r>
      <w:r w:rsidR="00B57E61">
        <w:t xml:space="preserve">l’acteur, </w:t>
      </w:r>
      <w:r w:rsidR="00C079B6">
        <w:t xml:space="preserve">a une dimension métaphorique. Chacun d’entre eux représente un aspect de l’univers poétique d’Henri Michaux. Sur la scène l’interprète n’est pas un </w:t>
      </w:r>
      <w:r w:rsidR="00881102">
        <w:t>homme ou femme</w:t>
      </w:r>
      <w:r w:rsidR="00C079B6">
        <w:t xml:space="preserve"> musicien </w:t>
      </w:r>
      <w:r w:rsidR="00881102">
        <w:t>qui joue sa partition, mais une métaphore et comme Hans-Thies Lehmann décrit dans son livre, « une figuration plurielle des membres de son corps, de sa forme en des figures se transformant d’un moment à un autre</w:t>
      </w:r>
      <w:r w:rsidR="00881102">
        <w:rPr>
          <w:rStyle w:val="FootnoteReference"/>
        </w:rPr>
        <w:footnoteReference w:id="96"/>
      </w:r>
      <w:r w:rsidR="00881102">
        <w:t> ».</w:t>
      </w:r>
      <w:r w:rsidR="00501B3D">
        <w:t xml:space="preserve"> Dans cette constellation le regard ne voit pas, mais lit. </w:t>
      </w:r>
      <w:r w:rsidR="007539D4">
        <w:t>Il en est d</w:t>
      </w:r>
      <w:r w:rsidR="00501B3D">
        <w:t xml:space="preserve">e même pour la présence des instruments. </w:t>
      </w:r>
      <w:r w:rsidR="000F3F6B">
        <w:t>Ils sont employés, comme Antonin Artaud décrit dans</w:t>
      </w:r>
      <w:r w:rsidR="000F3F6B">
        <w:rPr>
          <w:i/>
          <w:iCs/>
        </w:rPr>
        <w:t xml:space="preserve"> Le théâtre et son </w:t>
      </w:r>
      <w:r w:rsidR="000F3F6B" w:rsidRPr="00F0147F">
        <w:t>double</w:t>
      </w:r>
      <w:r w:rsidR="000F3F6B">
        <w:t>, à « l’état d’objets et comme faisant partie du décor</w:t>
      </w:r>
      <w:r w:rsidR="000F3F6B">
        <w:rPr>
          <w:rStyle w:val="FootnoteReference"/>
        </w:rPr>
        <w:footnoteReference w:id="97"/>
      </w:r>
      <w:r w:rsidR="000F3F6B">
        <w:t xml:space="preserve">. » </w:t>
      </w:r>
      <w:r w:rsidR="00501B3D" w:rsidRPr="000F3F6B">
        <w:t>Il</w:t>
      </w:r>
      <w:r w:rsidR="00501B3D">
        <w:t xml:space="preserve"> s’agit aussi d’un spectacle d’objets </w:t>
      </w:r>
      <w:r w:rsidR="00AA4D87">
        <w:t xml:space="preserve">et de son </w:t>
      </w:r>
      <w:r w:rsidR="00501B3D">
        <w:t xml:space="preserve">qui offre au regard </w:t>
      </w:r>
      <w:r w:rsidR="00AA4D87">
        <w:t xml:space="preserve">et à l’ouïe </w:t>
      </w:r>
      <w:r w:rsidR="00501B3D">
        <w:t>du spectateur un univers scénique poétique dans lequel le corps humain et les instruments sont des</w:t>
      </w:r>
      <w:r w:rsidR="00FF7249">
        <w:t xml:space="preserve"> métaphores.</w:t>
      </w:r>
      <w:r w:rsidR="00AA4D87">
        <w:t xml:space="preserve"> Le geste y figure dans toutes ses formes où son devient mouvement et mouvement devient son.</w:t>
      </w:r>
    </w:p>
    <w:p w14:paraId="359AC0F0" w14:textId="19B6409B" w:rsidR="008D5867" w:rsidRDefault="00B45574" w:rsidP="00A853CB">
      <w:pPr>
        <w:pStyle w:val="Default"/>
      </w:pPr>
      <w:r>
        <w:t xml:space="preserve">Le geste et sa perception sont étroitement liés au corps qui le crée. </w:t>
      </w:r>
      <w:r w:rsidR="002C0A16">
        <w:t>Un éclairage réfléchi, u</w:t>
      </w:r>
      <w:r>
        <w:t xml:space="preserve">n corps vêtu d’un costume et </w:t>
      </w:r>
      <w:r w:rsidR="002C0A16">
        <w:t>des doigts</w:t>
      </w:r>
      <w:r>
        <w:t xml:space="preserve"> prolongé</w:t>
      </w:r>
      <w:r w:rsidR="002C0A16">
        <w:t>s</w:t>
      </w:r>
      <w:r>
        <w:t xml:space="preserve"> </w:t>
      </w:r>
      <w:r w:rsidR="002C0A16">
        <w:t>grâce à un</w:t>
      </w:r>
      <w:r>
        <w:t xml:space="preserve"> gant instrument</w:t>
      </w:r>
      <w:r w:rsidR="002C0A16">
        <w:t> : le costume met en lien</w:t>
      </w:r>
      <w:r>
        <w:t xml:space="preserve"> le geste physique de l’interprète ou de l’acteur à </w:t>
      </w:r>
      <w:r w:rsidR="002C0A16">
        <w:t xml:space="preserve">l’espace et ce que le spectateur observe. </w:t>
      </w:r>
    </w:p>
    <w:p w14:paraId="49F29603" w14:textId="1791E5B1" w:rsidR="00A853CB" w:rsidRDefault="002C0A16" w:rsidP="00F0147F">
      <w:pPr>
        <w:pStyle w:val="Default"/>
        <w:ind w:firstLine="0"/>
      </w:pPr>
      <w:r>
        <w:lastRenderedPageBreak/>
        <w:t>L</w:t>
      </w:r>
      <w:r w:rsidR="00542236">
        <w:t xml:space="preserve">a création des costumes pour une œuvre de théâtre musical est sans doute </w:t>
      </w:r>
      <w:r w:rsidR="00263B39">
        <w:t xml:space="preserve">une étape </w:t>
      </w:r>
      <w:r w:rsidR="001F5885">
        <w:t xml:space="preserve">considérable de </w:t>
      </w:r>
      <w:r w:rsidR="00A853CB">
        <w:t>la version de création du spectacle</w:t>
      </w:r>
      <w:r w:rsidR="001F5885">
        <w:t>.</w:t>
      </w:r>
      <w:r w:rsidR="00A853CB">
        <w:t xml:space="preserve"> </w:t>
      </w:r>
      <w:r w:rsidR="001F5885">
        <w:t xml:space="preserve">Quatre </w:t>
      </w:r>
      <w:r w:rsidR="00F0147F">
        <w:t>paires</w:t>
      </w:r>
      <w:r w:rsidR="00A853CB">
        <w:t xml:space="preserve"> de gant</w:t>
      </w:r>
      <w:r w:rsidR="00F0147F">
        <w:t>s</w:t>
      </w:r>
      <w:r w:rsidR="00A853CB">
        <w:t xml:space="preserve"> sont fabriquées sur mesure par</w:t>
      </w:r>
      <w:r w:rsidR="001F5885">
        <w:t xml:space="preserve"> </w:t>
      </w:r>
      <w:r w:rsidR="00A853CB">
        <w:t>Thomasine™. La styliste s’inspire des dessins d’Henri Michaux et décide de concevoir les gants de manière à ce que les gestes de Michaux le peintre soient ressentis dans le design. Les gants ressemblent aux silhouettes que l’on trouve souvent dans les dessins de Michaux. Les gants de l’acteur sont conçu</w:t>
      </w:r>
      <w:r w:rsidR="00214855">
        <w:t>s</w:t>
      </w:r>
      <w:r w:rsidR="00A853CB">
        <w:t xml:space="preserve"> selon le caractère du poète, le personnage principal du spectacle, c’est-à-dire H</w:t>
      </w:r>
      <w:r w:rsidR="00F0147F">
        <w:t>enri</w:t>
      </w:r>
      <w:r w:rsidR="00A853CB">
        <w:t xml:space="preserve"> Michaux. Comme sur la scène il exprime ses pensées avec le mouvement des mains, des doigts prolongés pourraient accentuer ses gestes et les rendre plus visible</w:t>
      </w:r>
      <w:r w:rsidR="009A61B1">
        <w:t>s</w:t>
      </w:r>
      <w:r w:rsidR="00A853CB">
        <w:t>. Il faudrait aussi prendre en compte l’aspect pratique car les gants ne devraient pas empêcher la dextérité et les mouvements des musiciens. La question de l’éclairage est aussi prise en compte. La couleur de gants doit permettre au spectateur de mieux voir les mouvements, d’où les deux couleurs complémentaires de noir et jaune.</w:t>
      </w:r>
    </w:p>
    <w:p w14:paraId="7A71BDAA" w14:textId="77777777" w:rsidR="00A853CB" w:rsidRDefault="00A853CB" w:rsidP="00A853CB">
      <w:pPr>
        <w:pStyle w:val="FIGURES"/>
      </w:pPr>
      <w:r w:rsidRPr="00BF7AA1">
        <w:drawing>
          <wp:inline distT="0" distB="0" distL="0" distR="0" wp14:anchorId="317BC82B" wp14:editId="73280F0D">
            <wp:extent cx="3522845" cy="1542409"/>
            <wp:effectExtent l="12700" t="12700" r="8255" b="7620"/>
            <wp:docPr id="1073742363" name="Picture 1073742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9" name="Gants 01  presentation ChuchotementsBurlesques copy-1.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34247" cy="1547401"/>
                    </a:xfrm>
                    <a:prstGeom prst="rect">
                      <a:avLst/>
                    </a:prstGeom>
                    <a:ln w="5080">
                      <a:solidFill>
                        <a:schemeClr val="tx1"/>
                      </a:solidFill>
                    </a:ln>
                  </pic:spPr>
                </pic:pic>
              </a:graphicData>
            </a:graphic>
          </wp:inline>
        </w:drawing>
      </w:r>
      <w:r w:rsidRPr="00BF7AA1">
        <w:drawing>
          <wp:inline distT="0" distB="0" distL="0" distR="0" wp14:anchorId="418579C6" wp14:editId="62D6537E">
            <wp:extent cx="3522345" cy="1558110"/>
            <wp:effectExtent l="12700" t="12700" r="8255" b="17145"/>
            <wp:docPr id="1073742376" name="Picture 107374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5" name="Gants 023  presentation ChuchotementsBurlesques copy-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77200" cy="1582375"/>
                    </a:xfrm>
                    <a:prstGeom prst="rect">
                      <a:avLst/>
                    </a:prstGeom>
                    <a:ln w="5080">
                      <a:solidFill>
                        <a:schemeClr val="tx1"/>
                      </a:solidFill>
                    </a:ln>
                  </pic:spPr>
                </pic:pic>
              </a:graphicData>
            </a:graphic>
          </wp:inline>
        </w:drawing>
      </w:r>
      <w:r w:rsidRPr="00BF7AA1">
        <w:drawing>
          <wp:inline distT="0" distB="0" distL="0" distR="0" wp14:anchorId="0D44E030" wp14:editId="534DE6A8">
            <wp:extent cx="3524885" cy="2137388"/>
            <wp:effectExtent l="12700" t="12700" r="5715" b="9525"/>
            <wp:docPr id="1073742377" name="Picture 1073742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0" name="Gants 02  presentation ChuchotementsBurlesques copy-1.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551673" cy="2153632"/>
                    </a:xfrm>
                    <a:prstGeom prst="rect">
                      <a:avLst/>
                    </a:prstGeom>
                    <a:ln w="5080">
                      <a:solidFill>
                        <a:schemeClr val="tx1"/>
                      </a:solidFill>
                    </a:ln>
                  </pic:spPr>
                </pic:pic>
              </a:graphicData>
            </a:graphic>
          </wp:inline>
        </w:drawing>
      </w:r>
    </w:p>
    <w:p w14:paraId="78861505" w14:textId="77777777" w:rsidR="00A853CB" w:rsidRPr="00F67029" w:rsidRDefault="00A853CB" w:rsidP="00A853CB">
      <w:pPr>
        <w:pStyle w:val="FIGURES"/>
      </w:pPr>
      <w:r w:rsidRPr="00BF7AA1">
        <w:lastRenderedPageBreak/>
        <w:drawing>
          <wp:inline distT="0" distB="0" distL="0" distR="0" wp14:anchorId="4C6777A4" wp14:editId="6E96ABB9">
            <wp:extent cx="3567664" cy="2228720"/>
            <wp:effectExtent l="12700" t="12700" r="13970" b="6985"/>
            <wp:docPr id="1073742378" name="Picture 1073742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3" name="Gants 05  presentation ChuchotementsBurlesques copy-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34977" cy="2270771"/>
                    </a:xfrm>
                    <a:prstGeom prst="rect">
                      <a:avLst/>
                    </a:prstGeom>
                    <a:ln w="5080">
                      <a:solidFill>
                        <a:schemeClr val="tx1"/>
                      </a:solidFill>
                    </a:ln>
                  </pic:spPr>
                </pic:pic>
              </a:graphicData>
            </a:graphic>
          </wp:inline>
        </w:drawing>
      </w:r>
    </w:p>
    <w:p w14:paraId="4BE0A8A5" w14:textId="77777777" w:rsidR="001F5885" w:rsidRDefault="001F5885" w:rsidP="00A853CB">
      <w:pPr>
        <w:pStyle w:val="FIGURES"/>
      </w:pPr>
      <w:r w:rsidRPr="00BF7AA1">
        <w:drawing>
          <wp:inline distT="0" distB="0" distL="0" distR="0" wp14:anchorId="26ACC095" wp14:editId="2546B93E">
            <wp:extent cx="2697740" cy="15174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30" name="Anthony.heic"/>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20422" cy="1530239"/>
                    </a:xfrm>
                    <a:prstGeom prst="rect">
                      <a:avLst/>
                    </a:prstGeom>
                  </pic:spPr>
                </pic:pic>
              </a:graphicData>
            </a:graphic>
          </wp:inline>
        </w:drawing>
      </w:r>
    </w:p>
    <w:p w14:paraId="5E54F048" w14:textId="3D5047D6" w:rsidR="001F5885" w:rsidRDefault="001F5885" w:rsidP="00A853CB">
      <w:pPr>
        <w:pStyle w:val="FIGURES"/>
      </w:pPr>
      <w:r w:rsidRPr="00BF7AA1">
        <w:drawing>
          <wp:inline distT="0" distB="0" distL="0" distR="0" wp14:anchorId="3B73300D" wp14:editId="253D3BB1">
            <wp:extent cx="2697743" cy="1517479"/>
            <wp:effectExtent l="0" t="0" r="0" b="0"/>
            <wp:docPr id="1073741855" name="Picture 1073741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9" name="adelaide aurelien.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00034" cy="1575018"/>
                    </a:xfrm>
                    <a:prstGeom prst="rect">
                      <a:avLst/>
                    </a:prstGeom>
                  </pic:spPr>
                </pic:pic>
              </a:graphicData>
            </a:graphic>
          </wp:inline>
        </w:drawing>
      </w:r>
    </w:p>
    <w:p w14:paraId="256C5735" w14:textId="77777777" w:rsidR="001F5885" w:rsidRDefault="001F5885" w:rsidP="004F213D">
      <w:pPr>
        <w:pStyle w:val="FIGURES"/>
        <w:keepNext/>
      </w:pPr>
      <w:r w:rsidRPr="00BF7AA1">
        <w:lastRenderedPageBreak/>
        <w:drawing>
          <wp:inline distT="0" distB="0" distL="0" distR="0" wp14:anchorId="3D0E6C12" wp14:editId="3927C9AC">
            <wp:extent cx="2705735" cy="4810962"/>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8" name="DSC03870.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728371" cy="4851210"/>
                    </a:xfrm>
                    <a:prstGeom prst="rect">
                      <a:avLst/>
                    </a:prstGeom>
                  </pic:spPr>
                </pic:pic>
              </a:graphicData>
            </a:graphic>
          </wp:inline>
        </w:drawing>
      </w:r>
    </w:p>
    <w:p w14:paraId="537958AB" w14:textId="6F4F4EB5" w:rsidR="00A853CB" w:rsidRDefault="001F5885" w:rsidP="00A86869">
      <w:pPr>
        <w:pStyle w:val="Caption1"/>
        <w:rPr>
          <w:u w:color="191C1E"/>
        </w:rPr>
      </w:pPr>
      <w:r>
        <w:t xml:space="preserve">Figure </w:t>
      </w:r>
      <w:r w:rsidR="003C6414">
        <w:fldChar w:fldCharType="begin"/>
      </w:r>
      <w:r w:rsidR="003C6414">
        <w:instrText xml:space="preserve"> SEQ Figure \* ARABIC </w:instrText>
      </w:r>
      <w:r w:rsidR="003C6414">
        <w:fldChar w:fldCharType="separate"/>
      </w:r>
      <w:r w:rsidR="00A347BF">
        <w:rPr>
          <w:noProof/>
        </w:rPr>
        <w:t>30</w:t>
      </w:r>
      <w:r w:rsidR="003C6414">
        <w:rPr>
          <w:noProof/>
        </w:rPr>
        <w:fldChar w:fldCharType="end"/>
      </w:r>
      <w:r>
        <w:t xml:space="preserve"> : </w:t>
      </w:r>
      <w:r w:rsidR="00A86869">
        <w:t>L</w:t>
      </w:r>
      <w:r>
        <w:t>es gants relie le mouvement à l’espace.</w:t>
      </w:r>
    </w:p>
    <w:p w14:paraId="6B0CB2C1" w14:textId="73C70858" w:rsidR="005B3CCF" w:rsidRPr="00D64ECD" w:rsidRDefault="005B3CCF" w:rsidP="00D64ECD">
      <w:pPr>
        <w:pStyle w:val="Heading4"/>
      </w:pPr>
      <w:r w:rsidRPr="00D64ECD">
        <w:t>L</w:t>
      </w:r>
      <w:r w:rsidR="004F213D">
        <w:t>e choix de l’</w:t>
      </w:r>
      <w:r w:rsidRPr="00D64ECD">
        <w:t>effectif instrumental</w:t>
      </w:r>
    </w:p>
    <w:p w14:paraId="4EA22A06" w14:textId="77777777" w:rsidR="004F213D" w:rsidRDefault="004F213D" w:rsidP="004F213D">
      <w:pPr>
        <w:pStyle w:val="Default"/>
      </w:pPr>
      <w:r>
        <w:t xml:space="preserve">Lorsqu’il s’agit d’une commande, l’on questionne souvent le choix de l’effectif instrumental et son rapport avec le contenu du projet de création. Mais dans quel ordre nous parviennent-ils ? Est-ce le projet qui définit l’instrumentation, ou l’inverse ? Est-ce imposé par la structure commanditaire ou est-ce le compositeur qui fait le choix de son plein gré ? Il faut dire que toutes les configurations sont possibles. Dans le cas de </w:t>
      </w:r>
      <w:r w:rsidRPr="001F0DDC">
        <w:rPr>
          <w:i/>
          <w:iCs/>
        </w:rPr>
        <w:t>Chuchotements burlesques</w:t>
      </w:r>
      <w:r>
        <w:rPr>
          <w:i/>
          <w:iCs/>
        </w:rPr>
        <w:t>,</w:t>
      </w:r>
      <w:r>
        <w:t xml:space="preserve"> l’effectif instrumental était déjà défini car la proposition de création provient du trio K/D/M qui est un ensemble de deux percussionnistes et un accordéoniste. Au début, il n’était pas question de créer un théâtre musical, mais une simple pièce musicale. Il fallait donc définir un projet artistique qui convienne à cet effectif particulier et séduisant, car il rassemble une large palette de sonorités avec des instrumentistes virtuoses dont la présence sur le plateau peut avoir des aspects scéniques impressionnants.</w:t>
      </w:r>
    </w:p>
    <w:p w14:paraId="49E5C973" w14:textId="0CEA4BA5" w:rsidR="002D20EB" w:rsidRPr="0090350E" w:rsidRDefault="004F213D" w:rsidP="0090350E">
      <w:pPr>
        <w:pStyle w:val="Default"/>
        <w:rPr>
          <w:u w:color="191C1E"/>
        </w:rPr>
      </w:pPr>
      <w:r>
        <w:lastRenderedPageBreak/>
        <w:t>Les percussionnistes sont habitués à jouer différents instruments. Contrairement à la plupart des instrumentistes qui sont souvent obligés de porter leurs instruments, ou de rester assis ou debout dans une zone limitée autour de d’eux, les percussionnistes font preuve d’une certaine aisance pour se déplacer. Leurs mouvements peuvent parfois même être spectaculaires et ressembler à une chorégraphie. L’accordéoniste, au contraire, doit porter un instrument imposant qui l’empêche de faire des grands mouvements. Il est caché derrière lui. Le trio représente donc deux extrêmes qui lui donnent un aspect visuel spectaculaire. C’est cet aspect qui m’a poussé à concevoir un véritable spectacle, plutôt qu’une simple représentation musicale. C’est ainsi que l’idée d’avoir un comédien-récitant, et donc d’utiliser un texte, m’est venu à l’esprit. J’ai donc proposé à la structure commanditaire, l’écriture d’un théâtre musical au trio.</w:t>
      </w:r>
    </w:p>
    <w:bookmarkEnd w:id="13"/>
    <w:p w14:paraId="2835EF77" w14:textId="77777777" w:rsidR="0033329E" w:rsidRDefault="0033329E">
      <w:pPr>
        <w:rPr>
          <w:rFonts w:ascii="Baskerville SemiBold" w:hAnsi="Baskerville SemiBold"/>
          <w:b/>
          <w:kern w:val="32"/>
          <w:sz w:val="32"/>
          <w:szCs w:val="32"/>
        </w:rPr>
      </w:pPr>
      <w:r>
        <w:br w:type="page"/>
      </w:r>
    </w:p>
    <w:p w14:paraId="402270A8" w14:textId="5F3CFB3F" w:rsidR="00387FB5" w:rsidRPr="00387FB5" w:rsidRDefault="00CD2FE8" w:rsidP="005F0C55">
      <w:pPr>
        <w:pStyle w:val="Heading1"/>
      </w:pPr>
      <w:bookmarkStart w:id="26" w:name="_Toc121091825"/>
      <w:r>
        <w:lastRenderedPageBreak/>
        <w:t xml:space="preserve">LA </w:t>
      </w:r>
      <w:r w:rsidR="006F25C7">
        <w:t>NOTATION COMME OUTIL DE COMPOSITION</w:t>
      </w:r>
      <w:bookmarkEnd w:id="26"/>
    </w:p>
    <w:p w14:paraId="2C6FC33C" w14:textId="060BA393" w:rsidR="0071720C" w:rsidRPr="0071720C" w:rsidRDefault="0010300D" w:rsidP="0071720C">
      <w:pPr>
        <w:pStyle w:val="Heading2"/>
        <w:rPr>
          <w:shd w:val="clear" w:color="auto" w:fill="FFFFFF"/>
          <w:lang w:val="it-IT"/>
        </w:rPr>
      </w:pPr>
      <w:bookmarkStart w:id="27" w:name="_Toc121091826"/>
      <w:r>
        <w:rPr>
          <w:shd w:val="clear" w:color="auto" w:fill="FFFFFF"/>
          <w:lang w:val="it-IT"/>
        </w:rPr>
        <w:t>L</w:t>
      </w:r>
      <w:r w:rsidR="0071720C">
        <w:rPr>
          <w:shd w:val="clear" w:color="auto" w:fill="FFFFFF"/>
          <w:lang w:val="it-IT"/>
        </w:rPr>
        <w:t>’art d</w:t>
      </w:r>
      <w:r w:rsidR="00C4611C">
        <w:rPr>
          <w:shd w:val="clear" w:color="auto" w:fill="FFFFFF"/>
          <w:lang w:val="it-IT"/>
        </w:rPr>
        <w:t>u</w:t>
      </w:r>
      <w:r w:rsidR="0071720C">
        <w:rPr>
          <w:shd w:val="clear" w:color="auto" w:fill="FFFFFF"/>
          <w:lang w:val="it-IT"/>
        </w:rPr>
        <w:t xml:space="preserve"> temps ou l’art de l’espace</w:t>
      </w:r>
      <w:r>
        <w:rPr>
          <w:shd w:val="clear" w:color="auto" w:fill="FFFFFF"/>
          <w:lang w:val="it-IT"/>
        </w:rPr>
        <w:t xml:space="preserve"> ?</w:t>
      </w:r>
      <w:bookmarkEnd w:id="27"/>
    </w:p>
    <w:p w14:paraId="7F98A319" w14:textId="77777777" w:rsidR="005E2136" w:rsidRDefault="005E2136" w:rsidP="005E2136">
      <w:pPr>
        <w:pStyle w:val="Default"/>
      </w:pPr>
      <w:r>
        <w:t>L’importance de la notation, qui s’est développée depuis le Moyen-âge et s’est accéléré incroyablement depuis la fin du XIX</w:t>
      </w:r>
      <w:r w:rsidRPr="00491128">
        <w:rPr>
          <w:vertAlign w:val="superscript"/>
        </w:rPr>
        <w:t>e</w:t>
      </w:r>
      <w:r>
        <w:t xml:space="preserve"> siècle, est telle que Karlheinz Stockhausen la considère comme le seul support de fixation graphique qui fait autorité pour juger de la composition</w:t>
      </w:r>
      <w:r w:rsidRPr="00ED6736">
        <w:rPr>
          <w:rStyle w:val="FootnoteReference"/>
        </w:rPr>
        <w:footnoteReference w:id="98"/>
      </w:r>
      <w:r>
        <w:t>. Selon lui, « une pièce peut être remise en cause éternellement si (mê</w:t>
      </w:r>
      <w:r w:rsidRPr="00D1050F">
        <w:t>me apr</w:t>
      </w:r>
      <w:r>
        <w:t>è</w:t>
      </w:r>
      <w:r w:rsidRPr="00D1050F">
        <w:t>s</w:t>
      </w:r>
      <w:r>
        <w:rPr>
          <w:i/>
          <w:iCs/>
        </w:rPr>
        <w:t xml:space="preserve"> </w:t>
      </w:r>
      <w:r>
        <w:t>divers travaux préparatoires qui ont déterminé le matériau : choix des symboles, plans graphiques des durées, colonnes numériques), sur le papier, elle apparaît confuse, indifférenciée</w:t>
      </w:r>
      <w:r w:rsidRPr="00ED6736">
        <w:rPr>
          <w:rStyle w:val="FootnoteReference"/>
        </w:rPr>
        <w:footnoteReference w:id="99"/>
      </w:r>
      <w:r>
        <w:t> ». Le système graphique qu’un compositeur choisit pour fixer son discours musical devient de plus en plus déterminant pour la valeur de son œuvre, sinon sa bonne existence. Cependant, il est utile de rappeler qu’une partition n’est pas l’œuvre musicale, ou plutôt : une œuvre musicale n’est pas réductible à sa partition. De ce fait, du point de vue du processus de création et de production d’une œuvre musicale, la partition reste toujours un élément subordonné à la création musicale et demeure un support d’exécution.</w:t>
      </w:r>
    </w:p>
    <w:p w14:paraId="1DB5E068" w14:textId="77777777" w:rsidR="005E2136" w:rsidRDefault="005E2136" w:rsidP="005E2136">
      <w:pPr>
        <w:pStyle w:val="Default"/>
      </w:pPr>
      <w:r>
        <w:t>Dans son livre, Éric Dufour affirme que la musique est un art qui est indépendant de l’espace</w:t>
      </w:r>
      <w:r w:rsidRPr="00ED6736">
        <w:rPr>
          <w:rStyle w:val="FootnoteReference"/>
        </w:rPr>
        <w:footnoteReference w:id="100"/>
      </w:r>
      <w:r>
        <w:t>. La partition, quelle que soit l’importance que le compositeur lui attache aujourd’hui, reste un système représentatif qui symbolise les évènements sonores. Dufour précise également que la partition « </w:t>
      </w:r>
      <w:r w:rsidRPr="00306485">
        <w:rPr>
          <w:i/>
          <w:iCs/>
        </w:rPr>
        <w:t>figure</w:t>
      </w:r>
      <w:r>
        <w:t xml:space="preserve"> la musique […]et la </w:t>
      </w:r>
      <w:r w:rsidRPr="00B2334A">
        <w:rPr>
          <w:i/>
          <w:iCs/>
        </w:rPr>
        <w:t>défigure</w:t>
      </w:r>
      <w:r>
        <w:t xml:space="preserve"> en même temps », parce qu’elle a le rôle de représenter des éléments temporels (la musique) par des éléments liés à l’espace (les signes graphiques). « Les processus dits « spatio-temporels » imposent une segmentation de l’information temporelle, ils réduisent la forme temporelle à une succession d’événements qui se déroulent dans le temps, il s’agit donc d’un temps qui devient spatialisé. Seul ce temps spatialisé peut être codifiable.</w:t>
      </w:r>
      <w:r w:rsidRPr="00ED6736">
        <w:rPr>
          <w:rStyle w:val="FootnoteReference"/>
        </w:rPr>
        <w:footnoteReference w:id="101"/>
      </w:r>
      <w:r>
        <w:t> »</w:t>
      </w:r>
    </w:p>
    <w:p w14:paraId="18DFFDFA" w14:textId="77777777" w:rsidR="005E2136" w:rsidRDefault="005E2136" w:rsidP="005E2136">
      <w:pPr>
        <w:pStyle w:val="Default"/>
        <w:rPr>
          <w:sz w:val="22"/>
          <w:szCs w:val="18"/>
        </w:rPr>
      </w:pPr>
      <w:r>
        <w:t xml:space="preserve">Le problème que l’on peut soulever ici repose donc sur la possibilité de représenter immédiatement un phénomène de nature temporelle par l’espace. Dans une conférence à l’occasion du </w:t>
      </w:r>
      <w:r>
        <w:rPr>
          <w:i/>
          <w:iCs/>
        </w:rPr>
        <w:t>C</w:t>
      </w:r>
      <w:r w:rsidRPr="00A04B56">
        <w:rPr>
          <w:i/>
          <w:iCs/>
        </w:rPr>
        <w:t xml:space="preserve">ongrès international </w:t>
      </w:r>
      <w:r w:rsidRPr="00A04B56">
        <w:rPr>
          <w:i/>
          <w:iCs/>
          <w:sz w:val="22"/>
          <w:szCs w:val="18"/>
        </w:rPr>
        <w:t>SUR LE TEMPS</w:t>
      </w:r>
      <w:r>
        <w:rPr>
          <w:sz w:val="22"/>
          <w:szCs w:val="18"/>
        </w:rPr>
        <w:t xml:space="preserve">, Moreno Andreatta pose la thèse de la primauté de </w:t>
      </w:r>
      <w:r>
        <w:rPr>
          <w:sz w:val="22"/>
          <w:szCs w:val="18"/>
        </w:rPr>
        <w:lastRenderedPageBreak/>
        <w:t xml:space="preserve">la dimension </w:t>
      </w:r>
      <w:r>
        <w:rPr>
          <w:i/>
          <w:iCs/>
          <w:sz w:val="22"/>
          <w:szCs w:val="18"/>
        </w:rPr>
        <w:t>spatiale</w:t>
      </w:r>
      <w:r>
        <w:rPr>
          <w:sz w:val="22"/>
          <w:szCs w:val="18"/>
        </w:rPr>
        <w:t xml:space="preserve"> de la musique sur sa dimension temporelle, en présentant différents morceaux musicaux dans lesquels la musique se déploie </w:t>
      </w:r>
      <w:r w:rsidRPr="005D36B3">
        <w:rPr>
          <w:i/>
          <w:iCs/>
          <w:sz w:val="22"/>
          <w:szCs w:val="18"/>
        </w:rPr>
        <w:t>plutôt dans l’espace que dans le temps</w:t>
      </w:r>
      <w:r w:rsidRPr="00C2237A">
        <w:rPr>
          <w:rStyle w:val="FootnoteReference"/>
        </w:rPr>
        <w:footnoteReference w:id="102"/>
      </w:r>
      <w:r>
        <w:rPr>
          <w:sz w:val="22"/>
          <w:szCs w:val="18"/>
        </w:rPr>
        <w:t xml:space="preserve">. Lors de cette conférence, une représentation graphique animée démontrait clairement comment </w:t>
      </w:r>
      <w:r w:rsidRPr="005D36B3">
        <w:rPr>
          <w:i/>
          <w:iCs/>
          <w:sz w:val="22"/>
          <w:szCs w:val="18"/>
        </w:rPr>
        <w:t>Canones diversi</w:t>
      </w:r>
      <w:r>
        <w:rPr>
          <w:sz w:val="22"/>
          <w:szCs w:val="18"/>
        </w:rPr>
        <w:t xml:space="preserve"> de Bach, qui est un canon à deux voix, se déroule dans l’espace et comment le déploiement spatial d’une ligne mélodique à une voix caractérise son déploiement canonique et la transforme à un canon à deux voix.</w:t>
      </w:r>
    </w:p>
    <w:p w14:paraId="2C27339D" w14:textId="77777777" w:rsidR="00C84336" w:rsidRDefault="00C84336" w:rsidP="00C84336">
      <w:pPr>
        <w:pStyle w:val="FIGURES"/>
        <w:keepNext/>
      </w:pPr>
      <w:r>
        <w:drawing>
          <wp:inline distT="0" distB="0" distL="0" distR="0" wp14:anchorId="1E95F7A1" wp14:editId="46709331">
            <wp:extent cx="2516697" cy="2454556"/>
            <wp:effectExtent l="12700" t="12700" r="10795" b="9525"/>
            <wp:docPr id="1073742275" name="Picture 107374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75" name="cannone de bach copy.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16697" cy="2454556"/>
                    </a:xfrm>
                    <a:prstGeom prst="rect">
                      <a:avLst/>
                    </a:prstGeom>
                    <a:ln w="5080">
                      <a:solidFill>
                        <a:schemeClr val="tx1"/>
                      </a:solidFill>
                    </a:ln>
                  </pic:spPr>
                </pic:pic>
              </a:graphicData>
            </a:graphic>
          </wp:inline>
        </w:drawing>
      </w:r>
    </w:p>
    <w:p w14:paraId="4B0404D3" w14:textId="71D1AAA5" w:rsidR="00C84336" w:rsidRDefault="00C84336" w:rsidP="00B1371D">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31</w:t>
      </w:r>
      <w:r w:rsidR="003C6414">
        <w:rPr>
          <w:noProof/>
        </w:rPr>
        <w:fldChar w:fldCharType="end"/>
      </w:r>
      <w:r>
        <w:t xml:space="preserve"> : Le déploiement spatial transforme une ligne mélodique </w:t>
      </w:r>
      <w:r w:rsidR="00DE7A11">
        <w:t>en</w:t>
      </w:r>
      <w:r>
        <w:t xml:space="preserve"> canon à deux voix.</w:t>
      </w:r>
    </w:p>
    <w:p w14:paraId="0EF7F791" w14:textId="00197A1C" w:rsidR="006F2CC7" w:rsidRDefault="00B1371D" w:rsidP="00845715">
      <w:pPr>
        <w:pStyle w:val="Default"/>
      </w:pPr>
      <w:r w:rsidRPr="00845715">
        <w:t>L’aspect intéressant de cette démonstration repose sur le fait que</w:t>
      </w:r>
      <w:r w:rsidR="001E5F4C" w:rsidRPr="00845715">
        <w:t xml:space="preserve"> la perception humaine, paradoxalement, n’associe pas </w:t>
      </w:r>
      <w:r w:rsidR="00900E4F" w:rsidRPr="00845715">
        <w:t xml:space="preserve">immédiatement les phénomènes temporels aux phénomènes spatiaux. Du moins il n’y a pas un rapport </w:t>
      </w:r>
      <w:r w:rsidR="006A5A7B">
        <w:t xml:space="preserve">immédiat </w:t>
      </w:r>
      <w:r w:rsidR="00900E4F" w:rsidRPr="00845715">
        <w:t>entre les événement</w:t>
      </w:r>
      <w:r w:rsidR="0035407E" w:rsidRPr="00845715">
        <w:t>s</w:t>
      </w:r>
      <w:r w:rsidR="00900E4F" w:rsidRPr="00845715">
        <w:t xml:space="preserve"> sonores et l’image mentale qu’ils suscitent</w:t>
      </w:r>
      <w:r w:rsidR="0035407E" w:rsidRPr="00845715">
        <w:t>.</w:t>
      </w:r>
      <w:r w:rsidR="00900E4F" w:rsidRPr="00845715">
        <w:t xml:space="preserve"> </w:t>
      </w:r>
      <w:r w:rsidR="0035407E" w:rsidRPr="00845715">
        <w:t xml:space="preserve">Toute représentation spatiale </w:t>
      </w:r>
      <w:r w:rsidR="0075521E">
        <w:t xml:space="preserve">de la musique </w:t>
      </w:r>
      <w:r w:rsidR="0035407E" w:rsidRPr="00845715">
        <w:t>est symbolique, que</w:t>
      </w:r>
      <w:r w:rsidR="006A5A7B">
        <w:t xml:space="preserve">l </w:t>
      </w:r>
      <w:r w:rsidR="0035407E" w:rsidRPr="00845715">
        <w:t>que soit son niveau de ressemblance</w:t>
      </w:r>
      <w:r w:rsidR="006A5A7B">
        <w:t>, d’où</w:t>
      </w:r>
      <w:r w:rsidR="0035407E" w:rsidRPr="00845715">
        <w:t xml:space="preserve"> </w:t>
      </w:r>
      <w:r w:rsidR="006A5A7B">
        <w:t xml:space="preserve">la </w:t>
      </w:r>
      <w:r w:rsidR="0035407E" w:rsidRPr="00845715">
        <w:t xml:space="preserve">diversité infinie de représentations graphiques que l’on peut </w:t>
      </w:r>
      <w:r w:rsidR="0075521E">
        <w:t>déduire</w:t>
      </w:r>
      <w:r w:rsidR="0035407E" w:rsidRPr="00845715">
        <w:t xml:space="preserve"> d’un phénomène musica</w:t>
      </w:r>
      <w:r w:rsidR="006A5A7B">
        <w:t>l</w:t>
      </w:r>
      <w:r w:rsidR="0035407E" w:rsidRPr="00845715">
        <w:t>. Cependant</w:t>
      </w:r>
      <w:r w:rsidR="00254748">
        <w:t>, quand il s’agit de l’activité musicale</w:t>
      </w:r>
      <w:r w:rsidR="006F2CC7">
        <w:t xml:space="preserve">, seul un support graphique est capable d’incarner et </w:t>
      </w:r>
      <w:r w:rsidR="00DE7A11">
        <w:t xml:space="preserve">de </w:t>
      </w:r>
      <w:r w:rsidR="006F2CC7">
        <w:t>susciter symboliquement les élément</w:t>
      </w:r>
      <w:r w:rsidR="0075521E">
        <w:t>s</w:t>
      </w:r>
      <w:r w:rsidR="006F2CC7">
        <w:t xml:space="preserve"> son</w:t>
      </w:r>
      <w:r w:rsidR="0075521E">
        <w:t>o</w:t>
      </w:r>
      <w:r w:rsidR="006F2CC7">
        <w:t xml:space="preserve">res et ce </w:t>
      </w:r>
      <w:r w:rsidR="00845715">
        <w:t xml:space="preserve">en dépit </w:t>
      </w:r>
      <w:r w:rsidR="00254748">
        <w:t xml:space="preserve">et en raison </w:t>
      </w:r>
      <w:r w:rsidR="00845715">
        <w:t>de</w:t>
      </w:r>
      <w:r w:rsidR="00845715" w:rsidRPr="00845715">
        <w:t xml:space="preserve"> </w:t>
      </w:r>
      <w:r w:rsidR="006F2CC7">
        <w:t>l</w:t>
      </w:r>
      <w:r w:rsidR="00845715" w:rsidRPr="00845715">
        <w:t>a nature fortement temporelle</w:t>
      </w:r>
      <w:r w:rsidR="006F2CC7">
        <w:t xml:space="preserve"> de l’être humain</w:t>
      </w:r>
      <w:r w:rsidR="00B84A78">
        <w:rPr>
          <w:rStyle w:val="FootnoteReference"/>
        </w:rPr>
        <w:footnoteReference w:id="103"/>
      </w:r>
      <w:r w:rsidR="006F2CC7">
        <w:t>.</w:t>
      </w:r>
    </w:p>
    <w:p w14:paraId="2F6087FE" w14:textId="140C7CC5" w:rsidR="00713B71" w:rsidRPr="00845715" w:rsidRDefault="00DE7A11" w:rsidP="00845715">
      <w:pPr>
        <w:pStyle w:val="Default"/>
      </w:pPr>
      <w:r>
        <w:lastRenderedPageBreak/>
        <w:t>Au cours d’</w:t>
      </w:r>
      <w:r w:rsidR="00713B71" w:rsidRPr="00845715">
        <w:t>un débat avec Pierre Boulez</w:t>
      </w:r>
      <w:r w:rsidR="0075521E">
        <w:t xml:space="preserve">, </w:t>
      </w:r>
      <w:r w:rsidR="0075521E" w:rsidRPr="00845715">
        <w:t>Alain Conne</w:t>
      </w:r>
      <w:r w:rsidR="006A5A7B">
        <w:t>s</w:t>
      </w:r>
      <w:r w:rsidR="0075521E" w:rsidRPr="00845715">
        <w:t xml:space="preserve"> </w:t>
      </w:r>
      <w:r w:rsidR="0075521E">
        <w:t>parle des</w:t>
      </w:r>
      <w:r w:rsidR="00713B71" w:rsidRPr="00845715">
        <w:t xml:space="preserve"> dimensions temporelle</w:t>
      </w:r>
      <w:r>
        <w:t>s</w:t>
      </w:r>
      <w:r w:rsidR="00713B71" w:rsidRPr="00845715">
        <w:t xml:space="preserve"> et spatiale</w:t>
      </w:r>
      <w:r>
        <w:t>s</w:t>
      </w:r>
      <w:r w:rsidR="00713B71" w:rsidRPr="00845715">
        <w:t xml:space="preserve"> des mathématiques</w:t>
      </w:r>
      <w:r w:rsidR="008F701B">
        <w:t xml:space="preserve">. </w:t>
      </w:r>
      <w:r>
        <w:t>Il forme alors une</w:t>
      </w:r>
      <w:r w:rsidR="008F701B">
        <w:t xml:space="preserve"> </w:t>
      </w:r>
      <w:r w:rsidR="00713B71" w:rsidRPr="00845715">
        <w:t xml:space="preserve">analogie </w:t>
      </w:r>
      <w:r w:rsidR="0075521E">
        <w:t>avec</w:t>
      </w:r>
      <w:r w:rsidR="00713B71" w:rsidRPr="00845715">
        <w:t xml:space="preserve"> le phénomène musical et sa représentation graphique :</w:t>
      </w:r>
    </w:p>
    <w:p w14:paraId="254DE3E2" w14:textId="616CC8AB" w:rsidR="00713B71" w:rsidRPr="00790E11" w:rsidRDefault="00713B71" w:rsidP="005F0C55">
      <w:pPr>
        <w:pStyle w:val="Citation1"/>
        <w:rPr>
          <w:shd w:val="clear" w:color="auto" w:fill="FFFFFF"/>
        </w:rPr>
      </w:pPr>
      <w:r>
        <w:t>«</w:t>
      </w:r>
      <w:r w:rsidR="00790E11">
        <w:t xml:space="preserve"> </w:t>
      </w:r>
      <w:r w:rsidR="005F0C55" w:rsidRPr="00790E11">
        <w:t>Les mathématiques, c’est un usage rigoureux du langage qui permet de s’exprimer de façon parfaite. D’ailleurs, j’estime qu’il est important que vers 5-6 ans les enfants aient un contact avec la musique. Elle s’inscrit dans le temps exactement comme l’algèbre : dans les mathématiques, il y a cette dualité fondamentale entre d’un côté la géométrie qui correspond aux arts visuels, aux images mentales ; et de l’autre côté l’algèbre, qui inscrit une temporalité. Cela s’inscrit dans le temps, c’est le calcul, quelque chose qui est très proche du langage, et qui en a la précision diabolique</w:t>
      </w:r>
      <w:r w:rsidRPr="002501A4">
        <w:t>.</w:t>
      </w:r>
      <w:r>
        <w:rPr>
          <w:rStyle w:val="FootnoteReference"/>
        </w:rPr>
        <w:footnoteReference w:id="104"/>
      </w:r>
      <w:r>
        <w:t> »</w:t>
      </w:r>
    </w:p>
    <w:p w14:paraId="799C1FA3" w14:textId="1A944615" w:rsidR="00DE79EB" w:rsidRPr="00845715" w:rsidRDefault="00C938D1" w:rsidP="00DE79EB">
      <w:pPr>
        <w:pStyle w:val="Default"/>
      </w:pPr>
      <w:r>
        <w:t>Peut-on dire que la notation est la représentation spatiale de la musique au même titre que l</w:t>
      </w:r>
      <w:r w:rsidR="00FA2FA7">
        <w:t>a</w:t>
      </w:r>
      <w:r w:rsidR="00713B71" w:rsidRPr="00845715">
        <w:t xml:space="preserve"> géométrie est </w:t>
      </w:r>
      <w:r w:rsidR="00FA2FA7">
        <w:t>la</w:t>
      </w:r>
      <w:r w:rsidR="00713B71" w:rsidRPr="00845715">
        <w:t xml:space="preserve"> représentation spatiale des notions algébriques</w:t>
      </w:r>
      <w:r>
        <w:t> ?</w:t>
      </w:r>
      <w:r w:rsidR="008F701B">
        <w:rPr>
          <w:rStyle w:val="FootnoteReference"/>
        </w:rPr>
        <w:footnoteReference w:id="105"/>
      </w:r>
      <w:r>
        <w:t xml:space="preserve"> </w:t>
      </w:r>
      <w:r w:rsidR="00727447">
        <w:t>La réponse est non, ou du moins pas exactement. La représentation spatial</w:t>
      </w:r>
      <w:r w:rsidR="00150B86">
        <w:t>e</w:t>
      </w:r>
      <w:r w:rsidR="00727447">
        <w:t xml:space="preserve"> géométrique n’est pas symbolique, </w:t>
      </w:r>
      <w:r w:rsidR="000834C4">
        <w:t>contrairement à la</w:t>
      </w:r>
      <w:r w:rsidR="00727447">
        <w:t xml:space="preserve"> partition. Sans connaître le sens des signes graphique</w:t>
      </w:r>
      <w:r w:rsidR="00AF6775">
        <w:t>s</w:t>
      </w:r>
      <w:r w:rsidR="00727447">
        <w:t xml:space="preserve"> de la notation il est impossible de </w:t>
      </w:r>
      <w:r w:rsidR="00AF6775">
        <w:t>déchiffrer</w:t>
      </w:r>
      <w:r w:rsidR="00727447">
        <w:t xml:space="preserve"> la musique qui en émane alors que la géométrie a un rapport exact avec les équations algébriques liées. Par ailleurs ce rapport est </w:t>
      </w:r>
      <w:r w:rsidR="006A1A60">
        <w:t xml:space="preserve">aussi </w:t>
      </w:r>
      <w:r w:rsidR="00727447">
        <w:t>valable</w:t>
      </w:r>
      <w:r w:rsidR="006A1A60">
        <w:t xml:space="preserve"> </w:t>
      </w:r>
      <w:r w:rsidR="00727447">
        <w:t xml:space="preserve">dans le sens </w:t>
      </w:r>
      <w:r w:rsidR="006A1A60">
        <w:t xml:space="preserve">inverse. Ce qui n’est pas le cas entre la musique et la partition sans passer par </w:t>
      </w:r>
      <w:r w:rsidR="00AF6775">
        <w:t xml:space="preserve">des </w:t>
      </w:r>
      <w:r w:rsidR="00F70FD4">
        <w:t>aspect</w:t>
      </w:r>
      <w:r w:rsidR="00AF6775">
        <w:t>s</w:t>
      </w:r>
      <w:r w:rsidR="006A1A60">
        <w:t xml:space="preserve"> symbolique</w:t>
      </w:r>
      <w:r w:rsidR="00AF6775">
        <w:t>s</w:t>
      </w:r>
      <w:r w:rsidR="006A1A60">
        <w:t xml:space="preserve">. Cependant cette analogie nous permet </w:t>
      </w:r>
      <w:r w:rsidR="00F70FD4">
        <w:t xml:space="preserve">d’envisager </w:t>
      </w:r>
      <w:r w:rsidR="00AF6775">
        <w:t xml:space="preserve">la possibilité d’inverser la </w:t>
      </w:r>
      <w:r w:rsidR="006A1A60">
        <w:t>chronologi</w:t>
      </w:r>
      <w:r w:rsidR="00AF6775">
        <w:t>e</w:t>
      </w:r>
      <w:r w:rsidR="006A1A60">
        <w:t xml:space="preserve"> </w:t>
      </w:r>
      <w:r w:rsidR="00F70FD4">
        <w:t xml:space="preserve">entre l’émergence de l’idée musicale et sa notation. </w:t>
      </w:r>
      <w:r w:rsidR="006A1A60">
        <w:t xml:space="preserve">Nous allons expliquer comment </w:t>
      </w:r>
      <w:r w:rsidR="0010300D">
        <w:t>une musique est modélisée à partir de la notation</w:t>
      </w:r>
      <w:r w:rsidR="006A1A60">
        <w:t xml:space="preserve"> graphique du geste de parole</w:t>
      </w:r>
      <w:r w:rsidR="0010300D">
        <w:t>.</w:t>
      </w:r>
    </w:p>
    <w:p w14:paraId="56133B24" w14:textId="5DA104AF" w:rsidR="00984BC5" w:rsidRPr="00984BC5" w:rsidRDefault="00984BC5" w:rsidP="00984BC5">
      <w:pPr>
        <w:pStyle w:val="Heading2"/>
        <w:rPr>
          <w:shd w:val="clear" w:color="auto" w:fill="FFFFFF"/>
          <w:lang w:val="it-IT"/>
        </w:rPr>
      </w:pPr>
      <w:bookmarkStart w:id="28" w:name="_Toc121091827"/>
      <w:r w:rsidRPr="00360638">
        <w:rPr>
          <w:shd w:val="clear" w:color="auto" w:fill="FFFFFF"/>
          <w:lang w:val="it-IT"/>
        </w:rPr>
        <w:t>L</w:t>
      </w:r>
      <w:r>
        <w:rPr>
          <w:shd w:val="clear" w:color="auto" w:fill="FFFFFF"/>
          <w:lang w:val="it-IT"/>
        </w:rPr>
        <w:t>a notation graphique</w:t>
      </w:r>
      <w:bookmarkEnd w:id="28"/>
    </w:p>
    <w:p w14:paraId="35EE450A" w14:textId="1B88D9E7" w:rsidR="00372C9F" w:rsidRDefault="00955831" w:rsidP="00372C9F">
      <w:pPr>
        <w:pStyle w:val="Default"/>
      </w:pPr>
      <w:r>
        <w:t xml:space="preserve">Le métier de compositeur partage plusieurs aspects avec celui d’écrivain, mais aussi de </w:t>
      </w:r>
      <w:r w:rsidR="00BB0E2D">
        <w:t>dessinateur</w:t>
      </w:r>
      <w:r>
        <w:t xml:space="preserve"> car parfois </w:t>
      </w:r>
      <w:r w:rsidR="00BB0E2D">
        <w:t xml:space="preserve">le compositeur choisit de s’exprimer à travers un langage </w:t>
      </w:r>
      <w:r w:rsidR="005E2136">
        <w:t xml:space="preserve">graphique </w:t>
      </w:r>
      <w:r w:rsidR="00BB0E2D">
        <w:t xml:space="preserve">afin d’élargir les possibilités de la composition musicale. Les </w:t>
      </w:r>
      <w:r>
        <w:t xml:space="preserve">symboles conventionnels de la notation </w:t>
      </w:r>
      <w:r w:rsidR="005E2136">
        <w:lastRenderedPageBreak/>
        <w:t xml:space="preserve">ne se prêtent plus tout à fait aux idées innovantes de certains compositeurs d’aujourd’hui. </w:t>
      </w:r>
      <w:r>
        <w:t xml:space="preserve">Dans certains cas l’aspect graphique de la notation est </w:t>
      </w:r>
      <w:r w:rsidR="00EC6A1E">
        <w:t>très</w:t>
      </w:r>
      <w:r>
        <w:t xml:space="preserve"> développé</w:t>
      </w:r>
      <w:r w:rsidR="00EC6A1E">
        <w:t xml:space="preserve"> au point que la partition trouve</w:t>
      </w:r>
      <w:r w:rsidR="00150B86">
        <w:t>,</w:t>
      </w:r>
      <w:r w:rsidR="00EC6A1E">
        <w:t xml:space="preserve"> </w:t>
      </w:r>
      <w:r w:rsidR="00382696">
        <w:t xml:space="preserve">indépendamment de la musique qu’elle représente, </w:t>
      </w:r>
      <w:r w:rsidR="00EC6A1E">
        <w:t>un</w:t>
      </w:r>
      <w:r w:rsidR="00382696">
        <w:t>e</w:t>
      </w:r>
      <w:r w:rsidR="00EC6A1E">
        <w:t xml:space="preserve"> </w:t>
      </w:r>
      <w:r w:rsidR="00382696">
        <w:t xml:space="preserve">grande </w:t>
      </w:r>
      <w:r w:rsidR="00EC6A1E">
        <w:t xml:space="preserve">valeur artistique </w:t>
      </w:r>
      <w:r w:rsidR="00382696">
        <w:t>en tant qu’</w:t>
      </w:r>
      <w:r w:rsidR="00EC6A1E">
        <w:t>objet d’art.</w:t>
      </w:r>
      <w:r>
        <w:t xml:space="preserve"> </w:t>
      </w:r>
      <w:r w:rsidR="00EC6A1E">
        <w:t>À titre d’exemple</w:t>
      </w:r>
      <w:r>
        <w:t xml:space="preserve"> John Cage </w:t>
      </w:r>
      <w:r w:rsidR="00150B86">
        <w:t xml:space="preserve">a organisé </w:t>
      </w:r>
      <w:r>
        <w:t xml:space="preserve">une exposition de ses partitions et en vend </w:t>
      </w:r>
      <w:r w:rsidR="0049742E">
        <w:t xml:space="preserve">certaines </w:t>
      </w:r>
      <w:r>
        <w:t>comme dessins</w:t>
      </w:r>
      <w:r w:rsidR="00790E11">
        <w:rPr>
          <w:rStyle w:val="FootnoteReference"/>
        </w:rPr>
        <w:footnoteReference w:id="106"/>
      </w:r>
      <w:r>
        <w:t xml:space="preserve">. La notation </w:t>
      </w:r>
      <w:r w:rsidR="00382696">
        <w:t xml:space="preserve">trouve </w:t>
      </w:r>
      <w:r>
        <w:t xml:space="preserve">un rôle de plus en plus significatif dans le processus de composition. </w:t>
      </w:r>
      <w:r w:rsidR="000D0A38">
        <w:t>Une représentation écrite ou graphique réussie de l’idée musicale a un impact considérable sur la validité de l’œuvre, sur la satisfaction (et peut-être même la carrière) du compositeur. La pertinence du système graphique de notation que le compositeur adopte est un élément déterminant du processus de production et d’exécution, ainsi que la pérennité de l’œuvre</w:t>
      </w:r>
      <w:r w:rsidR="000D0A38" w:rsidRPr="00372C9F">
        <w:t xml:space="preserve">. </w:t>
      </w:r>
      <w:r w:rsidR="000D0A38">
        <w:t>En même temps la quête pour une notation universelle semble être devenu obsolète. « </w:t>
      </w:r>
      <w:r w:rsidR="000D0A38" w:rsidRPr="00372C9F">
        <w:t>Aujourd'hui beaucoup de compositeurs inventent leur propre notation pour presque chaque œuvre</w:t>
      </w:r>
      <w:r w:rsidR="000D0A38">
        <w:t>.</w:t>
      </w:r>
      <w:r w:rsidR="000D0A38" w:rsidRPr="00372C9F">
        <w:t xml:space="preserve"> </w:t>
      </w:r>
      <w:r w:rsidR="000D0A38">
        <w:t xml:space="preserve">[…] </w:t>
      </w:r>
      <w:r w:rsidR="000D0A38" w:rsidRPr="00372C9F">
        <w:t xml:space="preserve">La musique </w:t>
      </w:r>
      <w:r w:rsidR="000D0A38">
        <w:t>du passé</w:t>
      </w:r>
      <w:r w:rsidR="000D0A38" w:rsidRPr="00372C9F">
        <w:t xml:space="preserve"> sera toujours </w:t>
      </w:r>
      <w:r w:rsidR="000D0A38">
        <w:t>notée</w:t>
      </w:r>
      <w:r w:rsidR="000D0A38" w:rsidRPr="00372C9F">
        <w:t xml:space="preserve"> de manière traditionnelle, et la </w:t>
      </w:r>
      <w:r w:rsidR="000D0A38">
        <w:t xml:space="preserve">nouvelle </w:t>
      </w:r>
      <w:r w:rsidR="000D0A38" w:rsidRPr="00372C9F">
        <w:t>musique trouve une solution pour chaque situation qui ne s</w:t>
      </w:r>
      <w:r w:rsidR="000D0A38">
        <w:t>’</w:t>
      </w:r>
      <w:r w:rsidR="000D0A38" w:rsidRPr="00372C9F">
        <w:t>applique qu</w:t>
      </w:r>
      <w:r w:rsidR="000D0A38">
        <w:t>’</w:t>
      </w:r>
      <w:r w:rsidR="000D0A38" w:rsidRPr="00372C9F">
        <w:t xml:space="preserve">à elle </w:t>
      </w:r>
      <w:r w:rsidR="000D0A38">
        <w:t>–</w:t>
      </w:r>
      <w:r w:rsidR="000D0A38" w:rsidRPr="00372C9F">
        <w:t xml:space="preserve"> du moins c</w:t>
      </w:r>
      <w:r w:rsidR="000D0A38">
        <w:t>’</w:t>
      </w:r>
      <w:r w:rsidR="000D0A38" w:rsidRPr="00372C9F">
        <w:t>est ce qu</w:t>
      </w:r>
      <w:r w:rsidR="000D0A38">
        <w:t>’</w:t>
      </w:r>
      <w:r w:rsidR="000D0A38" w:rsidRPr="00372C9F">
        <w:t xml:space="preserve">il semble </w:t>
      </w:r>
      <w:r w:rsidR="000D0A38">
        <w:t>aux yeux de</w:t>
      </w:r>
      <w:r w:rsidR="000D0A38" w:rsidRPr="00372C9F">
        <w:t xml:space="preserve"> l</w:t>
      </w:r>
      <w:r w:rsidR="000D0A38">
        <w:t>’</w:t>
      </w:r>
      <w:r w:rsidR="000D0A38" w:rsidRPr="00372C9F">
        <w:t>observateur.</w:t>
      </w:r>
      <w:r w:rsidR="000D0A38">
        <w:rPr>
          <w:rStyle w:val="FootnoteReference"/>
        </w:rPr>
        <w:footnoteReference w:id="107"/>
      </w:r>
      <w:r w:rsidR="000D0A38">
        <w:t> » [traduit par l’auteur]</w:t>
      </w:r>
    </w:p>
    <w:p w14:paraId="1CEB9EAE" w14:textId="1B0A104A" w:rsidR="00984BC5" w:rsidRDefault="00984BC5" w:rsidP="00984BC5">
      <w:pPr>
        <w:pStyle w:val="Default"/>
        <w:rPr>
          <w:shd w:val="clear" w:color="auto" w:fill="FFFFFF"/>
        </w:rPr>
      </w:pPr>
      <w:r>
        <w:rPr>
          <w:shd w:val="clear" w:color="auto" w:fill="FFFFFF"/>
        </w:rPr>
        <w:t xml:space="preserve">Contrairement </w:t>
      </w:r>
      <w:r w:rsidR="00382696">
        <w:rPr>
          <w:shd w:val="clear" w:color="auto" w:fill="FFFFFF"/>
        </w:rPr>
        <w:t xml:space="preserve">à </w:t>
      </w:r>
      <w:r>
        <w:rPr>
          <w:shd w:val="clear" w:color="auto" w:fill="FFFFFF"/>
        </w:rPr>
        <w:t>la notation conventionnelle qui contient des informations abstraites et succincte</w:t>
      </w:r>
      <w:r w:rsidR="00CC55D7">
        <w:rPr>
          <w:shd w:val="clear" w:color="auto" w:fill="FFFFFF"/>
        </w:rPr>
        <w:t>s</w:t>
      </w:r>
      <w:r>
        <w:rPr>
          <w:shd w:val="clear" w:color="auto" w:fill="FFFFFF"/>
        </w:rPr>
        <w:t xml:space="preserve">, la notation graphique établit un rapport plus intuitif avec le lecteur car pour lire les évènements musicaux </w:t>
      </w:r>
      <w:r w:rsidR="00CC55D7">
        <w:rPr>
          <w:shd w:val="clear" w:color="auto" w:fill="FFFFFF"/>
        </w:rPr>
        <w:t xml:space="preserve">semblent éviter l’écueil du code symbolique et des </w:t>
      </w:r>
      <w:r>
        <w:rPr>
          <w:shd w:val="clear" w:color="auto" w:fill="FFFFFF"/>
        </w:rPr>
        <w:t xml:space="preserve">conventions. Pour Karlheinz Stockhausen ce rapport intuitif s’explique par la dimension spatiale de la notation graphique :  </w:t>
      </w:r>
    </w:p>
    <w:p w14:paraId="28DC0D01" w14:textId="5E8D5F04" w:rsidR="00984BC5" w:rsidRPr="00984BC5" w:rsidRDefault="00984BC5" w:rsidP="00382696">
      <w:pPr>
        <w:pStyle w:val="Citation1"/>
        <w:rPr>
          <w:u w:val="single"/>
          <w:shd w:val="clear" w:color="auto" w:fill="FFFFFF"/>
        </w:rPr>
      </w:pPr>
      <w:r>
        <w:rPr>
          <w:shd w:val="clear" w:color="auto" w:fill="FFFFFF"/>
        </w:rPr>
        <w:t xml:space="preserve">« L’écriture musicale traditionnelle n’a pas de sens graphique en soi ; le musicien la comprend immédiatement comme </w:t>
      </w:r>
      <w:r>
        <w:rPr>
          <w:i/>
          <w:iCs/>
          <w:shd w:val="clear" w:color="auto" w:fill="FFFFFF"/>
        </w:rPr>
        <w:t>symbolisme spatial</w:t>
      </w:r>
      <w:r>
        <w:rPr>
          <w:shd w:val="clear" w:color="auto" w:fill="FFFFFF"/>
        </w:rPr>
        <w:t xml:space="preserve"> d’un </w:t>
      </w:r>
      <w:r>
        <w:rPr>
          <w:i/>
          <w:iCs/>
          <w:shd w:val="clear" w:color="auto" w:fill="FFFFFF"/>
        </w:rPr>
        <w:t>déroulement temporel</w:t>
      </w:r>
      <w:r>
        <w:rPr>
          <w:shd w:val="clear" w:color="auto" w:fill="FFFFFF"/>
        </w:rPr>
        <w:t xml:space="preserve"> ; mais la caractéristique temporelle d’une partition n’est pas comprise par le dilettante qui ne sait pas lire </w:t>
      </w:r>
      <w:r w:rsidR="00CC55D7">
        <w:rPr>
          <w:shd w:val="clear" w:color="auto" w:fill="FFFFFF"/>
        </w:rPr>
        <w:t xml:space="preserve">les </w:t>
      </w:r>
      <w:r>
        <w:rPr>
          <w:shd w:val="clear" w:color="auto" w:fill="FFFFFF"/>
        </w:rPr>
        <w:t>notes, et ce serait par conséquent un contresens que de livrer à l’œil, comme un tableau sur un mur, une représentation graphique dépourvue d’expression. Or dès que le déroulement temporel de la musique entre dans l’</w:t>
      </w:r>
      <w:r>
        <w:rPr>
          <w:i/>
          <w:iCs/>
          <w:shd w:val="clear" w:color="auto" w:fill="FFFFFF"/>
        </w:rPr>
        <w:t>image</w:t>
      </w:r>
      <w:r>
        <w:rPr>
          <w:shd w:val="clear" w:color="auto" w:fill="FFFFFF"/>
        </w:rPr>
        <w:t xml:space="preserve"> de telle sorte que les relations temporelles deviennent des relations spatiales, et que la qualité des évènements se succédant les uns aux autres se renverse en rapports structurels d’une impression optique, la communication d’une musique atteint quelque chose comme un charme extra-musical ; l’expérience temporelle se laisse transposer en expérience spatiale.</w:t>
      </w:r>
      <w:r w:rsidR="006324AD">
        <w:rPr>
          <w:rStyle w:val="FootnoteReference"/>
          <w:shd w:val="clear" w:color="auto" w:fill="FFFFFF"/>
        </w:rPr>
        <w:footnoteReference w:id="108"/>
      </w:r>
      <w:r w:rsidR="006324AD">
        <w:rPr>
          <w:shd w:val="clear" w:color="auto" w:fill="FFFFFF"/>
        </w:rPr>
        <w:t xml:space="preserve"> </w:t>
      </w:r>
      <w:r>
        <w:rPr>
          <w:shd w:val="clear" w:color="auto" w:fill="FFFFFF"/>
        </w:rPr>
        <w:t>»</w:t>
      </w:r>
    </w:p>
    <w:p w14:paraId="7EF830D5" w14:textId="26083B82" w:rsidR="00BF54A9" w:rsidRDefault="00447E3C" w:rsidP="00B10CE6">
      <w:pPr>
        <w:pStyle w:val="Default"/>
      </w:pPr>
      <w:r>
        <w:lastRenderedPageBreak/>
        <w:t>L</w:t>
      </w:r>
      <w:r w:rsidR="00D64C84">
        <w:t>e recours des compositeurs aux symboles graphiques remonte aux année</w:t>
      </w:r>
      <w:r w:rsidR="00382696">
        <w:t>s</w:t>
      </w:r>
      <w:r w:rsidR="00D64C84">
        <w:t xml:space="preserve"> cinquante. Le nouveau rapport interprète-compositeur, l’importance de</w:t>
      </w:r>
      <w:r w:rsidR="00CC55D7">
        <w:t>s</w:t>
      </w:r>
      <w:r w:rsidR="00D64C84">
        <w:t xml:space="preserve"> son</w:t>
      </w:r>
      <w:r w:rsidR="00CC55D7">
        <w:t>s</w:t>
      </w:r>
      <w:r w:rsidR="00D64C84">
        <w:t xml:space="preserve"> et </w:t>
      </w:r>
      <w:r w:rsidR="00CC55D7">
        <w:t xml:space="preserve">des </w:t>
      </w:r>
      <w:r w:rsidR="00D64C84">
        <w:t>geste</w:t>
      </w:r>
      <w:r w:rsidR="00CC55D7">
        <w:t>s</w:t>
      </w:r>
      <w:r w:rsidR="00D64C84">
        <w:t xml:space="preserve"> comme un paradigme compositionnel sont parmi </w:t>
      </w:r>
      <w:r w:rsidR="003A6946">
        <w:t xml:space="preserve">les </w:t>
      </w:r>
      <w:r w:rsidR="00D64C84">
        <w:t xml:space="preserve">éléments qui ont poussé les compositeurs à chercher </w:t>
      </w:r>
      <w:r w:rsidR="00382696">
        <w:t>de nouvelles manière</w:t>
      </w:r>
      <w:r w:rsidR="00CC55D7">
        <w:t>s</w:t>
      </w:r>
      <w:r w:rsidR="00382696">
        <w:t xml:space="preserve"> de noter leur musique</w:t>
      </w:r>
      <w:r w:rsidR="00D64C84">
        <w:t>.</w:t>
      </w:r>
      <w:r w:rsidR="000A45BF">
        <w:t xml:space="preserve"> </w:t>
      </w:r>
      <w:r w:rsidR="000A45BF" w:rsidRPr="000A45BF">
        <w:t>Earle Brow</w:t>
      </w:r>
      <w:r w:rsidR="000A45BF">
        <w:t>n</w:t>
      </w:r>
      <w:r w:rsidR="000A45BF" w:rsidRPr="000A45BF">
        <w:t xml:space="preserve">, John Cage, Morton Feldman, David Tudor et Christian Wolff aux </w:t>
      </w:r>
      <w:r w:rsidR="00BA0FD8">
        <w:t>États-Unis</w:t>
      </w:r>
      <w:r w:rsidR="000A45BF">
        <w:t xml:space="preserve"> d’une part, et en Europe Sylvano Bussoti, Kar</w:t>
      </w:r>
      <w:r w:rsidR="00CC55D7">
        <w:t>l</w:t>
      </w:r>
      <w:r w:rsidR="000A45BF">
        <w:t>heinz Stockhausen et Dieter Schnebel d’autre part sont parmi les premiers compositeurs qui ont commencé à utiliser la partition graphique dans leur production musicale.</w:t>
      </w:r>
    </w:p>
    <w:p w14:paraId="3F61C63C" w14:textId="6D88A553" w:rsidR="00955831" w:rsidRDefault="00BF54A9" w:rsidP="00BF54A9">
      <w:pPr>
        <w:pStyle w:val="Default"/>
      </w:pPr>
      <w:r>
        <w:t>Par ailleurs l</w:t>
      </w:r>
      <w:r w:rsidR="00BA0FD8">
        <w:t xml:space="preserve">a partition graphique représente l’évolution de la musique dans les années après-guerre. Matthieu Saladin </w:t>
      </w:r>
      <w:r w:rsidR="00BA0FD8" w:rsidRPr="00BA0FD8">
        <w:t>affirme qu’</w:t>
      </w:r>
      <w:r w:rsidR="00BA0FD8">
        <w:t>« </w:t>
      </w:r>
      <w:r w:rsidR="00BA0FD8" w:rsidRPr="00BA0FD8">
        <w:t>elle se pose d’emblée comme une interrogation sur les enjeux qui accompagnent alors le développement de l’écriture musicale et plus particulièrement sur la validit</w:t>
      </w:r>
      <w:r w:rsidR="00234360">
        <w:t>é</w:t>
      </w:r>
      <w:r w:rsidR="00BA0FD8" w:rsidRPr="00BA0FD8">
        <w:t xml:space="preserve"> et l’efficacité́ d’un déterminisme extrême du </w:t>
      </w:r>
      <w:r w:rsidR="00234360" w:rsidRPr="00BA0FD8">
        <w:t>phénomène</w:t>
      </w:r>
      <w:r w:rsidR="00BA0FD8" w:rsidRPr="00BA0FD8">
        <w:t xml:space="preserve"> sonore dans l’acte compositionnel</w:t>
      </w:r>
      <w:r w:rsidR="00C23C58">
        <w:rPr>
          <w:rStyle w:val="FootnoteReference"/>
        </w:rPr>
        <w:footnoteReference w:id="109"/>
      </w:r>
      <w:r w:rsidR="00BA0FD8">
        <w:rPr>
          <w:rFonts w:ascii="AGaramondPro" w:hAnsi="AGaramondPro"/>
          <w:sz w:val="22"/>
          <w:szCs w:val="22"/>
        </w:rPr>
        <w:t> </w:t>
      </w:r>
      <w:r w:rsidR="00BA0FD8" w:rsidRPr="00C23C58">
        <w:t>».</w:t>
      </w:r>
      <w:r w:rsidR="00C23C58">
        <w:t xml:space="preserve"> Pour cet </w:t>
      </w:r>
      <w:r w:rsidR="00B10CE6">
        <w:t>artiste et enseignant-</w:t>
      </w:r>
      <w:r w:rsidR="00B10CE6" w:rsidRPr="00B10CE6">
        <w:t xml:space="preserve">chercheur </w:t>
      </w:r>
      <w:r w:rsidR="00B10CE6">
        <w:t>« l</w:t>
      </w:r>
      <w:r w:rsidR="00B10CE6" w:rsidRPr="00B10CE6">
        <w:t>a partition graphique a toujours entretenu des liens avec l’improvisation tant du point de vue de sa musicalité́ que des discours qu’elle sous-tend et, si elle suggère l’action, nous pouvons également supposer qu’elle suscite l’interprétation improvisée</w:t>
      </w:r>
      <w:r w:rsidR="00B10CE6">
        <w:rPr>
          <w:rStyle w:val="FootnoteReference"/>
        </w:rPr>
        <w:footnoteReference w:id="110"/>
      </w:r>
      <w:r w:rsidR="00B10CE6">
        <w:t> »</w:t>
      </w:r>
      <w:r w:rsidR="00B10CE6" w:rsidRPr="00B10CE6">
        <w:t>.</w:t>
      </w:r>
    </w:p>
    <w:p w14:paraId="51C0CD7A" w14:textId="62DF0CD3" w:rsidR="008F6200" w:rsidRDefault="00287FBC" w:rsidP="00C624E9">
      <w:pPr>
        <w:pStyle w:val="Heading2"/>
        <w:rPr>
          <w:rFonts w:eastAsia="Baskerville" w:cs="Baskerville"/>
          <w:shd w:val="clear" w:color="auto" w:fill="FFFFFF"/>
        </w:rPr>
      </w:pPr>
      <w:bookmarkStart w:id="29" w:name="_Toc121091828"/>
      <w:r>
        <w:rPr>
          <w:shd w:val="clear" w:color="auto" w:fill="FFFFFF"/>
          <w:lang w:val="it-IT"/>
        </w:rPr>
        <w:t>Les symboles graphiques</w:t>
      </w:r>
      <w:r w:rsidR="002E048D">
        <w:rPr>
          <w:shd w:val="clear" w:color="auto" w:fill="FFFFFF"/>
          <w:lang w:val="it-IT"/>
        </w:rPr>
        <w:t xml:space="preserve"> comme vecteur de geste</w:t>
      </w:r>
      <w:bookmarkEnd w:id="29"/>
    </w:p>
    <w:p w14:paraId="6C97B023" w14:textId="502DDABD" w:rsidR="008F6200" w:rsidRDefault="008F6200" w:rsidP="008F6200">
      <w:pPr>
        <w:pStyle w:val="Default"/>
      </w:pPr>
      <w:r w:rsidRPr="00232BDD">
        <w:t xml:space="preserve">Un bout de papier, un crayon, </w:t>
      </w:r>
      <w:r w:rsidR="003A6946">
        <w:t>et</w:t>
      </w:r>
      <w:r w:rsidR="003A6946" w:rsidRPr="00232BDD">
        <w:t xml:space="preserve"> </w:t>
      </w:r>
      <w:r w:rsidRPr="00232BDD">
        <w:t xml:space="preserve">surtout une gomme sont certainement trois éléments inévitables de la boîte à outils </w:t>
      </w:r>
      <w:r>
        <w:t>du</w:t>
      </w:r>
      <w:r w:rsidRPr="00232BDD">
        <w:t xml:space="preserve"> compositeur</w:t>
      </w:r>
      <w:r w:rsidR="003A6946">
        <w:t>. M</w:t>
      </w:r>
      <w:r>
        <w:t xml:space="preserve">ais avant de s’en servir et </w:t>
      </w:r>
      <w:r w:rsidR="00CC55D7">
        <w:t xml:space="preserve">de </w:t>
      </w:r>
      <w:r>
        <w:t xml:space="preserve">passer à l’acte d’écrire, il </w:t>
      </w:r>
      <w:r w:rsidR="00851843">
        <w:t xml:space="preserve">lui </w:t>
      </w:r>
      <w:r>
        <w:t xml:space="preserve">faut </w:t>
      </w:r>
      <w:r w:rsidR="00826EFF">
        <w:t>un temps</w:t>
      </w:r>
      <w:r w:rsidRPr="00232BDD">
        <w:t xml:space="preserve"> d’inspiration et de conception </w:t>
      </w:r>
      <w:r>
        <w:t xml:space="preserve">qui </w:t>
      </w:r>
      <w:r w:rsidRPr="00232BDD">
        <w:t xml:space="preserve">est longue </w:t>
      </w:r>
      <w:r w:rsidR="003A6946">
        <w:t>qui</w:t>
      </w:r>
      <w:r w:rsidR="003A6946" w:rsidRPr="00232BDD">
        <w:t xml:space="preserve"> </w:t>
      </w:r>
      <w:r w:rsidRPr="00232BDD">
        <w:t xml:space="preserve">souvent fait souffrir </w:t>
      </w:r>
      <w:r w:rsidR="003A6946">
        <w:t xml:space="preserve">le créateur </w:t>
      </w:r>
      <w:r w:rsidRPr="00232BDD">
        <w:t xml:space="preserve">quand rien de neuf </w:t>
      </w:r>
      <w:r w:rsidR="00CC55D7">
        <w:t xml:space="preserve">ne </w:t>
      </w:r>
      <w:r w:rsidRPr="00232BDD">
        <w:t xml:space="preserve">traverse </w:t>
      </w:r>
      <w:r w:rsidR="003A6946">
        <w:t xml:space="preserve">son </w:t>
      </w:r>
      <w:r w:rsidR="003A6946" w:rsidRPr="00232BDD">
        <w:t>esprit</w:t>
      </w:r>
      <w:r w:rsidRPr="00232BDD">
        <w:t xml:space="preserve">. Quand une idée vient, il est temps de lui donner corps sur le papier, </w:t>
      </w:r>
      <w:r>
        <w:t xml:space="preserve">éventuellement </w:t>
      </w:r>
      <w:r w:rsidRPr="00232BDD">
        <w:t xml:space="preserve">avec des dessins et des gestes qui contiennent </w:t>
      </w:r>
      <w:r w:rsidR="00CC55D7">
        <w:t xml:space="preserve">de </w:t>
      </w:r>
      <w:r w:rsidRPr="00232BDD">
        <w:t>multiple</w:t>
      </w:r>
      <w:r w:rsidR="00CC55D7">
        <w:t>s</w:t>
      </w:r>
      <w:r w:rsidRPr="00232BDD">
        <w:t xml:space="preserve"> informations que seulement le compositeur est capable de déchiffrer. Les idées sont parfois si denses qu’il est souvent impossible de les </w:t>
      </w:r>
      <w:r>
        <w:t>noter finement</w:t>
      </w:r>
      <w:r w:rsidRPr="00232BDD">
        <w:t xml:space="preserve"> </w:t>
      </w:r>
      <w:r>
        <w:t>et immédiatement</w:t>
      </w:r>
      <w:r w:rsidR="00826EFF">
        <w:t xml:space="preserve"> avec une notation musicale conventionnelle</w:t>
      </w:r>
      <w:r w:rsidR="00BF55E9">
        <w:t>. À l’inverse,</w:t>
      </w:r>
      <w:r w:rsidR="00826EFF">
        <w:t xml:space="preserve"> </w:t>
      </w:r>
      <w:r w:rsidRPr="00232BDD">
        <w:t xml:space="preserve">un simple trait </w:t>
      </w:r>
      <w:r>
        <w:t>est</w:t>
      </w:r>
      <w:r w:rsidRPr="00232BDD">
        <w:t xml:space="preserve"> un geste </w:t>
      </w:r>
      <w:r>
        <w:t xml:space="preserve">graphique qui est </w:t>
      </w:r>
      <w:r w:rsidR="00BF55E9">
        <w:t xml:space="preserve">traçable </w:t>
      </w:r>
      <w:r>
        <w:t>plus rapidement</w:t>
      </w:r>
      <w:r w:rsidR="00826EFF">
        <w:t xml:space="preserve"> </w:t>
      </w:r>
      <w:r w:rsidR="00CC55D7">
        <w:t xml:space="preserve">et qui </w:t>
      </w:r>
      <w:r w:rsidR="00826EFF">
        <w:t>contient</w:t>
      </w:r>
      <w:r>
        <w:t xml:space="preserve"> une </w:t>
      </w:r>
      <w:r w:rsidRPr="00232BDD">
        <w:t>immense quantité d’informations</w:t>
      </w:r>
      <w:r w:rsidR="00BF55E9">
        <w:t xml:space="preserve">, peut-être encore plus </w:t>
      </w:r>
      <w:r w:rsidRPr="00232BDD">
        <w:t>abstraites</w:t>
      </w:r>
      <w:r w:rsidR="00BF55E9">
        <w:t xml:space="preserve">, mobilisables </w:t>
      </w:r>
      <w:r w:rsidR="000D0A38">
        <w:t xml:space="preserve">dans le but de </w:t>
      </w:r>
      <w:r>
        <w:t>représenter une idée musicale</w:t>
      </w:r>
      <w:r w:rsidRPr="00232BDD">
        <w:t>.</w:t>
      </w:r>
      <w:r>
        <w:t xml:space="preserve"> </w:t>
      </w:r>
      <w:r w:rsidR="009354A6">
        <w:t>Dans ce sens</w:t>
      </w:r>
      <w:r w:rsidR="00BF55E9">
        <w:t xml:space="preserve">, </w:t>
      </w:r>
      <w:r w:rsidR="00826EFF">
        <w:t xml:space="preserve">le </w:t>
      </w:r>
      <w:r>
        <w:t xml:space="preserve">geste graphique qui est exécuté par le compositeur comme aide-mémoire </w:t>
      </w:r>
      <w:r w:rsidR="00826EFF">
        <w:t>est une représentation immédiate du</w:t>
      </w:r>
      <w:r w:rsidR="009354A6">
        <w:t xml:space="preserve"> geste musical</w:t>
      </w:r>
      <w:r w:rsidR="00BF55E9">
        <w:t>. C</w:t>
      </w:r>
      <w:r w:rsidR="00826EFF">
        <w:t xml:space="preserve">omme </w:t>
      </w:r>
      <w:r w:rsidR="009354A6">
        <w:t>Maria Guadalupe Segalerba</w:t>
      </w:r>
      <w:r w:rsidR="0069231B">
        <w:t xml:space="preserve"> </w:t>
      </w:r>
      <w:r w:rsidR="00BF55E9">
        <w:t>l’</w:t>
      </w:r>
      <w:r w:rsidR="0069231B">
        <w:t>écrit dans son article</w:t>
      </w:r>
      <w:r w:rsidR="00826EFF">
        <w:t>, </w:t>
      </w:r>
      <w:r w:rsidR="00BF55E9">
        <w:t>se</w:t>
      </w:r>
      <w:r w:rsidR="00CC55D7">
        <w:t xml:space="preserve"> </w:t>
      </w:r>
      <w:r w:rsidR="00CC55D7">
        <w:lastRenderedPageBreak/>
        <w:t xml:space="preserve">pose </w:t>
      </w:r>
      <w:r w:rsidR="009354A6">
        <w:t>« la question de la représentation graphique en tant que modalité de la connaissance musicale</w:t>
      </w:r>
      <w:r w:rsidR="009354A6">
        <w:rPr>
          <w:rStyle w:val="FootnoteReference"/>
        </w:rPr>
        <w:footnoteReference w:id="111"/>
      </w:r>
      <w:r w:rsidR="009354A6">
        <w:t> ».</w:t>
      </w:r>
      <w:r w:rsidR="0069231B">
        <w:t xml:space="preserve"> Elle ajoute dans la note de bas de page que « les autres modalités de la connaissance musicale, d’après Jane Davidson et Larry Scripp, sont l’exécution, la composition et la perception</w:t>
      </w:r>
      <w:r w:rsidR="0069231B">
        <w:rPr>
          <w:rStyle w:val="FootnoteReference"/>
        </w:rPr>
        <w:footnoteReference w:id="112"/>
      </w:r>
      <w:r w:rsidR="0069231B">
        <w:t xml:space="preserve"> ». </w:t>
      </w:r>
      <w:r w:rsidR="001F7511">
        <w:t xml:space="preserve">Ainsi le geste graphique qui est effectué par le compositeur devient un élément significatif du processus de </w:t>
      </w:r>
      <w:r w:rsidR="00DF1A48">
        <w:t>création</w:t>
      </w:r>
      <w:r w:rsidR="001F7511">
        <w:t xml:space="preserve">, vecteur </w:t>
      </w:r>
      <w:r w:rsidR="00DF1A48">
        <w:t xml:space="preserve">immédiat </w:t>
      </w:r>
      <w:r w:rsidR="001F7511">
        <w:t>de</w:t>
      </w:r>
      <w:r w:rsidR="00DF1A48">
        <w:t xml:space="preserve">s informations liées à l’enveloppe </w:t>
      </w:r>
      <w:r w:rsidR="00FE1292">
        <w:t>énergétique du geste musical</w:t>
      </w:r>
      <w:r w:rsidR="00826EFF">
        <w:t xml:space="preserve"> mentalement conçu</w:t>
      </w:r>
      <w:r w:rsidR="00FE1292">
        <w:t xml:space="preserve">. </w:t>
      </w:r>
      <w:r w:rsidR="003A31EF">
        <w:t>C</w:t>
      </w:r>
      <w:r w:rsidR="00FE1292">
        <w:t xml:space="preserve">e processus relève </w:t>
      </w:r>
      <w:r w:rsidR="003A31EF">
        <w:t xml:space="preserve">de </w:t>
      </w:r>
      <w:r w:rsidR="00FE1292">
        <w:t xml:space="preserve">l’aspect </w:t>
      </w:r>
      <w:r w:rsidR="00FE1292">
        <w:rPr>
          <w:i/>
          <w:iCs/>
        </w:rPr>
        <w:t>sémiologique</w:t>
      </w:r>
      <w:r w:rsidR="00FE1292">
        <w:t xml:space="preserve">, qui est associé à la représentation graphique, et </w:t>
      </w:r>
      <w:r w:rsidR="003A31EF">
        <w:t xml:space="preserve">de </w:t>
      </w:r>
      <w:r w:rsidR="00FE1292">
        <w:t xml:space="preserve">l’aspect </w:t>
      </w:r>
      <w:r w:rsidR="00FE1292">
        <w:rPr>
          <w:i/>
          <w:iCs/>
        </w:rPr>
        <w:t xml:space="preserve">psychologique </w:t>
      </w:r>
      <w:r w:rsidR="00FE1292">
        <w:t>qui concerne la représentation mentale</w:t>
      </w:r>
      <w:r w:rsidR="00FE1292">
        <w:rPr>
          <w:rStyle w:val="FootnoteReference"/>
        </w:rPr>
        <w:footnoteReference w:id="113"/>
      </w:r>
      <w:r w:rsidR="00FE1292">
        <w:t>. Nous allons expliquer comment ces deux aspect</w:t>
      </w:r>
      <w:r w:rsidR="003A31EF">
        <w:t>s</w:t>
      </w:r>
      <w:r w:rsidR="00FE1292">
        <w:t xml:space="preserve"> sont confrontés dans la composition de </w:t>
      </w:r>
      <w:r w:rsidR="00FE1292">
        <w:rPr>
          <w:i/>
          <w:iCs/>
          <w:shd w:val="clear" w:color="auto" w:fill="FFFFFF"/>
        </w:rPr>
        <w:t>Mots de jeu</w:t>
      </w:r>
      <w:r w:rsidR="00FE1292">
        <w:rPr>
          <w:shd w:val="clear" w:color="auto" w:fill="FFFFFF"/>
        </w:rPr>
        <w:t xml:space="preserve"> (2018) pour 5 voix et électronique.</w:t>
      </w:r>
    </w:p>
    <w:p w14:paraId="1792D56D" w14:textId="71720B9B" w:rsidR="00287FBC" w:rsidRDefault="00287FBC" w:rsidP="00287FBC">
      <w:pPr>
        <w:pStyle w:val="Heading2"/>
        <w:rPr>
          <w:i/>
          <w:iCs/>
          <w:shd w:val="clear" w:color="auto" w:fill="FFFFFF"/>
        </w:rPr>
      </w:pPr>
      <w:bookmarkStart w:id="30" w:name="_Toc121091829"/>
      <w:r>
        <w:rPr>
          <w:shd w:val="clear" w:color="auto" w:fill="FFFFFF"/>
          <w:lang w:val="it-IT"/>
        </w:rPr>
        <w:t>La mod</w:t>
      </w:r>
      <w:r>
        <w:rPr>
          <w:shd w:val="clear" w:color="auto" w:fill="FFFFFF"/>
        </w:rPr>
        <w:t>élisation</w:t>
      </w:r>
      <w:r w:rsidR="003A31EF">
        <w:rPr>
          <w:shd w:val="clear" w:color="auto" w:fill="FFFFFF"/>
        </w:rPr>
        <w:t>,</w:t>
      </w:r>
      <w:r>
        <w:rPr>
          <w:shd w:val="clear" w:color="auto" w:fill="FFFFFF"/>
        </w:rPr>
        <w:t xml:space="preserve"> la notation</w:t>
      </w:r>
      <w:r w:rsidR="000C7E13">
        <w:rPr>
          <w:shd w:val="clear" w:color="auto" w:fill="FFFFFF"/>
        </w:rPr>
        <w:t xml:space="preserve"> et le</w:t>
      </w:r>
      <w:r>
        <w:rPr>
          <w:shd w:val="clear" w:color="auto" w:fill="FFFFFF"/>
        </w:rPr>
        <w:t xml:space="preserve"> processus de création</w:t>
      </w:r>
      <w:bookmarkEnd w:id="30"/>
      <w:r>
        <w:rPr>
          <w:shd w:val="clear" w:color="auto" w:fill="FFFFFF"/>
        </w:rPr>
        <w:t xml:space="preserve"> </w:t>
      </w:r>
    </w:p>
    <w:p w14:paraId="720501E6" w14:textId="48839E02" w:rsidR="00287FBC" w:rsidRPr="00287FBC" w:rsidRDefault="000C7E13" w:rsidP="00287FBC">
      <w:pPr>
        <w:pStyle w:val="Heading3"/>
        <w:rPr>
          <w:rFonts w:eastAsia="Baskerville" w:cs="Baskerville"/>
          <w:shd w:val="clear" w:color="auto" w:fill="FFFFFF"/>
        </w:rPr>
      </w:pPr>
      <w:bookmarkStart w:id="31" w:name="_Toc121091830"/>
      <w:r w:rsidRPr="00C624E9">
        <w:rPr>
          <w:shd w:val="clear" w:color="auto" w:fill="FFFFFF"/>
        </w:rPr>
        <w:t>Le</w:t>
      </w:r>
      <w:r w:rsidRPr="00194E08">
        <w:rPr>
          <w:shd w:val="clear" w:color="auto" w:fill="FFFFFF"/>
          <w:lang w:val="it-IT"/>
        </w:rPr>
        <w:t xml:space="preserve"> </w:t>
      </w:r>
      <w:r w:rsidR="00287FBC">
        <w:rPr>
          <w:shd w:val="clear" w:color="auto" w:fill="FFFFFF"/>
          <w:lang w:val="it-IT"/>
        </w:rPr>
        <w:t>contexte histo</w:t>
      </w:r>
      <w:r w:rsidR="007525C7">
        <w:rPr>
          <w:shd w:val="clear" w:color="auto" w:fill="FFFFFF"/>
          <w:lang w:val="it-IT"/>
        </w:rPr>
        <w:t>rio</w:t>
      </w:r>
      <w:r w:rsidR="00287FBC">
        <w:rPr>
          <w:shd w:val="clear" w:color="auto" w:fill="FFFFFF"/>
          <w:lang w:val="it-IT"/>
        </w:rPr>
        <w:t>graphique</w:t>
      </w:r>
      <w:r w:rsidR="00C624E9">
        <w:rPr>
          <w:shd w:val="clear" w:color="auto" w:fill="FFFFFF"/>
          <w:lang w:val="it-IT"/>
        </w:rPr>
        <w:t xml:space="preserve"> </w:t>
      </w:r>
      <w:r w:rsidR="007717A3">
        <w:rPr>
          <w:shd w:val="clear" w:color="auto" w:fill="FFFFFF"/>
          <w:lang w:val="it-IT"/>
        </w:rPr>
        <w:t xml:space="preserve">dans la composition de </w:t>
      </w:r>
      <w:r w:rsidR="007717A3">
        <w:rPr>
          <w:i/>
          <w:iCs/>
          <w:shd w:val="clear" w:color="auto" w:fill="FFFFFF"/>
          <w:lang w:val="it-IT"/>
        </w:rPr>
        <w:t>mots de jeu</w:t>
      </w:r>
      <w:bookmarkEnd w:id="31"/>
    </w:p>
    <w:p w14:paraId="3568CCD5" w14:textId="0BB70D58" w:rsidR="002D7D75" w:rsidRPr="002E048D" w:rsidRDefault="002D7D75" w:rsidP="002E048D">
      <w:pPr>
        <w:pStyle w:val="Default"/>
        <w:rPr>
          <w:rFonts w:eastAsia="Baskerville"/>
        </w:rPr>
      </w:pPr>
      <w:r>
        <w:rPr>
          <w:shd w:val="clear" w:color="auto" w:fill="FFFFFF"/>
        </w:rPr>
        <w:t xml:space="preserve">Dans </w:t>
      </w:r>
      <w:r w:rsidR="00287FBC">
        <w:rPr>
          <w:shd w:val="clear" w:color="auto" w:fill="FFFFFF"/>
        </w:rPr>
        <w:t xml:space="preserve">une pièce comme </w:t>
      </w:r>
      <w:r w:rsidR="00287FBC">
        <w:rPr>
          <w:i/>
          <w:iCs/>
          <w:shd w:val="clear" w:color="auto" w:fill="FFFFFF"/>
        </w:rPr>
        <w:t>Mots de jeu</w:t>
      </w:r>
      <w:r w:rsidR="00BD6717">
        <w:rPr>
          <w:shd w:val="clear" w:color="auto" w:fill="FFFFFF"/>
        </w:rPr>
        <w:t xml:space="preserve">, </w:t>
      </w:r>
      <w:r w:rsidR="008049CE">
        <w:rPr>
          <w:shd w:val="clear" w:color="auto" w:fill="FFFFFF"/>
        </w:rPr>
        <w:t xml:space="preserve">la notation </w:t>
      </w:r>
      <w:r>
        <w:rPr>
          <w:shd w:val="clear" w:color="auto" w:fill="FFFFFF"/>
        </w:rPr>
        <w:t xml:space="preserve">sort des normes habituelles. </w:t>
      </w:r>
      <w:r w:rsidR="002E048D">
        <w:rPr>
          <w:shd w:val="clear" w:color="auto" w:fill="FFFFFF"/>
        </w:rPr>
        <w:t>Son</w:t>
      </w:r>
      <w:r>
        <w:rPr>
          <w:shd w:val="clear" w:color="auto" w:fill="FFFFFF"/>
        </w:rPr>
        <w:t xml:space="preserve"> processus de composition est axé autour de l’aspect émotionnel sensible du texte, c’est-à-dire le </w:t>
      </w:r>
      <w:r w:rsidR="00BD6717">
        <w:rPr>
          <w:shd w:val="clear" w:color="auto" w:fill="FFFFFF"/>
        </w:rPr>
        <w:t>« </w:t>
      </w:r>
      <w:r>
        <w:rPr>
          <w:shd w:val="clear" w:color="auto" w:fill="FFFFFF"/>
        </w:rPr>
        <w:t xml:space="preserve">geste de </w:t>
      </w:r>
      <w:r w:rsidR="00BD6717">
        <w:rPr>
          <w:shd w:val="clear" w:color="auto" w:fill="FFFFFF"/>
        </w:rPr>
        <w:t xml:space="preserve">la </w:t>
      </w:r>
      <w:r>
        <w:rPr>
          <w:shd w:val="clear" w:color="auto" w:fill="FFFFFF"/>
        </w:rPr>
        <w:t>parole</w:t>
      </w:r>
      <w:r w:rsidR="00BD6717">
        <w:rPr>
          <w:shd w:val="clear" w:color="auto" w:fill="FFFFFF"/>
        </w:rPr>
        <w:t> »</w:t>
      </w:r>
      <w:r>
        <w:rPr>
          <w:shd w:val="clear" w:color="auto" w:fill="FFFFFF"/>
        </w:rPr>
        <w:t xml:space="preserve">. Au-delà du sens abstrait du mot (le signifié), la notation </w:t>
      </w:r>
      <w:r w:rsidR="00BD6717">
        <w:rPr>
          <w:shd w:val="clear" w:color="auto" w:fill="FFFFFF"/>
        </w:rPr>
        <w:t>musi</w:t>
      </w:r>
      <w:r w:rsidR="000D0A38">
        <w:rPr>
          <w:shd w:val="clear" w:color="auto" w:fill="FFFFFF"/>
        </w:rPr>
        <w:t>c</w:t>
      </w:r>
      <w:r w:rsidR="00BD6717">
        <w:rPr>
          <w:shd w:val="clear" w:color="auto" w:fill="FFFFFF"/>
        </w:rPr>
        <w:t>ale</w:t>
      </w:r>
      <w:r>
        <w:rPr>
          <w:shd w:val="clear" w:color="auto" w:fill="FFFFFF"/>
        </w:rPr>
        <w:t xml:space="preserve"> cherche à capter l’empreinte gestuelle </w:t>
      </w:r>
      <w:r w:rsidR="00BD6717">
        <w:rPr>
          <w:shd w:val="clear" w:color="auto" w:fill="FFFFFF"/>
        </w:rPr>
        <w:t>de la voix. Ce faisant,</w:t>
      </w:r>
      <w:r>
        <w:rPr>
          <w:shd w:val="clear" w:color="auto" w:fill="FFFFFF"/>
        </w:rPr>
        <w:t xml:space="preserve"> la poésie va servir de modèle</w:t>
      </w:r>
      <w:r w:rsidR="00BD6717">
        <w:rPr>
          <w:shd w:val="clear" w:color="auto" w:fill="FFFFFF"/>
        </w:rPr>
        <w:t xml:space="preserve">, d’une façon </w:t>
      </w:r>
      <w:r>
        <w:rPr>
          <w:shd w:val="clear" w:color="auto" w:fill="FFFFFF"/>
        </w:rPr>
        <w:t>à la fois morphologique et structurel</w:t>
      </w:r>
      <w:r w:rsidR="00BD6717">
        <w:rPr>
          <w:shd w:val="clear" w:color="auto" w:fill="FFFFFF"/>
        </w:rPr>
        <w:t>le,</w:t>
      </w:r>
      <w:r>
        <w:rPr>
          <w:shd w:val="clear" w:color="auto" w:fill="FFFFFF"/>
        </w:rPr>
        <w:t xml:space="preserve"> pour l’ensemble de l’œuvre, agissant comme un contrepoint de signifiant</w:t>
      </w:r>
      <w:r w:rsidR="00BD6717">
        <w:rPr>
          <w:shd w:val="clear" w:color="auto" w:fill="FFFFFF"/>
        </w:rPr>
        <w:t>s</w:t>
      </w:r>
      <w:r>
        <w:rPr>
          <w:shd w:val="clear" w:color="auto" w:fill="FFFFFF"/>
        </w:rPr>
        <w:t xml:space="preserve">. La matière sonore de cette pièce est </w:t>
      </w:r>
      <w:r w:rsidR="00BD6717">
        <w:rPr>
          <w:shd w:val="clear" w:color="auto" w:fill="FFFFFF"/>
        </w:rPr>
        <w:t xml:space="preserve">alors </w:t>
      </w:r>
      <w:r>
        <w:rPr>
          <w:shd w:val="clear" w:color="auto" w:fill="FFFFFF"/>
        </w:rPr>
        <w:t>généré</w:t>
      </w:r>
      <w:r w:rsidR="00B65FDA">
        <w:rPr>
          <w:shd w:val="clear" w:color="auto" w:fill="FFFFFF"/>
        </w:rPr>
        <w:t>e</w:t>
      </w:r>
      <w:r>
        <w:rPr>
          <w:shd w:val="clear" w:color="auto" w:fill="FFFFFF"/>
        </w:rPr>
        <w:t xml:space="preserve"> </w:t>
      </w:r>
      <w:r w:rsidR="00BD6717">
        <w:rPr>
          <w:shd w:val="clear" w:color="auto" w:fill="FFFFFF"/>
        </w:rPr>
        <w:t>a</w:t>
      </w:r>
      <w:r w:rsidR="000D0A38">
        <w:rPr>
          <w:shd w:val="clear" w:color="auto" w:fill="FFFFFF"/>
        </w:rPr>
        <w:t>u</w:t>
      </w:r>
      <w:r w:rsidR="00BD6717">
        <w:rPr>
          <w:shd w:val="clear" w:color="auto" w:fill="FFFFFF"/>
        </w:rPr>
        <w:t xml:space="preserve"> moyen</w:t>
      </w:r>
      <w:r>
        <w:rPr>
          <w:shd w:val="clear" w:color="auto" w:fill="FFFFFF"/>
        </w:rPr>
        <w:t xml:space="preserve"> de schémas graphiques </w:t>
      </w:r>
      <w:r w:rsidR="00BD6717">
        <w:rPr>
          <w:shd w:val="clear" w:color="auto" w:fill="FFFFFF"/>
        </w:rPr>
        <w:t>qui se fondent</w:t>
      </w:r>
      <w:r w:rsidR="00CF3509">
        <w:rPr>
          <w:shd w:val="clear" w:color="auto" w:fill="FFFFFF"/>
        </w:rPr>
        <w:t xml:space="preserve"> sur </w:t>
      </w:r>
      <w:r w:rsidRPr="002E048D">
        <w:t>la prosodie du texte d’Henri Michaux.</w:t>
      </w:r>
    </w:p>
    <w:p w14:paraId="1086E724" w14:textId="2B7093BB" w:rsidR="002D7D75" w:rsidRPr="002E048D" w:rsidRDefault="002D7D75" w:rsidP="002E048D">
      <w:pPr>
        <w:pStyle w:val="Default"/>
        <w:rPr>
          <w:color w:val="000000" w:themeColor="text1"/>
        </w:rPr>
      </w:pPr>
      <w:r w:rsidRPr="002E048D">
        <w:t xml:space="preserve">Il est difficile de parler de cette pièce sans évoquer les œuvres </w:t>
      </w:r>
      <w:r w:rsidR="00CF3509">
        <w:t xml:space="preserve">qui, dans le courant de l’histoire de la musique électroacoustique, ont tiré leur matériau </w:t>
      </w:r>
      <w:r w:rsidRPr="002E048D">
        <w:t>de la voix</w:t>
      </w:r>
      <w:r w:rsidR="002E048D">
        <w:t>.</w:t>
      </w:r>
      <w:r>
        <w:rPr>
          <w:color w:val="212528"/>
          <w:shd w:val="clear" w:color="auto" w:fill="FFFFFF"/>
        </w:rPr>
        <w:t xml:space="preserve"> </w:t>
      </w:r>
      <w:r w:rsidRPr="002E048D">
        <w:rPr>
          <w:i/>
          <w:iCs/>
          <w:color w:val="000000" w:themeColor="text1"/>
          <w:shd w:val="clear" w:color="auto" w:fill="FFFFFF"/>
        </w:rPr>
        <w:t>Thema — Omaggio a Joyce</w:t>
      </w:r>
      <w:r w:rsidRPr="002E048D">
        <w:rPr>
          <w:color w:val="000000" w:themeColor="text1"/>
          <w:shd w:val="clear" w:color="auto" w:fill="FFFFFF"/>
        </w:rPr>
        <w:t xml:space="preserve"> de Luciano Beri</w:t>
      </w:r>
      <w:r w:rsidR="00CF3509">
        <w:rPr>
          <w:color w:val="000000" w:themeColor="text1"/>
          <w:shd w:val="clear" w:color="auto" w:fill="FFFFFF"/>
        </w:rPr>
        <w:t>o</w:t>
      </w:r>
      <w:r w:rsidRPr="002E048D">
        <w:rPr>
          <w:color w:val="000000" w:themeColor="text1"/>
          <w:shd w:val="clear" w:color="auto" w:fill="FFFFFF"/>
        </w:rPr>
        <w:t xml:space="preserve"> et </w:t>
      </w:r>
      <w:r w:rsidRPr="002E048D">
        <w:rPr>
          <w:i/>
          <w:iCs/>
          <w:color w:val="000000" w:themeColor="text1"/>
          <w:shd w:val="clear" w:color="auto" w:fill="FFFFFF"/>
        </w:rPr>
        <w:t xml:space="preserve">Gesang der Jünglinge </w:t>
      </w:r>
      <w:r w:rsidRPr="002E048D">
        <w:rPr>
          <w:color w:val="000000" w:themeColor="text1"/>
          <w:shd w:val="clear" w:color="auto" w:fill="FFFFFF"/>
        </w:rPr>
        <w:t>de Stockhausen sont parmi les pièces de référence où se manifeste</w:t>
      </w:r>
      <w:r w:rsidR="00CF3509">
        <w:rPr>
          <w:color w:val="000000" w:themeColor="text1"/>
          <w:shd w:val="clear" w:color="auto" w:fill="FFFFFF"/>
        </w:rPr>
        <w:t>nt</w:t>
      </w:r>
      <w:r w:rsidRPr="002E048D">
        <w:rPr>
          <w:color w:val="000000" w:themeColor="text1"/>
          <w:shd w:val="clear" w:color="auto" w:fill="FFFFFF"/>
        </w:rPr>
        <w:t xml:space="preserve"> la fusion entre la poétique du texte, la dimension sémantique du matériau et la forme. Mais </w:t>
      </w:r>
      <w:r w:rsidR="009179CF" w:rsidRPr="002E048D">
        <w:rPr>
          <w:color w:val="000000" w:themeColor="text1"/>
          <w:shd w:val="clear" w:color="auto" w:fill="FFFFFF"/>
        </w:rPr>
        <w:t xml:space="preserve">c’est </w:t>
      </w:r>
      <w:r w:rsidR="00CF3509">
        <w:rPr>
          <w:color w:val="000000" w:themeColor="text1"/>
          <w:shd w:val="clear" w:color="auto" w:fill="FFFFFF"/>
        </w:rPr>
        <w:t>plutôt</w:t>
      </w:r>
      <w:r w:rsidR="00CF3509" w:rsidRPr="002E048D">
        <w:rPr>
          <w:color w:val="000000" w:themeColor="text1"/>
          <w:shd w:val="clear" w:color="auto" w:fill="FFFFFF"/>
        </w:rPr>
        <w:t xml:space="preserve"> </w:t>
      </w:r>
      <w:r w:rsidR="009179CF" w:rsidRPr="002E048D">
        <w:rPr>
          <w:color w:val="000000" w:themeColor="text1"/>
          <w:shd w:val="clear" w:color="auto" w:fill="FFFFFF"/>
        </w:rPr>
        <w:t xml:space="preserve">la </w:t>
      </w:r>
      <w:r w:rsidRPr="002E048D">
        <w:rPr>
          <w:color w:val="000000" w:themeColor="text1"/>
          <w:shd w:val="clear" w:color="auto" w:fill="FFFFFF"/>
        </w:rPr>
        <w:t>partition d’</w:t>
      </w:r>
      <w:r w:rsidRPr="002E048D">
        <w:rPr>
          <w:i/>
          <w:iCs/>
          <w:color w:val="000000" w:themeColor="text1"/>
          <w:shd w:val="clear" w:color="auto" w:fill="FFFFFF"/>
        </w:rPr>
        <w:t>Apocalypsis</w:t>
      </w:r>
      <w:r w:rsidRPr="002E048D">
        <w:rPr>
          <w:color w:val="000000" w:themeColor="text1"/>
          <w:shd w:val="clear" w:color="auto" w:fill="FFFFFF"/>
        </w:rPr>
        <w:t xml:space="preserve"> (1976)</w:t>
      </w:r>
      <w:r w:rsidRPr="002E048D">
        <w:rPr>
          <w:rFonts w:eastAsia="Baskerville" w:cs="Baskerville"/>
          <w:color w:val="000000" w:themeColor="text1"/>
          <w:shd w:val="clear" w:color="auto" w:fill="FFFFFF"/>
          <w:vertAlign w:val="superscript"/>
        </w:rPr>
        <w:footnoteReference w:id="114"/>
      </w:r>
      <w:r w:rsidRPr="002E048D">
        <w:rPr>
          <w:i/>
          <w:iCs/>
          <w:color w:val="000000" w:themeColor="text1"/>
          <w:shd w:val="clear" w:color="auto" w:fill="FFFFFF"/>
        </w:rPr>
        <w:t xml:space="preserve"> </w:t>
      </w:r>
      <w:r w:rsidRPr="002E048D">
        <w:rPr>
          <w:color w:val="000000" w:themeColor="text1"/>
          <w:shd w:val="clear" w:color="auto" w:fill="FFFFFF"/>
        </w:rPr>
        <w:t>de R</w:t>
      </w:r>
      <w:r w:rsidR="00BD6717">
        <w:rPr>
          <w:color w:val="000000" w:themeColor="text1"/>
          <w:shd w:val="clear" w:color="auto" w:fill="FFFFFF"/>
        </w:rPr>
        <w:t>aymond</w:t>
      </w:r>
      <w:r w:rsidRPr="002E048D">
        <w:rPr>
          <w:color w:val="000000" w:themeColor="text1"/>
          <w:shd w:val="clear" w:color="auto" w:fill="FFFFFF"/>
        </w:rPr>
        <w:t xml:space="preserve"> Mur</w:t>
      </w:r>
      <w:r w:rsidR="00BD6717">
        <w:rPr>
          <w:color w:val="000000" w:themeColor="text1"/>
          <w:shd w:val="clear" w:color="auto" w:fill="FFFFFF"/>
        </w:rPr>
        <w:t>r</w:t>
      </w:r>
      <w:r w:rsidRPr="002E048D">
        <w:rPr>
          <w:color w:val="000000" w:themeColor="text1"/>
          <w:shd w:val="clear" w:color="auto" w:fill="FFFFFF"/>
        </w:rPr>
        <w:t xml:space="preserve">ay Schafer </w:t>
      </w:r>
      <w:r w:rsidR="009179CF" w:rsidRPr="002E048D">
        <w:rPr>
          <w:color w:val="000000" w:themeColor="text1"/>
          <w:shd w:val="clear" w:color="auto" w:fill="FFFFFF"/>
        </w:rPr>
        <w:t xml:space="preserve">qui </w:t>
      </w:r>
      <w:r w:rsidR="00BF54A9" w:rsidRPr="002E048D">
        <w:rPr>
          <w:color w:val="000000" w:themeColor="text1"/>
          <w:shd w:val="clear" w:color="auto" w:fill="FFFFFF"/>
        </w:rPr>
        <w:lastRenderedPageBreak/>
        <w:t>suscite l’idée d’une</w:t>
      </w:r>
      <w:r w:rsidRPr="002E048D">
        <w:rPr>
          <w:color w:val="000000" w:themeColor="text1"/>
          <w:shd w:val="clear" w:color="auto" w:fill="FFFFFF"/>
        </w:rPr>
        <w:t xml:space="preserve"> </w:t>
      </w:r>
      <w:r w:rsidR="00BF54A9" w:rsidRPr="002E048D">
        <w:rPr>
          <w:color w:val="000000" w:themeColor="text1"/>
          <w:shd w:val="clear" w:color="auto" w:fill="FFFFFF"/>
        </w:rPr>
        <w:t>nouvelle démarche dans</w:t>
      </w:r>
      <w:r w:rsidRPr="002E048D">
        <w:rPr>
          <w:color w:val="000000" w:themeColor="text1"/>
          <w:shd w:val="clear" w:color="auto" w:fill="FFFFFF"/>
        </w:rPr>
        <w:t xml:space="preserve"> la notation </w:t>
      </w:r>
      <w:r w:rsidR="00CF3509" w:rsidRPr="002E048D">
        <w:rPr>
          <w:color w:val="000000" w:themeColor="text1"/>
          <w:shd w:val="clear" w:color="auto" w:fill="FFFFFF"/>
        </w:rPr>
        <w:t>d</w:t>
      </w:r>
      <w:r w:rsidR="00CF3509">
        <w:rPr>
          <w:color w:val="000000" w:themeColor="text1"/>
          <w:shd w:val="clear" w:color="auto" w:fill="FFFFFF"/>
        </w:rPr>
        <w:t>u</w:t>
      </w:r>
      <w:r w:rsidR="00CF3509" w:rsidRPr="002E048D">
        <w:rPr>
          <w:color w:val="000000" w:themeColor="text1"/>
          <w:shd w:val="clear" w:color="auto" w:fill="FFFFFF"/>
        </w:rPr>
        <w:t xml:space="preserve"> </w:t>
      </w:r>
      <w:r w:rsidRPr="002E048D">
        <w:rPr>
          <w:color w:val="000000" w:themeColor="text1"/>
          <w:shd w:val="clear" w:color="auto" w:fill="FFFFFF"/>
        </w:rPr>
        <w:t xml:space="preserve">geste vocal. </w:t>
      </w:r>
      <w:r w:rsidR="00015FC5" w:rsidRPr="002E048D">
        <w:rPr>
          <w:color w:val="000000" w:themeColor="text1"/>
          <w:shd w:val="clear" w:color="auto" w:fill="FFFFFF"/>
        </w:rPr>
        <w:t xml:space="preserve">La partition de Schafer consiste en une notation graphique qui attache une grande importance aux paysages sonores et au son de la nature. Elle s’exprime à travers des signes iconiques et symboliques, pour représenter non seulement la nature du son, mais aussi l’action, accompagnés par la notation conventionnelle, tantôt mesurée, tantôt proportionnelle. Les instructions verbales </w:t>
      </w:r>
      <w:r w:rsidR="00015FC5">
        <w:rPr>
          <w:color w:val="000000" w:themeColor="text1"/>
          <w:shd w:val="clear" w:color="auto" w:fill="FFFFFF"/>
        </w:rPr>
        <w:t>qui touchent à</w:t>
      </w:r>
      <w:r w:rsidR="00015FC5" w:rsidRPr="002E048D">
        <w:rPr>
          <w:color w:val="000000" w:themeColor="text1"/>
          <w:shd w:val="clear" w:color="auto" w:fill="FFFFFF"/>
        </w:rPr>
        <w:t xml:space="preserve"> l’interprétation et </w:t>
      </w:r>
      <w:r w:rsidR="00015FC5">
        <w:rPr>
          <w:color w:val="000000" w:themeColor="text1"/>
          <w:shd w:val="clear" w:color="auto" w:fill="FFFFFF"/>
        </w:rPr>
        <w:t>aux</w:t>
      </w:r>
      <w:r w:rsidR="00015FC5" w:rsidRPr="002E048D">
        <w:rPr>
          <w:color w:val="000000" w:themeColor="text1"/>
          <w:shd w:val="clear" w:color="auto" w:fill="FFFFFF"/>
        </w:rPr>
        <w:t xml:space="preserve"> aspects scéniques de l’œuvre sont omniprésentes. Les dimensions dramaturgique</w:t>
      </w:r>
      <w:r w:rsidR="00015FC5">
        <w:rPr>
          <w:color w:val="000000" w:themeColor="text1"/>
          <w:shd w:val="clear" w:color="auto" w:fill="FFFFFF"/>
        </w:rPr>
        <w:t>s</w:t>
      </w:r>
      <w:r w:rsidR="00015FC5" w:rsidRPr="002E048D">
        <w:rPr>
          <w:color w:val="000000" w:themeColor="text1"/>
          <w:shd w:val="clear" w:color="auto" w:fill="FFFFFF"/>
        </w:rPr>
        <w:t xml:space="preserve"> et musicale</w:t>
      </w:r>
      <w:r w:rsidR="00015FC5">
        <w:rPr>
          <w:color w:val="000000" w:themeColor="text1"/>
          <w:shd w:val="clear" w:color="auto" w:fill="FFFFFF"/>
        </w:rPr>
        <w:t>s</w:t>
      </w:r>
      <w:r w:rsidR="00015FC5" w:rsidRPr="002E048D">
        <w:rPr>
          <w:color w:val="000000" w:themeColor="text1"/>
          <w:shd w:val="clear" w:color="auto" w:fill="FFFFFF"/>
        </w:rPr>
        <w:t xml:space="preserve"> sont également notées dans les texte</w:t>
      </w:r>
      <w:r w:rsidR="00015FC5">
        <w:rPr>
          <w:color w:val="000000" w:themeColor="text1"/>
          <w:shd w:val="clear" w:color="auto" w:fill="FFFFFF"/>
        </w:rPr>
        <w:t>s</w:t>
      </w:r>
      <w:r w:rsidR="00015FC5" w:rsidRPr="002E048D">
        <w:rPr>
          <w:color w:val="000000" w:themeColor="text1"/>
          <w:shd w:val="clear" w:color="auto" w:fill="FFFFFF"/>
        </w:rPr>
        <w:t xml:space="preserve"> figurant dans la partition. La taille des caractères, leur forme et leur emplacement sont aussi significatifs que les autres aspects de la partition, </w:t>
      </w:r>
      <w:r w:rsidR="00015FC5">
        <w:rPr>
          <w:color w:val="000000" w:themeColor="text1"/>
          <w:shd w:val="clear" w:color="auto" w:fill="FFFFFF"/>
        </w:rPr>
        <w:t xml:space="preserve">et tout est </w:t>
      </w:r>
      <w:r w:rsidR="00015FC5" w:rsidRPr="002E048D">
        <w:rPr>
          <w:color w:val="000000" w:themeColor="text1"/>
          <w:shd w:val="clear" w:color="auto" w:fill="FFFFFF"/>
        </w:rPr>
        <w:t>dessiné soigneusement par la plume du compositeur. Le contenu de la bande est aussi représenté graphiquement en bas de la partition. La représentation graphique avec le minutage est une illustration très subjective de la bande sans pour autant montrer les événements sonores de manière méthodique. Un texte l’accompagne parfois pour explique</w:t>
      </w:r>
      <w:r w:rsidR="00015FC5">
        <w:rPr>
          <w:color w:val="000000" w:themeColor="text1"/>
          <w:shd w:val="clear" w:color="auto" w:fill="FFFFFF"/>
        </w:rPr>
        <w:t>r</w:t>
      </w:r>
      <w:r w:rsidR="00015FC5" w:rsidRPr="002E048D">
        <w:rPr>
          <w:color w:val="000000" w:themeColor="text1"/>
          <w:shd w:val="clear" w:color="auto" w:fill="FFFFFF"/>
        </w:rPr>
        <w:t xml:space="preserve"> le contenu de la bande. Avec son approche intuitive</w:t>
      </w:r>
      <w:r w:rsidR="00015FC5">
        <w:rPr>
          <w:color w:val="000000" w:themeColor="text1"/>
          <w:shd w:val="clear" w:color="auto" w:fill="FFFFFF"/>
        </w:rPr>
        <w:t>,</w:t>
      </w:r>
      <w:r w:rsidR="00015FC5" w:rsidRPr="002E048D">
        <w:rPr>
          <w:color w:val="000000" w:themeColor="text1"/>
          <w:shd w:val="clear" w:color="auto" w:fill="FFFFFF"/>
        </w:rPr>
        <w:t xml:space="preserve"> touché profondément par les paysages sonores, le compositeur n’hésite pas à dessiner ses impressions et la façon dont la musique ou le chœur est supposé </w:t>
      </w:r>
      <w:r w:rsidR="00015FC5">
        <w:rPr>
          <w:color w:val="000000" w:themeColor="text1"/>
          <w:shd w:val="clear" w:color="auto" w:fill="FFFFFF"/>
        </w:rPr>
        <w:t>sonner</w:t>
      </w:r>
      <w:r w:rsidR="00015FC5" w:rsidRPr="002E048D">
        <w:rPr>
          <w:color w:val="000000" w:themeColor="text1"/>
          <w:shd w:val="clear" w:color="auto" w:fill="FFFFFF"/>
        </w:rPr>
        <w:t>, avec des symboles qui font penser aux phénomènes de la nature comme le feu</w:t>
      </w:r>
      <w:r w:rsidR="00015FC5">
        <w:rPr>
          <w:color w:val="000000" w:themeColor="text1"/>
          <w:shd w:val="clear" w:color="auto" w:fill="FFFFFF"/>
        </w:rPr>
        <w:t xml:space="preserve"> ou</w:t>
      </w:r>
      <w:r w:rsidR="00015FC5" w:rsidRPr="002E048D">
        <w:rPr>
          <w:color w:val="000000" w:themeColor="text1"/>
          <w:shd w:val="clear" w:color="auto" w:fill="FFFFFF"/>
        </w:rPr>
        <w:t xml:space="preserve"> l</w:t>
      </w:r>
      <w:r w:rsidR="00015FC5">
        <w:rPr>
          <w:color w:val="000000" w:themeColor="text1"/>
          <w:shd w:val="clear" w:color="auto" w:fill="FFFFFF"/>
        </w:rPr>
        <w:t>es</w:t>
      </w:r>
      <w:r w:rsidR="00015FC5" w:rsidRPr="002E048D">
        <w:rPr>
          <w:color w:val="000000" w:themeColor="text1"/>
          <w:shd w:val="clear" w:color="auto" w:fill="FFFFFF"/>
        </w:rPr>
        <w:t xml:space="preserve"> vague</w:t>
      </w:r>
      <w:r w:rsidR="00015FC5">
        <w:rPr>
          <w:color w:val="000000" w:themeColor="text1"/>
          <w:shd w:val="clear" w:color="auto" w:fill="FFFFFF"/>
        </w:rPr>
        <w:t>s</w:t>
      </w:r>
      <w:r w:rsidR="00015FC5" w:rsidRPr="002E048D">
        <w:rPr>
          <w:color w:val="000000" w:themeColor="text1"/>
          <w:shd w:val="clear" w:color="auto" w:fill="FFFFFF"/>
        </w:rPr>
        <w:t xml:space="preserve"> de la mer. La part </w:t>
      </w:r>
      <w:r w:rsidR="00015FC5">
        <w:rPr>
          <w:color w:val="000000" w:themeColor="text1"/>
          <w:shd w:val="clear" w:color="auto" w:fill="FFFFFF"/>
        </w:rPr>
        <w:t>subjective inhérente à</w:t>
      </w:r>
      <w:r w:rsidR="00015FC5" w:rsidRPr="002E048D">
        <w:rPr>
          <w:color w:val="000000" w:themeColor="text1"/>
          <w:shd w:val="clear" w:color="auto" w:fill="FFFFFF"/>
        </w:rPr>
        <w:t xml:space="preserve"> la dimension graphique de cette partition rend </w:t>
      </w:r>
      <w:r w:rsidR="00015FC5">
        <w:rPr>
          <w:color w:val="000000" w:themeColor="text1"/>
          <w:shd w:val="clear" w:color="auto" w:fill="FFFFFF"/>
        </w:rPr>
        <w:t xml:space="preserve">celle-ci </w:t>
      </w:r>
      <w:r w:rsidR="00015FC5" w:rsidRPr="002E048D">
        <w:rPr>
          <w:color w:val="000000" w:themeColor="text1"/>
          <w:shd w:val="clear" w:color="auto" w:fill="FFFFFF"/>
        </w:rPr>
        <w:t>souvent trop complexe et difficile à lire</w:t>
      </w:r>
      <w:r w:rsidR="00015FC5">
        <w:rPr>
          <w:color w:val="000000" w:themeColor="text1"/>
          <w:shd w:val="clear" w:color="auto" w:fill="FFFFFF"/>
        </w:rPr>
        <w:t>,</w:t>
      </w:r>
      <w:r w:rsidR="00015FC5" w:rsidRPr="002E048D">
        <w:rPr>
          <w:color w:val="000000" w:themeColor="text1"/>
          <w:shd w:val="clear" w:color="auto" w:fill="FFFFFF"/>
        </w:rPr>
        <w:t xml:space="preserve"> alors qu’une partition</w:t>
      </w:r>
      <w:r w:rsidR="00015FC5">
        <w:rPr>
          <w:color w:val="000000" w:themeColor="text1"/>
          <w:shd w:val="clear" w:color="auto" w:fill="FFFFFF"/>
        </w:rPr>
        <w:t>,</w:t>
      </w:r>
      <w:r w:rsidR="00015FC5" w:rsidRPr="002E048D">
        <w:rPr>
          <w:color w:val="000000" w:themeColor="text1"/>
          <w:shd w:val="clear" w:color="auto" w:fill="FFFFFF"/>
        </w:rPr>
        <w:t xml:space="preserve"> par défaut</w:t>
      </w:r>
      <w:r w:rsidR="00015FC5">
        <w:rPr>
          <w:color w:val="000000" w:themeColor="text1"/>
          <w:shd w:val="clear" w:color="auto" w:fill="FFFFFF"/>
        </w:rPr>
        <w:t>,</w:t>
      </w:r>
      <w:r w:rsidR="00015FC5" w:rsidRPr="002E048D">
        <w:rPr>
          <w:color w:val="000000" w:themeColor="text1"/>
          <w:shd w:val="clear" w:color="auto" w:fill="FFFFFF"/>
        </w:rPr>
        <w:t xml:space="preserve"> doit être concise et </w:t>
      </w:r>
      <w:r w:rsidR="00015FC5">
        <w:rPr>
          <w:color w:val="000000" w:themeColor="text1"/>
          <w:shd w:val="clear" w:color="auto" w:fill="FFFFFF"/>
        </w:rPr>
        <w:t xml:space="preserve">doit </w:t>
      </w:r>
      <w:r w:rsidR="00015FC5" w:rsidRPr="002E048D">
        <w:rPr>
          <w:color w:val="000000" w:themeColor="text1"/>
          <w:shd w:val="clear" w:color="auto" w:fill="FFFFFF"/>
        </w:rPr>
        <w:t>cont</w:t>
      </w:r>
      <w:r w:rsidR="00015FC5">
        <w:rPr>
          <w:color w:val="000000" w:themeColor="text1"/>
          <w:shd w:val="clear" w:color="auto" w:fill="FFFFFF"/>
        </w:rPr>
        <w:t>enir</w:t>
      </w:r>
      <w:r w:rsidR="00015FC5" w:rsidRPr="002E048D">
        <w:rPr>
          <w:color w:val="000000" w:themeColor="text1"/>
          <w:shd w:val="clear" w:color="auto" w:fill="FFFFFF"/>
        </w:rPr>
        <w:t xml:space="preserve"> seulement les informations nécessaires pour l’exécution de l’œuvre. Inspiré par les démarches de Schafer, la partition de </w:t>
      </w:r>
      <w:r w:rsidR="00015FC5" w:rsidRPr="002E048D">
        <w:rPr>
          <w:i/>
          <w:iCs/>
          <w:color w:val="000000" w:themeColor="text1"/>
          <w:shd w:val="clear" w:color="auto" w:fill="FFFFFF"/>
        </w:rPr>
        <w:t>Chuchotements burlesques</w:t>
      </w:r>
      <w:r w:rsidR="00015FC5" w:rsidRPr="002E048D">
        <w:rPr>
          <w:color w:val="000000" w:themeColor="text1"/>
          <w:shd w:val="clear" w:color="auto" w:fill="FFFFFF"/>
        </w:rPr>
        <w:t xml:space="preserve">, la deuxième œuvre </w:t>
      </w:r>
      <w:r w:rsidR="00015FC5">
        <w:rPr>
          <w:color w:val="000000" w:themeColor="text1"/>
          <w:shd w:val="clear" w:color="auto" w:fill="FFFFFF"/>
        </w:rPr>
        <w:t>qui fait l’</w:t>
      </w:r>
      <w:r w:rsidR="00015FC5" w:rsidRPr="002E048D">
        <w:rPr>
          <w:color w:val="000000" w:themeColor="text1"/>
          <w:shd w:val="clear" w:color="auto" w:fill="FFFFFF"/>
        </w:rPr>
        <w:t xml:space="preserve">objet de ce travail de recherche, représente une tentative </w:t>
      </w:r>
      <w:r w:rsidR="00015FC5">
        <w:rPr>
          <w:color w:val="000000" w:themeColor="text1"/>
          <w:shd w:val="clear" w:color="auto" w:fill="FFFFFF"/>
        </w:rPr>
        <w:t>pour</w:t>
      </w:r>
      <w:r w:rsidR="00015FC5" w:rsidRPr="002E048D">
        <w:rPr>
          <w:color w:val="000000" w:themeColor="text1"/>
          <w:shd w:val="clear" w:color="auto" w:fill="FFFFFF"/>
        </w:rPr>
        <w:t xml:space="preserve"> faciliter et optimiser la phase de la production du spectacle. Le procédé de la notation de cette œuvre sera expliqué plus tard.</w:t>
      </w:r>
    </w:p>
    <w:p w14:paraId="43607728" w14:textId="77777777" w:rsidR="00015FC5" w:rsidRPr="002E048D" w:rsidRDefault="00015FC5" w:rsidP="00015FC5">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color w:val="000000" w:themeColor="text1"/>
          <w:u w:color="000000"/>
          <w:lang w:val="en-US"/>
        </w:rPr>
      </w:pPr>
      <w:r w:rsidRPr="002E048D">
        <w:rPr>
          <w:color w:val="000000" w:themeColor="text1"/>
          <w:u w:color="000000"/>
        </w:rPr>
        <w:t>D’un point de vue historique</w:t>
      </w:r>
      <w:r>
        <w:rPr>
          <w:color w:val="000000" w:themeColor="text1"/>
          <w:u w:color="000000"/>
        </w:rPr>
        <w:t>,</w:t>
      </w:r>
      <w:r w:rsidRPr="002E048D">
        <w:rPr>
          <w:color w:val="000000" w:themeColor="text1"/>
          <w:u w:color="000000"/>
        </w:rPr>
        <w:t xml:space="preserve"> il existe une sorte de parenté entre l’écriture de mots, de textes et la notation vocale. Contrairement à la partition graphique de certains compositeurs des années </w:t>
      </w:r>
      <w:r>
        <w:rPr>
          <w:color w:val="000000" w:themeColor="text1"/>
          <w:u w:color="000000"/>
        </w:rPr>
        <w:t>19</w:t>
      </w:r>
      <w:r w:rsidRPr="002E048D">
        <w:rPr>
          <w:color w:val="000000" w:themeColor="text1"/>
          <w:u w:color="000000"/>
        </w:rPr>
        <w:t xml:space="preserve">60 et </w:t>
      </w:r>
      <w:r>
        <w:rPr>
          <w:color w:val="000000" w:themeColor="text1"/>
          <w:u w:color="000000"/>
        </w:rPr>
        <w:t>19</w:t>
      </w:r>
      <w:r w:rsidRPr="002E048D">
        <w:rPr>
          <w:color w:val="000000" w:themeColor="text1"/>
          <w:u w:color="000000"/>
        </w:rPr>
        <w:t xml:space="preserve">70, </w:t>
      </w:r>
      <w:r w:rsidRPr="002E048D">
        <w:rPr>
          <w:i/>
          <w:iCs/>
          <w:color w:val="000000" w:themeColor="text1"/>
          <w:u w:color="000000"/>
        </w:rPr>
        <w:t>Mots de jeu</w:t>
      </w:r>
      <w:r w:rsidRPr="002E048D">
        <w:rPr>
          <w:color w:val="000000" w:themeColor="text1"/>
          <w:u w:color="000000"/>
        </w:rPr>
        <w:t xml:space="preserve"> </w:t>
      </w:r>
      <w:r>
        <w:rPr>
          <w:color w:val="000000" w:themeColor="text1"/>
          <w:u w:color="000000"/>
        </w:rPr>
        <w:t>implique une</w:t>
      </w:r>
      <w:r w:rsidRPr="002E048D">
        <w:rPr>
          <w:color w:val="000000" w:themeColor="text1"/>
          <w:u w:color="000000"/>
        </w:rPr>
        <w:t xml:space="preserve"> notation graphique </w:t>
      </w:r>
      <w:r>
        <w:rPr>
          <w:color w:val="000000" w:themeColor="text1"/>
          <w:u w:color="000000"/>
        </w:rPr>
        <w:t xml:space="preserve">qui </w:t>
      </w:r>
      <w:r w:rsidRPr="002E048D">
        <w:rPr>
          <w:color w:val="000000" w:themeColor="text1"/>
          <w:u w:color="000000"/>
        </w:rPr>
        <w:t>n’est pas une finalité en soi</w:t>
      </w:r>
      <w:r w:rsidRPr="00C2237A">
        <w:rPr>
          <w:rStyle w:val="FootnoteReference"/>
          <w:rFonts w:eastAsia="Baskerville"/>
        </w:rPr>
        <w:footnoteReference w:id="115"/>
      </w:r>
      <w:r w:rsidRPr="002E048D">
        <w:rPr>
          <w:color w:val="000000" w:themeColor="text1"/>
          <w:u w:color="000000"/>
        </w:rPr>
        <w:t xml:space="preserve">. Elle est l’outil principal de la composition, plutôt qu’une représentation de l’idée musicale ou de la musique déjà composée. Nous constatons ce procédé chez d’autres </w:t>
      </w:r>
      <w:r w:rsidRPr="002E048D">
        <w:rPr>
          <w:color w:val="000000" w:themeColor="text1"/>
          <w:u w:color="000000"/>
        </w:rPr>
        <w:lastRenderedPageBreak/>
        <w:t xml:space="preserve">compositeurs. Le compositeur américain Earl Brown (1926-2002) s’inspire de la spontanéité de la technique </w:t>
      </w:r>
      <w:r>
        <w:rPr>
          <w:color w:val="000000" w:themeColor="text1"/>
          <w:u w:color="000000"/>
        </w:rPr>
        <w:t>du peintre</w:t>
      </w:r>
      <w:r w:rsidRPr="002E048D">
        <w:rPr>
          <w:color w:val="000000" w:themeColor="text1"/>
          <w:u w:color="000000"/>
        </w:rPr>
        <w:t xml:space="preserve"> Jackson Pollock. Influencé également par les mobiles d’Alexander Calder, il qualifie ses partitions </w:t>
      </w:r>
      <w:r>
        <w:rPr>
          <w:color w:val="000000" w:themeColor="text1"/>
          <w:u w:color="000000"/>
        </w:rPr>
        <w:t>de</w:t>
      </w:r>
      <w:r w:rsidRPr="002E048D">
        <w:rPr>
          <w:color w:val="000000" w:themeColor="text1"/>
          <w:u w:color="000000"/>
        </w:rPr>
        <w:t xml:space="preserve"> mobiles, afin de rendre plus spontané</w:t>
      </w:r>
      <w:r>
        <w:rPr>
          <w:color w:val="000000" w:themeColor="text1"/>
          <w:u w:color="000000"/>
        </w:rPr>
        <w:t>e</w:t>
      </w:r>
      <w:r w:rsidRPr="002E048D">
        <w:rPr>
          <w:color w:val="000000" w:themeColor="text1"/>
          <w:u w:color="000000"/>
        </w:rPr>
        <w:t xml:space="preserve"> sa technique de l’écriture, ainsi que l’interprétation de ses partitions. </w:t>
      </w:r>
      <w:r w:rsidRPr="002E048D">
        <w:rPr>
          <w:color w:val="000000" w:themeColor="text1"/>
          <w:u w:color="000000"/>
          <w:lang w:val="en-US"/>
        </w:rPr>
        <w:t>Dans son article il précise :</w:t>
      </w:r>
    </w:p>
    <w:p w14:paraId="66C821FB" w14:textId="77777777" w:rsidR="00015FC5" w:rsidRPr="006E22C6" w:rsidRDefault="00015FC5" w:rsidP="00015FC5">
      <w:pPr>
        <w:pStyle w:val="Citation1"/>
        <w:rPr>
          <w:rFonts w:eastAsia="Baskerville"/>
          <w:u w:color="000000"/>
          <w:lang w:val="en-US"/>
        </w:rPr>
      </w:pPr>
      <w:r w:rsidRPr="004F36CB">
        <w:rPr>
          <w:u w:color="000000"/>
          <w:lang w:val="en-US"/>
        </w:rPr>
        <w:t>« I was also thinking in terms of mobile scoring. Quite a few of the scores that I did between 1950 and 1952 were in a sense fixed scores, but composed in a very spontaneous and rapid manner in order to try - as I phrased it at that time - to put something down which was very fresh from my conception, and before I could apply all my know-edge of propriety and so forth in regard to performance. In other words,  I was working as a composer as if I were performing spontaneously »</w:t>
      </w:r>
      <w:r w:rsidRPr="00C2237A">
        <w:rPr>
          <w:rStyle w:val="FootnoteReference"/>
        </w:rPr>
        <w:footnoteReference w:id="116"/>
      </w:r>
      <w:r>
        <w:rPr>
          <w:u w:color="000000"/>
          <w:lang w:val="en-US"/>
        </w:rPr>
        <w:t>.</w:t>
      </w:r>
    </w:p>
    <w:p w14:paraId="26CC7BF8" w14:textId="77777777" w:rsidR="00015FC5" w:rsidRDefault="00015FC5" w:rsidP="00015FC5">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Il affirme plus loin :</w:t>
      </w:r>
    </w:p>
    <w:p w14:paraId="0DBC8E25" w14:textId="448CB3CB" w:rsidR="00015FC5" w:rsidRDefault="00015FC5" w:rsidP="00015FC5">
      <w:pPr>
        <w:pStyle w:val="Citation1"/>
        <w:rPr>
          <w:u w:color="000000"/>
        </w:rPr>
      </w:pPr>
      <w:r w:rsidRPr="007717A3">
        <w:rPr>
          <w:u w:color="000000"/>
        </w:rPr>
        <w:t>« J’essayais de composer ou de tracer les contours et le caractère d’un quatuor à cordes dans une durée de temps à peine supérieure à celle de son interprétation — ou peut-être même inférieure. Mais c’était une tentative pour corréler ma propre conception avec une façon extrêmement rapide de « composer » […] quasiment comme si j’improvisais moi-même — autrement dit, réaliser un dessin graphique à ma façon.</w:t>
      </w:r>
      <w:r w:rsidRPr="00C2237A">
        <w:rPr>
          <w:rStyle w:val="FootnoteReference"/>
        </w:rPr>
        <w:footnoteReference w:id="117"/>
      </w:r>
      <w:r w:rsidRPr="007717A3">
        <w:rPr>
          <w:u w:color="000000"/>
        </w:rPr>
        <w:t xml:space="preserve"> »</w:t>
      </w:r>
      <w:r>
        <w:rPr>
          <w:u w:color="000000"/>
        </w:rPr>
        <w:t xml:space="preserve"> [traduit par l’auteur]</w:t>
      </w:r>
    </w:p>
    <w:p w14:paraId="76D1F82F" w14:textId="1FE4C045" w:rsidR="002D7D75" w:rsidRDefault="00AA0B46" w:rsidP="00015FC5">
      <w:pPr>
        <w:pStyle w:val="Heading4"/>
      </w:pPr>
      <w:r>
        <w:t>La notation de timbre de la voix parlée</w:t>
      </w:r>
    </w:p>
    <w:p w14:paraId="4F356112" w14:textId="592BE35A" w:rsidR="00383ACA" w:rsidRDefault="00A1682E"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u w:color="000000"/>
        </w:rPr>
      </w:pPr>
      <w:r>
        <w:rPr>
          <w:u w:color="000000"/>
        </w:rPr>
        <w:t>Il existe déjà un syst</w:t>
      </w:r>
      <w:r w:rsidR="00851565">
        <w:rPr>
          <w:u w:color="000000"/>
        </w:rPr>
        <w:t>è</w:t>
      </w:r>
      <w:r>
        <w:rPr>
          <w:u w:color="000000"/>
        </w:rPr>
        <w:t xml:space="preserve">me de notation </w:t>
      </w:r>
      <w:r w:rsidR="00851565">
        <w:rPr>
          <w:u w:color="000000"/>
        </w:rPr>
        <w:t xml:space="preserve">du timbre de la voix parlée, aussi complète que complexe. L’alphabet phonétique est en réalité </w:t>
      </w:r>
      <w:r w:rsidR="00FB766C">
        <w:rPr>
          <w:u w:color="000000"/>
        </w:rPr>
        <w:t>une sorte de</w:t>
      </w:r>
      <w:r w:rsidR="00851565">
        <w:rPr>
          <w:u w:color="000000"/>
        </w:rPr>
        <w:t xml:space="preserve"> notation </w:t>
      </w:r>
      <w:r w:rsidR="00FB766C">
        <w:rPr>
          <w:u w:color="000000"/>
        </w:rPr>
        <w:t xml:space="preserve">symbolique </w:t>
      </w:r>
      <w:r w:rsidR="00015FC5">
        <w:rPr>
          <w:u w:color="000000"/>
        </w:rPr>
        <w:t xml:space="preserve">du </w:t>
      </w:r>
      <w:r w:rsidR="00202CC9">
        <w:rPr>
          <w:u w:color="000000"/>
        </w:rPr>
        <w:t xml:space="preserve">timbre vocal </w:t>
      </w:r>
      <w:r w:rsidR="00851565">
        <w:rPr>
          <w:u w:color="000000"/>
        </w:rPr>
        <w:t xml:space="preserve">qui </w:t>
      </w:r>
      <w:r w:rsidR="00FB766C">
        <w:rPr>
          <w:u w:color="000000"/>
        </w:rPr>
        <w:t xml:space="preserve">comprend des graphèmes, </w:t>
      </w:r>
      <w:r w:rsidR="00851565">
        <w:rPr>
          <w:u w:color="000000"/>
        </w:rPr>
        <w:t>représent</w:t>
      </w:r>
      <w:r w:rsidR="00FB766C">
        <w:rPr>
          <w:u w:color="000000"/>
        </w:rPr>
        <w:t>a</w:t>
      </w:r>
      <w:r w:rsidR="00851565">
        <w:rPr>
          <w:u w:color="000000"/>
        </w:rPr>
        <w:t>nt chacun la plus petite entité d’un système d’écriture d’une langue</w:t>
      </w:r>
      <w:r w:rsidR="007F7041">
        <w:rPr>
          <w:u w:color="000000"/>
        </w:rPr>
        <w:t>, c’est-à-dire les phonèmes.</w:t>
      </w:r>
      <w:r w:rsidR="00FB766C">
        <w:rPr>
          <w:u w:color="000000"/>
        </w:rPr>
        <w:t xml:space="preserve"> Ces symboles ou figure ci-dessous montre les différent voyelles existant dans toutes les langues du monde.</w:t>
      </w:r>
    </w:p>
    <w:p w14:paraId="0D3E80F1" w14:textId="4AD745E1" w:rsidR="00FB766C" w:rsidRDefault="003146DE" w:rsidP="00FB766C">
      <w:pPr>
        <w:pStyle w:val="FIGURES"/>
        <w:keepNext/>
      </w:pPr>
      <w:r>
        <w:lastRenderedPageBreak/>
        <w:drawing>
          <wp:inline distT="0" distB="0" distL="0" distR="0" wp14:anchorId="7773AAE6" wp14:editId="67CB921E">
            <wp:extent cx="3654915" cy="2059259"/>
            <wp:effectExtent l="0" t="0" r="3175" b="0"/>
            <wp:docPr id="1073742305" name="Picture 107374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05" name="API_cube_des_voyelles_legende_50.png"/>
                    <pic:cNvPicPr/>
                  </pic:nvPicPr>
                  <pic:blipFill>
                    <a:blip r:embed="rId63">
                      <a:extLst>
                        <a:ext uri="{28A0092B-C50C-407E-A947-70E740481C1C}">
                          <a14:useLocalDpi xmlns:a14="http://schemas.microsoft.com/office/drawing/2010/main" val="0"/>
                        </a:ext>
                      </a:extLst>
                    </a:blip>
                    <a:stretch>
                      <a:fillRect/>
                    </a:stretch>
                  </pic:blipFill>
                  <pic:spPr>
                    <a:xfrm>
                      <a:off x="0" y="0"/>
                      <a:ext cx="3683202" cy="2075197"/>
                    </a:xfrm>
                    <a:prstGeom prst="rect">
                      <a:avLst/>
                    </a:prstGeom>
                  </pic:spPr>
                </pic:pic>
              </a:graphicData>
            </a:graphic>
          </wp:inline>
        </w:drawing>
      </w:r>
    </w:p>
    <w:p w14:paraId="35BC2F2C" w14:textId="7CB2851F" w:rsidR="00383ACA" w:rsidRDefault="00FB766C" w:rsidP="00FB766C">
      <w:pPr>
        <w:pStyle w:val="Caption1"/>
        <w:rPr>
          <w:u w:color="000000"/>
        </w:rPr>
      </w:pPr>
      <w:r>
        <w:t xml:space="preserve">Figure </w:t>
      </w:r>
      <w:r w:rsidR="003C6414">
        <w:fldChar w:fldCharType="begin"/>
      </w:r>
      <w:r w:rsidR="003C6414">
        <w:instrText xml:space="preserve"> SEQ Figure \* ARABIC </w:instrText>
      </w:r>
      <w:r w:rsidR="003C6414">
        <w:fldChar w:fldCharType="separate"/>
      </w:r>
      <w:r w:rsidR="00A347BF">
        <w:rPr>
          <w:noProof/>
        </w:rPr>
        <w:t>32</w:t>
      </w:r>
      <w:r w:rsidR="003C6414">
        <w:rPr>
          <w:noProof/>
        </w:rPr>
        <w:fldChar w:fldCharType="end"/>
      </w:r>
      <w:r>
        <w:t xml:space="preserve"> : Le</w:t>
      </w:r>
      <w:r w:rsidR="003146DE">
        <w:t xml:space="preserve"> classement de</w:t>
      </w:r>
      <w:r>
        <w:t xml:space="preserve"> voyelles </w:t>
      </w:r>
      <w:r w:rsidR="00202CC9">
        <w:t>selon la norme API (l’alphabet phonétique international)</w:t>
      </w:r>
      <w:r>
        <w:t>.</w:t>
      </w:r>
    </w:p>
    <w:p w14:paraId="34FE86BE" w14:textId="01E9DA90" w:rsidR="00575340" w:rsidRDefault="00575340"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u w:color="000000"/>
        </w:rPr>
      </w:pPr>
      <w:r>
        <w:rPr>
          <w:u w:color="000000"/>
        </w:rPr>
        <w:t xml:space="preserve">Pour représenter l’intonation et les modulations expressives il existe un système de notation pour montrer les paramètres de </w:t>
      </w:r>
      <w:r w:rsidR="00120A8B">
        <w:rPr>
          <w:u w:color="000000"/>
        </w:rPr>
        <w:t xml:space="preserve">hauteur </w:t>
      </w:r>
      <w:r w:rsidR="003146DE">
        <w:rPr>
          <w:u w:color="000000"/>
        </w:rPr>
        <w:t>(tonème)</w:t>
      </w:r>
      <w:r>
        <w:rPr>
          <w:u w:color="000000"/>
        </w:rPr>
        <w:t xml:space="preserve">, </w:t>
      </w:r>
      <w:r w:rsidR="00120A8B">
        <w:rPr>
          <w:u w:color="000000"/>
        </w:rPr>
        <w:t xml:space="preserve">la </w:t>
      </w:r>
      <w:r>
        <w:rPr>
          <w:u w:color="000000"/>
        </w:rPr>
        <w:t>dynamique, l’accentuation et l’articulation</w:t>
      </w:r>
      <w:r w:rsidR="003701E6">
        <w:rPr>
          <w:u w:color="000000"/>
        </w:rPr>
        <w:t>, ainsi que la quantité des voyelles (l’allongement ou l’amuïssement)</w:t>
      </w:r>
      <w:r>
        <w:rPr>
          <w:u w:color="000000"/>
        </w:rPr>
        <w:t>.</w:t>
      </w:r>
    </w:p>
    <w:p w14:paraId="5EB05BA9" w14:textId="77777777" w:rsidR="003146DE" w:rsidRDefault="00575340" w:rsidP="003146DE">
      <w:pPr>
        <w:pStyle w:val="FIGURES"/>
        <w:keepNext/>
      </w:pPr>
      <w:r>
        <w:rPr>
          <w:u w:color="000000"/>
        </w:rPr>
        <w:drawing>
          <wp:inline distT="0" distB="0" distL="0" distR="0" wp14:anchorId="7CC15D9A" wp14:editId="07B18881">
            <wp:extent cx="1917700" cy="3962400"/>
            <wp:effectExtent l="12700" t="12700" r="12700" b="12700"/>
            <wp:docPr id="1073742304" name="Picture 1073742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04" name="The_International_Phonetic_Alphabet_02.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17700" cy="3962400"/>
                    </a:xfrm>
                    <a:prstGeom prst="rect">
                      <a:avLst/>
                    </a:prstGeom>
                    <a:ln w="5080">
                      <a:solidFill>
                        <a:schemeClr val="tx1"/>
                      </a:solidFill>
                    </a:ln>
                  </pic:spPr>
                </pic:pic>
              </a:graphicData>
            </a:graphic>
          </wp:inline>
        </w:drawing>
      </w:r>
    </w:p>
    <w:p w14:paraId="15459973" w14:textId="5B1523B0" w:rsidR="00575340" w:rsidRDefault="003146DE" w:rsidP="00AA0B46">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33</w:t>
      </w:r>
      <w:r w:rsidR="003C6414">
        <w:rPr>
          <w:noProof/>
        </w:rPr>
        <w:fldChar w:fldCharType="end"/>
      </w:r>
      <w:r>
        <w:t xml:space="preserve"> : Le système de notation de l’intonation et </w:t>
      </w:r>
      <w:r w:rsidR="00120A8B">
        <w:t xml:space="preserve">de </w:t>
      </w:r>
      <w:r>
        <w:t>modulation expressive de la voix parlée.</w:t>
      </w:r>
    </w:p>
    <w:p w14:paraId="334945EB" w14:textId="3630315C" w:rsidR="00AA0B46" w:rsidRPr="00EB1C49" w:rsidRDefault="00AA0B46" w:rsidP="00015FC5">
      <w:pPr>
        <w:pStyle w:val="Heading4"/>
      </w:pPr>
      <w:bookmarkStart w:id="32" w:name="_Toc15"/>
      <w:bookmarkStart w:id="33" w:name="_Toc104438669"/>
      <w:r w:rsidRPr="00EB1C49">
        <w:t>Réalisation graphique des gestes vocaux</w:t>
      </w:r>
      <w:bookmarkEnd w:id="32"/>
      <w:bookmarkEnd w:id="33"/>
    </w:p>
    <w:p w14:paraId="702B21DA" w14:textId="3CEDB50C"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lastRenderedPageBreak/>
        <w:t xml:space="preserve">Il s’agit d’un pont graphique qui aide à passer d’une entité concrète vers une entité abstraite, c’est-à-dire que cette </w:t>
      </w:r>
      <w:r w:rsidR="00F213F2">
        <w:rPr>
          <w:u w:color="000000"/>
        </w:rPr>
        <w:t xml:space="preserve">entité </w:t>
      </w:r>
      <w:r>
        <w:rPr>
          <w:u w:color="000000"/>
        </w:rPr>
        <w:t>devient un élément de matériau au sens schaefferien du terme : il en émerge la cristallisation d'un caractère (essentiellement de nature structurelle et morphologique) qui se dote alors de variables, “d'une structure de variation de valeurs”, pour reprendre les propres mots de Michel Chion</w:t>
      </w:r>
      <w:r w:rsidR="007304FE">
        <w:rPr>
          <w:rStyle w:val="FootnoteReference"/>
          <w:u w:color="000000"/>
        </w:rPr>
        <w:footnoteReference w:id="118"/>
      </w:r>
      <w:r>
        <w:rPr>
          <w:u w:color="000000"/>
        </w:rPr>
        <w:t xml:space="preserve">. Chacun d’eux peut être utilisé plusieurs fois, dans différentes situations avec différents paramètres. On peut donc dire qu’il y a plusieurs niveaux de modélisation par rapport à un geste vocal </w:t>
      </w:r>
      <w:r w:rsidR="00F213F2">
        <w:rPr>
          <w:u w:color="000000"/>
        </w:rPr>
        <w:t>originel</w:t>
      </w:r>
      <w:r>
        <w:rPr>
          <w:u w:color="000000"/>
        </w:rPr>
        <w:t>, que l’on peut déterminer en fonction du degré d’éloignement (c’est-à-dire le degré de fidélité des gestes sources) en allant d’un niveau 1 où il y a beaucoup de similitudes entre la phonologie du texte et sa translation spectrale et notée, au niveau 3 et 4, où il s’agit d’une combinaison complexe d’éléments issus de plusieurs gestes sources où l’origine des gestes n’est plus décelable. À ce niveau le processus d’abstraction procure la liberté de traduire la prosodie en matière sonore qui s’illustre dans la partition graphique, et se concrétise en musique. Cette démarche est valable aussi bien pour la partie de la synthèse que pour la partie vocale.</w:t>
      </w:r>
    </w:p>
    <w:p w14:paraId="41BE8EEC" w14:textId="5E3A1896" w:rsidR="002D7D75" w:rsidRPr="00EB1C49" w:rsidRDefault="00173124" w:rsidP="00437CD4">
      <w:pPr>
        <w:pStyle w:val="Heading4"/>
        <w:numPr>
          <w:ilvl w:val="0"/>
          <w:numId w:val="0"/>
        </w:numPr>
        <w:ind w:left="1431"/>
      </w:pPr>
      <w:r w:rsidRPr="00EB1C49">
        <w:t xml:space="preserve">Premier </w:t>
      </w:r>
      <w:r w:rsidR="0037303D" w:rsidRPr="00EB1C49">
        <w:t>n</w:t>
      </w:r>
      <w:r w:rsidRPr="00EB1C49">
        <w:t>iveau</w:t>
      </w:r>
    </w:p>
    <w:p w14:paraId="467DCEC6" w14:textId="3986D813" w:rsidR="002D7D75" w:rsidRDefault="00D511E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 xml:space="preserve">A) </w:t>
      </w:r>
      <w:r w:rsidR="002D7D75">
        <w:rPr>
          <w:u w:color="000000"/>
        </w:rPr>
        <w:t>Le premier niveau représente la morphologie des mots tel quel</w:t>
      </w:r>
      <w:r w:rsidR="00F213F2">
        <w:rPr>
          <w:u w:color="000000"/>
        </w:rPr>
        <w:t>, constitué</w:t>
      </w:r>
      <w:r w:rsidR="002D7D75">
        <w:rPr>
          <w:u w:color="000000"/>
        </w:rPr>
        <w:t xml:space="preserve"> à partir de leur analyse phonétique. Il s’agit de présenter par des schémas graphiques, la succession des phonèmes tout en tenant compte des transitions — que nous appellerons ici </w:t>
      </w:r>
      <w:r w:rsidR="002D7D75">
        <w:rPr>
          <w:i/>
          <w:iCs/>
          <w:u w:color="000000"/>
        </w:rPr>
        <w:t>morphing</w:t>
      </w:r>
      <w:r w:rsidR="002D7D75">
        <w:rPr>
          <w:u w:color="000000"/>
        </w:rPr>
        <w:t xml:space="preserve"> (passage d’un état à l’autre sans que l’on puisse déceler la transition). Tout d’abord</w:t>
      </w:r>
      <w:r w:rsidR="00F213F2">
        <w:rPr>
          <w:u w:color="000000"/>
        </w:rPr>
        <w:t>,</w:t>
      </w:r>
      <w:r w:rsidR="002D7D75">
        <w:rPr>
          <w:u w:color="000000"/>
        </w:rPr>
        <w:t xml:space="preserve"> il </w:t>
      </w:r>
      <w:r w:rsidR="00F213F2">
        <w:rPr>
          <w:u w:color="000000"/>
        </w:rPr>
        <w:t xml:space="preserve">m’a semblé </w:t>
      </w:r>
      <w:r w:rsidR="002D7D75">
        <w:rPr>
          <w:u w:color="000000"/>
        </w:rPr>
        <w:t>nécessaire de réaliser le regroupement des classes de phonèmes selon leur contenu spectral (voir la table ci-dessous).</w:t>
      </w:r>
    </w:p>
    <w:p w14:paraId="63725001" w14:textId="77777777"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p>
    <w:tbl>
      <w:tblPr>
        <w:tblW w:w="9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300"/>
        <w:gridCol w:w="1642"/>
        <w:gridCol w:w="169"/>
        <w:gridCol w:w="169"/>
        <w:gridCol w:w="2113"/>
        <w:gridCol w:w="170"/>
        <w:gridCol w:w="168"/>
        <w:gridCol w:w="1344"/>
        <w:gridCol w:w="1279"/>
        <w:gridCol w:w="691"/>
      </w:tblGrid>
      <w:tr w:rsidR="002D7D75" w14:paraId="7A32F5F9" w14:textId="77777777" w:rsidTr="00E41149">
        <w:trPr>
          <w:trHeight w:val="480"/>
          <w:tblHeader/>
        </w:trPr>
        <w:tc>
          <w:tcPr>
            <w:tcW w:w="1300"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33741A8B" w14:textId="38AA6F9A" w:rsidR="002D7D75" w:rsidRPr="00DB38F1" w:rsidRDefault="002D7D75" w:rsidP="00E41149">
            <w:pPr>
              <w:jc w:val="center"/>
              <w:rPr>
                <w:rFonts w:ascii="Baskerville" w:hAnsi="Baskerville"/>
                <w:sz w:val="18"/>
                <w:szCs w:val="18"/>
              </w:rPr>
            </w:pPr>
          </w:p>
        </w:tc>
        <w:tc>
          <w:tcPr>
            <w:tcW w:w="1811" w:type="dxa"/>
            <w:gridSpan w:val="2"/>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082B1AB8" w14:textId="5ADCDFD0" w:rsidR="002D7D75" w:rsidRPr="00E41149" w:rsidRDefault="00E41149" w:rsidP="000815E3">
            <w:pPr>
              <w:pStyle w:val="Default"/>
              <w:tabs>
                <w:tab w:val="left" w:pos="1440"/>
              </w:tabs>
              <w:suppressAutoHyphens/>
              <w:ind w:firstLine="0"/>
              <w:jc w:val="center"/>
              <w:outlineLvl w:val="0"/>
              <w:rPr>
                <w:sz w:val="16"/>
                <w:szCs w:val="16"/>
              </w:rPr>
            </w:pPr>
            <w:r>
              <w:rPr>
                <w:b/>
                <w:bCs/>
                <w:sz w:val="16"/>
                <w:szCs w:val="16"/>
              </w:rPr>
              <w:t>Voyelle</w:t>
            </w:r>
          </w:p>
        </w:tc>
        <w:tc>
          <w:tcPr>
            <w:tcW w:w="2452" w:type="dxa"/>
            <w:gridSpan w:val="3"/>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78ACBE9C" w14:textId="77777777" w:rsidR="002D7D75" w:rsidRPr="00E41149" w:rsidRDefault="002D7D75" w:rsidP="000815E3">
            <w:pPr>
              <w:pStyle w:val="Default"/>
              <w:tabs>
                <w:tab w:val="left" w:pos="1440"/>
              </w:tabs>
              <w:suppressAutoHyphens/>
              <w:ind w:firstLine="0"/>
              <w:jc w:val="center"/>
              <w:outlineLvl w:val="0"/>
              <w:rPr>
                <w:sz w:val="16"/>
                <w:szCs w:val="16"/>
              </w:rPr>
            </w:pPr>
            <w:r w:rsidRPr="00E41149">
              <w:rPr>
                <w:b/>
                <w:bCs/>
                <w:sz w:val="16"/>
                <w:szCs w:val="16"/>
              </w:rPr>
              <w:t>Semi-voyelles</w:t>
            </w:r>
          </w:p>
        </w:tc>
        <w:tc>
          <w:tcPr>
            <w:tcW w:w="2791" w:type="dxa"/>
            <w:gridSpan w:val="3"/>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1619689A" w14:textId="77777777" w:rsidR="002D7D75" w:rsidRPr="00E41149" w:rsidRDefault="002D7D75" w:rsidP="000815E3">
            <w:pPr>
              <w:pStyle w:val="Default"/>
              <w:tabs>
                <w:tab w:val="left" w:pos="1440"/>
              </w:tabs>
              <w:suppressAutoHyphens/>
              <w:ind w:firstLine="0"/>
              <w:jc w:val="center"/>
              <w:outlineLvl w:val="0"/>
              <w:rPr>
                <w:sz w:val="16"/>
                <w:szCs w:val="16"/>
              </w:rPr>
            </w:pPr>
            <w:r w:rsidRPr="00E41149">
              <w:rPr>
                <w:b/>
                <w:bCs/>
                <w:sz w:val="16"/>
                <w:szCs w:val="16"/>
              </w:rPr>
              <w:t>Consonnes</w:t>
            </w:r>
          </w:p>
        </w:tc>
        <w:tc>
          <w:tcPr>
            <w:tcW w:w="691"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67CE8E38" w14:textId="77777777" w:rsidR="002D7D75" w:rsidRDefault="002D7D75" w:rsidP="00DB38F1"/>
        </w:tc>
      </w:tr>
      <w:tr w:rsidR="002D7D75" w14:paraId="5995FFED" w14:textId="77777777" w:rsidTr="00E41149">
        <w:trPr>
          <w:trHeight w:val="250"/>
        </w:trPr>
        <w:tc>
          <w:tcPr>
            <w:tcW w:w="1300" w:type="dxa"/>
            <w:vMerge w:val="restart"/>
            <w:tcBorders>
              <w:top w:val="single" w:sz="18" w:space="0" w:color="000000"/>
              <w:left w:val="single" w:sz="8" w:space="0" w:color="000000"/>
              <w:bottom w:val="single" w:sz="18" w:space="0" w:color="000000"/>
              <w:right w:val="single" w:sz="8" w:space="0" w:color="000000"/>
            </w:tcBorders>
            <w:shd w:val="clear" w:color="auto" w:fill="auto"/>
            <w:tcMar>
              <w:top w:w="0" w:type="dxa"/>
              <w:left w:w="0" w:type="dxa"/>
              <w:bottom w:w="0" w:type="dxa"/>
              <w:right w:w="0" w:type="dxa"/>
            </w:tcMar>
          </w:tcPr>
          <w:p w14:paraId="1013466C" w14:textId="32128E50" w:rsidR="002D7D75" w:rsidRPr="00E41149" w:rsidRDefault="000815E3" w:rsidP="000815E3">
            <w:pPr>
              <w:pStyle w:val="Default"/>
              <w:suppressAutoHyphens/>
              <w:ind w:firstLine="0"/>
              <w:jc w:val="center"/>
              <w:outlineLvl w:val="0"/>
              <w:rPr>
                <w:sz w:val="16"/>
                <w:szCs w:val="16"/>
              </w:rPr>
            </w:pPr>
            <w:r>
              <w:rPr>
                <w:b/>
                <w:bCs/>
                <w:sz w:val="16"/>
                <w:szCs w:val="16"/>
              </w:rPr>
              <w:t>Voisée</w:t>
            </w:r>
          </w:p>
        </w:tc>
        <w:tc>
          <w:tcPr>
            <w:tcW w:w="1642" w:type="dxa"/>
            <w:vMerge w:val="restart"/>
            <w:tcBorders>
              <w:top w:val="single" w:sz="18" w:space="0" w:color="000000"/>
              <w:left w:val="single" w:sz="8" w:space="0" w:color="000000"/>
              <w:bottom w:val="single" w:sz="18" w:space="0" w:color="000000"/>
              <w:right w:val="single" w:sz="8" w:space="0" w:color="000000"/>
            </w:tcBorders>
            <w:shd w:val="clear" w:color="auto" w:fill="auto"/>
            <w:tcMar>
              <w:top w:w="0" w:type="dxa"/>
              <w:left w:w="0" w:type="dxa"/>
              <w:bottom w:w="0" w:type="dxa"/>
              <w:right w:w="0" w:type="dxa"/>
            </w:tcMar>
          </w:tcPr>
          <w:p w14:paraId="4E81658A" w14:textId="0547CB01" w:rsidR="002D7D75" w:rsidRDefault="00035C1E" w:rsidP="00DB38F1">
            <w:pPr>
              <w:tabs>
                <w:tab w:val="left" w:pos="720"/>
                <w:tab w:val="left" w:pos="1440"/>
                <w:tab w:val="left" w:pos="2160"/>
              </w:tabs>
              <w:jc w:val="center"/>
              <w:rPr>
                <w:rFonts w:ascii="Times New Roman" w:hAnsi="Times New Roman"/>
                <w:sz w:val="14"/>
                <w:szCs w:val="14"/>
              </w:rPr>
            </w:pPr>
            <w:r>
              <w:rPr>
                <w:noProof/>
              </w:rPr>
              <mc:AlternateContent>
                <mc:Choice Requires="wpg">
                  <w:drawing>
                    <wp:anchor distT="152400" distB="152400" distL="152400" distR="152400" simplePos="0" relativeHeight="251559424" behindDoc="0" locked="0" layoutInCell="1" allowOverlap="1" wp14:anchorId="30C140E6" wp14:editId="40CE7D27">
                      <wp:simplePos x="0" y="0"/>
                      <wp:positionH relativeFrom="margin">
                        <wp:posOffset>1030372</wp:posOffset>
                      </wp:positionH>
                      <wp:positionV relativeFrom="page">
                        <wp:posOffset>32571</wp:posOffset>
                      </wp:positionV>
                      <wp:extent cx="1776730" cy="1232382"/>
                      <wp:effectExtent l="0" t="0" r="1270" b="0"/>
                      <wp:wrapNone/>
                      <wp:docPr id="1073741843" name="officeArt objec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76730" cy="1232382"/>
                                <a:chOff x="1" y="-50339"/>
                                <a:chExt cx="1777181" cy="1232597"/>
                              </a:xfrm>
                            </wpg:grpSpPr>
                            <wps:wsp>
                              <wps:cNvPr id="1073741839" name="Shape 1073741839"/>
                              <wps:cNvSpPr txBox="1">
                                <a:spLocks/>
                              </wps:cNvSpPr>
                              <wps:spPr>
                                <a:xfrm rot="5400000">
                                  <a:off x="1390240" y="108827"/>
                                  <a:ext cx="546101" cy="227782"/>
                                </a:xfrm>
                                <a:prstGeom prst="rect">
                                  <a:avLst/>
                                </a:prstGeom>
                                <a:noFill/>
                                <a:ln w="12700" cap="flat">
                                  <a:noFill/>
                                  <a:miter lim="400000"/>
                                </a:ln>
                                <a:effectLst/>
                              </wps:spPr>
                              <wps:txbx>
                                <w:txbxContent>
                                  <w:p w14:paraId="6F164464" w14:textId="77777777" w:rsidR="00C468EA" w:rsidRPr="00E41149" w:rsidRDefault="00C468EA" w:rsidP="009873D6">
                                    <w:pPr>
                                      <w:pStyle w:val="Default"/>
                                      <w:numPr>
                                        <w:ilvl w:val="0"/>
                                        <w:numId w:val="6"/>
                                      </w:numPr>
                                      <w:pBdr>
                                        <w:top w:val="nil"/>
                                        <w:left w:val="nil"/>
                                        <w:bottom w:val="nil"/>
                                        <w:right w:val="nil"/>
                                        <w:between w:val="nil"/>
                                        <w:bar w:val="nil"/>
                                      </w:pBdr>
                                      <w:suppressAutoHyphens/>
                                      <w:jc w:val="center"/>
                                      <w:outlineLvl w:val="0"/>
                                      <w:rPr>
                                        <w:b/>
                                        <w:bCs/>
                                        <w:sz w:val="16"/>
                                        <w:szCs w:val="16"/>
                                      </w:rPr>
                                    </w:pPr>
                                    <w:r w:rsidRPr="00E41149">
                                      <w:rPr>
                                        <w:b/>
                                        <w:bCs/>
                                        <w:sz w:val="16"/>
                                        <w:szCs w:val="16"/>
                                      </w:rPr>
                                      <w:t>Nasales</w:t>
                                    </w:r>
                                  </w:p>
                                </w:txbxContent>
                              </wps:txbx>
                              <wps:bodyPr wrap="square" lIns="50800" tIns="50800" rIns="50800" bIns="50800" numCol="1" anchor="t">
                                <a:noAutofit/>
                              </wps:bodyPr>
                            </wps:wsp>
                            <wps:wsp>
                              <wps:cNvPr id="1073741840" name="Shape 1073741840"/>
                              <wps:cNvSpPr txBox="1">
                                <a:spLocks/>
                              </wps:cNvSpPr>
                              <wps:spPr>
                                <a:xfrm rot="5400000">
                                  <a:off x="-159159" y="108821"/>
                                  <a:ext cx="546101" cy="227782"/>
                                </a:xfrm>
                                <a:prstGeom prst="rect">
                                  <a:avLst/>
                                </a:prstGeom>
                                <a:noFill/>
                                <a:ln w="12700" cap="flat">
                                  <a:noFill/>
                                  <a:miter lim="400000"/>
                                </a:ln>
                                <a:effectLst/>
                              </wps:spPr>
                              <wps:txbx>
                                <w:txbxContent>
                                  <w:p w14:paraId="7C5B3181" w14:textId="77777777" w:rsidR="00C468EA" w:rsidRPr="00E41149" w:rsidRDefault="00C468EA" w:rsidP="009873D6">
                                    <w:pPr>
                                      <w:pStyle w:val="Default"/>
                                      <w:numPr>
                                        <w:ilvl w:val="0"/>
                                        <w:numId w:val="7"/>
                                      </w:numPr>
                                      <w:pBdr>
                                        <w:top w:val="nil"/>
                                        <w:left w:val="nil"/>
                                        <w:bottom w:val="nil"/>
                                        <w:right w:val="nil"/>
                                        <w:between w:val="nil"/>
                                        <w:bar w:val="nil"/>
                                      </w:pBdr>
                                      <w:suppressAutoHyphens/>
                                      <w:jc w:val="center"/>
                                      <w:outlineLvl w:val="0"/>
                                      <w:rPr>
                                        <w:b/>
                                        <w:bCs/>
                                        <w:sz w:val="16"/>
                                        <w:szCs w:val="16"/>
                                      </w:rPr>
                                    </w:pPr>
                                    <w:r w:rsidRPr="00E41149">
                                      <w:rPr>
                                        <w:b/>
                                        <w:bCs/>
                                        <w:sz w:val="16"/>
                                        <w:szCs w:val="16"/>
                                      </w:rPr>
                                      <w:t>Nasales</w:t>
                                    </w:r>
                                  </w:p>
                                </w:txbxContent>
                              </wps:txbx>
                              <wps:bodyPr wrap="square" lIns="50800" tIns="50800" rIns="50800" bIns="50800" numCol="1" anchor="t">
                                <a:noAutofit/>
                              </wps:bodyPr>
                            </wps:wsp>
                            <wps:wsp>
                              <wps:cNvPr id="1073741841" name="Shape 1073741841"/>
                              <wps:cNvSpPr txBox="1">
                                <a:spLocks/>
                              </wps:cNvSpPr>
                              <wps:spPr>
                                <a:xfrm rot="5400000">
                                  <a:off x="-187428" y="767048"/>
                                  <a:ext cx="602639" cy="227782"/>
                                </a:xfrm>
                                <a:prstGeom prst="rect">
                                  <a:avLst/>
                                </a:prstGeom>
                                <a:noFill/>
                                <a:ln w="12700" cap="flat">
                                  <a:noFill/>
                                  <a:miter lim="400000"/>
                                </a:ln>
                                <a:effectLst/>
                              </wps:spPr>
                              <wps:txbx>
                                <w:txbxContent>
                                  <w:p w14:paraId="45A0759D" w14:textId="77777777" w:rsidR="00C468EA" w:rsidRPr="00E41149" w:rsidRDefault="00C468EA" w:rsidP="009873D6">
                                    <w:pPr>
                                      <w:pStyle w:val="Default"/>
                                      <w:numPr>
                                        <w:ilvl w:val="0"/>
                                        <w:numId w:val="8"/>
                                      </w:numPr>
                                      <w:pBdr>
                                        <w:top w:val="nil"/>
                                        <w:left w:val="nil"/>
                                        <w:bottom w:val="nil"/>
                                        <w:right w:val="nil"/>
                                        <w:between w:val="nil"/>
                                        <w:bar w:val="nil"/>
                                      </w:pBdr>
                                      <w:suppressAutoHyphens/>
                                      <w:jc w:val="center"/>
                                      <w:outlineLvl w:val="0"/>
                                      <w:rPr>
                                        <w:b/>
                                        <w:bCs/>
                                        <w:sz w:val="16"/>
                                        <w:szCs w:val="16"/>
                                      </w:rPr>
                                    </w:pPr>
                                    <w:r w:rsidRPr="00E41149">
                                      <w:rPr>
                                        <w:b/>
                                        <w:bCs/>
                                        <w:sz w:val="16"/>
                                        <w:szCs w:val="16"/>
                                      </w:rPr>
                                      <w:t>Orales</w:t>
                                    </w:r>
                                  </w:p>
                                </w:txbxContent>
                              </wps:txbx>
                              <wps:bodyPr wrap="square" lIns="50800" tIns="50800" rIns="50800" bIns="50800" numCol="1" anchor="t">
                                <a:noAutofit/>
                              </wps:bodyPr>
                            </wps:wsp>
                            <wps:wsp>
                              <wps:cNvPr id="1073741842" name="Shape 1073741842"/>
                              <wps:cNvSpPr txBox="1">
                                <a:spLocks/>
                              </wps:cNvSpPr>
                              <wps:spPr>
                                <a:xfrm rot="5400000">
                                  <a:off x="1361971" y="767048"/>
                                  <a:ext cx="602639" cy="227782"/>
                                </a:xfrm>
                                <a:prstGeom prst="rect">
                                  <a:avLst/>
                                </a:prstGeom>
                                <a:noFill/>
                                <a:ln w="12700" cap="flat">
                                  <a:noFill/>
                                  <a:miter lim="400000"/>
                                </a:ln>
                                <a:effectLst/>
                              </wps:spPr>
                              <wps:txbx>
                                <w:txbxContent>
                                  <w:p w14:paraId="49BA4348" w14:textId="77777777" w:rsidR="00C468EA" w:rsidRPr="00E41149" w:rsidRDefault="00C468EA" w:rsidP="009873D6">
                                    <w:pPr>
                                      <w:pStyle w:val="Default"/>
                                      <w:numPr>
                                        <w:ilvl w:val="0"/>
                                        <w:numId w:val="9"/>
                                      </w:numPr>
                                      <w:pBdr>
                                        <w:top w:val="nil"/>
                                        <w:left w:val="nil"/>
                                        <w:bottom w:val="nil"/>
                                        <w:right w:val="nil"/>
                                        <w:between w:val="nil"/>
                                        <w:bar w:val="nil"/>
                                      </w:pBdr>
                                      <w:suppressAutoHyphens/>
                                      <w:jc w:val="center"/>
                                      <w:outlineLvl w:val="0"/>
                                      <w:rPr>
                                        <w:b/>
                                        <w:bCs/>
                                        <w:sz w:val="16"/>
                                        <w:szCs w:val="16"/>
                                      </w:rPr>
                                    </w:pPr>
                                    <w:r w:rsidRPr="00E41149">
                                      <w:rPr>
                                        <w:b/>
                                        <w:bCs/>
                                        <w:sz w:val="16"/>
                                        <w:szCs w:val="16"/>
                                      </w:rPr>
                                      <w:t>Orales</w:t>
                                    </w:r>
                                  </w:p>
                                </w:txbxContent>
                              </wps:txbx>
                              <wps:bodyPr wrap="square" lIns="50800" tIns="50800" rIns="50800" bIns="50800" numCol="1" anchor="t">
                                <a:noAutofit/>
                              </wps:bodyPr>
                            </wps:wsp>
                          </wpg:wgp>
                        </a:graphicData>
                      </a:graphic>
                      <wp14:sizeRelH relativeFrom="page">
                        <wp14:pctWidth>0</wp14:pctWidth>
                      </wp14:sizeRelH>
                      <wp14:sizeRelV relativeFrom="page">
                        <wp14:pctHeight>0</wp14:pctHeight>
                      </wp14:sizeRelV>
                    </wp:anchor>
                  </w:drawing>
                </mc:Choice>
                <mc:Fallback>
                  <w:pict>
                    <v:group w14:anchorId="30C140E6" id="_x0000_s1055" style="position:absolute;left:0;text-align:left;margin-left:81.15pt;margin-top:2.55pt;width:139.9pt;height:97.05pt;z-index:251559424;mso-wrap-distance-left:12pt;mso-wrap-distance-top:12pt;mso-wrap-distance-right:12pt;mso-wrap-distance-bottom:12pt;mso-position-horizontal-relative:margin;mso-position-vertical-relative:page" coordorigin=",-503" coordsize="17771,123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">
                      <v:shape id="Shape 1073741839" o:spid="_x0000_s1056" type="#_x0000_t202" style="position:absolute;left:13903;top:1088;width:5460;height:227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" filled="f" stroked="f" strokeweight="1pt">
                        <v:stroke miterlimit="4"/>
                        <v:textbox inset="4pt,4pt,4pt,4pt">
                          <w:txbxContent>
                            <w:p w14:paraId="6F164464" w14:textId="77777777" w:rsidR="00C468EA" w:rsidRPr="00E41149" w:rsidRDefault="00C468EA" w:rsidP="009873D6">
                              <w:pPr>
                                <w:pStyle w:val="Default"/>
                                <w:numPr>
                                  <w:ilvl w:val="0"/>
                                  <w:numId w:val="6"/>
                                </w:numPr>
                                <w:pBdr>
                                  <w:top w:val="nil"/>
                                  <w:left w:val="nil"/>
                                  <w:bottom w:val="nil"/>
                                  <w:right w:val="nil"/>
                                  <w:between w:val="nil"/>
                                  <w:bar w:val="nil"/>
                                </w:pBdr>
                                <w:suppressAutoHyphens/>
                                <w:jc w:val="center"/>
                                <w:outlineLvl w:val="0"/>
                                <w:rPr>
                                  <w:b/>
                                  <w:bCs/>
                                  <w:sz w:val="16"/>
                                  <w:szCs w:val="16"/>
                                </w:rPr>
                              </w:pPr>
                              <w:r w:rsidRPr="00E41149">
                                <w:rPr>
                                  <w:b/>
                                  <w:bCs/>
                                  <w:sz w:val="16"/>
                                  <w:szCs w:val="16"/>
                                </w:rPr>
                                <w:t>Nasales</w:t>
                              </w:r>
                            </w:p>
                          </w:txbxContent>
                        </v:textbox>
                      </v:shape>
                      <v:shape id="Shape 1073741840" o:spid="_x0000_s1057" type="#_x0000_t202" style="position:absolute;left:-1591;top:1088;width:5460;height:227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" filled="f" stroked="f" strokeweight="1pt">
                        <v:stroke miterlimit="4"/>
                        <v:textbox inset="4pt,4pt,4pt,4pt">
                          <w:txbxContent>
                            <w:p w14:paraId="7C5B3181" w14:textId="77777777" w:rsidR="00C468EA" w:rsidRPr="00E41149" w:rsidRDefault="00C468EA" w:rsidP="009873D6">
                              <w:pPr>
                                <w:pStyle w:val="Default"/>
                                <w:numPr>
                                  <w:ilvl w:val="0"/>
                                  <w:numId w:val="7"/>
                                </w:numPr>
                                <w:pBdr>
                                  <w:top w:val="nil"/>
                                  <w:left w:val="nil"/>
                                  <w:bottom w:val="nil"/>
                                  <w:right w:val="nil"/>
                                  <w:between w:val="nil"/>
                                  <w:bar w:val="nil"/>
                                </w:pBdr>
                                <w:suppressAutoHyphens/>
                                <w:jc w:val="center"/>
                                <w:outlineLvl w:val="0"/>
                                <w:rPr>
                                  <w:b/>
                                  <w:bCs/>
                                  <w:sz w:val="16"/>
                                  <w:szCs w:val="16"/>
                                </w:rPr>
                              </w:pPr>
                              <w:r w:rsidRPr="00E41149">
                                <w:rPr>
                                  <w:b/>
                                  <w:bCs/>
                                  <w:sz w:val="16"/>
                                  <w:szCs w:val="16"/>
                                </w:rPr>
                                <w:t>Nasales</w:t>
                              </w:r>
                            </w:p>
                          </w:txbxContent>
                        </v:textbox>
                      </v:shape>
                      <v:shape id="Shape 1073741841" o:spid="_x0000_s1058" type="#_x0000_t202" style="position:absolute;left:-1874;top:7670;width:6026;height:227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" filled="f" stroked="f" strokeweight="1pt">
                        <v:stroke miterlimit="4"/>
                        <v:textbox inset="4pt,4pt,4pt,4pt">
                          <w:txbxContent>
                            <w:p w14:paraId="45A0759D" w14:textId="77777777" w:rsidR="00C468EA" w:rsidRPr="00E41149" w:rsidRDefault="00C468EA" w:rsidP="009873D6">
                              <w:pPr>
                                <w:pStyle w:val="Default"/>
                                <w:numPr>
                                  <w:ilvl w:val="0"/>
                                  <w:numId w:val="8"/>
                                </w:numPr>
                                <w:pBdr>
                                  <w:top w:val="nil"/>
                                  <w:left w:val="nil"/>
                                  <w:bottom w:val="nil"/>
                                  <w:right w:val="nil"/>
                                  <w:between w:val="nil"/>
                                  <w:bar w:val="nil"/>
                                </w:pBdr>
                                <w:suppressAutoHyphens/>
                                <w:jc w:val="center"/>
                                <w:outlineLvl w:val="0"/>
                                <w:rPr>
                                  <w:b/>
                                  <w:bCs/>
                                  <w:sz w:val="16"/>
                                  <w:szCs w:val="16"/>
                                </w:rPr>
                              </w:pPr>
                              <w:r w:rsidRPr="00E41149">
                                <w:rPr>
                                  <w:b/>
                                  <w:bCs/>
                                  <w:sz w:val="16"/>
                                  <w:szCs w:val="16"/>
                                </w:rPr>
                                <w:t>Orales</w:t>
                              </w:r>
                            </w:p>
                          </w:txbxContent>
                        </v:textbox>
                      </v:shape>
                      <v:shape id="Shape 1073741842" o:spid="_x0000_s1059" type="#_x0000_t202" style="position:absolute;left:13620;top:7670;width:6026;height:227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" filled="f" stroked="f" strokeweight="1pt">
                        <v:stroke miterlimit="4"/>
                        <v:textbox inset="4pt,4pt,4pt,4pt">
                          <w:txbxContent>
                            <w:p w14:paraId="49BA4348" w14:textId="77777777" w:rsidR="00C468EA" w:rsidRPr="00E41149" w:rsidRDefault="00C468EA" w:rsidP="009873D6">
                              <w:pPr>
                                <w:pStyle w:val="Default"/>
                                <w:numPr>
                                  <w:ilvl w:val="0"/>
                                  <w:numId w:val="9"/>
                                </w:numPr>
                                <w:pBdr>
                                  <w:top w:val="nil"/>
                                  <w:left w:val="nil"/>
                                  <w:bottom w:val="nil"/>
                                  <w:right w:val="nil"/>
                                  <w:between w:val="nil"/>
                                  <w:bar w:val="nil"/>
                                </w:pBdr>
                                <w:suppressAutoHyphens/>
                                <w:jc w:val="center"/>
                                <w:outlineLvl w:val="0"/>
                                <w:rPr>
                                  <w:b/>
                                  <w:bCs/>
                                  <w:sz w:val="16"/>
                                  <w:szCs w:val="16"/>
                                </w:rPr>
                              </w:pPr>
                              <w:r w:rsidRPr="00E41149">
                                <w:rPr>
                                  <w:b/>
                                  <w:bCs/>
                                  <w:sz w:val="16"/>
                                  <w:szCs w:val="16"/>
                                </w:rPr>
                                <w:t>Orales</w:t>
                              </w:r>
                            </w:p>
                          </w:txbxContent>
                        </v:textbox>
                      </v:shape>
                      <w10:wrap anchorx="margin" anchory="page"/>
                    </v:group>
                  </w:pict>
                </mc:Fallback>
              </mc:AlternateContent>
            </w:r>
          </w:p>
          <w:p w14:paraId="552143D6" w14:textId="0CBC09D6" w:rsidR="002D7D75" w:rsidRDefault="002D7D75" w:rsidP="00DB38F1">
            <w:pPr>
              <w:tabs>
                <w:tab w:val="left" w:pos="720"/>
                <w:tab w:val="left" w:pos="1440"/>
                <w:tab w:val="left" w:pos="2160"/>
              </w:tabs>
              <w:jc w:val="center"/>
            </w:pPr>
            <w:r>
              <w:rPr>
                <w:rFonts w:ascii="Alphonetic" w:hAnsi="Alphonetic"/>
                <w:sz w:val="14"/>
                <w:szCs w:val="14"/>
              </w:rPr>
              <w:t>[B] [C] [D] [I]</w:t>
            </w:r>
          </w:p>
        </w:tc>
        <w:tc>
          <w:tcPr>
            <w:tcW w:w="338" w:type="dxa"/>
            <w:gridSpan w:val="2"/>
            <w:vMerge w:val="restart"/>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8344760" w14:textId="16D85BD5" w:rsidR="002D7D75" w:rsidRDefault="002D7D75" w:rsidP="00DB38F1"/>
        </w:tc>
        <w:tc>
          <w:tcPr>
            <w:tcW w:w="2113" w:type="dxa"/>
            <w:vMerge w:val="restart"/>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8A31787" w14:textId="4BD40C27" w:rsidR="002D7D75" w:rsidRDefault="002D7D75" w:rsidP="00DB38F1">
            <w:pPr>
              <w:tabs>
                <w:tab w:val="left" w:pos="720"/>
                <w:tab w:val="left" w:pos="1440"/>
              </w:tabs>
              <w:jc w:val="center"/>
            </w:pPr>
          </w:p>
          <w:p w14:paraId="73CA4E03" w14:textId="4501599C" w:rsidR="002D7D75" w:rsidRDefault="002D7D75" w:rsidP="00DB38F1">
            <w:pPr>
              <w:tabs>
                <w:tab w:val="left" w:pos="720"/>
                <w:tab w:val="left" w:pos="1440"/>
              </w:tabs>
              <w:jc w:val="center"/>
            </w:pPr>
            <w:r>
              <w:rPr>
                <w:rFonts w:ascii="Times New Roman" w:hAnsi="Times New Roman"/>
                <w:sz w:val="14"/>
                <w:szCs w:val="14"/>
              </w:rPr>
              <w:t>___</w:t>
            </w:r>
          </w:p>
        </w:tc>
        <w:tc>
          <w:tcPr>
            <w:tcW w:w="338" w:type="dxa"/>
            <w:gridSpan w:val="2"/>
            <w:vMerge w:val="restart"/>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31FBD3B" w14:textId="306CDEE8" w:rsidR="002D7D75" w:rsidRDefault="002D7D75" w:rsidP="00DB38F1"/>
        </w:tc>
        <w:tc>
          <w:tcPr>
            <w:tcW w:w="1344"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3AB48E3" w14:textId="77777777" w:rsidR="002D7D75" w:rsidRPr="00E41149" w:rsidRDefault="002D7D75" w:rsidP="000815E3">
            <w:pPr>
              <w:pStyle w:val="Default"/>
              <w:suppressAutoHyphens/>
              <w:ind w:firstLine="0"/>
              <w:jc w:val="center"/>
              <w:outlineLvl w:val="0"/>
              <w:rPr>
                <w:sz w:val="16"/>
                <w:szCs w:val="16"/>
              </w:rPr>
            </w:pPr>
            <w:r w:rsidRPr="00E41149">
              <w:rPr>
                <w:b/>
                <w:bCs/>
                <w:sz w:val="16"/>
                <w:szCs w:val="16"/>
              </w:rPr>
              <w:t>Plosives</w:t>
            </w:r>
          </w:p>
        </w:tc>
        <w:tc>
          <w:tcPr>
            <w:tcW w:w="1279"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D181F1B" w14:textId="77777777" w:rsidR="002D7D75" w:rsidRPr="00E41149" w:rsidRDefault="002D7D75" w:rsidP="000815E3">
            <w:pPr>
              <w:pStyle w:val="Default"/>
              <w:suppressAutoHyphens/>
              <w:ind w:firstLine="0"/>
              <w:jc w:val="center"/>
              <w:outlineLvl w:val="0"/>
              <w:rPr>
                <w:sz w:val="16"/>
                <w:szCs w:val="16"/>
              </w:rPr>
            </w:pPr>
            <w:r w:rsidRPr="00E41149">
              <w:rPr>
                <w:b/>
                <w:bCs/>
                <w:sz w:val="16"/>
                <w:szCs w:val="16"/>
              </w:rPr>
              <w:t>Fricatives</w:t>
            </w:r>
          </w:p>
        </w:tc>
        <w:tc>
          <w:tcPr>
            <w:tcW w:w="691" w:type="dxa"/>
            <w:vMerge w:val="restart"/>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16E2533" w14:textId="77777777" w:rsidR="002D7D75" w:rsidRPr="00E41149" w:rsidRDefault="002D7D75" w:rsidP="000815E3">
            <w:pPr>
              <w:pStyle w:val="Default"/>
              <w:suppressAutoHyphens/>
              <w:ind w:firstLine="0"/>
              <w:jc w:val="center"/>
              <w:outlineLvl w:val="0"/>
              <w:rPr>
                <w:sz w:val="16"/>
                <w:szCs w:val="16"/>
              </w:rPr>
            </w:pPr>
            <w:r w:rsidRPr="00E41149">
              <w:rPr>
                <w:b/>
                <w:bCs/>
                <w:sz w:val="16"/>
                <w:szCs w:val="16"/>
              </w:rPr>
              <w:t>Voisées</w:t>
            </w:r>
          </w:p>
        </w:tc>
      </w:tr>
      <w:tr w:rsidR="002D7D75" w14:paraId="144A5D38" w14:textId="77777777" w:rsidTr="00E41149">
        <w:trPr>
          <w:trHeight w:val="630"/>
        </w:trPr>
        <w:tc>
          <w:tcPr>
            <w:tcW w:w="1300" w:type="dxa"/>
            <w:vMerge/>
            <w:tcBorders>
              <w:top w:val="single" w:sz="18" w:space="0" w:color="000000"/>
              <w:left w:val="single" w:sz="8" w:space="0" w:color="000000"/>
              <w:bottom w:val="single" w:sz="8" w:space="0" w:color="000000"/>
              <w:right w:val="single" w:sz="8" w:space="0" w:color="000000"/>
            </w:tcBorders>
            <w:shd w:val="clear" w:color="auto" w:fill="auto"/>
          </w:tcPr>
          <w:p w14:paraId="6A87FE3D" w14:textId="77777777" w:rsidR="002D7D75" w:rsidRPr="00DB38F1" w:rsidRDefault="002D7D75" w:rsidP="00DB38F1">
            <w:pPr>
              <w:rPr>
                <w:rFonts w:ascii="Baskerville" w:hAnsi="Baskerville"/>
                <w:sz w:val="18"/>
                <w:szCs w:val="18"/>
              </w:rPr>
            </w:pPr>
          </w:p>
        </w:tc>
        <w:tc>
          <w:tcPr>
            <w:tcW w:w="1642" w:type="dxa"/>
            <w:vMerge/>
            <w:tcBorders>
              <w:top w:val="single" w:sz="18" w:space="0" w:color="000000"/>
              <w:left w:val="single" w:sz="8" w:space="0" w:color="000000"/>
              <w:bottom w:val="single" w:sz="8" w:space="0" w:color="000000"/>
              <w:right w:val="single" w:sz="8" w:space="0" w:color="000000"/>
            </w:tcBorders>
            <w:shd w:val="clear" w:color="auto" w:fill="auto"/>
          </w:tcPr>
          <w:p w14:paraId="7E314D83" w14:textId="77777777" w:rsidR="002D7D75" w:rsidRDefault="002D7D75" w:rsidP="00DB38F1"/>
        </w:tc>
        <w:tc>
          <w:tcPr>
            <w:tcW w:w="338" w:type="dxa"/>
            <w:gridSpan w:val="2"/>
            <w:vMerge/>
            <w:tcBorders>
              <w:top w:val="single" w:sz="16" w:space="0" w:color="000000"/>
              <w:left w:val="single" w:sz="8" w:space="0" w:color="000000"/>
              <w:bottom w:val="single" w:sz="8" w:space="0" w:color="000000"/>
              <w:right w:val="single" w:sz="8" w:space="0" w:color="000000"/>
            </w:tcBorders>
            <w:shd w:val="clear" w:color="auto" w:fill="auto"/>
          </w:tcPr>
          <w:p w14:paraId="4477953F" w14:textId="77777777" w:rsidR="002D7D75" w:rsidRDefault="002D7D75" w:rsidP="00DB38F1"/>
        </w:tc>
        <w:tc>
          <w:tcPr>
            <w:tcW w:w="2113" w:type="dxa"/>
            <w:vMerge/>
            <w:tcBorders>
              <w:top w:val="single" w:sz="16" w:space="0" w:color="000000"/>
              <w:left w:val="single" w:sz="8" w:space="0" w:color="000000"/>
              <w:bottom w:val="single" w:sz="8" w:space="0" w:color="000000"/>
              <w:right w:val="single" w:sz="8" w:space="0" w:color="000000"/>
            </w:tcBorders>
            <w:shd w:val="clear" w:color="auto" w:fill="auto"/>
          </w:tcPr>
          <w:p w14:paraId="3AA57910" w14:textId="77777777" w:rsidR="002D7D75" w:rsidRDefault="002D7D75" w:rsidP="00DB38F1"/>
        </w:tc>
        <w:tc>
          <w:tcPr>
            <w:tcW w:w="338" w:type="dxa"/>
            <w:gridSpan w:val="2"/>
            <w:vMerge/>
            <w:tcBorders>
              <w:top w:val="single" w:sz="16" w:space="0" w:color="000000"/>
              <w:left w:val="single" w:sz="8" w:space="0" w:color="000000"/>
              <w:bottom w:val="single" w:sz="8" w:space="0" w:color="000000"/>
              <w:right w:val="single" w:sz="8" w:space="0" w:color="000000"/>
            </w:tcBorders>
            <w:shd w:val="clear" w:color="auto" w:fill="auto"/>
          </w:tcPr>
          <w:p w14:paraId="79223938" w14:textId="77777777" w:rsidR="002D7D75" w:rsidRDefault="002D7D75" w:rsidP="00DB38F1"/>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0FA1474" w14:textId="77777777" w:rsidR="002D7D75" w:rsidRDefault="002D7D75" w:rsidP="00DB38F1">
            <w:pPr>
              <w:tabs>
                <w:tab w:val="left" w:pos="720"/>
              </w:tabs>
              <w:jc w:val="center"/>
              <w:rPr>
                <w:rFonts w:ascii="Times New Roman" w:hAnsi="Times New Roman"/>
                <w:sz w:val="14"/>
                <w:szCs w:val="14"/>
              </w:rPr>
            </w:pPr>
          </w:p>
          <w:p w14:paraId="04EF6A67" w14:textId="77777777" w:rsidR="002D7D75" w:rsidRDefault="002D7D75" w:rsidP="00DB38F1">
            <w:pPr>
              <w:tabs>
                <w:tab w:val="left" w:pos="720"/>
              </w:tabs>
              <w:jc w:val="center"/>
            </w:pPr>
            <w:r>
              <w:rPr>
                <w:rFonts w:ascii="Alphonetic" w:hAnsi="Alphonetic"/>
                <w:sz w:val="14"/>
                <w:szCs w:val="14"/>
              </w:rPr>
              <w:t>[m] [n]</w:t>
            </w:r>
          </w:p>
        </w:tc>
        <w:tc>
          <w:tcPr>
            <w:tcW w:w="1279"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FD1B719" w14:textId="77777777" w:rsidR="002D7D75" w:rsidRDefault="002D7D75" w:rsidP="00DB38F1">
            <w:pPr>
              <w:tabs>
                <w:tab w:val="left" w:pos="720"/>
              </w:tabs>
              <w:jc w:val="center"/>
            </w:pPr>
          </w:p>
          <w:p w14:paraId="5B6A3770" w14:textId="77777777" w:rsidR="002D7D75" w:rsidRDefault="002D7D75" w:rsidP="00DB38F1">
            <w:pPr>
              <w:tabs>
                <w:tab w:val="left" w:pos="720"/>
              </w:tabs>
              <w:jc w:val="center"/>
            </w:pPr>
            <w:r>
              <w:rPr>
                <w:rFonts w:ascii="Times New Roman" w:hAnsi="Times New Roman"/>
                <w:sz w:val="14"/>
                <w:szCs w:val="14"/>
              </w:rPr>
              <w:t>___</w:t>
            </w:r>
          </w:p>
        </w:tc>
        <w:tc>
          <w:tcPr>
            <w:tcW w:w="691" w:type="dxa"/>
            <w:vMerge/>
            <w:tcBorders>
              <w:top w:val="single" w:sz="16" w:space="0" w:color="000000"/>
              <w:left w:val="single" w:sz="8" w:space="0" w:color="000000"/>
              <w:bottom w:val="single" w:sz="8" w:space="0" w:color="000000"/>
              <w:right w:val="single" w:sz="8" w:space="0" w:color="000000"/>
            </w:tcBorders>
            <w:shd w:val="clear" w:color="auto" w:fill="auto"/>
          </w:tcPr>
          <w:p w14:paraId="14DD992F" w14:textId="77777777" w:rsidR="002D7D75" w:rsidRPr="00DB38F1" w:rsidRDefault="002D7D75" w:rsidP="00DB38F1">
            <w:pPr>
              <w:rPr>
                <w:rFonts w:ascii="Baskerville" w:hAnsi="Baskerville"/>
                <w:sz w:val="18"/>
                <w:szCs w:val="18"/>
              </w:rPr>
            </w:pPr>
          </w:p>
        </w:tc>
      </w:tr>
      <w:tr w:rsidR="002D7D75" w14:paraId="63751AFA" w14:textId="77777777" w:rsidTr="00E41149">
        <w:trPr>
          <w:trHeight w:val="479"/>
        </w:trPr>
        <w:tc>
          <w:tcPr>
            <w:tcW w:w="1300" w:type="dxa"/>
            <w:vMerge/>
            <w:tcBorders>
              <w:top w:val="single" w:sz="16" w:space="0" w:color="000000"/>
              <w:left w:val="single" w:sz="8" w:space="0" w:color="000000"/>
              <w:bottom w:val="single" w:sz="8" w:space="0" w:color="000000"/>
              <w:right w:val="single" w:sz="8" w:space="0" w:color="000000"/>
            </w:tcBorders>
            <w:shd w:val="clear" w:color="auto" w:fill="auto"/>
          </w:tcPr>
          <w:p w14:paraId="03E6E937" w14:textId="77777777" w:rsidR="002D7D75" w:rsidRPr="00DB38F1" w:rsidRDefault="002D7D75" w:rsidP="00DB38F1">
            <w:pPr>
              <w:rPr>
                <w:rFonts w:ascii="Baskerville" w:hAnsi="Baskerville"/>
                <w:sz w:val="18"/>
                <w:szCs w:val="18"/>
              </w:rPr>
            </w:pPr>
          </w:p>
        </w:tc>
        <w:tc>
          <w:tcPr>
            <w:tcW w:w="164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C8D9B7A" w14:textId="77777777" w:rsidR="002D7D75" w:rsidRPr="004F36CB" w:rsidRDefault="002D7D75" w:rsidP="00DB38F1">
            <w:pPr>
              <w:tabs>
                <w:tab w:val="left" w:pos="720"/>
                <w:tab w:val="left" w:pos="1440"/>
                <w:tab w:val="left" w:pos="2160"/>
              </w:tabs>
              <w:jc w:val="center"/>
              <w:rPr>
                <w:lang w:val="en-US"/>
              </w:rPr>
            </w:pPr>
            <w:r w:rsidRPr="004F36CB">
              <w:rPr>
                <w:rFonts w:ascii="Alphonetic" w:hAnsi="Alphonetic"/>
                <w:sz w:val="14"/>
                <w:szCs w:val="14"/>
                <w:lang w:val="en-US"/>
              </w:rPr>
              <w:t>[a] [A] [é] [è] [e] [i] [F] [E] [o] [O] [U] [u]</w:t>
            </w:r>
          </w:p>
        </w:tc>
        <w:tc>
          <w:tcPr>
            <w:tcW w:w="338"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F926F82" w14:textId="77777777" w:rsidR="002D7D75" w:rsidRPr="004F36CB" w:rsidRDefault="002D7D75" w:rsidP="00DB38F1">
            <w:pPr>
              <w:rPr>
                <w:lang w:val="en-US"/>
              </w:rPr>
            </w:pPr>
          </w:p>
        </w:tc>
        <w:tc>
          <w:tcPr>
            <w:tcW w:w="2113"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FCCC669" w14:textId="77777777" w:rsidR="002D7D75" w:rsidRPr="004F36CB" w:rsidRDefault="002D7D75" w:rsidP="00DB38F1">
            <w:pPr>
              <w:tabs>
                <w:tab w:val="left" w:pos="720"/>
                <w:tab w:val="left" w:pos="1440"/>
              </w:tabs>
              <w:jc w:val="center"/>
              <w:rPr>
                <w:rFonts w:ascii="Times New Roman" w:hAnsi="Times New Roman"/>
                <w:sz w:val="14"/>
                <w:szCs w:val="14"/>
                <w:lang w:val="en-US"/>
              </w:rPr>
            </w:pPr>
          </w:p>
          <w:p w14:paraId="4DE49178" w14:textId="77777777" w:rsidR="002D7D75" w:rsidRDefault="002D7D75" w:rsidP="00DB38F1">
            <w:pPr>
              <w:tabs>
                <w:tab w:val="left" w:pos="720"/>
                <w:tab w:val="left" w:pos="1440"/>
              </w:tabs>
              <w:jc w:val="center"/>
            </w:pPr>
            <w:r>
              <w:rPr>
                <w:rFonts w:ascii="Alphonetic" w:hAnsi="Alphonetic"/>
                <w:sz w:val="14"/>
                <w:szCs w:val="14"/>
              </w:rPr>
              <w:t>[w] [V] [J]</w:t>
            </w:r>
          </w:p>
        </w:tc>
        <w:tc>
          <w:tcPr>
            <w:tcW w:w="338"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4AD94F0" w14:textId="77777777" w:rsidR="002D7D75" w:rsidRDefault="002D7D75" w:rsidP="00DB38F1"/>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237AE0E" w14:textId="77777777" w:rsidR="002D7D75" w:rsidRDefault="002D7D75" w:rsidP="00DB38F1">
            <w:pPr>
              <w:tabs>
                <w:tab w:val="left" w:pos="720"/>
              </w:tabs>
              <w:jc w:val="center"/>
              <w:rPr>
                <w:rFonts w:ascii="Times New Roman" w:hAnsi="Times New Roman"/>
                <w:sz w:val="14"/>
                <w:szCs w:val="14"/>
              </w:rPr>
            </w:pPr>
          </w:p>
          <w:p w14:paraId="4D1D1405" w14:textId="77777777" w:rsidR="002D7D75" w:rsidRDefault="002D7D75" w:rsidP="00DB38F1">
            <w:pPr>
              <w:tabs>
                <w:tab w:val="left" w:pos="720"/>
              </w:tabs>
              <w:jc w:val="center"/>
            </w:pPr>
            <w:r>
              <w:rPr>
                <w:rFonts w:ascii="Alphonetic" w:hAnsi="Alphonetic"/>
                <w:sz w:val="14"/>
                <w:szCs w:val="14"/>
              </w:rPr>
              <w:t>[b] [d] [g]</w:t>
            </w:r>
          </w:p>
        </w:tc>
        <w:tc>
          <w:tcPr>
            <w:tcW w:w="1279"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F95E1D9" w14:textId="77777777" w:rsidR="002D7D75" w:rsidRDefault="002D7D75" w:rsidP="00DB38F1">
            <w:pPr>
              <w:tabs>
                <w:tab w:val="left" w:pos="720"/>
              </w:tabs>
              <w:jc w:val="center"/>
              <w:rPr>
                <w:rFonts w:ascii="Times New Roman" w:hAnsi="Times New Roman"/>
                <w:sz w:val="14"/>
                <w:szCs w:val="14"/>
              </w:rPr>
            </w:pPr>
          </w:p>
          <w:p w14:paraId="64064075" w14:textId="77777777" w:rsidR="002D7D75" w:rsidRDefault="002D7D75" w:rsidP="00DB38F1">
            <w:pPr>
              <w:tabs>
                <w:tab w:val="left" w:pos="720"/>
              </w:tabs>
              <w:jc w:val="center"/>
            </w:pPr>
            <w:r>
              <w:rPr>
                <w:rFonts w:ascii="Alphonetic" w:hAnsi="Alphonetic"/>
                <w:sz w:val="14"/>
                <w:szCs w:val="14"/>
              </w:rPr>
              <w:t>[v] [z] [j]</w:t>
            </w:r>
          </w:p>
        </w:tc>
        <w:tc>
          <w:tcPr>
            <w:tcW w:w="691" w:type="dxa"/>
            <w:vMerge/>
            <w:tcBorders>
              <w:top w:val="single" w:sz="16" w:space="0" w:color="000000"/>
              <w:left w:val="single" w:sz="8" w:space="0" w:color="000000"/>
              <w:bottom w:val="single" w:sz="8" w:space="0" w:color="000000"/>
              <w:right w:val="single" w:sz="8" w:space="0" w:color="000000"/>
            </w:tcBorders>
            <w:shd w:val="clear" w:color="auto" w:fill="auto"/>
          </w:tcPr>
          <w:p w14:paraId="5EE3C7CE" w14:textId="77777777" w:rsidR="002D7D75" w:rsidRPr="00DB38F1" w:rsidRDefault="002D7D75" w:rsidP="00DB38F1">
            <w:pPr>
              <w:rPr>
                <w:rFonts w:ascii="Baskerville" w:hAnsi="Baskerville"/>
                <w:sz w:val="18"/>
                <w:szCs w:val="18"/>
              </w:rPr>
            </w:pPr>
          </w:p>
        </w:tc>
      </w:tr>
      <w:tr w:rsidR="002D7D75" w14:paraId="3FE11FC4" w14:textId="77777777" w:rsidTr="00E41149">
        <w:trPr>
          <w:trHeight w:val="460"/>
        </w:trPr>
        <w:tc>
          <w:tcPr>
            <w:tcW w:w="1300"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E98CD4D" w14:textId="77777777" w:rsidR="002D7D75" w:rsidRPr="00E41149" w:rsidRDefault="002D7D75" w:rsidP="000815E3">
            <w:pPr>
              <w:pStyle w:val="Default"/>
              <w:suppressAutoHyphens/>
              <w:ind w:firstLine="0"/>
              <w:jc w:val="center"/>
              <w:outlineLvl w:val="0"/>
              <w:rPr>
                <w:sz w:val="16"/>
                <w:szCs w:val="16"/>
              </w:rPr>
            </w:pPr>
            <w:r w:rsidRPr="00E41149">
              <w:rPr>
                <w:b/>
                <w:bCs/>
                <w:sz w:val="16"/>
                <w:szCs w:val="16"/>
              </w:rPr>
              <w:t>Non voisées</w:t>
            </w:r>
          </w:p>
        </w:tc>
        <w:tc>
          <w:tcPr>
            <w:tcW w:w="1642"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6708CCB3" w14:textId="77777777" w:rsidR="002D7D75" w:rsidRDefault="002D7D75" w:rsidP="00DB38F1">
            <w:pPr>
              <w:tabs>
                <w:tab w:val="left" w:pos="720"/>
                <w:tab w:val="left" w:pos="1440"/>
                <w:tab w:val="left" w:pos="2160"/>
              </w:tabs>
              <w:jc w:val="center"/>
            </w:pPr>
            <w:r>
              <w:rPr>
                <w:rFonts w:ascii="Times New Roman" w:hAnsi="Times New Roman"/>
                <w:sz w:val="14"/>
                <w:szCs w:val="14"/>
              </w:rPr>
              <w:t>___</w:t>
            </w:r>
          </w:p>
        </w:tc>
        <w:tc>
          <w:tcPr>
            <w:tcW w:w="338" w:type="dxa"/>
            <w:gridSpan w:val="2"/>
            <w:vMerge/>
            <w:tcBorders>
              <w:top w:val="single" w:sz="8" w:space="0" w:color="000000"/>
              <w:left w:val="single" w:sz="8" w:space="0" w:color="000000"/>
              <w:bottom w:val="single" w:sz="8" w:space="0" w:color="000000"/>
              <w:right w:val="single" w:sz="8" w:space="0" w:color="000000"/>
            </w:tcBorders>
            <w:shd w:val="clear" w:color="auto" w:fill="auto"/>
          </w:tcPr>
          <w:p w14:paraId="57A1E50A" w14:textId="77777777" w:rsidR="002D7D75" w:rsidRDefault="002D7D75" w:rsidP="00DB38F1"/>
        </w:tc>
        <w:tc>
          <w:tcPr>
            <w:tcW w:w="2113"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78DC8DB1" w14:textId="77777777" w:rsidR="002D7D75" w:rsidRDefault="002D7D75" w:rsidP="00DB38F1">
            <w:pPr>
              <w:tabs>
                <w:tab w:val="left" w:pos="720"/>
                <w:tab w:val="left" w:pos="1440"/>
              </w:tabs>
              <w:jc w:val="center"/>
            </w:pPr>
          </w:p>
          <w:p w14:paraId="4034B011" w14:textId="77777777" w:rsidR="002D7D75" w:rsidRDefault="002D7D75" w:rsidP="00DB38F1">
            <w:pPr>
              <w:tabs>
                <w:tab w:val="left" w:pos="720"/>
                <w:tab w:val="left" w:pos="1440"/>
              </w:tabs>
              <w:jc w:val="center"/>
            </w:pPr>
            <w:r>
              <w:rPr>
                <w:rFonts w:ascii="Times New Roman" w:hAnsi="Times New Roman"/>
                <w:sz w:val="14"/>
                <w:szCs w:val="14"/>
              </w:rPr>
              <w:t>___</w:t>
            </w:r>
          </w:p>
        </w:tc>
        <w:tc>
          <w:tcPr>
            <w:tcW w:w="338" w:type="dxa"/>
            <w:gridSpan w:val="2"/>
            <w:vMerge/>
            <w:tcBorders>
              <w:top w:val="single" w:sz="8" w:space="0" w:color="000000"/>
              <w:left w:val="single" w:sz="8" w:space="0" w:color="000000"/>
              <w:bottom w:val="single" w:sz="8" w:space="0" w:color="000000"/>
              <w:right w:val="single" w:sz="8" w:space="0" w:color="000000"/>
            </w:tcBorders>
            <w:shd w:val="clear" w:color="auto" w:fill="auto"/>
          </w:tcPr>
          <w:p w14:paraId="40536440" w14:textId="77777777" w:rsidR="002D7D75" w:rsidRDefault="002D7D75" w:rsidP="00DB38F1"/>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A39D08D" w14:textId="77777777" w:rsidR="002D7D75" w:rsidRDefault="002D7D75" w:rsidP="00DB38F1">
            <w:pPr>
              <w:tabs>
                <w:tab w:val="left" w:pos="720"/>
              </w:tabs>
              <w:jc w:val="center"/>
              <w:rPr>
                <w:rFonts w:ascii="Times New Roman" w:hAnsi="Times New Roman"/>
                <w:sz w:val="14"/>
                <w:szCs w:val="14"/>
              </w:rPr>
            </w:pPr>
          </w:p>
          <w:p w14:paraId="7702A13D" w14:textId="77777777" w:rsidR="002D7D75" w:rsidRDefault="002D7D75" w:rsidP="00DB38F1">
            <w:pPr>
              <w:tabs>
                <w:tab w:val="left" w:pos="720"/>
              </w:tabs>
              <w:jc w:val="center"/>
            </w:pPr>
            <w:r>
              <w:rPr>
                <w:rFonts w:ascii="Alphonetic" w:hAnsi="Alphonetic"/>
                <w:sz w:val="14"/>
                <w:szCs w:val="14"/>
              </w:rPr>
              <w:t>[p] [t] [k]</w:t>
            </w:r>
          </w:p>
        </w:tc>
        <w:tc>
          <w:tcPr>
            <w:tcW w:w="1279"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AF09034" w14:textId="77777777" w:rsidR="002D7D75" w:rsidRDefault="002D7D75" w:rsidP="00DB38F1">
            <w:pPr>
              <w:tabs>
                <w:tab w:val="left" w:pos="720"/>
              </w:tabs>
              <w:jc w:val="center"/>
              <w:rPr>
                <w:rFonts w:ascii="Times New Roman" w:hAnsi="Times New Roman"/>
                <w:sz w:val="14"/>
                <w:szCs w:val="14"/>
              </w:rPr>
            </w:pPr>
          </w:p>
          <w:p w14:paraId="39D8FC39" w14:textId="77777777" w:rsidR="002D7D75" w:rsidRDefault="002D7D75" w:rsidP="00DB38F1">
            <w:pPr>
              <w:tabs>
                <w:tab w:val="left" w:pos="720"/>
              </w:tabs>
              <w:jc w:val="center"/>
            </w:pPr>
            <w:r>
              <w:rPr>
                <w:rFonts w:ascii="Alphonetic" w:hAnsi="Alphonetic"/>
                <w:sz w:val="14"/>
                <w:szCs w:val="14"/>
              </w:rPr>
              <w:t>[f] [s] [H]</w:t>
            </w:r>
          </w:p>
        </w:tc>
        <w:tc>
          <w:tcPr>
            <w:tcW w:w="691" w:type="dxa"/>
            <w:tcBorders>
              <w:top w:val="single" w:sz="8"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5450EEAC" w14:textId="77777777" w:rsidR="002D7D75" w:rsidRPr="00E41149" w:rsidRDefault="002D7D75" w:rsidP="000815E3">
            <w:pPr>
              <w:pStyle w:val="Default"/>
              <w:suppressAutoHyphens/>
              <w:ind w:firstLine="0"/>
              <w:jc w:val="center"/>
              <w:outlineLvl w:val="0"/>
              <w:rPr>
                <w:sz w:val="16"/>
                <w:szCs w:val="16"/>
              </w:rPr>
            </w:pPr>
            <w:r w:rsidRPr="00E41149">
              <w:rPr>
                <w:b/>
                <w:bCs/>
                <w:sz w:val="16"/>
                <w:szCs w:val="16"/>
              </w:rPr>
              <w:t>Non voisées</w:t>
            </w:r>
          </w:p>
        </w:tc>
      </w:tr>
    </w:tbl>
    <w:p w14:paraId="389F7944" w14:textId="6D0F0541" w:rsidR="002D7D75" w:rsidRDefault="002D7D75" w:rsidP="00035C1E">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ind w:firstLine="0"/>
        <w:outlineLvl w:val="0"/>
        <w:rPr>
          <w:rFonts w:eastAsia="Baskerville" w:cs="Baskerville"/>
          <w:u w:color="000000"/>
        </w:rPr>
      </w:pPr>
    </w:p>
    <w:p w14:paraId="58FBFCC5" w14:textId="0262D3BD"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lastRenderedPageBreak/>
        <w:t>Pour la représentation graphique des phonèmes, un regroupement légèrement différent a été adopté, de façon plus subjective. Des catégories ont privilégié le taux de périodicité et la forme articulatoire de leur contenu spectral. La couleur noire représente la périodicité (voisement) et la couleur grise le bruit de souffle (phonèmes non-voisés ou dévoisés).  Certains, comme les voyelles, ont une structure simple et stable alors que la forme d'autres phonèmes, comme les liquides, subit des micro-évolutions. Par ailleurs le phonème [</w:t>
      </w:r>
      <w:r>
        <w:rPr>
          <w:rFonts w:ascii="Alphonetic" w:hAnsi="Alphonetic"/>
          <w:u w:color="000000"/>
        </w:rPr>
        <w:t>R</w:t>
      </w:r>
      <w:r>
        <w:rPr>
          <w:u w:color="000000"/>
        </w:rPr>
        <w:t>] représente une structure spectrale plus complexe</w:t>
      </w:r>
      <w:r w:rsidR="00F213F2">
        <w:rPr>
          <w:u w:color="000000"/>
        </w:rPr>
        <w:t> : i</w:t>
      </w:r>
      <w:r>
        <w:rPr>
          <w:u w:color="000000"/>
        </w:rPr>
        <w:t>l s’agit d’une vibrante (trille) dont la forme est variable selon le contexte</w:t>
      </w:r>
      <w:r w:rsidR="00336D4A">
        <w:rPr>
          <w:rStyle w:val="FootnoteReference"/>
          <w:u w:color="000000"/>
        </w:rPr>
        <w:footnoteReference w:id="119"/>
      </w:r>
      <w:r>
        <w:rPr>
          <w:u w:color="000000"/>
        </w:rPr>
        <w:t>. La table ci-dessous montre le contour de la forme des phonèmes.</w:t>
      </w:r>
      <w:r w:rsidR="00025AFC" w:rsidRPr="00025AFC">
        <w:rPr>
          <w:noProof/>
          <w:u w:color="000000"/>
        </w:rPr>
        <w:t xml:space="preserve"> </w:t>
      </w:r>
    </w:p>
    <w:p w14:paraId="4DACB77A" w14:textId="77777777"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p>
    <w:p w14:paraId="7607B4C2" w14:textId="10AA56D1" w:rsidR="002D7D75" w:rsidRDefault="0037303D" w:rsidP="0037303D">
      <w:pPr>
        <w:pStyle w:val="FIGURES"/>
        <w:rPr>
          <w:rFonts w:eastAsia="Baskerville"/>
          <w:u w:color="000000"/>
        </w:rPr>
      </w:pPr>
      <w:r w:rsidRPr="0037303D">
        <w:rPr>
          <w:rFonts w:eastAsia="Baskerville"/>
        </w:rPr>
        <w:drawing>
          <wp:inline distT="0" distB="0" distL="0" distR="0" wp14:anchorId="71D14FFD" wp14:editId="4CA4152A">
            <wp:extent cx="5760720" cy="1912620"/>
            <wp:effectExtent l="0" t="0" r="5080" b="5080"/>
            <wp:docPr id="1073742306" name="Picture 1073742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06" name="Geste vocal mots de jeu.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720" cy="1912620"/>
                    </a:xfrm>
                    <a:prstGeom prst="rect">
                      <a:avLst/>
                    </a:prstGeom>
                  </pic:spPr>
                </pic:pic>
              </a:graphicData>
            </a:graphic>
          </wp:inline>
        </w:drawing>
      </w:r>
    </w:p>
    <w:p w14:paraId="601182B3" w14:textId="2C523D61" w:rsidR="002D7D75" w:rsidRDefault="00D511E5" w:rsidP="002E5AA6">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 xml:space="preserve">B) </w:t>
      </w:r>
      <w:r w:rsidR="002D7D75">
        <w:rPr>
          <w:u w:color="000000"/>
        </w:rPr>
        <w:t>Ces profils sont considérés comme un alphabet graphique</w:t>
      </w:r>
      <w:r w:rsidR="002E5AA6">
        <w:rPr>
          <w:u w:color="000000"/>
        </w:rPr>
        <w:t>,</w:t>
      </w:r>
      <w:r w:rsidR="002D7D75">
        <w:rPr>
          <w:u w:color="000000"/>
        </w:rPr>
        <w:t xml:space="preserve"> une sorte d’abstraction </w:t>
      </w:r>
      <w:r w:rsidR="00F213F2">
        <w:rPr>
          <w:u w:color="000000"/>
        </w:rPr>
        <w:t>qui permet</w:t>
      </w:r>
      <w:r w:rsidR="002D7D75">
        <w:rPr>
          <w:u w:color="000000"/>
        </w:rPr>
        <w:t xml:space="preserve"> de montrer le comportement acoustique de chaque phonème. Bien évidemment le passage d’un phonème à l’autre nécessite une transition dont l’évolution doit aussi être représentée dans le schéma graphique. </w:t>
      </w:r>
      <w:r w:rsidR="002D7D75" w:rsidRPr="00EB1C49">
        <w:t xml:space="preserve">La </w:t>
      </w:r>
      <w:r w:rsidR="00F213F2">
        <w:t>f</w:t>
      </w:r>
      <w:r w:rsidR="002D7D75" w:rsidRPr="00EB1C49">
        <w:t xml:space="preserve">igure </w:t>
      </w:r>
      <w:r w:rsidR="00F213F2" w:rsidRPr="00EB1C49">
        <w:t>3</w:t>
      </w:r>
      <w:r w:rsidR="00F213F2">
        <w:t>1</w:t>
      </w:r>
      <w:r w:rsidR="00F213F2" w:rsidRPr="007304FE">
        <w:rPr>
          <w:color w:val="FF0000"/>
          <w:u w:color="000000"/>
        </w:rPr>
        <w:t xml:space="preserve"> </w:t>
      </w:r>
      <w:r w:rsidR="002D7D75">
        <w:rPr>
          <w:u w:color="000000"/>
        </w:rPr>
        <w:t xml:space="preserve">montre l’évolution de la structure acoustique du mot </w:t>
      </w:r>
      <w:r>
        <w:rPr>
          <w:u w:color="000000"/>
        </w:rPr>
        <w:t>« </w:t>
      </w:r>
      <w:r w:rsidR="002D7D75">
        <w:rPr>
          <w:u w:color="000000"/>
        </w:rPr>
        <w:t>étrange</w:t>
      </w:r>
      <w:r>
        <w:rPr>
          <w:u w:color="000000"/>
        </w:rPr>
        <w:t> »</w:t>
      </w:r>
      <w:r w:rsidR="002D7D75">
        <w:rPr>
          <w:u w:color="000000"/>
        </w:rPr>
        <w:t>.</w:t>
      </w:r>
    </w:p>
    <w:p w14:paraId="0BF1C27E" w14:textId="77777777" w:rsidR="007304FE" w:rsidRDefault="007304FE" w:rsidP="007304FE">
      <w:pPr>
        <w:pStyle w:val="FIGURES"/>
        <w:keepNext/>
      </w:pPr>
      <w:r>
        <w:rPr>
          <w:rFonts w:eastAsia="Baskerville"/>
          <w:u w:color="000000"/>
        </w:rPr>
        <w:lastRenderedPageBreak/>
        <w:drawing>
          <wp:inline distT="0" distB="0" distL="0" distR="0" wp14:anchorId="3BAA908B" wp14:editId="4DCCB77C">
            <wp:extent cx="2637529" cy="1200727"/>
            <wp:effectExtent l="0" t="0" r="4445" b="6350"/>
            <wp:docPr id="1073742307" name="Picture 1073742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07" name="Figure 3.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66211" cy="1213784"/>
                    </a:xfrm>
                    <a:prstGeom prst="rect">
                      <a:avLst/>
                    </a:prstGeom>
                  </pic:spPr>
                </pic:pic>
              </a:graphicData>
            </a:graphic>
          </wp:inline>
        </w:drawing>
      </w:r>
    </w:p>
    <w:p w14:paraId="54BF0B21" w14:textId="3968CFFC" w:rsidR="007304FE" w:rsidRDefault="007304FE" w:rsidP="007304FE">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34</w:t>
      </w:r>
      <w:r w:rsidR="003C6414">
        <w:rPr>
          <w:noProof/>
        </w:rPr>
        <w:fldChar w:fldCharType="end"/>
      </w:r>
      <w:r>
        <w:t xml:space="preserve"> : </w:t>
      </w:r>
      <w:r w:rsidRPr="009737D5">
        <w:t xml:space="preserve">Ce schéma graphique représente le profil de la structure acoustique du mot </w:t>
      </w:r>
      <w:r>
        <w:t>« </w:t>
      </w:r>
      <w:r w:rsidRPr="009737D5">
        <w:t>étrange</w:t>
      </w:r>
      <w:r>
        <w:t> »</w:t>
      </w:r>
      <w:r w:rsidRPr="009737D5">
        <w:t>.</w:t>
      </w:r>
    </w:p>
    <w:p w14:paraId="74541000" w14:textId="77777777" w:rsidR="00D511E5" w:rsidRDefault="007304FE" w:rsidP="00D511E5">
      <w:pPr>
        <w:pStyle w:val="FIGURES"/>
        <w:keepNext/>
      </w:pPr>
      <w:r w:rsidRPr="007304FE">
        <w:rPr>
          <w:rFonts w:eastAsia="Baskerville"/>
        </w:rPr>
        <w:drawing>
          <wp:inline distT="0" distB="0" distL="0" distR="0" wp14:anchorId="389F3319" wp14:editId="41A7F7F9">
            <wp:extent cx="3287486" cy="694315"/>
            <wp:effectExtent l="0" t="0" r="1905" b="4445"/>
            <wp:docPr id="1073742308" name="Picture 107374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08" name="Figure 4.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97191" cy="696365"/>
                    </a:xfrm>
                    <a:prstGeom prst="rect">
                      <a:avLst/>
                    </a:prstGeom>
                  </pic:spPr>
                </pic:pic>
              </a:graphicData>
            </a:graphic>
          </wp:inline>
        </w:drawing>
      </w:r>
    </w:p>
    <w:p w14:paraId="1ACFE525" w14:textId="610B5893" w:rsidR="002D7D75" w:rsidRDefault="00D511E5" w:rsidP="00D511E5">
      <w:pPr>
        <w:pStyle w:val="Caption1"/>
        <w:rPr>
          <w:rFonts w:eastAsia="Baskerville"/>
          <w:u w:color="000000"/>
        </w:rPr>
      </w:pPr>
      <w:r>
        <w:t xml:space="preserve">Figure </w:t>
      </w:r>
      <w:r w:rsidR="003C6414">
        <w:fldChar w:fldCharType="begin"/>
      </w:r>
      <w:r w:rsidR="003C6414">
        <w:instrText xml:space="preserve"> SEQ Figure \* ARABIC </w:instrText>
      </w:r>
      <w:r w:rsidR="003C6414">
        <w:fldChar w:fldCharType="separate"/>
      </w:r>
      <w:r w:rsidR="00A347BF">
        <w:rPr>
          <w:noProof/>
        </w:rPr>
        <w:t>35</w:t>
      </w:r>
      <w:r w:rsidR="003C6414">
        <w:rPr>
          <w:noProof/>
        </w:rPr>
        <w:fldChar w:fldCharType="end"/>
      </w:r>
      <w:r>
        <w:t xml:space="preserve"> : </w:t>
      </w:r>
      <w:r w:rsidRPr="00DD318C">
        <w:t xml:space="preserve">Le </w:t>
      </w:r>
      <w:r w:rsidR="004B357E" w:rsidRPr="00DD318C">
        <w:t>profil</w:t>
      </w:r>
      <w:r w:rsidRPr="00DD318C">
        <w:t xml:space="preserve"> des gestes vocaux provenant des mots </w:t>
      </w:r>
      <w:r>
        <w:t>« </w:t>
      </w:r>
      <w:r w:rsidRPr="00DD318C">
        <w:t>étrange</w:t>
      </w:r>
      <w:r>
        <w:t> »</w:t>
      </w:r>
      <w:r w:rsidRPr="00DD318C">
        <w:t xml:space="preserve">, </w:t>
      </w:r>
      <w:r>
        <w:t>« </w:t>
      </w:r>
      <w:r w:rsidRPr="00DD318C">
        <w:t>plus</w:t>
      </w:r>
      <w:r>
        <w:t> »</w:t>
      </w:r>
      <w:r w:rsidRPr="00DD318C">
        <w:t xml:space="preserve"> et </w:t>
      </w:r>
      <w:r>
        <w:t>« </w:t>
      </w:r>
      <w:r w:rsidRPr="00DD318C">
        <w:t>chose</w:t>
      </w:r>
      <w:r>
        <w:t> »</w:t>
      </w:r>
      <w:r w:rsidRPr="00DD318C">
        <w:t>.</w:t>
      </w:r>
    </w:p>
    <w:p w14:paraId="002DB061" w14:textId="4E0181E5" w:rsidR="002D7D75" w:rsidRPr="00D511E5" w:rsidRDefault="002D7D75" w:rsidP="00D511E5">
      <w:pPr>
        <w:pStyle w:val="Default"/>
      </w:pPr>
      <w:r w:rsidRPr="00D511E5">
        <w:t>Le mot commence avec la voyelle</w:t>
      </w:r>
      <w:r w:rsidR="00D511E5">
        <w:t xml:space="preserve"> </w:t>
      </w:r>
      <w:r>
        <w:rPr>
          <w:u w:color="000000"/>
        </w:rPr>
        <w:t>[</w:t>
      </w:r>
      <w:r>
        <w:rPr>
          <w:rFonts w:ascii="Alphonetic" w:hAnsi="Alphonetic"/>
          <w:u w:color="000000"/>
        </w:rPr>
        <w:t>é</w:t>
      </w:r>
      <w:r>
        <w:rPr>
          <w:u w:color="000000"/>
        </w:rPr>
        <w:t>]</w:t>
      </w:r>
      <w:r w:rsidR="00F213F2">
        <w:rPr>
          <w:u w:color="000000"/>
        </w:rPr>
        <w:t>,</w:t>
      </w:r>
      <w:r>
        <w:rPr>
          <w:u w:color="000000"/>
        </w:rPr>
        <w:t xml:space="preserve"> qui a un début franc. Elle s’arrête par la consonne plosive [</w:t>
      </w:r>
      <w:r>
        <w:rPr>
          <w:rFonts w:ascii="Alphonetic" w:hAnsi="Alphonetic"/>
          <w:u w:color="000000"/>
        </w:rPr>
        <w:t>t</w:t>
      </w:r>
      <w:r>
        <w:rPr>
          <w:u w:color="000000"/>
        </w:rPr>
        <w:t>] qui est dotée d’un début et d’une fin raide, d’où le court silence qui précède le phonème [</w:t>
      </w:r>
      <w:r>
        <w:rPr>
          <w:rFonts w:ascii="Alphonetic" w:hAnsi="Alphonetic"/>
          <w:u w:color="000000"/>
        </w:rPr>
        <w:t>R</w:t>
      </w:r>
      <w:r>
        <w:rPr>
          <w:u w:color="000000"/>
        </w:rPr>
        <w:t>] qui</w:t>
      </w:r>
      <w:r w:rsidR="00F213F2">
        <w:rPr>
          <w:u w:color="000000"/>
        </w:rPr>
        <w:t>, quant à lui,</w:t>
      </w:r>
      <w:r>
        <w:rPr>
          <w:u w:color="000000"/>
        </w:rPr>
        <w:t xml:space="preserve"> a un caractère granulaire, et ainsi de suite. Par ailleurs</w:t>
      </w:r>
      <w:r w:rsidR="00F213F2">
        <w:rPr>
          <w:u w:color="000000"/>
        </w:rPr>
        <w:t>,</w:t>
      </w:r>
      <w:r>
        <w:rPr>
          <w:u w:color="000000"/>
        </w:rPr>
        <w:t xml:space="preserve"> dans le schéma l’intonation de la langue française est également exprimée. Le mouvement ascendant du mot met l'accent sur la deuxième syllabe alors que le ton descend sur les deux dernières lettres. </w:t>
      </w:r>
    </w:p>
    <w:p w14:paraId="78E28DC7" w14:textId="77777777" w:rsidR="00D511E5" w:rsidRPr="0037303D" w:rsidRDefault="00D511E5" w:rsidP="00437CD4">
      <w:pPr>
        <w:pStyle w:val="Heading4"/>
        <w:numPr>
          <w:ilvl w:val="0"/>
          <w:numId w:val="0"/>
        </w:numPr>
        <w:ind w:left="1431"/>
      </w:pPr>
      <w:r>
        <w:t>Deuxième niveau</w:t>
      </w:r>
    </w:p>
    <w:p w14:paraId="267F284C" w14:textId="4D6239F2" w:rsidR="002D7D75" w:rsidRDefault="002D7D75" w:rsidP="00D511E5">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Ce niveau est considéré comme une étape intermédiaire pour transformer le geste porteur de mot en geste musical. Ainsi les schémas graphiques qui représentent des “phonèmes” et des “mots”, s’émancipent de leur contenu linguistique (signifié) afin d’obtenir un geste musical. Ceci peut être assez bref</w:t>
      </w:r>
      <w:r w:rsidR="00F213F2">
        <w:rPr>
          <w:u w:color="000000"/>
        </w:rPr>
        <w:t xml:space="preserve"> : allant </w:t>
      </w:r>
      <w:r>
        <w:rPr>
          <w:u w:color="000000"/>
        </w:rPr>
        <w:t>d’un simple phonème, jusqu’à la fraction de mot. Pour ce faire nous observons le comportement spectral des profils dans le but de constituer le matériau de composition de la pièce</w:t>
      </w:r>
      <w:r w:rsidR="00EB1C49">
        <w:rPr>
          <w:u w:color="000000"/>
        </w:rPr>
        <w:t>.</w:t>
      </w:r>
    </w:p>
    <w:p w14:paraId="44306513" w14:textId="43C2BD45" w:rsidR="00D511E5" w:rsidRPr="0037303D" w:rsidRDefault="00D511E5" w:rsidP="00437CD4">
      <w:pPr>
        <w:pStyle w:val="Heading4"/>
        <w:numPr>
          <w:ilvl w:val="0"/>
          <w:numId w:val="0"/>
        </w:numPr>
        <w:ind w:left="1431"/>
      </w:pPr>
      <w:r>
        <w:t>Troisième niveau</w:t>
      </w:r>
    </w:p>
    <w:p w14:paraId="7DFCA296" w14:textId="167425E8"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 xml:space="preserve">Quant au troisième niveau nous nous penchons vers la superposition des gestes simples afin de construire des gestes plus complexes. À ce niveau, la morphologie peut s’éloigner de son état d’origine </w:t>
      </w:r>
      <w:r w:rsidR="00852D88">
        <w:rPr>
          <w:u w:color="000000"/>
        </w:rPr>
        <w:t>jusqu’</w:t>
      </w:r>
      <w:r>
        <w:rPr>
          <w:u w:color="000000"/>
        </w:rPr>
        <w:t>au point où nous ne sommes plus capables de discerner les mots</w:t>
      </w:r>
      <w:r w:rsidR="00F213F2">
        <w:rPr>
          <w:u w:color="000000"/>
        </w:rPr>
        <w:t>-</w:t>
      </w:r>
      <w:r>
        <w:rPr>
          <w:u w:color="000000"/>
        </w:rPr>
        <w:t>sources.</w:t>
      </w:r>
    </w:p>
    <w:p w14:paraId="5FF63ED0" w14:textId="00DEE2C4"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lastRenderedPageBreak/>
        <w:t xml:space="preserve"> Par ailleurs</w:t>
      </w:r>
      <w:r w:rsidR="00F213F2">
        <w:rPr>
          <w:u w:color="000000"/>
        </w:rPr>
        <w:t>,</w:t>
      </w:r>
      <w:r>
        <w:rPr>
          <w:u w:color="000000"/>
        </w:rPr>
        <w:t xml:space="preserve"> il est possible d’y intégrer des traitements vocaux comme des vibratos, des changements de hauteur, des mouvements saccadés ou amortis, qui ne sont pas forcément courants dans le langage parlé. Ce niveau représente des gestes purement vocaux, sans mots identifiables, parfois assez complexes. Nous sommes au stade où ces macro-gestes sont sur le point d’être utilisés comme éléments structurels du discours musical.</w:t>
      </w:r>
    </w:p>
    <w:p w14:paraId="04D4A82E" w14:textId="061DC069"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 xml:space="preserve">L’exemple ci-dessous représente le geste d’entrée de la voix V qui provient du mot  </w:t>
      </w:r>
      <w:r w:rsidR="00D511E5">
        <w:rPr>
          <w:u w:color="000000"/>
        </w:rPr>
        <w:t>« </w:t>
      </w:r>
      <w:r>
        <w:rPr>
          <w:u w:color="000000"/>
        </w:rPr>
        <w:t>étrange</w:t>
      </w:r>
      <w:r w:rsidR="00D511E5">
        <w:rPr>
          <w:u w:color="000000"/>
        </w:rPr>
        <w:t> »</w:t>
      </w:r>
      <w:r>
        <w:rPr>
          <w:u w:color="000000"/>
        </w:rPr>
        <w:t>. C’est un geste vocal augmenté par l’électronique. Le phonème [</w:t>
      </w:r>
      <w:r>
        <w:rPr>
          <w:rFonts w:ascii="Alphonetic" w:hAnsi="Alphonetic"/>
          <w:u w:color="000000"/>
        </w:rPr>
        <w:t>R</w:t>
      </w:r>
      <w:r>
        <w:rPr>
          <w:u w:color="000000"/>
        </w:rPr>
        <w:t>] qui est doté d’un caractère granulaire, est d’abord prononcé par la voix. Ensuite le son granulaire de synthèse qui ressemble au phonème [</w:t>
      </w:r>
      <w:r>
        <w:rPr>
          <w:rFonts w:ascii="Alphonetic" w:hAnsi="Alphonetic"/>
          <w:u w:color="000000"/>
        </w:rPr>
        <w:t>R</w:t>
      </w:r>
      <w:r>
        <w:rPr>
          <w:u w:color="000000"/>
        </w:rPr>
        <w:t>] façonne ce début en l’étirant non seulement dans le temps, mais aussi dans l’espace. Spatialisé, ce son de synthèse qui dure environs 4 secondes subit des micro-variations de timbre. Ceci est enrichi par un autre son de synthèse, ou geste qui consiste en la succession des voyelles [</w:t>
      </w:r>
      <w:r>
        <w:rPr>
          <w:rFonts w:ascii="Alphonetic" w:hAnsi="Alphonetic"/>
          <w:u w:color="000000"/>
        </w:rPr>
        <w:t>a</w:t>
      </w:r>
      <w:r>
        <w:rPr>
          <w:u w:color="000000"/>
        </w:rPr>
        <w:t>] et [</w:t>
      </w:r>
      <w:r>
        <w:rPr>
          <w:rFonts w:ascii="Alphonetic" w:hAnsi="Alphonetic"/>
          <w:u w:color="000000"/>
        </w:rPr>
        <w:t>U</w:t>
      </w:r>
      <w:r>
        <w:rPr>
          <w:u w:color="000000"/>
        </w:rPr>
        <w:t xml:space="preserve">] et un vibrato assez rapide. Le résultat est représenté graphiquement dans la </w:t>
      </w:r>
      <w:r w:rsidRPr="00EB1C49">
        <w:t xml:space="preserve">figure </w:t>
      </w:r>
      <w:r w:rsidR="00EB1C49" w:rsidRPr="00EB1C49">
        <w:t>32</w:t>
      </w:r>
      <w:r>
        <w:rPr>
          <w:u w:color="000000"/>
        </w:rPr>
        <w:t>.</w:t>
      </w:r>
    </w:p>
    <w:p w14:paraId="6D448E6D" w14:textId="77777777"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jc w:val="center"/>
        <w:outlineLvl w:val="0"/>
        <w:rPr>
          <w:rFonts w:eastAsia="Baskerville" w:cs="Baskerville"/>
          <w:u w:color="000000"/>
        </w:rPr>
      </w:pPr>
    </w:p>
    <w:p w14:paraId="68689D4D" w14:textId="77777777" w:rsidR="00D511E5" w:rsidRDefault="00D511E5" w:rsidP="00D511E5">
      <w:pPr>
        <w:pStyle w:val="Default"/>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jc w:val="center"/>
        <w:outlineLvl w:val="0"/>
      </w:pPr>
      <w:r>
        <w:rPr>
          <w:noProof/>
        </w:rPr>
        <w:drawing>
          <wp:inline distT="0" distB="0" distL="0" distR="0" wp14:anchorId="6E2943AD" wp14:editId="63E0E2D2">
            <wp:extent cx="3408218" cy="1708176"/>
            <wp:effectExtent l="0" t="0" r="0" b="0"/>
            <wp:docPr id="1073742310" name="Picture 107374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10" name="Figure 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426047" cy="1717112"/>
                    </a:xfrm>
                    <a:prstGeom prst="rect">
                      <a:avLst/>
                    </a:prstGeom>
                  </pic:spPr>
                </pic:pic>
              </a:graphicData>
            </a:graphic>
          </wp:inline>
        </w:drawing>
      </w:r>
    </w:p>
    <w:p w14:paraId="2799BA8D" w14:textId="29F24494" w:rsidR="002D7D75" w:rsidRDefault="00D511E5" w:rsidP="00D511E5">
      <w:pPr>
        <w:pStyle w:val="Caption1"/>
        <w:rPr>
          <w:rFonts w:eastAsia="Baskerville" w:cs="Baskerville"/>
          <w:u w:color="000000"/>
        </w:rPr>
      </w:pPr>
      <w:r>
        <w:t xml:space="preserve">Figure </w:t>
      </w:r>
      <w:r w:rsidR="003C6414">
        <w:fldChar w:fldCharType="begin"/>
      </w:r>
      <w:r w:rsidR="003C6414">
        <w:instrText xml:space="preserve"> SEQ Figure \* ARABIC </w:instrText>
      </w:r>
      <w:r w:rsidR="003C6414">
        <w:fldChar w:fldCharType="separate"/>
      </w:r>
      <w:r w:rsidR="00A347BF">
        <w:rPr>
          <w:noProof/>
        </w:rPr>
        <w:t>36</w:t>
      </w:r>
      <w:r w:rsidR="003C6414">
        <w:rPr>
          <w:noProof/>
        </w:rPr>
        <w:fldChar w:fldCharType="end"/>
      </w:r>
      <w:r>
        <w:t xml:space="preserve"> : </w:t>
      </w:r>
      <w:r w:rsidRPr="00AE5552">
        <w:t>Profil d’un geste complexe.</w:t>
      </w:r>
    </w:p>
    <w:p w14:paraId="7CA73D38" w14:textId="4C8C8F95" w:rsidR="00D511E5" w:rsidRPr="00D511E5" w:rsidRDefault="00437CD4" w:rsidP="00437CD4">
      <w:pPr>
        <w:pStyle w:val="Heading4"/>
        <w:numPr>
          <w:ilvl w:val="0"/>
          <w:numId w:val="0"/>
        </w:numPr>
        <w:ind w:left="1431"/>
      </w:pPr>
      <w:r>
        <w:t xml:space="preserve">Quatrième </w:t>
      </w:r>
      <w:r w:rsidR="00D511E5">
        <w:t>niveau</w:t>
      </w:r>
    </w:p>
    <w:p w14:paraId="5B304D31" w14:textId="428404A9"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 xml:space="preserve">Le quatrième niveau se manifeste dans la partition finale qui est considérée comme une sorte de support hybride où la notation conventionnelle se joint à la notation graphique. Nous constatons que plusieurs gestes complexes se superposent afin de donner une dimension plus élargie à la partie vocale. À partir de ce niveau nous pouvons constater l’évolution formelle et texturale de </w:t>
      </w:r>
      <w:r w:rsidRPr="00EB1C49">
        <w:t xml:space="preserve">l’œuvre (cf. figure </w:t>
      </w:r>
      <w:r w:rsidR="00F213F2" w:rsidRPr="00EB1C49">
        <w:t>3</w:t>
      </w:r>
      <w:r w:rsidR="00F213F2">
        <w:t>4</w:t>
      </w:r>
      <w:r w:rsidRPr="00EB1C49">
        <w:t>).</w:t>
      </w:r>
    </w:p>
    <w:p w14:paraId="715A51D4" w14:textId="77777777" w:rsidR="00D511E5" w:rsidRDefault="00D511E5" w:rsidP="00D511E5">
      <w:pPr>
        <w:pStyle w:val="FIGURES"/>
        <w:keepNext/>
      </w:pPr>
      <w:r w:rsidRPr="00D511E5">
        <w:rPr>
          <w:rFonts w:eastAsia="Baskerville"/>
        </w:rPr>
        <w:lastRenderedPageBreak/>
        <w:drawing>
          <wp:inline distT="0" distB="0" distL="0" distR="0" wp14:anchorId="7590A2CC" wp14:editId="456A8A8D">
            <wp:extent cx="5736871" cy="4054763"/>
            <wp:effectExtent l="0" t="0" r="3810" b="0"/>
            <wp:docPr id="1073742311" name="Picture 107374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311" name="Figure 6.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1811" cy="4072390"/>
                    </a:xfrm>
                    <a:prstGeom prst="rect">
                      <a:avLst/>
                    </a:prstGeom>
                  </pic:spPr>
                </pic:pic>
              </a:graphicData>
            </a:graphic>
          </wp:inline>
        </w:drawing>
      </w:r>
    </w:p>
    <w:p w14:paraId="178424D9" w14:textId="4AC64B57" w:rsidR="002D7D75" w:rsidRPr="00D511E5" w:rsidRDefault="00D511E5" w:rsidP="00D511E5">
      <w:pPr>
        <w:pStyle w:val="Caption1"/>
        <w:rPr>
          <w:rFonts w:eastAsia="Baskerville"/>
          <w:u w:color="000000"/>
        </w:rPr>
      </w:pPr>
      <w:r>
        <w:t xml:space="preserve">Figure </w:t>
      </w:r>
      <w:r w:rsidR="003C6414">
        <w:fldChar w:fldCharType="begin"/>
      </w:r>
      <w:r w:rsidR="003C6414">
        <w:instrText xml:space="preserve"> SEQ Figure \* ARABIC </w:instrText>
      </w:r>
      <w:r w:rsidR="003C6414">
        <w:fldChar w:fldCharType="separate"/>
      </w:r>
      <w:r w:rsidR="00A347BF">
        <w:rPr>
          <w:noProof/>
        </w:rPr>
        <w:t>37</w:t>
      </w:r>
      <w:r w:rsidR="003C6414">
        <w:rPr>
          <w:noProof/>
        </w:rPr>
        <w:fldChar w:fldCharType="end"/>
      </w:r>
      <w:r>
        <w:t xml:space="preserve"> : </w:t>
      </w:r>
      <w:r w:rsidRPr="00343379">
        <w:t>Représentation graphique des gestes dans la partition (mesure 24 - 26).</w:t>
      </w:r>
    </w:p>
    <w:p w14:paraId="43864796" w14:textId="04AE1C70"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L’aspect abstrait de ces schémas permet de générer un matériau malléable qui, selon le contexte, s’adapte</w:t>
      </w:r>
      <w:r w:rsidR="00F213F2">
        <w:rPr>
          <w:u w:color="000000"/>
        </w:rPr>
        <w:t>ra</w:t>
      </w:r>
      <w:r>
        <w:rPr>
          <w:u w:color="000000"/>
        </w:rPr>
        <w:t xml:space="preserve"> aux nouvelles situations musicales. Leurs profils adopte</w:t>
      </w:r>
      <w:r w:rsidR="00320187">
        <w:rPr>
          <w:u w:color="000000"/>
        </w:rPr>
        <w:t>r</w:t>
      </w:r>
      <w:r w:rsidR="00530052">
        <w:rPr>
          <w:u w:color="000000"/>
        </w:rPr>
        <w:t>o</w:t>
      </w:r>
      <w:r>
        <w:rPr>
          <w:u w:color="000000"/>
        </w:rPr>
        <w:t xml:space="preserve">nt </w:t>
      </w:r>
      <w:r w:rsidR="00530052">
        <w:rPr>
          <w:u w:color="000000"/>
        </w:rPr>
        <w:t xml:space="preserve">alors </w:t>
      </w:r>
      <w:r>
        <w:rPr>
          <w:u w:color="000000"/>
        </w:rPr>
        <w:t xml:space="preserve">une nouvelle durée, </w:t>
      </w:r>
      <w:r w:rsidR="00852D88">
        <w:rPr>
          <w:u w:color="000000"/>
        </w:rPr>
        <w:t xml:space="preserve">un </w:t>
      </w:r>
      <w:r>
        <w:rPr>
          <w:u w:color="000000"/>
        </w:rPr>
        <w:t xml:space="preserve">nouveau spectre, </w:t>
      </w:r>
      <w:r w:rsidR="00852D88">
        <w:rPr>
          <w:u w:color="000000"/>
        </w:rPr>
        <w:t xml:space="preserve">une </w:t>
      </w:r>
      <w:r>
        <w:rPr>
          <w:u w:color="000000"/>
        </w:rPr>
        <w:t xml:space="preserve">nouvelle hauteur et </w:t>
      </w:r>
      <w:r w:rsidR="00852D88">
        <w:rPr>
          <w:u w:color="000000"/>
        </w:rPr>
        <w:t xml:space="preserve">un </w:t>
      </w:r>
      <w:r>
        <w:rPr>
          <w:u w:color="000000"/>
        </w:rPr>
        <w:t>nouveau tempérament. Les gestes peuvent être sous</w:t>
      </w:r>
      <w:r w:rsidR="00530052">
        <w:rPr>
          <w:u w:color="000000"/>
        </w:rPr>
        <w:t>-</w:t>
      </w:r>
      <w:r>
        <w:rPr>
          <w:u w:color="000000"/>
        </w:rPr>
        <w:t>segmentés, ou au contraire combinés avec d’autres microgestes afin de créer un profil</w:t>
      </w:r>
      <w:r w:rsidR="00530052">
        <w:rPr>
          <w:u w:color="000000"/>
        </w:rPr>
        <w:t xml:space="preserve"> plus</w:t>
      </w:r>
      <w:r>
        <w:rPr>
          <w:u w:color="000000"/>
        </w:rPr>
        <w:t xml:space="preserve"> complexe, tout en partageant certains paramètres comme le tempérament.</w:t>
      </w:r>
    </w:p>
    <w:p w14:paraId="11752C86" w14:textId="499E1734" w:rsidR="002D7D75" w:rsidRDefault="002D7D75" w:rsidP="008A4D3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00000"/>
        </w:rPr>
        <w:t>Ces gestes vocaux — chantés mais aussi simulés électr</w:t>
      </w:r>
      <w:r w:rsidR="00923052">
        <w:rPr>
          <w:u w:color="000000"/>
        </w:rPr>
        <w:t>on</w:t>
      </w:r>
      <w:r>
        <w:rPr>
          <w:u w:color="000000"/>
        </w:rPr>
        <w:t xml:space="preserve">iquement — subissent donc un ensemble de dérivation faisant varier les paramètres entre eux, et permettant notamment un jeu sur les temporalités, qu’elles soient très localisées (à l’échelle d’un phonème ou d’une syllabe) ou plus étendues (à l’échelle d’une phrase voire d’une unité structurelle — </w:t>
      </w:r>
      <w:r w:rsidRPr="00621A9A">
        <w:t xml:space="preserve">cf. figure </w:t>
      </w:r>
      <w:r w:rsidR="00530052" w:rsidRPr="00621A9A">
        <w:t>3</w:t>
      </w:r>
      <w:r w:rsidR="00530052">
        <w:t>4</w:t>
      </w:r>
      <w:r>
        <w:rPr>
          <w:u w:color="000000"/>
        </w:rPr>
        <w:t>).</w:t>
      </w:r>
    </w:p>
    <w:p w14:paraId="5A3DAF2F" w14:textId="77777777" w:rsidR="00995EC5" w:rsidRDefault="00995EC5">
      <w:pPr>
        <w:rPr>
          <w:rFonts w:ascii="Baskerville SemiBold" w:hAnsi="Baskerville SemiBold"/>
          <w:b/>
          <w:kern w:val="32"/>
          <w:sz w:val="32"/>
          <w:szCs w:val="32"/>
        </w:rPr>
      </w:pPr>
      <w:r>
        <w:br w:type="page"/>
      </w:r>
    </w:p>
    <w:p w14:paraId="101A3A10" w14:textId="34BB7CFF" w:rsidR="00270512" w:rsidRDefault="00E92A94" w:rsidP="0067075E">
      <w:pPr>
        <w:pStyle w:val="Heading2"/>
      </w:pPr>
      <w:bookmarkStart w:id="34" w:name="_Toc120001206"/>
      <w:bookmarkStart w:id="35" w:name="_Toc120001334"/>
      <w:bookmarkStart w:id="36" w:name="_Toc120001596"/>
      <w:bookmarkStart w:id="37" w:name="_Toc120005769"/>
      <w:bookmarkStart w:id="38" w:name="_Toc120007278"/>
      <w:bookmarkStart w:id="39" w:name="_Toc120007416"/>
      <w:bookmarkStart w:id="40" w:name="_Toc120007744"/>
      <w:bookmarkStart w:id="41" w:name="_Toc120007885"/>
      <w:bookmarkStart w:id="42" w:name="_Toc120009890"/>
      <w:bookmarkStart w:id="43" w:name="_Toc120010032"/>
      <w:bookmarkStart w:id="44" w:name="_Toc120024529"/>
      <w:bookmarkStart w:id="45" w:name="_Toc120025841"/>
      <w:bookmarkStart w:id="46" w:name="_Toc120027921"/>
      <w:bookmarkStart w:id="47" w:name="_Toc120045736"/>
      <w:bookmarkStart w:id="48" w:name="_Toc120046670"/>
      <w:bookmarkStart w:id="49" w:name="_Toc120049326"/>
      <w:bookmarkStart w:id="50" w:name="_Toc120001207"/>
      <w:bookmarkStart w:id="51" w:name="_Toc120001335"/>
      <w:bookmarkStart w:id="52" w:name="_Toc120001597"/>
      <w:bookmarkStart w:id="53" w:name="_Toc120005770"/>
      <w:bookmarkStart w:id="54" w:name="_Toc120007279"/>
      <w:bookmarkStart w:id="55" w:name="_Toc120007417"/>
      <w:bookmarkStart w:id="56" w:name="_Toc120007745"/>
      <w:bookmarkStart w:id="57" w:name="_Toc120007886"/>
      <w:bookmarkStart w:id="58" w:name="_Toc120009891"/>
      <w:bookmarkStart w:id="59" w:name="_Toc120010033"/>
      <w:bookmarkStart w:id="60" w:name="_Toc120024530"/>
      <w:bookmarkStart w:id="61" w:name="_Toc120025842"/>
      <w:bookmarkStart w:id="62" w:name="_Toc120027922"/>
      <w:bookmarkStart w:id="63" w:name="_Toc120045737"/>
      <w:bookmarkStart w:id="64" w:name="_Toc120046671"/>
      <w:bookmarkStart w:id="65" w:name="_Toc120049327"/>
      <w:bookmarkStart w:id="66" w:name="_Toc120001208"/>
      <w:bookmarkStart w:id="67" w:name="_Toc120001336"/>
      <w:bookmarkStart w:id="68" w:name="_Toc120001598"/>
      <w:bookmarkStart w:id="69" w:name="_Toc120005771"/>
      <w:bookmarkStart w:id="70" w:name="_Toc120007280"/>
      <w:bookmarkStart w:id="71" w:name="_Toc120007418"/>
      <w:bookmarkStart w:id="72" w:name="_Toc120007746"/>
      <w:bookmarkStart w:id="73" w:name="_Toc120007887"/>
      <w:bookmarkStart w:id="74" w:name="_Toc120009892"/>
      <w:bookmarkStart w:id="75" w:name="_Toc120010034"/>
      <w:bookmarkStart w:id="76" w:name="_Toc120024531"/>
      <w:bookmarkStart w:id="77" w:name="_Toc120025843"/>
      <w:bookmarkStart w:id="78" w:name="_Toc120027923"/>
      <w:bookmarkStart w:id="79" w:name="_Toc120045738"/>
      <w:bookmarkStart w:id="80" w:name="_Toc120046672"/>
      <w:bookmarkStart w:id="81" w:name="_Toc120049328"/>
      <w:bookmarkStart w:id="82" w:name="_Toc121091831"/>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lastRenderedPageBreak/>
        <w:t>La no</w:t>
      </w:r>
      <w:r w:rsidR="00415633">
        <w:t>tation dans le</w:t>
      </w:r>
      <w:r w:rsidR="000B7E49">
        <w:t xml:space="preserve"> processus de création d’une</w:t>
      </w:r>
      <w:r w:rsidR="00415633">
        <w:t xml:space="preserve"> œuvre transdisciplinaire</w:t>
      </w:r>
      <w:bookmarkEnd w:id="82"/>
    </w:p>
    <w:p w14:paraId="218A0462" w14:textId="60C7D043" w:rsidR="00666EDE" w:rsidRPr="00666EDE" w:rsidRDefault="00666EDE" w:rsidP="00666EDE">
      <w:pPr>
        <w:pStyle w:val="Default"/>
      </w:pPr>
      <w:r>
        <w:rPr>
          <w:shd w:val="clear" w:color="auto" w:fill="FFFFFF"/>
        </w:rPr>
        <w:t>Avant de parler du processus de création</w:t>
      </w:r>
      <w:r w:rsidR="00530052">
        <w:rPr>
          <w:shd w:val="clear" w:color="auto" w:fill="FFFFFF"/>
        </w:rPr>
        <w:t>,</w:t>
      </w:r>
      <w:r>
        <w:rPr>
          <w:shd w:val="clear" w:color="auto" w:fill="FFFFFF"/>
        </w:rPr>
        <w:t xml:space="preserve"> </w:t>
      </w:r>
      <w:r w:rsidR="00530052">
        <w:rPr>
          <w:shd w:val="clear" w:color="auto" w:fill="FFFFFF"/>
        </w:rPr>
        <w:t xml:space="preserve">ainsi que </w:t>
      </w:r>
      <w:r w:rsidR="00134C6C">
        <w:rPr>
          <w:shd w:val="clear" w:color="auto" w:fill="FFFFFF"/>
        </w:rPr>
        <w:t>d</w:t>
      </w:r>
      <w:r>
        <w:rPr>
          <w:shd w:val="clear" w:color="auto" w:fill="FFFFFF"/>
        </w:rPr>
        <w:t xml:space="preserve">es enjeux artistiques de la composition </w:t>
      </w:r>
      <w:r w:rsidR="00A86869">
        <w:rPr>
          <w:shd w:val="clear" w:color="auto" w:fill="FFFFFF"/>
        </w:rPr>
        <w:t>d’une œuvre transdisciplinaire</w:t>
      </w:r>
      <w:r w:rsidR="00A86869">
        <w:rPr>
          <w:i/>
          <w:iCs/>
          <w:shd w:val="clear" w:color="auto" w:fill="FFFFFF"/>
        </w:rPr>
        <w:t xml:space="preserve">, </w:t>
      </w:r>
      <w:r>
        <w:rPr>
          <w:shd w:val="clear" w:color="auto" w:fill="FFFFFF"/>
        </w:rPr>
        <w:t xml:space="preserve">il est nécessaire d’aborder quelques notions théoriques en relation avec le propos artistique </w:t>
      </w:r>
      <w:r w:rsidR="00774C57">
        <w:rPr>
          <w:shd w:val="clear" w:color="auto" w:fill="FFFFFF"/>
        </w:rPr>
        <w:t xml:space="preserve">et la problématique </w:t>
      </w:r>
      <w:r>
        <w:rPr>
          <w:shd w:val="clear" w:color="auto" w:fill="FFFFFF"/>
        </w:rPr>
        <w:t xml:space="preserve">de l’œuvre. </w:t>
      </w:r>
      <w:r w:rsidR="00774C57">
        <w:rPr>
          <w:shd w:val="clear" w:color="auto" w:fill="FFFFFF"/>
        </w:rPr>
        <w:t>Cela nous aidera à mieux comprendre l’œuvre et les défis qu’elle représente.</w:t>
      </w:r>
    </w:p>
    <w:p w14:paraId="3D30AF8C" w14:textId="77777777" w:rsidR="004306C0" w:rsidRPr="00AD0EB2" w:rsidRDefault="00B03C37" w:rsidP="004306C0">
      <w:pPr>
        <w:pStyle w:val="Heading3"/>
        <w:rPr>
          <w:rFonts w:eastAsia="Baskerville"/>
          <w:i/>
          <w:iCs/>
        </w:rPr>
      </w:pPr>
      <w:bookmarkStart w:id="83" w:name="_Toc119748387"/>
      <w:bookmarkStart w:id="84" w:name="_Toc119748557"/>
      <w:bookmarkStart w:id="85" w:name="_Toc119748719"/>
      <w:bookmarkStart w:id="86" w:name="_Toc119748841"/>
      <w:bookmarkStart w:id="87" w:name="_Toc119761006"/>
      <w:bookmarkStart w:id="88" w:name="_Toc119830509"/>
      <w:bookmarkStart w:id="89" w:name="_Toc119947710"/>
      <w:bookmarkStart w:id="90" w:name="_Toc119947941"/>
      <w:bookmarkStart w:id="91" w:name="_Toc119948792"/>
      <w:bookmarkStart w:id="92" w:name="_Toc120001210"/>
      <w:bookmarkStart w:id="93" w:name="_Toc120001338"/>
      <w:bookmarkStart w:id="94" w:name="_Toc120001600"/>
      <w:bookmarkStart w:id="95" w:name="_Toc120005773"/>
      <w:bookmarkStart w:id="96" w:name="_Toc120007282"/>
      <w:bookmarkStart w:id="97" w:name="_Toc120007420"/>
      <w:bookmarkStart w:id="98" w:name="_Toc120007748"/>
      <w:bookmarkStart w:id="99" w:name="_Toc120007889"/>
      <w:bookmarkStart w:id="100" w:name="_Toc120009894"/>
      <w:bookmarkStart w:id="101" w:name="_Toc120010036"/>
      <w:bookmarkStart w:id="102" w:name="_Toc120024533"/>
      <w:bookmarkStart w:id="103" w:name="_Toc120025845"/>
      <w:bookmarkStart w:id="104" w:name="_Toc120027925"/>
      <w:bookmarkStart w:id="105" w:name="_Toc120045740"/>
      <w:bookmarkStart w:id="106" w:name="_Toc120046674"/>
      <w:bookmarkStart w:id="107" w:name="_Toc120049330"/>
      <w:bookmarkStart w:id="108" w:name="_Toc119748390"/>
      <w:bookmarkStart w:id="109" w:name="_Toc119748560"/>
      <w:bookmarkStart w:id="110" w:name="_Toc119748722"/>
      <w:bookmarkStart w:id="111" w:name="_Toc119748844"/>
      <w:bookmarkStart w:id="112" w:name="_Toc119761009"/>
      <w:bookmarkStart w:id="113" w:name="_Toc119830512"/>
      <w:bookmarkStart w:id="114" w:name="_Toc119947713"/>
      <w:bookmarkStart w:id="115" w:name="_Toc119947944"/>
      <w:bookmarkStart w:id="116" w:name="_Toc119948795"/>
      <w:bookmarkStart w:id="117" w:name="_Toc120001213"/>
      <w:bookmarkStart w:id="118" w:name="_Toc120001341"/>
      <w:bookmarkStart w:id="119" w:name="_Toc120001603"/>
      <w:bookmarkStart w:id="120" w:name="_Toc120005776"/>
      <w:bookmarkStart w:id="121" w:name="_Toc120007285"/>
      <w:bookmarkStart w:id="122" w:name="_Toc120007423"/>
      <w:bookmarkStart w:id="123" w:name="_Toc120007751"/>
      <w:bookmarkStart w:id="124" w:name="_Toc120007892"/>
      <w:bookmarkStart w:id="125" w:name="_Toc120009897"/>
      <w:bookmarkStart w:id="126" w:name="_Toc120010039"/>
      <w:bookmarkStart w:id="127" w:name="_Toc120024536"/>
      <w:bookmarkStart w:id="128" w:name="_Toc120025848"/>
      <w:bookmarkStart w:id="129" w:name="_Toc120027928"/>
      <w:bookmarkStart w:id="130" w:name="_Toc120045743"/>
      <w:bookmarkStart w:id="131" w:name="_Toc120046677"/>
      <w:bookmarkStart w:id="132" w:name="_Toc120049333"/>
      <w:bookmarkStart w:id="133" w:name="_Toc119748391"/>
      <w:bookmarkStart w:id="134" w:name="_Toc119748561"/>
      <w:bookmarkStart w:id="135" w:name="_Toc119748723"/>
      <w:bookmarkStart w:id="136" w:name="_Toc119748845"/>
      <w:bookmarkStart w:id="137" w:name="_Toc119761010"/>
      <w:bookmarkStart w:id="138" w:name="_Toc119830513"/>
      <w:bookmarkStart w:id="139" w:name="_Toc119947714"/>
      <w:bookmarkStart w:id="140" w:name="_Toc119947945"/>
      <w:bookmarkStart w:id="141" w:name="_Toc119948796"/>
      <w:bookmarkStart w:id="142" w:name="_Toc120001214"/>
      <w:bookmarkStart w:id="143" w:name="_Toc120001342"/>
      <w:bookmarkStart w:id="144" w:name="_Toc120001604"/>
      <w:bookmarkStart w:id="145" w:name="_Toc120005777"/>
      <w:bookmarkStart w:id="146" w:name="_Toc120007286"/>
      <w:bookmarkStart w:id="147" w:name="_Toc120007424"/>
      <w:bookmarkStart w:id="148" w:name="_Toc120007752"/>
      <w:bookmarkStart w:id="149" w:name="_Toc120007893"/>
      <w:bookmarkStart w:id="150" w:name="_Toc120009898"/>
      <w:bookmarkStart w:id="151" w:name="_Toc120010040"/>
      <w:bookmarkStart w:id="152" w:name="_Toc120024537"/>
      <w:bookmarkStart w:id="153" w:name="_Toc120025849"/>
      <w:bookmarkStart w:id="154" w:name="_Toc120027929"/>
      <w:bookmarkStart w:id="155" w:name="_Toc120045744"/>
      <w:bookmarkStart w:id="156" w:name="_Toc120046678"/>
      <w:bookmarkStart w:id="157" w:name="_Toc120049334"/>
      <w:bookmarkStart w:id="158" w:name="_Toc119748392"/>
      <w:bookmarkStart w:id="159" w:name="_Toc119748562"/>
      <w:bookmarkStart w:id="160" w:name="_Toc119748724"/>
      <w:bookmarkStart w:id="161" w:name="_Toc119748846"/>
      <w:bookmarkStart w:id="162" w:name="_Toc119761011"/>
      <w:bookmarkStart w:id="163" w:name="_Toc119830514"/>
      <w:bookmarkStart w:id="164" w:name="_Toc119947715"/>
      <w:bookmarkStart w:id="165" w:name="_Toc119947946"/>
      <w:bookmarkStart w:id="166" w:name="_Toc119948797"/>
      <w:bookmarkStart w:id="167" w:name="_Toc120001215"/>
      <w:bookmarkStart w:id="168" w:name="_Toc120001343"/>
      <w:bookmarkStart w:id="169" w:name="_Toc120001605"/>
      <w:bookmarkStart w:id="170" w:name="_Toc120005778"/>
      <w:bookmarkStart w:id="171" w:name="_Toc120007287"/>
      <w:bookmarkStart w:id="172" w:name="_Toc120007425"/>
      <w:bookmarkStart w:id="173" w:name="_Toc120007753"/>
      <w:bookmarkStart w:id="174" w:name="_Toc120007894"/>
      <w:bookmarkStart w:id="175" w:name="_Toc120009899"/>
      <w:bookmarkStart w:id="176" w:name="_Toc120010041"/>
      <w:bookmarkStart w:id="177" w:name="_Toc120024538"/>
      <w:bookmarkStart w:id="178" w:name="_Toc120025850"/>
      <w:bookmarkStart w:id="179" w:name="_Toc120027930"/>
      <w:bookmarkStart w:id="180" w:name="_Toc120045745"/>
      <w:bookmarkStart w:id="181" w:name="_Toc120046679"/>
      <w:bookmarkStart w:id="182" w:name="_Toc120049335"/>
      <w:bookmarkStart w:id="183" w:name="_Toc119748395"/>
      <w:bookmarkStart w:id="184" w:name="_Toc119748565"/>
      <w:bookmarkStart w:id="185" w:name="_Toc119748727"/>
      <w:bookmarkStart w:id="186" w:name="_Toc119748849"/>
      <w:bookmarkStart w:id="187" w:name="_Toc119761014"/>
      <w:bookmarkStart w:id="188" w:name="_Toc119830517"/>
      <w:bookmarkStart w:id="189" w:name="_Toc119947718"/>
      <w:bookmarkStart w:id="190" w:name="_Toc119947949"/>
      <w:bookmarkStart w:id="191" w:name="_Toc119948800"/>
      <w:bookmarkStart w:id="192" w:name="_Toc120001218"/>
      <w:bookmarkStart w:id="193" w:name="_Toc120001346"/>
      <w:bookmarkStart w:id="194" w:name="_Toc120001608"/>
      <w:bookmarkStart w:id="195" w:name="_Toc120005781"/>
      <w:bookmarkStart w:id="196" w:name="_Toc120007290"/>
      <w:bookmarkStart w:id="197" w:name="_Toc120007428"/>
      <w:bookmarkStart w:id="198" w:name="_Toc120007756"/>
      <w:bookmarkStart w:id="199" w:name="_Toc120007897"/>
      <w:bookmarkStart w:id="200" w:name="_Toc120009902"/>
      <w:bookmarkStart w:id="201" w:name="_Toc120010044"/>
      <w:bookmarkStart w:id="202" w:name="_Toc120024541"/>
      <w:bookmarkStart w:id="203" w:name="_Toc120025853"/>
      <w:bookmarkStart w:id="204" w:name="_Toc120027933"/>
      <w:bookmarkStart w:id="205" w:name="_Toc120045748"/>
      <w:bookmarkStart w:id="206" w:name="_Toc120046682"/>
      <w:bookmarkStart w:id="207" w:name="_Toc120049338"/>
      <w:bookmarkStart w:id="208" w:name="_Toc119748396"/>
      <w:bookmarkStart w:id="209" w:name="_Toc119748566"/>
      <w:bookmarkStart w:id="210" w:name="_Toc119748728"/>
      <w:bookmarkStart w:id="211" w:name="_Toc119748850"/>
      <w:bookmarkStart w:id="212" w:name="_Toc119761015"/>
      <w:bookmarkStart w:id="213" w:name="_Toc119830518"/>
      <w:bookmarkStart w:id="214" w:name="_Toc119947719"/>
      <w:bookmarkStart w:id="215" w:name="_Toc119947950"/>
      <w:bookmarkStart w:id="216" w:name="_Toc119948801"/>
      <w:bookmarkStart w:id="217" w:name="_Toc120001219"/>
      <w:bookmarkStart w:id="218" w:name="_Toc120001347"/>
      <w:bookmarkStart w:id="219" w:name="_Toc120001609"/>
      <w:bookmarkStart w:id="220" w:name="_Toc120005782"/>
      <w:bookmarkStart w:id="221" w:name="_Toc120007291"/>
      <w:bookmarkStart w:id="222" w:name="_Toc120007429"/>
      <w:bookmarkStart w:id="223" w:name="_Toc120007757"/>
      <w:bookmarkStart w:id="224" w:name="_Toc120007898"/>
      <w:bookmarkStart w:id="225" w:name="_Toc120009903"/>
      <w:bookmarkStart w:id="226" w:name="_Toc120010045"/>
      <w:bookmarkStart w:id="227" w:name="_Toc120024542"/>
      <w:bookmarkStart w:id="228" w:name="_Toc120025854"/>
      <w:bookmarkStart w:id="229" w:name="_Toc120027934"/>
      <w:bookmarkStart w:id="230" w:name="_Toc120045749"/>
      <w:bookmarkStart w:id="231" w:name="_Toc120046683"/>
      <w:bookmarkStart w:id="232" w:name="_Toc120049339"/>
      <w:bookmarkStart w:id="233" w:name="_Toc119748397"/>
      <w:bookmarkStart w:id="234" w:name="_Toc119748567"/>
      <w:bookmarkStart w:id="235" w:name="_Toc119748729"/>
      <w:bookmarkStart w:id="236" w:name="_Toc119748851"/>
      <w:bookmarkStart w:id="237" w:name="_Toc119761016"/>
      <w:bookmarkStart w:id="238" w:name="_Toc119830519"/>
      <w:bookmarkStart w:id="239" w:name="_Toc119947720"/>
      <w:bookmarkStart w:id="240" w:name="_Toc119947951"/>
      <w:bookmarkStart w:id="241" w:name="_Toc119948802"/>
      <w:bookmarkStart w:id="242" w:name="_Toc120001220"/>
      <w:bookmarkStart w:id="243" w:name="_Toc120001348"/>
      <w:bookmarkStart w:id="244" w:name="_Toc120001610"/>
      <w:bookmarkStart w:id="245" w:name="_Toc120005783"/>
      <w:bookmarkStart w:id="246" w:name="_Toc120007292"/>
      <w:bookmarkStart w:id="247" w:name="_Toc120007430"/>
      <w:bookmarkStart w:id="248" w:name="_Toc120007758"/>
      <w:bookmarkStart w:id="249" w:name="_Toc120007899"/>
      <w:bookmarkStart w:id="250" w:name="_Toc120009904"/>
      <w:bookmarkStart w:id="251" w:name="_Toc120010046"/>
      <w:bookmarkStart w:id="252" w:name="_Toc120024543"/>
      <w:bookmarkStart w:id="253" w:name="_Toc120025855"/>
      <w:bookmarkStart w:id="254" w:name="_Toc120027935"/>
      <w:bookmarkStart w:id="255" w:name="_Toc120045750"/>
      <w:bookmarkStart w:id="256" w:name="_Toc120046684"/>
      <w:bookmarkStart w:id="257" w:name="_Toc120049340"/>
      <w:bookmarkStart w:id="258" w:name="_Toc119748398"/>
      <w:bookmarkStart w:id="259" w:name="_Toc119748568"/>
      <w:bookmarkStart w:id="260" w:name="_Toc119748730"/>
      <w:bookmarkStart w:id="261" w:name="_Toc119748852"/>
      <w:bookmarkStart w:id="262" w:name="_Toc119761017"/>
      <w:bookmarkStart w:id="263" w:name="_Toc119830520"/>
      <w:bookmarkStart w:id="264" w:name="_Toc119947721"/>
      <w:bookmarkStart w:id="265" w:name="_Toc119947952"/>
      <w:bookmarkStart w:id="266" w:name="_Toc119948803"/>
      <w:bookmarkStart w:id="267" w:name="_Toc120001221"/>
      <w:bookmarkStart w:id="268" w:name="_Toc120001349"/>
      <w:bookmarkStart w:id="269" w:name="_Toc120001611"/>
      <w:bookmarkStart w:id="270" w:name="_Toc120005784"/>
      <w:bookmarkStart w:id="271" w:name="_Toc120007293"/>
      <w:bookmarkStart w:id="272" w:name="_Toc120007431"/>
      <w:bookmarkStart w:id="273" w:name="_Toc120007759"/>
      <w:bookmarkStart w:id="274" w:name="_Toc120007900"/>
      <w:bookmarkStart w:id="275" w:name="_Toc120009905"/>
      <w:bookmarkStart w:id="276" w:name="_Toc120010047"/>
      <w:bookmarkStart w:id="277" w:name="_Toc120024544"/>
      <w:bookmarkStart w:id="278" w:name="_Toc120025856"/>
      <w:bookmarkStart w:id="279" w:name="_Toc120027936"/>
      <w:bookmarkStart w:id="280" w:name="_Toc120045751"/>
      <w:bookmarkStart w:id="281" w:name="_Toc120046685"/>
      <w:bookmarkStart w:id="282" w:name="_Toc120049341"/>
      <w:bookmarkStart w:id="283" w:name="_Toc119748400"/>
      <w:bookmarkStart w:id="284" w:name="_Toc119748570"/>
      <w:bookmarkStart w:id="285" w:name="_Toc119748732"/>
      <w:bookmarkStart w:id="286" w:name="_Toc119748854"/>
      <w:bookmarkStart w:id="287" w:name="_Toc119761019"/>
      <w:bookmarkStart w:id="288" w:name="_Toc119830522"/>
      <w:bookmarkStart w:id="289" w:name="_Toc119947723"/>
      <w:bookmarkStart w:id="290" w:name="_Toc119947954"/>
      <w:bookmarkStart w:id="291" w:name="_Toc119948805"/>
      <w:bookmarkStart w:id="292" w:name="_Toc120001223"/>
      <w:bookmarkStart w:id="293" w:name="_Toc120001351"/>
      <w:bookmarkStart w:id="294" w:name="_Toc120001613"/>
      <w:bookmarkStart w:id="295" w:name="_Toc120005786"/>
      <w:bookmarkStart w:id="296" w:name="_Toc120007295"/>
      <w:bookmarkStart w:id="297" w:name="_Toc120007433"/>
      <w:bookmarkStart w:id="298" w:name="_Toc120007761"/>
      <w:bookmarkStart w:id="299" w:name="_Toc120007902"/>
      <w:bookmarkStart w:id="300" w:name="_Toc120009907"/>
      <w:bookmarkStart w:id="301" w:name="_Toc120010049"/>
      <w:bookmarkStart w:id="302" w:name="_Toc120024546"/>
      <w:bookmarkStart w:id="303" w:name="_Toc120025858"/>
      <w:bookmarkStart w:id="304" w:name="_Toc120027938"/>
      <w:bookmarkStart w:id="305" w:name="_Toc120045753"/>
      <w:bookmarkStart w:id="306" w:name="_Toc120046687"/>
      <w:bookmarkStart w:id="307" w:name="_Toc120049343"/>
      <w:bookmarkStart w:id="308" w:name="_Toc119748401"/>
      <w:bookmarkStart w:id="309" w:name="_Toc119748571"/>
      <w:bookmarkStart w:id="310" w:name="_Toc119748733"/>
      <w:bookmarkStart w:id="311" w:name="_Toc119748855"/>
      <w:bookmarkStart w:id="312" w:name="_Toc119761020"/>
      <w:bookmarkStart w:id="313" w:name="_Toc119830523"/>
      <w:bookmarkStart w:id="314" w:name="_Toc119947724"/>
      <w:bookmarkStart w:id="315" w:name="_Toc119947955"/>
      <w:bookmarkStart w:id="316" w:name="_Toc119948806"/>
      <w:bookmarkStart w:id="317" w:name="_Toc120001224"/>
      <w:bookmarkStart w:id="318" w:name="_Toc120001352"/>
      <w:bookmarkStart w:id="319" w:name="_Toc120001614"/>
      <w:bookmarkStart w:id="320" w:name="_Toc120005787"/>
      <w:bookmarkStart w:id="321" w:name="_Toc120007296"/>
      <w:bookmarkStart w:id="322" w:name="_Toc120007434"/>
      <w:bookmarkStart w:id="323" w:name="_Toc120007762"/>
      <w:bookmarkStart w:id="324" w:name="_Toc120007903"/>
      <w:bookmarkStart w:id="325" w:name="_Toc120009908"/>
      <w:bookmarkStart w:id="326" w:name="_Toc120010050"/>
      <w:bookmarkStart w:id="327" w:name="_Toc120024547"/>
      <w:bookmarkStart w:id="328" w:name="_Toc120025859"/>
      <w:bookmarkStart w:id="329" w:name="_Toc120027939"/>
      <w:bookmarkStart w:id="330" w:name="_Toc120045754"/>
      <w:bookmarkStart w:id="331" w:name="_Toc120046688"/>
      <w:bookmarkStart w:id="332" w:name="_Toc120049344"/>
      <w:bookmarkStart w:id="333" w:name="_Toc119748403"/>
      <w:bookmarkStart w:id="334" w:name="_Toc119748573"/>
      <w:bookmarkStart w:id="335" w:name="_Toc119748735"/>
      <w:bookmarkStart w:id="336" w:name="_Toc119748857"/>
      <w:bookmarkStart w:id="337" w:name="_Toc119761022"/>
      <w:bookmarkStart w:id="338" w:name="_Toc119830525"/>
      <w:bookmarkStart w:id="339" w:name="_Toc119947726"/>
      <w:bookmarkStart w:id="340" w:name="_Toc119947957"/>
      <w:bookmarkStart w:id="341" w:name="_Toc119948808"/>
      <w:bookmarkStart w:id="342" w:name="_Toc120001226"/>
      <w:bookmarkStart w:id="343" w:name="_Toc120001354"/>
      <w:bookmarkStart w:id="344" w:name="_Toc120001616"/>
      <w:bookmarkStart w:id="345" w:name="_Toc120005789"/>
      <w:bookmarkStart w:id="346" w:name="_Toc120007298"/>
      <w:bookmarkStart w:id="347" w:name="_Toc120007436"/>
      <w:bookmarkStart w:id="348" w:name="_Toc120007764"/>
      <w:bookmarkStart w:id="349" w:name="_Toc120007905"/>
      <w:bookmarkStart w:id="350" w:name="_Toc120009910"/>
      <w:bookmarkStart w:id="351" w:name="_Toc120010052"/>
      <w:bookmarkStart w:id="352" w:name="_Toc120024549"/>
      <w:bookmarkStart w:id="353" w:name="_Toc120025861"/>
      <w:bookmarkStart w:id="354" w:name="_Toc120027941"/>
      <w:bookmarkStart w:id="355" w:name="_Toc120045756"/>
      <w:bookmarkStart w:id="356" w:name="_Toc120046690"/>
      <w:bookmarkStart w:id="357" w:name="_Toc120049346"/>
      <w:bookmarkStart w:id="358" w:name="_Toc119573458"/>
      <w:bookmarkStart w:id="359" w:name="_Toc119748208"/>
      <w:bookmarkStart w:id="360" w:name="_Toc119748404"/>
      <w:bookmarkStart w:id="361" w:name="_Toc119748574"/>
      <w:bookmarkStart w:id="362" w:name="_Toc119748736"/>
      <w:bookmarkStart w:id="363" w:name="_Toc119748858"/>
      <w:bookmarkStart w:id="364" w:name="_Toc119761023"/>
      <w:bookmarkStart w:id="365" w:name="_Toc119830526"/>
      <w:bookmarkStart w:id="366" w:name="_Toc119947727"/>
      <w:bookmarkStart w:id="367" w:name="_Toc119947958"/>
      <w:bookmarkStart w:id="368" w:name="_Toc119948809"/>
      <w:bookmarkStart w:id="369" w:name="_Toc120001227"/>
      <w:bookmarkStart w:id="370" w:name="_Toc120001355"/>
      <w:bookmarkStart w:id="371" w:name="_Toc120001617"/>
      <w:bookmarkStart w:id="372" w:name="_Toc120005790"/>
      <w:bookmarkStart w:id="373" w:name="_Toc120007299"/>
      <w:bookmarkStart w:id="374" w:name="_Toc120007437"/>
      <w:bookmarkStart w:id="375" w:name="_Toc120007765"/>
      <w:bookmarkStart w:id="376" w:name="_Toc120007906"/>
      <w:bookmarkStart w:id="377" w:name="_Toc120009911"/>
      <w:bookmarkStart w:id="378" w:name="_Toc120010053"/>
      <w:bookmarkStart w:id="379" w:name="_Toc120024550"/>
      <w:bookmarkStart w:id="380" w:name="_Toc120025862"/>
      <w:bookmarkStart w:id="381" w:name="_Toc120027942"/>
      <w:bookmarkStart w:id="382" w:name="_Toc120045757"/>
      <w:bookmarkStart w:id="383" w:name="_Toc120046691"/>
      <w:bookmarkStart w:id="384" w:name="_Toc120049347"/>
      <w:bookmarkStart w:id="385" w:name="_Toc119573461"/>
      <w:bookmarkStart w:id="386" w:name="_Toc119748211"/>
      <w:bookmarkStart w:id="387" w:name="_Toc119748407"/>
      <w:bookmarkStart w:id="388" w:name="_Toc119748577"/>
      <w:bookmarkStart w:id="389" w:name="_Toc119748739"/>
      <w:bookmarkStart w:id="390" w:name="_Toc119748861"/>
      <w:bookmarkStart w:id="391" w:name="_Toc119761026"/>
      <w:bookmarkStart w:id="392" w:name="_Toc119830529"/>
      <w:bookmarkStart w:id="393" w:name="_Toc119947730"/>
      <w:bookmarkStart w:id="394" w:name="_Toc119947961"/>
      <w:bookmarkStart w:id="395" w:name="_Toc119948812"/>
      <w:bookmarkStart w:id="396" w:name="_Toc120001230"/>
      <w:bookmarkStart w:id="397" w:name="_Toc120001358"/>
      <w:bookmarkStart w:id="398" w:name="_Toc120001620"/>
      <w:bookmarkStart w:id="399" w:name="_Toc120005793"/>
      <w:bookmarkStart w:id="400" w:name="_Toc120007302"/>
      <w:bookmarkStart w:id="401" w:name="_Toc120007440"/>
      <w:bookmarkStart w:id="402" w:name="_Toc120007768"/>
      <w:bookmarkStart w:id="403" w:name="_Toc120007909"/>
      <w:bookmarkStart w:id="404" w:name="_Toc120009914"/>
      <w:bookmarkStart w:id="405" w:name="_Toc120010056"/>
      <w:bookmarkStart w:id="406" w:name="_Toc120024553"/>
      <w:bookmarkStart w:id="407" w:name="_Toc120025865"/>
      <w:bookmarkStart w:id="408" w:name="_Toc120027945"/>
      <w:bookmarkStart w:id="409" w:name="_Toc120045760"/>
      <w:bookmarkStart w:id="410" w:name="_Toc120046694"/>
      <w:bookmarkStart w:id="411" w:name="_Toc120049350"/>
      <w:bookmarkStart w:id="412" w:name="_Toc119573462"/>
      <w:bookmarkStart w:id="413" w:name="_Toc119748212"/>
      <w:bookmarkStart w:id="414" w:name="_Toc119748408"/>
      <w:bookmarkStart w:id="415" w:name="_Toc119748578"/>
      <w:bookmarkStart w:id="416" w:name="_Toc119748740"/>
      <w:bookmarkStart w:id="417" w:name="_Toc119748862"/>
      <w:bookmarkStart w:id="418" w:name="_Toc119761027"/>
      <w:bookmarkStart w:id="419" w:name="_Toc119830530"/>
      <w:bookmarkStart w:id="420" w:name="_Toc119947731"/>
      <w:bookmarkStart w:id="421" w:name="_Toc119947962"/>
      <w:bookmarkStart w:id="422" w:name="_Toc119948813"/>
      <w:bookmarkStart w:id="423" w:name="_Toc120001231"/>
      <w:bookmarkStart w:id="424" w:name="_Toc120001359"/>
      <w:bookmarkStart w:id="425" w:name="_Toc120001621"/>
      <w:bookmarkStart w:id="426" w:name="_Toc120005794"/>
      <w:bookmarkStart w:id="427" w:name="_Toc120007303"/>
      <w:bookmarkStart w:id="428" w:name="_Toc120007441"/>
      <w:bookmarkStart w:id="429" w:name="_Toc120007769"/>
      <w:bookmarkStart w:id="430" w:name="_Toc120007910"/>
      <w:bookmarkStart w:id="431" w:name="_Toc120009915"/>
      <w:bookmarkStart w:id="432" w:name="_Toc120010057"/>
      <w:bookmarkStart w:id="433" w:name="_Toc120024554"/>
      <w:bookmarkStart w:id="434" w:name="_Toc120025866"/>
      <w:bookmarkStart w:id="435" w:name="_Toc120027946"/>
      <w:bookmarkStart w:id="436" w:name="_Toc120045761"/>
      <w:bookmarkStart w:id="437" w:name="_Toc120046695"/>
      <w:bookmarkStart w:id="438" w:name="_Toc120049351"/>
      <w:bookmarkStart w:id="439" w:name="_Toc119573463"/>
      <w:bookmarkStart w:id="440" w:name="_Toc119748213"/>
      <w:bookmarkStart w:id="441" w:name="_Toc119748409"/>
      <w:bookmarkStart w:id="442" w:name="_Toc119748579"/>
      <w:bookmarkStart w:id="443" w:name="_Toc119748741"/>
      <w:bookmarkStart w:id="444" w:name="_Toc119748863"/>
      <w:bookmarkStart w:id="445" w:name="_Toc119761028"/>
      <w:bookmarkStart w:id="446" w:name="_Toc119830531"/>
      <w:bookmarkStart w:id="447" w:name="_Toc119947732"/>
      <w:bookmarkStart w:id="448" w:name="_Toc119947963"/>
      <w:bookmarkStart w:id="449" w:name="_Toc119948814"/>
      <w:bookmarkStart w:id="450" w:name="_Toc120001232"/>
      <w:bookmarkStart w:id="451" w:name="_Toc120001360"/>
      <w:bookmarkStart w:id="452" w:name="_Toc120001622"/>
      <w:bookmarkStart w:id="453" w:name="_Toc120005795"/>
      <w:bookmarkStart w:id="454" w:name="_Toc120007304"/>
      <w:bookmarkStart w:id="455" w:name="_Toc120007442"/>
      <w:bookmarkStart w:id="456" w:name="_Toc120007770"/>
      <w:bookmarkStart w:id="457" w:name="_Toc120007911"/>
      <w:bookmarkStart w:id="458" w:name="_Toc120009916"/>
      <w:bookmarkStart w:id="459" w:name="_Toc120010058"/>
      <w:bookmarkStart w:id="460" w:name="_Toc120024555"/>
      <w:bookmarkStart w:id="461" w:name="_Toc120025867"/>
      <w:bookmarkStart w:id="462" w:name="_Toc120027947"/>
      <w:bookmarkStart w:id="463" w:name="_Toc120045762"/>
      <w:bookmarkStart w:id="464" w:name="_Toc120046696"/>
      <w:bookmarkStart w:id="465" w:name="_Toc120049352"/>
      <w:bookmarkStart w:id="466" w:name="_Toc119748410"/>
      <w:bookmarkStart w:id="467" w:name="_Toc119748580"/>
      <w:bookmarkStart w:id="468" w:name="_Toc119748742"/>
      <w:bookmarkStart w:id="469" w:name="_Toc119748864"/>
      <w:bookmarkStart w:id="470" w:name="_Toc119761029"/>
      <w:bookmarkStart w:id="471" w:name="_Toc119830532"/>
      <w:bookmarkStart w:id="472" w:name="_Toc119947733"/>
      <w:bookmarkStart w:id="473" w:name="_Toc119947964"/>
      <w:bookmarkStart w:id="474" w:name="_Toc119948815"/>
      <w:bookmarkStart w:id="475" w:name="_Toc120001233"/>
      <w:bookmarkStart w:id="476" w:name="_Toc120001361"/>
      <w:bookmarkStart w:id="477" w:name="_Toc120001623"/>
      <w:bookmarkStart w:id="478" w:name="_Toc120005796"/>
      <w:bookmarkStart w:id="479" w:name="_Toc120007305"/>
      <w:bookmarkStart w:id="480" w:name="_Toc120007443"/>
      <w:bookmarkStart w:id="481" w:name="_Toc120007771"/>
      <w:bookmarkStart w:id="482" w:name="_Toc120007912"/>
      <w:bookmarkStart w:id="483" w:name="_Toc120009917"/>
      <w:bookmarkStart w:id="484" w:name="_Toc120010059"/>
      <w:bookmarkStart w:id="485" w:name="_Toc120024556"/>
      <w:bookmarkStart w:id="486" w:name="_Toc120025868"/>
      <w:bookmarkStart w:id="487" w:name="_Toc120027948"/>
      <w:bookmarkStart w:id="488" w:name="_Toc120045763"/>
      <w:bookmarkStart w:id="489" w:name="_Toc120046697"/>
      <w:bookmarkStart w:id="490" w:name="_Toc120049353"/>
      <w:bookmarkStart w:id="491" w:name="_Toc119748412"/>
      <w:bookmarkStart w:id="492" w:name="_Toc119748582"/>
      <w:bookmarkStart w:id="493" w:name="_Toc119748744"/>
      <w:bookmarkStart w:id="494" w:name="_Toc119748866"/>
      <w:bookmarkStart w:id="495" w:name="_Toc119761031"/>
      <w:bookmarkStart w:id="496" w:name="_Toc119830534"/>
      <w:bookmarkStart w:id="497" w:name="_Toc119947735"/>
      <w:bookmarkStart w:id="498" w:name="_Toc119947966"/>
      <w:bookmarkStart w:id="499" w:name="_Toc119948817"/>
      <w:bookmarkStart w:id="500" w:name="_Toc120001235"/>
      <w:bookmarkStart w:id="501" w:name="_Toc120001363"/>
      <w:bookmarkStart w:id="502" w:name="_Toc120001625"/>
      <w:bookmarkStart w:id="503" w:name="_Toc120005798"/>
      <w:bookmarkStart w:id="504" w:name="_Toc120007307"/>
      <w:bookmarkStart w:id="505" w:name="_Toc120007445"/>
      <w:bookmarkStart w:id="506" w:name="_Toc120007773"/>
      <w:bookmarkStart w:id="507" w:name="_Toc120007914"/>
      <w:bookmarkStart w:id="508" w:name="_Toc120009919"/>
      <w:bookmarkStart w:id="509" w:name="_Toc120010061"/>
      <w:bookmarkStart w:id="510" w:name="_Toc120024558"/>
      <w:bookmarkStart w:id="511" w:name="_Toc120025870"/>
      <w:bookmarkStart w:id="512" w:name="_Toc120027950"/>
      <w:bookmarkStart w:id="513" w:name="_Toc120045765"/>
      <w:bookmarkStart w:id="514" w:name="_Toc120046699"/>
      <w:bookmarkStart w:id="515" w:name="_Toc120049355"/>
      <w:bookmarkStart w:id="516" w:name="_Toc119748414"/>
      <w:bookmarkStart w:id="517" w:name="_Toc119748584"/>
      <w:bookmarkStart w:id="518" w:name="_Toc119748746"/>
      <w:bookmarkStart w:id="519" w:name="_Toc119748868"/>
      <w:bookmarkStart w:id="520" w:name="_Toc119761033"/>
      <w:bookmarkStart w:id="521" w:name="_Toc119830536"/>
      <w:bookmarkStart w:id="522" w:name="_Toc119947737"/>
      <w:bookmarkStart w:id="523" w:name="_Toc119947968"/>
      <w:bookmarkStart w:id="524" w:name="_Toc119948819"/>
      <w:bookmarkStart w:id="525" w:name="_Toc120001237"/>
      <w:bookmarkStart w:id="526" w:name="_Toc120001365"/>
      <w:bookmarkStart w:id="527" w:name="_Toc120001627"/>
      <w:bookmarkStart w:id="528" w:name="_Toc120005800"/>
      <w:bookmarkStart w:id="529" w:name="_Toc120007309"/>
      <w:bookmarkStart w:id="530" w:name="_Toc120007447"/>
      <w:bookmarkStart w:id="531" w:name="_Toc120007775"/>
      <w:bookmarkStart w:id="532" w:name="_Toc120007916"/>
      <w:bookmarkStart w:id="533" w:name="_Toc120009921"/>
      <w:bookmarkStart w:id="534" w:name="_Toc120010063"/>
      <w:bookmarkStart w:id="535" w:name="_Toc120024560"/>
      <w:bookmarkStart w:id="536" w:name="_Toc120025872"/>
      <w:bookmarkStart w:id="537" w:name="_Toc120027952"/>
      <w:bookmarkStart w:id="538" w:name="_Toc120045767"/>
      <w:bookmarkStart w:id="539" w:name="_Toc120046701"/>
      <w:bookmarkStart w:id="540" w:name="_Toc120049357"/>
      <w:bookmarkStart w:id="541" w:name="_Toc119748415"/>
      <w:bookmarkStart w:id="542" w:name="_Toc119748585"/>
      <w:bookmarkStart w:id="543" w:name="_Toc119748747"/>
      <w:bookmarkStart w:id="544" w:name="_Toc119748869"/>
      <w:bookmarkStart w:id="545" w:name="_Toc119761034"/>
      <w:bookmarkStart w:id="546" w:name="_Toc119830537"/>
      <w:bookmarkStart w:id="547" w:name="_Toc119947738"/>
      <w:bookmarkStart w:id="548" w:name="_Toc119947969"/>
      <w:bookmarkStart w:id="549" w:name="_Toc119948820"/>
      <w:bookmarkStart w:id="550" w:name="_Toc120001238"/>
      <w:bookmarkStart w:id="551" w:name="_Toc120001366"/>
      <w:bookmarkStart w:id="552" w:name="_Toc120001628"/>
      <w:bookmarkStart w:id="553" w:name="_Toc120005801"/>
      <w:bookmarkStart w:id="554" w:name="_Toc120007310"/>
      <w:bookmarkStart w:id="555" w:name="_Toc120007448"/>
      <w:bookmarkStart w:id="556" w:name="_Toc120007776"/>
      <w:bookmarkStart w:id="557" w:name="_Toc120007917"/>
      <w:bookmarkStart w:id="558" w:name="_Toc120009922"/>
      <w:bookmarkStart w:id="559" w:name="_Toc120010064"/>
      <w:bookmarkStart w:id="560" w:name="_Toc120024561"/>
      <w:bookmarkStart w:id="561" w:name="_Toc120025873"/>
      <w:bookmarkStart w:id="562" w:name="_Toc120027953"/>
      <w:bookmarkStart w:id="563" w:name="_Toc120045768"/>
      <w:bookmarkStart w:id="564" w:name="_Toc120046702"/>
      <w:bookmarkStart w:id="565" w:name="_Toc120049358"/>
      <w:bookmarkStart w:id="566" w:name="_Toc119748418"/>
      <w:bookmarkStart w:id="567" w:name="_Toc119748588"/>
      <w:bookmarkStart w:id="568" w:name="_Toc119748750"/>
      <w:bookmarkStart w:id="569" w:name="_Toc119748872"/>
      <w:bookmarkStart w:id="570" w:name="_Toc119761037"/>
      <w:bookmarkStart w:id="571" w:name="_Toc119830540"/>
      <w:bookmarkStart w:id="572" w:name="_Toc119947741"/>
      <w:bookmarkStart w:id="573" w:name="_Toc119947972"/>
      <w:bookmarkStart w:id="574" w:name="_Toc119948823"/>
      <w:bookmarkStart w:id="575" w:name="_Toc120001241"/>
      <w:bookmarkStart w:id="576" w:name="_Toc120001369"/>
      <w:bookmarkStart w:id="577" w:name="_Toc120001631"/>
      <w:bookmarkStart w:id="578" w:name="_Toc120005804"/>
      <w:bookmarkStart w:id="579" w:name="_Toc120007313"/>
      <w:bookmarkStart w:id="580" w:name="_Toc120007451"/>
      <w:bookmarkStart w:id="581" w:name="_Toc120007779"/>
      <w:bookmarkStart w:id="582" w:name="_Toc120007920"/>
      <w:bookmarkStart w:id="583" w:name="_Toc120009925"/>
      <w:bookmarkStart w:id="584" w:name="_Toc120010067"/>
      <w:bookmarkStart w:id="585" w:name="_Toc120024564"/>
      <w:bookmarkStart w:id="586" w:name="_Toc120025876"/>
      <w:bookmarkStart w:id="587" w:name="_Toc120027956"/>
      <w:bookmarkStart w:id="588" w:name="_Toc120045771"/>
      <w:bookmarkStart w:id="589" w:name="_Toc120046705"/>
      <w:bookmarkStart w:id="590" w:name="_Toc120049361"/>
      <w:bookmarkStart w:id="591" w:name="_Toc119748424"/>
      <w:bookmarkStart w:id="592" w:name="_Toc119748594"/>
      <w:bookmarkStart w:id="593" w:name="_Toc119748756"/>
      <w:bookmarkStart w:id="594" w:name="_Toc119748878"/>
      <w:bookmarkStart w:id="595" w:name="_Toc119761043"/>
      <w:bookmarkStart w:id="596" w:name="_Toc119830546"/>
      <w:bookmarkStart w:id="597" w:name="_Toc119947747"/>
      <w:bookmarkStart w:id="598" w:name="_Toc119947978"/>
      <w:bookmarkStart w:id="599" w:name="_Toc119948829"/>
      <w:bookmarkStart w:id="600" w:name="_Toc120001247"/>
      <w:bookmarkStart w:id="601" w:name="_Toc120001375"/>
      <w:bookmarkStart w:id="602" w:name="_Toc120001637"/>
      <w:bookmarkStart w:id="603" w:name="_Toc120005810"/>
      <w:bookmarkStart w:id="604" w:name="_Toc120007319"/>
      <w:bookmarkStart w:id="605" w:name="_Toc120007457"/>
      <w:bookmarkStart w:id="606" w:name="_Toc120007785"/>
      <w:bookmarkStart w:id="607" w:name="_Toc120007926"/>
      <w:bookmarkStart w:id="608" w:name="_Toc120009931"/>
      <w:bookmarkStart w:id="609" w:name="_Toc120010073"/>
      <w:bookmarkStart w:id="610" w:name="_Toc120024570"/>
      <w:bookmarkStart w:id="611" w:name="_Toc120025882"/>
      <w:bookmarkStart w:id="612" w:name="_Toc120027962"/>
      <w:bookmarkStart w:id="613" w:name="_Toc120045777"/>
      <w:bookmarkStart w:id="614" w:name="_Toc120046711"/>
      <w:bookmarkStart w:id="615" w:name="_Toc120049367"/>
      <w:bookmarkStart w:id="616" w:name="_Toc119748429"/>
      <w:bookmarkStart w:id="617" w:name="_Toc119748599"/>
      <w:bookmarkStart w:id="618" w:name="_Toc119748761"/>
      <w:bookmarkStart w:id="619" w:name="_Toc119748883"/>
      <w:bookmarkStart w:id="620" w:name="_Toc119761048"/>
      <w:bookmarkStart w:id="621" w:name="_Toc119830551"/>
      <w:bookmarkStart w:id="622" w:name="_Toc119947752"/>
      <w:bookmarkStart w:id="623" w:name="_Toc119947983"/>
      <w:bookmarkStart w:id="624" w:name="_Toc119948834"/>
      <w:bookmarkStart w:id="625" w:name="_Toc120001252"/>
      <w:bookmarkStart w:id="626" w:name="_Toc120001380"/>
      <w:bookmarkStart w:id="627" w:name="_Toc120001642"/>
      <w:bookmarkStart w:id="628" w:name="_Toc120005815"/>
      <w:bookmarkStart w:id="629" w:name="_Toc120007324"/>
      <w:bookmarkStart w:id="630" w:name="_Toc120007462"/>
      <w:bookmarkStart w:id="631" w:name="_Toc120007790"/>
      <w:bookmarkStart w:id="632" w:name="_Toc120007931"/>
      <w:bookmarkStart w:id="633" w:name="_Toc120009936"/>
      <w:bookmarkStart w:id="634" w:name="_Toc120010078"/>
      <w:bookmarkStart w:id="635" w:name="_Toc120024575"/>
      <w:bookmarkStart w:id="636" w:name="_Toc120025887"/>
      <w:bookmarkStart w:id="637" w:name="_Toc120027967"/>
      <w:bookmarkStart w:id="638" w:name="_Toc120045782"/>
      <w:bookmarkStart w:id="639" w:name="_Toc120046716"/>
      <w:bookmarkStart w:id="640" w:name="_Toc120049372"/>
      <w:bookmarkStart w:id="641" w:name="_Toc119748431"/>
      <w:bookmarkStart w:id="642" w:name="_Toc119748601"/>
      <w:bookmarkStart w:id="643" w:name="_Toc119748763"/>
      <w:bookmarkStart w:id="644" w:name="_Toc119748885"/>
      <w:bookmarkStart w:id="645" w:name="_Toc119761050"/>
      <w:bookmarkStart w:id="646" w:name="_Toc119830553"/>
      <w:bookmarkStart w:id="647" w:name="_Toc119947754"/>
      <w:bookmarkStart w:id="648" w:name="_Toc119947985"/>
      <w:bookmarkStart w:id="649" w:name="_Toc119948836"/>
      <w:bookmarkStart w:id="650" w:name="_Toc120001254"/>
      <w:bookmarkStart w:id="651" w:name="_Toc120001382"/>
      <w:bookmarkStart w:id="652" w:name="_Toc120001644"/>
      <w:bookmarkStart w:id="653" w:name="_Toc120005817"/>
      <w:bookmarkStart w:id="654" w:name="_Toc120007326"/>
      <w:bookmarkStart w:id="655" w:name="_Toc120007464"/>
      <w:bookmarkStart w:id="656" w:name="_Toc120007792"/>
      <w:bookmarkStart w:id="657" w:name="_Toc120007933"/>
      <w:bookmarkStart w:id="658" w:name="_Toc120009938"/>
      <w:bookmarkStart w:id="659" w:name="_Toc120010080"/>
      <w:bookmarkStart w:id="660" w:name="_Toc120024577"/>
      <w:bookmarkStart w:id="661" w:name="_Toc120025889"/>
      <w:bookmarkStart w:id="662" w:name="_Toc120027969"/>
      <w:bookmarkStart w:id="663" w:name="_Toc120045784"/>
      <w:bookmarkStart w:id="664" w:name="_Toc120046718"/>
      <w:bookmarkStart w:id="665" w:name="_Toc120049374"/>
      <w:bookmarkStart w:id="666" w:name="_Toc119748432"/>
      <w:bookmarkStart w:id="667" w:name="_Toc119748602"/>
      <w:bookmarkStart w:id="668" w:name="_Toc119748764"/>
      <w:bookmarkStart w:id="669" w:name="_Toc119748886"/>
      <w:bookmarkStart w:id="670" w:name="_Toc119761051"/>
      <w:bookmarkStart w:id="671" w:name="_Toc119830554"/>
      <w:bookmarkStart w:id="672" w:name="_Toc119947755"/>
      <w:bookmarkStart w:id="673" w:name="_Toc119947986"/>
      <w:bookmarkStart w:id="674" w:name="_Toc119948837"/>
      <w:bookmarkStart w:id="675" w:name="_Toc120001255"/>
      <w:bookmarkStart w:id="676" w:name="_Toc120001383"/>
      <w:bookmarkStart w:id="677" w:name="_Toc120001645"/>
      <w:bookmarkStart w:id="678" w:name="_Toc120005818"/>
      <w:bookmarkStart w:id="679" w:name="_Toc120007327"/>
      <w:bookmarkStart w:id="680" w:name="_Toc120007465"/>
      <w:bookmarkStart w:id="681" w:name="_Toc120007793"/>
      <w:bookmarkStart w:id="682" w:name="_Toc120007934"/>
      <w:bookmarkStart w:id="683" w:name="_Toc120009939"/>
      <w:bookmarkStart w:id="684" w:name="_Toc120010081"/>
      <w:bookmarkStart w:id="685" w:name="_Toc120024578"/>
      <w:bookmarkStart w:id="686" w:name="_Toc120025890"/>
      <w:bookmarkStart w:id="687" w:name="_Toc120027970"/>
      <w:bookmarkStart w:id="688" w:name="_Toc120045785"/>
      <w:bookmarkStart w:id="689" w:name="_Toc120046719"/>
      <w:bookmarkStart w:id="690" w:name="_Toc120049375"/>
      <w:bookmarkStart w:id="691" w:name="_Toc119748434"/>
      <w:bookmarkStart w:id="692" w:name="_Toc119748604"/>
      <w:bookmarkStart w:id="693" w:name="_Toc119748766"/>
      <w:bookmarkStart w:id="694" w:name="_Toc119748888"/>
      <w:bookmarkStart w:id="695" w:name="_Toc119761053"/>
      <w:bookmarkStart w:id="696" w:name="_Toc119830556"/>
      <w:bookmarkStart w:id="697" w:name="_Toc119947757"/>
      <w:bookmarkStart w:id="698" w:name="_Toc119947988"/>
      <w:bookmarkStart w:id="699" w:name="_Toc119948839"/>
      <w:bookmarkStart w:id="700" w:name="_Toc120001257"/>
      <w:bookmarkStart w:id="701" w:name="_Toc120001385"/>
      <w:bookmarkStart w:id="702" w:name="_Toc120001647"/>
      <w:bookmarkStart w:id="703" w:name="_Toc120005820"/>
      <w:bookmarkStart w:id="704" w:name="_Toc120007329"/>
      <w:bookmarkStart w:id="705" w:name="_Toc120007467"/>
      <w:bookmarkStart w:id="706" w:name="_Toc120007795"/>
      <w:bookmarkStart w:id="707" w:name="_Toc120007936"/>
      <w:bookmarkStart w:id="708" w:name="_Toc120009941"/>
      <w:bookmarkStart w:id="709" w:name="_Toc120010083"/>
      <w:bookmarkStart w:id="710" w:name="_Toc120024580"/>
      <w:bookmarkStart w:id="711" w:name="_Toc120025892"/>
      <w:bookmarkStart w:id="712" w:name="_Toc120027972"/>
      <w:bookmarkStart w:id="713" w:name="_Toc120045787"/>
      <w:bookmarkStart w:id="714" w:name="_Toc120046721"/>
      <w:bookmarkStart w:id="715" w:name="_Toc120049377"/>
      <w:bookmarkStart w:id="716" w:name="_Toc119748435"/>
      <w:bookmarkStart w:id="717" w:name="_Toc119748605"/>
      <w:bookmarkStart w:id="718" w:name="_Toc119748767"/>
      <w:bookmarkStart w:id="719" w:name="_Toc119748889"/>
      <w:bookmarkStart w:id="720" w:name="_Toc119761054"/>
      <w:bookmarkStart w:id="721" w:name="_Toc119830557"/>
      <w:bookmarkStart w:id="722" w:name="_Toc119947758"/>
      <w:bookmarkStart w:id="723" w:name="_Toc119947989"/>
      <w:bookmarkStart w:id="724" w:name="_Toc119948840"/>
      <w:bookmarkStart w:id="725" w:name="_Toc120001258"/>
      <w:bookmarkStart w:id="726" w:name="_Toc120001386"/>
      <w:bookmarkStart w:id="727" w:name="_Toc120001648"/>
      <w:bookmarkStart w:id="728" w:name="_Toc120005821"/>
      <w:bookmarkStart w:id="729" w:name="_Toc120007330"/>
      <w:bookmarkStart w:id="730" w:name="_Toc120007468"/>
      <w:bookmarkStart w:id="731" w:name="_Toc120007796"/>
      <w:bookmarkStart w:id="732" w:name="_Toc120007937"/>
      <w:bookmarkStart w:id="733" w:name="_Toc120009942"/>
      <w:bookmarkStart w:id="734" w:name="_Toc120010084"/>
      <w:bookmarkStart w:id="735" w:name="_Toc120024581"/>
      <w:bookmarkStart w:id="736" w:name="_Toc120025893"/>
      <w:bookmarkStart w:id="737" w:name="_Toc120027973"/>
      <w:bookmarkStart w:id="738" w:name="_Toc120045788"/>
      <w:bookmarkStart w:id="739" w:name="_Toc120046722"/>
      <w:bookmarkStart w:id="740" w:name="_Toc120049378"/>
      <w:bookmarkStart w:id="741" w:name="_Toc119748436"/>
      <w:bookmarkStart w:id="742" w:name="_Toc119748606"/>
      <w:bookmarkStart w:id="743" w:name="_Toc119748768"/>
      <w:bookmarkStart w:id="744" w:name="_Toc119748890"/>
      <w:bookmarkStart w:id="745" w:name="_Toc119761055"/>
      <w:bookmarkStart w:id="746" w:name="_Toc119830558"/>
      <w:bookmarkStart w:id="747" w:name="_Toc119947759"/>
      <w:bookmarkStart w:id="748" w:name="_Toc119947990"/>
      <w:bookmarkStart w:id="749" w:name="_Toc119948841"/>
      <w:bookmarkStart w:id="750" w:name="_Toc120001259"/>
      <w:bookmarkStart w:id="751" w:name="_Toc120001387"/>
      <w:bookmarkStart w:id="752" w:name="_Toc120001649"/>
      <w:bookmarkStart w:id="753" w:name="_Toc120005822"/>
      <w:bookmarkStart w:id="754" w:name="_Toc120007331"/>
      <w:bookmarkStart w:id="755" w:name="_Toc120007469"/>
      <w:bookmarkStart w:id="756" w:name="_Toc120007797"/>
      <w:bookmarkStart w:id="757" w:name="_Toc120007938"/>
      <w:bookmarkStart w:id="758" w:name="_Toc120009943"/>
      <w:bookmarkStart w:id="759" w:name="_Toc120010085"/>
      <w:bookmarkStart w:id="760" w:name="_Toc120024582"/>
      <w:bookmarkStart w:id="761" w:name="_Toc120025894"/>
      <w:bookmarkStart w:id="762" w:name="_Toc120027974"/>
      <w:bookmarkStart w:id="763" w:name="_Toc120045789"/>
      <w:bookmarkStart w:id="764" w:name="_Toc120046723"/>
      <w:bookmarkStart w:id="765" w:name="_Toc120049379"/>
      <w:bookmarkStart w:id="766" w:name="_Toc119748437"/>
      <w:bookmarkStart w:id="767" w:name="_Toc119748607"/>
      <w:bookmarkStart w:id="768" w:name="_Toc119748769"/>
      <w:bookmarkStart w:id="769" w:name="_Toc119748891"/>
      <w:bookmarkStart w:id="770" w:name="_Toc119761056"/>
      <w:bookmarkStart w:id="771" w:name="_Toc119830559"/>
      <w:bookmarkStart w:id="772" w:name="_Toc119947760"/>
      <w:bookmarkStart w:id="773" w:name="_Toc119947991"/>
      <w:bookmarkStart w:id="774" w:name="_Toc119948842"/>
      <w:bookmarkStart w:id="775" w:name="_Toc120001260"/>
      <w:bookmarkStart w:id="776" w:name="_Toc120001388"/>
      <w:bookmarkStart w:id="777" w:name="_Toc120001650"/>
      <w:bookmarkStart w:id="778" w:name="_Toc120005823"/>
      <w:bookmarkStart w:id="779" w:name="_Toc120007332"/>
      <w:bookmarkStart w:id="780" w:name="_Toc120007470"/>
      <w:bookmarkStart w:id="781" w:name="_Toc120007798"/>
      <w:bookmarkStart w:id="782" w:name="_Toc120007939"/>
      <w:bookmarkStart w:id="783" w:name="_Toc120009944"/>
      <w:bookmarkStart w:id="784" w:name="_Toc120010086"/>
      <w:bookmarkStart w:id="785" w:name="_Toc120024583"/>
      <w:bookmarkStart w:id="786" w:name="_Toc120025895"/>
      <w:bookmarkStart w:id="787" w:name="_Toc120027975"/>
      <w:bookmarkStart w:id="788" w:name="_Toc120045790"/>
      <w:bookmarkStart w:id="789" w:name="_Toc120046724"/>
      <w:bookmarkStart w:id="790" w:name="_Toc120049380"/>
      <w:bookmarkStart w:id="791" w:name="_Toc119748438"/>
      <w:bookmarkStart w:id="792" w:name="_Toc119748608"/>
      <w:bookmarkStart w:id="793" w:name="_Toc119748770"/>
      <w:bookmarkStart w:id="794" w:name="_Toc119748892"/>
      <w:bookmarkStart w:id="795" w:name="_Toc119761057"/>
      <w:bookmarkStart w:id="796" w:name="_Toc119830560"/>
      <w:bookmarkStart w:id="797" w:name="_Toc119947761"/>
      <w:bookmarkStart w:id="798" w:name="_Toc119947992"/>
      <w:bookmarkStart w:id="799" w:name="_Toc119948843"/>
      <w:bookmarkStart w:id="800" w:name="_Toc120001261"/>
      <w:bookmarkStart w:id="801" w:name="_Toc120001389"/>
      <w:bookmarkStart w:id="802" w:name="_Toc120001651"/>
      <w:bookmarkStart w:id="803" w:name="_Toc120005824"/>
      <w:bookmarkStart w:id="804" w:name="_Toc120007333"/>
      <w:bookmarkStart w:id="805" w:name="_Toc120007471"/>
      <w:bookmarkStart w:id="806" w:name="_Toc120007799"/>
      <w:bookmarkStart w:id="807" w:name="_Toc120007940"/>
      <w:bookmarkStart w:id="808" w:name="_Toc120009945"/>
      <w:bookmarkStart w:id="809" w:name="_Toc120010087"/>
      <w:bookmarkStart w:id="810" w:name="_Toc120024584"/>
      <w:bookmarkStart w:id="811" w:name="_Toc120025896"/>
      <w:bookmarkStart w:id="812" w:name="_Toc120027976"/>
      <w:bookmarkStart w:id="813" w:name="_Toc120045791"/>
      <w:bookmarkStart w:id="814" w:name="_Toc120046725"/>
      <w:bookmarkStart w:id="815" w:name="_Toc120049381"/>
      <w:bookmarkStart w:id="816" w:name="_Toc12109183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r w:rsidRPr="00AD0EB2">
        <w:rPr>
          <w:i/>
          <w:iCs/>
        </w:rPr>
        <w:t>Lingua franca</w:t>
      </w:r>
      <w:bookmarkEnd w:id="816"/>
    </w:p>
    <w:p w14:paraId="0FCB7184" w14:textId="189E56C4" w:rsidR="007D5988" w:rsidRDefault="001E35B3" w:rsidP="008F7285">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color w:val="212528"/>
          <w:u w:color="353535"/>
        </w:rPr>
      </w:pPr>
      <w:r>
        <w:rPr>
          <w:rFonts w:cs="Baskerville"/>
          <w:color w:val="191C1E"/>
        </w:rPr>
        <w:t xml:space="preserve">Une œuvre transdisciplinaire </w:t>
      </w:r>
      <w:r w:rsidR="00AD0EB2">
        <w:rPr>
          <w:shd w:val="clear" w:color="auto" w:fill="FFFFFF"/>
        </w:rPr>
        <w:t xml:space="preserve">comme </w:t>
      </w:r>
      <w:r w:rsidR="00AD0EB2">
        <w:rPr>
          <w:i/>
          <w:iCs/>
          <w:shd w:val="clear" w:color="auto" w:fill="FFFFFF"/>
        </w:rPr>
        <w:t>Chuchotements burlesques</w:t>
      </w:r>
      <w:r w:rsidR="00AD0EB2" w:rsidRPr="00F74033">
        <w:rPr>
          <w:rFonts w:cs="Baskerville"/>
          <w:color w:val="191C1E"/>
        </w:rPr>
        <w:t xml:space="preserve"> </w:t>
      </w:r>
      <w:r w:rsidR="004306C0" w:rsidRPr="00F74033">
        <w:rPr>
          <w:rFonts w:cs="Baskerville"/>
          <w:color w:val="191C1E"/>
        </w:rPr>
        <w:t xml:space="preserve">doit tenir compte des aspects divergents, voire parfois conflictuels propres à </w:t>
      </w:r>
      <w:r w:rsidR="00352B5D">
        <w:rPr>
          <w:rFonts w:cs="Baskerville"/>
          <w:color w:val="191C1E"/>
        </w:rPr>
        <w:t xml:space="preserve">des disciplines si différentes que sont </w:t>
      </w:r>
      <w:r w:rsidR="004306C0" w:rsidRPr="00F74033">
        <w:rPr>
          <w:rFonts w:cs="Baskerville"/>
          <w:color w:val="191C1E"/>
        </w:rPr>
        <w:t>la musique et le théâtre.</w:t>
      </w:r>
      <w:r w:rsidR="004306C0">
        <w:rPr>
          <w:rFonts w:cs="Baskerville"/>
          <w:color w:val="191C1E"/>
        </w:rPr>
        <w:t xml:space="preserve"> </w:t>
      </w:r>
      <w:r w:rsidR="00352B5D">
        <w:rPr>
          <w:color w:val="212528"/>
          <w:shd w:val="clear" w:color="auto" w:fill="FFFFFF"/>
        </w:rPr>
        <w:t>L</w:t>
      </w:r>
      <w:r w:rsidR="002D7D75">
        <w:rPr>
          <w:color w:val="212528"/>
          <w:shd w:val="clear" w:color="auto" w:fill="FFFFFF"/>
        </w:rPr>
        <w:t>a question de temporalité</w:t>
      </w:r>
      <w:r w:rsidR="00352B5D">
        <w:rPr>
          <w:color w:val="212528"/>
          <w:shd w:val="clear" w:color="auto" w:fill="FFFFFF"/>
        </w:rPr>
        <w:t>, notamment,</w:t>
      </w:r>
      <w:r w:rsidR="002D7D75">
        <w:rPr>
          <w:color w:val="212528"/>
          <w:shd w:val="clear" w:color="auto" w:fill="FFFFFF"/>
        </w:rPr>
        <w:t xml:space="preserve"> se situe à un niveau plus complexe</w:t>
      </w:r>
      <w:r w:rsidR="00D14D76">
        <w:rPr>
          <w:color w:val="212528"/>
          <w:shd w:val="clear" w:color="auto" w:fill="FFFFFF"/>
        </w:rPr>
        <w:t xml:space="preserve"> </w:t>
      </w:r>
      <w:r w:rsidR="00AE4667">
        <w:rPr>
          <w:color w:val="212528"/>
          <w:shd w:val="clear" w:color="auto" w:fill="FFFFFF"/>
        </w:rPr>
        <w:t>pendant tout le processus de création, de</w:t>
      </w:r>
      <w:r w:rsidR="002D7D75">
        <w:rPr>
          <w:color w:val="212528"/>
          <w:shd w:val="clear" w:color="auto" w:fill="FFFFFF"/>
        </w:rPr>
        <w:t xml:space="preserve"> la conception </w:t>
      </w:r>
      <w:r w:rsidR="00B932A3">
        <w:rPr>
          <w:color w:val="212528"/>
          <w:shd w:val="clear" w:color="auto" w:fill="FFFFFF"/>
        </w:rPr>
        <w:t>jusqu’à</w:t>
      </w:r>
      <w:r w:rsidR="002D7D75">
        <w:rPr>
          <w:color w:val="212528"/>
          <w:shd w:val="clear" w:color="auto" w:fill="FFFFFF"/>
        </w:rPr>
        <w:t xml:space="preserve"> la production</w:t>
      </w:r>
      <w:r w:rsidR="00D14D76">
        <w:rPr>
          <w:color w:val="212528"/>
          <w:shd w:val="clear" w:color="auto" w:fill="FFFFFF"/>
        </w:rPr>
        <w:t xml:space="preserve"> de l’œuvre</w:t>
      </w:r>
      <w:r w:rsidR="002D7D75">
        <w:rPr>
          <w:color w:val="212528"/>
          <w:shd w:val="clear" w:color="auto" w:fill="FFFFFF"/>
        </w:rPr>
        <w:t xml:space="preserve">. Comment </w:t>
      </w:r>
      <w:r w:rsidR="002D7D75" w:rsidRPr="004F36CB">
        <w:rPr>
          <w:color w:val="212528"/>
          <w:shd w:val="clear" w:color="auto" w:fill="FFFFFF"/>
        </w:rPr>
        <w:t>aligner</w:t>
      </w:r>
      <w:r w:rsidR="002D7D75">
        <w:rPr>
          <w:color w:val="212528"/>
          <w:shd w:val="clear" w:color="auto" w:fill="FFFFFF"/>
        </w:rPr>
        <w:t xml:space="preserve">, superposer ou combiner la temporalité </w:t>
      </w:r>
      <w:r w:rsidR="002D7D75" w:rsidRPr="004F36CB">
        <w:rPr>
          <w:color w:val="212528"/>
          <w:shd w:val="clear" w:color="auto" w:fill="FFFFFF"/>
        </w:rPr>
        <w:t>du théâtre</w:t>
      </w:r>
      <w:r w:rsidR="002D7D75">
        <w:rPr>
          <w:color w:val="212528"/>
          <w:shd w:val="clear" w:color="auto" w:fill="FFFFFF"/>
        </w:rPr>
        <w:t xml:space="preserve"> avec celle de la musique</w:t>
      </w:r>
      <w:r w:rsidR="002D7D75" w:rsidRPr="004F36CB">
        <w:rPr>
          <w:color w:val="212528"/>
          <w:shd w:val="clear" w:color="auto" w:fill="FFFFFF"/>
        </w:rPr>
        <w:t>,</w:t>
      </w:r>
      <w:r w:rsidR="002D7D75">
        <w:rPr>
          <w:color w:val="212528"/>
          <w:shd w:val="clear" w:color="auto" w:fill="FFFFFF"/>
        </w:rPr>
        <w:t xml:space="preserve"> sans </w:t>
      </w:r>
      <w:r w:rsidR="002015ED">
        <w:rPr>
          <w:color w:val="212528"/>
          <w:shd w:val="clear" w:color="auto" w:fill="FFFFFF"/>
        </w:rPr>
        <w:t>que</w:t>
      </w:r>
      <w:r w:rsidR="002D7D75">
        <w:rPr>
          <w:color w:val="212528"/>
          <w:shd w:val="clear" w:color="auto" w:fill="FFFFFF"/>
        </w:rPr>
        <w:t xml:space="preserve"> l’une </w:t>
      </w:r>
      <w:r w:rsidR="002015ED">
        <w:rPr>
          <w:color w:val="212528"/>
          <w:shd w:val="clear" w:color="auto" w:fill="FFFFFF"/>
        </w:rPr>
        <w:t>prenne le dessus sur</w:t>
      </w:r>
      <w:r w:rsidR="002D7D75">
        <w:rPr>
          <w:color w:val="212528"/>
          <w:shd w:val="clear" w:color="auto" w:fill="FFFFFF"/>
        </w:rPr>
        <w:t xml:space="preserve"> l’autre</w:t>
      </w:r>
      <w:r w:rsidR="002D7D75" w:rsidRPr="004F36CB">
        <w:rPr>
          <w:color w:val="212528"/>
          <w:shd w:val="clear" w:color="auto" w:fill="FFFFFF"/>
        </w:rPr>
        <w:t xml:space="preserve"> ? Cette question s’est posée </w:t>
      </w:r>
      <w:r w:rsidR="00BF34A9">
        <w:rPr>
          <w:color w:val="212528"/>
          <w:shd w:val="clear" w:color="auto" w:fill="FFFFFF"/>
        </w:rPr>
        <w:t>dès le moment</w:t>
      </w:r>
      <w:r w:rsidR="002D7D75" w:rsidRPr="004F36CB">
        <w:rPr>
          <w:color w:val="212528"/>
          <w:shd w:val="clear" w:color="auto" w:fill="FFFFFF"/>
        </w:rPr>
        <w:t xml:space="preserve"> </w:t>
      </w:r>
      <w:r w:rsidR="00224E77">
        <w:rPr>
          <w:color w:val="212528"/>
          <w:shd w:val="clear" w:color="auto" w:fill="FFFFFF"/>
        </w:rPr>
        <w:t>où nous avons décidé de donner un caractère scénique à la proposition du trio K/D/M</w:t>
      </w:r>
      <w:r w:rsidR="002D7D75" w:rsidRPr="004F36CB">
        <w:rPr>
          <w:color w:val="212528"/>
          <w:shd w:val="clear" w:color="auto" w:fill="FFFFFF"/>
        </w:rPr>
        <w:t>.</w:t>
      </w:r>
      <w:r w:rsidR="008F7285">
        <w:rPr>
          <w:color w:val="212528"/>
          <w:shd w:val="clear" w:color="auto" w:fill="FFFFFF"/>
        </w:rPr>
        <w:t xml:space="preserve"> Pour faire face à ce défi </w:t>
      </w:r>
      <w:r w:rsidR="00647EFA">
        <w:rPr>
          <w:color w:val="212528"/>
          <w:shd w:val="clear" w:color="auto" w:fill="FFFFFF"/>
        </w:rPr>
        <w:t>un</w:t>
      </w:r>
      <w:r w:rsidR="008F7285">
        <w:rPr>
          <w:color w:val="212528"/>
          <w:shd w:val="clear" w:color="auto" w:fill="FFFFFF"/>
        </w:rPr>
        <w:t xml:space="preserve"> dialogue</w:t>
      </w:r>
      <w:r w:rsidR="00647EFA">
        <w:rPr>
          <w:color w:val="212528"/>
          <w:shd w:val="clear" w:color="auto" w:fill="FFFFFF"/>
        </w:rPr>
        <w:t xml:space="preserve"> fluide</w:t>
      </w:r>
      <w:r w:rsidR="008F7285">
        <w:rPr>
          <w:color w:val="212528"/>
          <w:shd w:val="clear" w:color="auto" w:fill="FFFFFF"/>
        </w:rPr>
        <w:t xml:space="preserve"> entre </w:t>
      </w:r>
      <w:r w:rsidR="00647EFA">
        <w:rPr>
          <w:color w:val="212528"/>
          <w:shd w:val="clear" w:color="auto" w:fill="FFFFFF"/>
        </w:rPr>
        <w:t>divers</w:t>
      </w:r>
      <w:r w:rsidR="006E5154">
        <w:rPr>
          <w:color w:val="212528"/>
          <w:shd w:val="clear" w:color="auto" w:fill="FFFFFF"/>
        </w:rPr>
        <w:t xml:space="preserve"> univers </w:t>
      </w:r>
      <w:r w:rsidR="00647EFA">
        <w:rPr>
          <w:color w:val="212528"/>
          <w:shd w:val="clear" w:color="auto" w:fill="FFFFFF"/>
        </w:rPr>
        <w:t>artistiques se révèle primordial</w:t>
      </w:r>
      <w:r w:rsidR="002D7D75" w:rsidRPr="004F36CB">
        <w:rPr>
          <w:color w:val="212528"/>
          <w:shd w:val="clear" w:color="auto" w:fill="FFFFFF"/>
        </w:rPr>
        <w:t xml:space="preserve">. </w:t>
      </w:r>
      <w:r w:rsidR="00224E77">
        <w:rPr>
          <w:color w:val="212528"/>
          <w:u w:color="353535"/>
        </w:rPr>
        <w:t>Par ailleurs</w:t>
      </w:r>
      <w:r w:rsidR="00352B5D">
        <w:rPr>
          <w:color w:val="212528"/>
          <w:u w:color="353535"/>
        </w:rPr>
        <w:t>,</w:t>
      </w:r>
      <w:r w:rsidR="00224E77">
        <w:rPr>
          <w:color w:val="212528"/>
          <w:u w:color="353535"/>
        </w:rPr>
        <w:t xml:space="preserve"> c</w:t>
      </w:r>
      <w:r w:rsidR="002D7D75" w:rsidRPr="004F36CB">
        <w:rPr>
          <w:color w:val="212528"/>
          <w:u w:color="353535"/>
        </w:rPr>
        <w:t xml:space="preserve">ette nécessité </w:t>
      </w:r>
      <w:r w:rsidR="00647EFA">
        <w:rPr>
          <w:color w:val="212528"/>
          <w:u w:color="353535"/>
        </w:rPr>
        <w:t>s</w:t>
      </w:r>
      <w:r w:rsidR="00AD0EB2">
        <w:rPr>
          <w:color w:val="212528"/>
          <w:u w:color="353535"/>
        </w:rPr>
        <w:t>’</w:t>
      </w:r>
      <w:r w:rsidR="00647EFA">
        <w:rPr>
          <w:color w:val="212528"/>
          <w:u w:color="353535"/>
        </w:rPr>
        <w:t>e</w:t>
      </w:r>
      <w:r w:rsidR="00BB3566">
        <w:rPr>
          <w:color w:val="212528"/>
          <w:u w:color="353535"/>
        </w:rPr>
        <w:t>st</w:t>
      </w:r>
      <w:r w:rsidR="00647EFA">
        <w:rPr>
          <w:color w:val="212528"/>
          <w:u w:color="353535"/>
        </w:rPr>
        <w:t xml:space="preserve"> manifest</w:t>
      </w:r>
      <w:r w:rsidR="00BB3566">
        <w:rPr>
          <w:color w:val="212528"/>
          <w:u w:color="353535"/>
        </w:rPr>
        <w:t>é</w:t>
      </w:r>
      <w:r w:rsidR="00647EFA">
        <w:rPr>
          <w:color w:val="212528"/>
          <w:u w:color="353535"/>
        </w:rPr>
        <w:t>e</w:t>
      </w:r>
      <w:r w:rsidR="002D7D75" w:rsidRPr="004F36CB">
        <w:rPr>
          <w:color w:val="212528"/>
          <w:u w:color="353535"/>
        </w:rPr>
        <w:t xml:space="preserve"> naturellement dans la collaboration entre les artistes</w:t>
      </w:r>
      <w:r w:rsidR="00224E77">
        <w:rPr>
          <w:color w:val="212528"/>
          <w:u w:color="353535"/>
        </w:rPr>
        <w:t>,</w:t>
      </w:r>
      <w:r w:rsidR="002D7D75" w:rsidRPr="004F36CB">
        <w:rPr>
          <w:color w:val="212528"/>
          <w:u w:color="353535"/>
        </w:rPr>
        <w:t xml:space="preserve"> d’où le besoin d’un</w:t>
      </w:r>
      <w:r w:rsidR="00BB3566">
        <w:rPr>
          <w:color w:val="212528"/>
          <w:u w:color="353535"/>
        </w:rPr>
        <w:t xml:space="preserve"> langage commun ou une</w:t>
      </w:r>
      <w:r w:rsidR="002D7D75" w:rsidRPr="004F36CB">
        <w:rPr>
          <w:color w:val="212528"/>
          <w:u w:color="353535"/>
        </w:rPr>
        <w:t xml:space="preserve"> </w:t>
      </w:r>
      <w:r w:rsidR="002D7D75" w:rsidRPr="004F36CB">
        <w:rPr>
          <w:i/>
          <w:iCs/>
          <w:color w:val="212528"/>
          <w:u w:color="353535"/>
        </w:rPr>
        <w:t xml:space="preserve">lingua franca </w:t>
      </w:r>
      <w:r w:rsidR="002D7D75" w:rsidRPr="004F36CB">
        <w:rPr>
          <w:color w:val="212528"/>
          <w:u w:color="353535"/>
        </w:rPr>
        <w:t>entre le théâtre et musique</w:t>
      </w:r>
      <w:r w:rsidR="00352B5D">
        <w:rPr>
          <w:color w:val="212528"/>
          <w:u w:color="353535"/>
        </w:rPr>
        <w:t xml:space="preserve"> (</w:t>
      </w:r>
      <w:r w:rsidR="002D7D75" w:rsidRPr="004F36CB">
        <w:rPr>
          <w:color w:val="212528"/>
          <w:u w:color="353535"/>
        </w:rPr>
        <w:t>sans oublier le rôle des nouvelles technologie</w:t>
      </w:r>
      <w:r w:rsidR="00647EFA">
        <w:rPr>
          <w:color w:val="212528"/>
          <w:u w:color="353535"/>
        </w:rPr>
        <w:t>s</w:t>
      </w:r>
      <w:r w:rsidR="00352B5D">
        <w:rPr>
          <w:color w:val="212528"/>
          <w:u w:color="353535"/>
        </w:rPr>
        <w:t>)</w:t>
      </w:r>
      <w:r w:rsidR="00647EFA">
        <w:rPr>
          <w:color w:val="212528"/>
          <w:u w:color="353535"/>
        </w:rPr>
        <w:t xml:space="preserve">. Les techniciens, notamment le réalisateur en informatique musicale (RIM) </w:t>
      </w:r>
      <w:r w:rsidR="00352B5D">
        <w:rPr>
          <w:color w:val="212528"/>
          <w:u w:color="353535"/>
        </w:rPr>
        <w:t xml:space="preserve">furent out autant </w:t>
      </w:r>
      <w:r w:rsidR="00647EFA">
        <w:rPr>
          <w:color w:val="212528"/>
          <w:u w:color="353535"/>
        </w:rPr>
        <w:t xml:space="preserve">impliqués </w:t>
      </w:r>
      <w:r w:rsidR="002D7D75" w:rsidRPr="004F36CB">
        <w:rPr>
          <w:color w:val="212528"/>
          <w:u w:color="353535"/>
        </w:rPr>
        <w:t>dans l</w:t>
      </w:r>
      <w:r w:rsidR="00647EFA">
        <w:rPr>
          <w:color w:val="212528"/>
          <w:u w:color="353535"/>
        </w:rPr>
        <w:t xml:space="preserve">e processus de création </w:t>
      </w:r>
      <w:r w:rsidR="00224E77">
        <w:rPr>
          <w:color w:val="212528"/>
          <w:u w:color="353535"/>
        </w:rPr>
        <w:t xml:space="preserve">au aussi bien </w:t>
      </w:r>
      <w:r w:rsidR="00647EFA">
        <w:rPr>
          <w:color w:val="212528"/>
          <w:u w:color="353535"/>
        </w:rPr>
        <w:t>que les artistes.</w:t>
      </w:r>
    </w:p>
    <w:p w14:paraId="0ACE9EC3" w14:textId="77777777" w:rsidR="00F41743" w:rsidRDefault="007D5988" w:rsidP="00775DBC">
      <w:pPr>
        <w:pStyle w:val="FIGURES"/>
      </w:pPr>
      <w:r w:rsidRPr="007D4156">
        <w:drawing>
          <wp:inline distT="0" distB="0" distL="0" distR="0" wp14:anchorId="16ED3C54" wp14:editId="4D6D6C73">
            <wp:extent cx="2037629" cy="1528445"/>
            <wp:effectExtent l="12700" t="12700" r="762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otation de répétition 02.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094527" cy="1571125"/>
                    </a:xfrm>
                    <a:prstGeom prst="rect">
                      <a:avLst/>
                    </a:prstGeom>
                    <a:ln w="5080">
                      <a:solidFill>
                        <a:schemeClr val="tx1"/>
                      </a:solidFill>
                    </a:ln>
                  </pic:spPr>
                </pic:pic>
              </a:graphicData>
            </a:graphic>
          </wp:inline>
        </w:drawing>
      </w:r>
      <w:r w:rsidR="0061123E" w:rsidRPr="0061123E">
        <w:drawing>
          <wp:inline distT="0" distB="0" distL="0" distR="0" wp14:anchorId="202FA746" wp14:editId="79E66791">
            <wp:extent cx="2717800" cy="1528762"/>
            <wp:effectExtent l="12700" t="12700" r="12700" b="8255"/>
            <wp:docPr id="1073742208" name="Picture 1073742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8" name="KDM_repetition_20_fev_Farhang_13.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91794" cy="1570384"/>
                    </a:xfrm>
                    <a:prstGeom prst="rect">
                      <a:avLst/>
                    </a:prstGeom>
                    <a:ln w="5080">
                      <a:solidFill>
                        <a:schemeClr val="tx1"/>
                      </a:solidFill>
                    </a:ln>
                  </pic:spPr>
                </pic:pic>
              </a:graphicData>
            </a:graphic>
          </wp:inline>
        </w:drawing>
      </w:r>
    </w:p>
    <w:p w14:paraId="1AC024A9" w14:textId="79A6DD9F" w:rsidR="00253523" w:rsidRPr="00224E77" w:rsidRDefault="00F41743" w:rsidP="00224E77">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38</w:t>
      </w:r>
      <w:r w:rsidR="003C6414">
        <w:rPr>
          <w:noProof/>
        </w:rPr>
        <w:fldChar w:fldCharType="end"/>
      </w:r>
      <w:r>
        <w:t xml:space="preserve"> : </w:t>
      </w:r>
      <w:r w:rsidRPr="00253523">
        <w:t>Notation de gestes.</w:t>
      </w:r>
      <w:r w:rsidR="00A858BF">
        <w:t xml:space="preserve"> Le comédien suit la partition.</w:t>
      </w:r>
    </w:p>
    <w:p w14:paraId="584B322C" w14:textId="4712E217" w:rsidR="00552E32" w:rsidRDefault="00552E32" w:rsidP="00BD6435">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color w:val="212528"/>
          <w:shd w:val="clear" w:color="auto" w:fill="FFFFFF"/>
        </w:rPr>
      </w:pPr>
      <w:r>
        <w:rPr>
          <w:color w:val="212528"/>
          <w:shd w:val="clear" w:color="auto" w:fill="FFFFFF"/>
        </w:rPr>
        <w:t>L</w:t>
      </w:r>
      <w:r w:rsidR="009C24A7">
        <w:rPr>
          <w:color w:val="212528"/>
          <w:shd w:val="clear" w:color="auto" w:fill="FFFFFF"/>
        </w:rPr>
        <w:t>a</w:t>
      </w:r>
      <w:r w:rsidR="002D7D75">
        <w:rPr>
          <w:color w:val="212528"/>
          <w:shd w:val="clear" w:color="auto" w:fill="FFFFFF"/>
        </w:rPr>
        <w:t xml:space="preserve"> phase de conception et de recherche </w:t>
      </w:r>
      <w:r w:rsidR="009C24A7">
        <w:rPr>
          <w:color w:val="212528"/>
          <w:shd w:val="clear" w:color="auto" w:fill="FFFFFF"/>
        </w:rPr>
        <w:t>de l’œuvre</w:t>
      </w:r>
      <w:r w:rsidR="002D7D75">
        <w:rPr>
          <w:color w:val="212528"/>
          <w:shd w:val="clear" w:color="auto" w:fill="FFFFFF"/>
        </w:rPr>
        <w:t xml:space="preserve"> </w:t>
      </w:r>
      <w:r w:rsidR="00BB3566">
        <w:rPr>
          <w:color w:val="212528"/>
          <w:shd w:val="clear" w:color="auto" w:fill="FFFFFF"/>
        </w:rPr>
        <w:t xml:space="preserve">m’a poussé </w:t>
      </w:r>
      <w:r w:rsidR="002D7D75">
        <w:rPr>
          <w:color w:val="212528"/>
          <w:shd w:val="clear" w:color="auto" w:fill="FFFFFF"/>
        </w:rPr>
        <w:t>à chercher une stratégie afin de composer une œuvre de manière organique</w:t>
      </w:r>
      <w:r w:rsidR="00EB2F65">
        <w:rPr>
          <w:color w:val="212528"/>
          <w:shd w:val="clear" w:color="auto" w:fill="FFFFFF"/>
        </w:rPr>
        <w:t xml:space="preserve"> et dans l’objectif que</w:t>
      </w:r>
      <w:r w:rsidR="00794358">
        <w:rPr>
          <w:color w:val="212528"/>
          <w:shd w:val="clear" w:color="auto" w:fill="FFFFFF"/>
        </w:rPr>
        <w:t xml:space="preserve"> la fo</w:t>
      </w:r>
      <w:r w:rsidR="00794358" w:rsidRPr="004F36CB">
        <w:rPr>
          <w:color w:val="212528"/>
          <w:shd w:val="clear" w:color="auto" w:fill="FFFFFF"/>
        </w:rPr>
        <w:t>r</w:t>
      </w:r>
      <w:r w:rsidR="00794358">
        <w:rPr>
          <w:color w:val="212528"/>
          <w:shd w:val="clear" w:color="auto" w:fill="FFFFFF"/>
        </w:rPr>
        <w:t>me se conc</w:t>
      </w:r>
      <w:r w:rsidR="00794358" w:rsidRPr="004F36CB">
        <w:rPr>
          <w:color w:val="212528"/>
          <w:shd w:val="clear" w:color="auto" w:fill="FFFFFF"/>
        </w:rPr>
        <w:t>r</w:t>
      </w:r>
      <w:r w:rsidR="00794358">
        <w:rPr>
          <w:color w:val="212528"/>
          <w:shd w:val="clear" w:color="auto" w:fill="FFFFFF"/>
        </w:rPr>
        <w:t xml:space="preserve">étise à la </w:t>
      </w:r>
      <w:r w:rsidR="00794358">
        <w:rPr>
          <w:color w:val="212528"/>
          <w:shd w:val="clear" w:color="auto" w:fill="FFFFFF"/>
        </w:rPr>
        <w:lastRenderedPageBreak/>
        <w:t>croisé</w:t>
      </w:r>
      <w:r w:rsidR="00352B5D">
        <w:rPr>
          <w:color w:val="212528"/>
          <w:shd w:val="clear" w:color="auto" w:fill="FFFFFF"/>
        </w:rPr>
        <w:t>e</w:t>
      </w:r>
      <w:r w:rsidR="00794358">
        <w:rPr>
          <w:color w:val="212528"/>
          <w:shd w:val="clear" w:color="auto" w:fill="FFFFFF"/>
        </w:rPr>
        <w:t xml:space="preserve"> d</w:t>
      </w:r>
      <w:r w:rsidR="00352B5D">
        <w:rPr>
          <w:color w:val="212528"/>
          <w:shd w:val="clear" w:color="auto" w:fill="FFFFFF"/>
        </w:rPr>
        <w:t>u</w:t>
      </w:r>
      <w:r w:rsidR="00794358">
        <w:rPr>
          <w:color w:val="212528"/>
          <w:shd w:val="clear" w:color="auto" w:fill="FFFFFF"/>
        </w:rPr>
        <w:t xml:space="preserve"> discours musical et </w:t>
      </w:r>
      <w:r w:rsidR="00352B5D">
        <w:rPr>
          <w:color w:val="212528"/>
          <w:shd w:val="clear" w:color="auto" w:fill="FFFFFF"/>
        </w:rPr>
        <w:t>du discours</w:t>
      </w:r>
      <w:r w:rsidR="000D0A38">
        <w:rPr>
          <w:color w:val="212528"/>
          <w:shd w:val="clear" w:color="auto" w:fill="FFFFFF"/>
        </w:rPr>
        <w:t xml:space="preserve"> </w:t>
      </w:r>
      <w:r w:rsidR="00794358">
        <w:rPr>
          <w:color w:val="212528"/>
          <w:shd w:val="clear" w:color="auto" w:fill="FFFFFF"/>
        </w:rPr>
        <w:t xml:space="preserve">verbal. </w:t>
      </w:r>
      <w:r w:rsidR="002D7D75">
        <w:rPr>
          <w:color w:val="212528"/>
          <w:shd w:val="clear" w:color="auto" w:fill="FFFFFF"/>
        </w:rPr>
        <w:t>Pour cette raison</w:t>
      </w:r>
      <w:r w:rsidR="00352B5D">
        <w:rPr>
          <w:color w:val="212528"/>
          <w:shd w:val="clear" w:color="auto" w:fill="FFFFFF"/>
        </w:rPr>
        <w:t>,</w:t>
      </w:r>
      <w:r w:rsidR="002D7D75">
        <w:rPr>
          <w:color w:val="212528"/>
          <w:shd w:val="clear" w:color="auto" w:fill="FFFFFF"/>
        </w:rPr>
        <w:t xml:space="preserve"> </w:t>
      </w:r>
      <w:r w:rsidR="00B470E3">
        <w:rPr>
          <w:color w:val="212528"/>
          <w:shd w:val="clear" w:color="auto" w:fill="FFFFFF"/>
        </w:rPr>
        <w:t xml:space="preserve">il </w:t>
      </w:r>
      <w:r w:rsidR="00352B5D">
        <w:rPr>
          <w:color w:val="212528"/>
          <w:shd w:val="clear" w:color="auto" w:fill="FFFFFF"/>
        </w:rPr>
        <w:t xml:space="preserve">me fallait </w:t>
      </w:r>
      <w:r w:rsidR="002D7D75">
        <w:rPr>
          <w:color w:val="212528"/>
          <w:shd w:val="clear" w:color="auto" w:fill="FFFFFF"/>
        </w:rPr>
        <w:t xml:space="preserve">un </w:t>
      </w:r>
      <w:r>
        <w:rPr>
          <w:color w:val="212528"/>
          <w:shd w:val="clear" w:color="auto" w:fill="FFFFFF"/>
        </w:rPr>
        <w:t>réservoir</w:t>
      </w:r>
      <w:r w:rsidR="002D7D75">
        <w:rPr>
          <w:color w:val="212528"/>
          <w:shd w:val="clear" w:color="auto" w:fill="FFFFFF"/>
        </w:rPr>
        <w:t xml:space="preserve"> de gestes </w:t>
      </w:r>
      <w:r w:rsidR="00B470E3">
        <w:rPr>
          <w:color w:val="212528"/>
          <w:shd w:val="clear" w:color="auto" w:fill="FFFFFF"/>
        </w:rPr>
        <w:t>représentés graphiquement</w:t>
      </w:r>
      <w:r w:rsidR="002D7D75" w:rsidRPr="004F36CB">
        <w:rPr>
          <w:color w:val="212528"/>
          <w:shd w:val="clear" w:color="auto" w:fill="FFFFFF"/>
        </w:rPr>
        <w:t xml:space="preserve"> </w:t>
      </w:r>
      <w:r w:rsidR="00B470E3">
        <w:rPr>
          <w:color w:val="212528"/>
          <w:shd w:val="clear" w:color="auto" w:fill="FFFFFF"/>
        </w:rPr>
        <w:t>par</w:t>
      </w:r>
      <w:r w:rsidR="002D7D75" w:rsidRPr="004F36CB">
        <w:rPr>
          <w:color w:val="212528"/>
          <w:shd w:val="clear" w:color="auto" w:fill="FFFFFF"/>
        </w:rPr>
        <w:t xml:space="preserve"> des signes iconiques et symboliques</w:t>
      </w:r>
      <w:r w:rsidR="002D7D75">
        <w:rPr>
          <w:color w:val="212528"/>
          <w:shd w:val="clear" w:color="auto" w:fill="FFFFFF"/>
        </w:rPr>
        <w:t xml:space="preserve">. </w:t>
      </w:r>
      <w:r w:rsidR="00B470E3">
        <w:rPr>
          <w:color w:val="212528"/>
          <w:shd w:val="clear" w:color="auto" w:fill="FFFFFF"/>
        </w:rPr>
        <w:t xml:space="preserve">Il </w:t>
      </w:r>
      <w:r w:rsidR="00352B5D">
        <w:rPr>
          <w:color w:val="212528"/>
          <w:shd w:val="clear" w:color="auto" w:fill="FFFFFF"/>
        </w:rPr>
        <w:t xml:space="preserve">devait </w:t>
      </w:r>
      <w:r w:rsidR="00B470E3">
        <w:rPr>
          <w:color w:val="212528"/>
          <w:shd w:val="clear" w:color="auto" w:fill="FFFFFF"/>
        </w:rPr>
        <w:t>s’agi</w:t>
      </w:r>
      <w:r w:rsidR="00352B5D">
        <w:rPr>
          <w:color w:val="212528"/>
          <w:shd w:val="clear" w:color="auto" w:fill="FFFFFF"/>
        </w:rPr>
        <w:t>r</w:t>
      </w:r>
      <w:r w:rsidR="00B470E3">
        <w:rPr>
          <w:color w:val="212528"/>
          <w:shd w:val="clear" w:color="auto" w:fill="FFFFFF"/>
        </w:rPr>
        <w:t xml:space="preserve"> d’une</w:t>
      </w:r>
      <w:r w:rsidR="002D7D75" w:rsidRPr="004F36CB">
        <w:rPr>
          <w:color w:val="212528"/>
          <w:shd w:val="clear" w:color="auto" w:fill="FFFFFF"/>
        </w:rPr>
        <w:t xml:space="preserve"> notation </w:t>
      </w:r>
      <w:r w:rsidR="00B470E3">
        <w:rPr>
          <w:color w:val="212528"/>
          <w:shd w:val="clear" w:color="auto" w:fill="FFFFFF"/>
        </w:rPr>
        <w:t>sans</w:t>
      </w:r>
      <w:r w:rsidR="002D7D75">
        <w:rPr>
          <w:color w:val="212528"/>
          <w:shd w:val="clear" w:color="auto" w:fill="FFFFFF"/>
        </w:rPr>
        <w:t xml:space="preserve"> paramètre</w:t>
      </w:r>
      <w:r w:rsidR="00F26CE1">
        <w:rPr>
          <w:color w:val="212528"/>
          <w:shd w:val="clear" w:color="auto" w:fill="FFFFFF"/>
        </w:rPr>
        <w:t>s</w:t>
      </w:r>
      <w:r w:rsidR="002D7D75">
        <w:rPr>
          <w:color w:val="212528"/>
          <w:shd w:val="clear" w:color="auto" w:fill="FFFFFF"/>
        </w:rPr>
        <w:t xml:space="preserve"> </w:t>
      </w:r>
      <w:r w:rsidR="00B470E3">
        <w:rPr>
          <w:color w:val="212528"/>
          <w:shd w:val="clear" w:color="auto" w:fill="FFFFFF"/>
        </w:rPr>
        <w:t>exacte</w:t>
      </w:r>
      <w:r w:rsidR="00F26CE1">
        <w:rPr>
          <w:color w:val="212528"/>
          <w:shd w:val="clear" w:color="auto" w:fill="FFFFFF"/>
        </w:rPr>
        <w:t>s</w:t>
      </w:r>
      <w:r w:rsidR="00B470E3">
        <w:rPr>
          <w:color w:val="212528"/>
          <w:shd w:val="clear" w:color="auto" w:fill="FFFFFF"/>
        </w:rPr>
        <w:t xml:space="preserve"> </w:t>
      </w:r>
      <w:r w:rsidR="002D7D75">
        <w:rPr>
          <w:color w:val="212528"/>
          <w:shd w:val="clear" w:color="auto" w:fill="FFFFFF"/>
        </w:rPr>
        <w:t xml:space="preserve">de durée </w:t>
      </w:r>
      <w:r w:rsidR="00F26CE1">
        <w:rPr>
          <w:color w:val="212528"/>
          <w:shd w:val="clear" w:color="auto" w:fill="FFFFFF"/>
        </w:rPr>
        <w:t>et</w:t>
      </w:r>
      <w:r w:rsidR="002D7D75">
        <w:rPr>
          <w:color w:val="212528"/>
          <w:shd w:val="clear" w:color="auto" w:fill="FFFFFF"/>
        </w:rPr>
        <w:t xml:space="preserve"> de hauteur</w:t>
      </w:r>
      <w:r w:rsidR="00B470E3">
        <w:rPr>
          <w:color w:val="212528"/>
          <w:shd w:val="clear" w:color="auto" w:fill="FFFFFF"/>
        </w:rPr>
        <w:t>. En revanche</w:t>
      </w:r>
      <w:r w:rsidR="00352B5D">
        <w:rPr>
          <w:color w:val="212528"/>
          <w:shd w:val="clear" w:color="auto" w:fill="FFFFFF"/>
        </w:rPr>
        <w:t>,</w:t>
      </w:r>
      <w:r w:rsidR="002D7D75">
        <w:rPr>
          <w:color w:val="212528"/>
          <w:shd w:val="clear" w:color="auto" w:fill="FFFFFF"/>
        </w:rPr>
        <w:t xml:space="preserve"> </w:t>
      </w:r>
      <w:r w:rsidR="002D7D75" w:rsidRPr="004F36CB">
        <w:rPr>
          <w:color w:val="212528"/>
          <w:shd w:val="clear" w:color="auto" w:fill="FFFFFF"/>
        </w:rPr>
        <w:t>la</w:t>
      </w:r>
      <w:r w:rsidR="002D7D75">
        <w:rPr>
          <w:color w:val="212528"/>
          <w:shd w:val="clear" w:color="auto" w:fill="FFFFFF"/>
        </w:rPr>
        <w:t xml:space="preserve"> distribution d’</w:t>
      </w:r>
      <w:r w:rsidR="00B470E3">
        <w:rPr>
          <w:color w:val="212528"/>
          <w:shd w:val="clear" w:color="auto" w:fill="FFFFFF"/>
        </w:rPr>
        <w:t>énergie</w:t>
      </w:r>
      <w:r w:rsidR="002D7D75">
        <w:rPr>
          <w:color w:val="212528"/>
          <w:shd w:val="clear" w:color="auto" w:fill="FFFFFF"/>
        </w:rPr>
        <w:t xml:space="preserve"> </w:t>
      </w:r>
      <w:r w:rsidR="00352B5D">
        <w:rPr>
          <w:color w:val="212528"/>
          <w:shd w:val="clear" w:color="auto" w:fill="FFFFFF"/>
        </w:rPr>
        <w:t>devait</w:t>
      </w:r>
      <w:r w:rsidR="007C7EDF">
        <w:rPr>
          <w:color w:val="212528"/>
          <w:shd w:val="clear" w:color="auto" w:fill="FFFFFF"/>
        </w:rPr>
        <w:t xml:space="preserve"> </w:t>
      </w:r>
      <w:r w:rsidR="00B470E3">
        <w:rPr>
          <w:color w:val="212528"/>
          <w:shd w:val="clear" w:color="auto" w:fill="FFFFFF"/>
        </w:rPr>
        <w:t>être</w:t>
      </w:r>
      <w:r w:rsidR="002D7D75" w:rsidRPr="004F36CB">
        <w:rPr>
          <w:color w:val="212528"/>
          <w:shd w:val="clear" w:color="auto" w:fill="FFFFFF"/>
        </w:rPr>
        <w:t xml:space="preserve"> explicitement illustrée</w:t>
      </w:r>
      <w:r w:rsidR="0061123E">
        <w:rPr>
          <w:rStyle w:val="FootnoteReference"/>
          <w:color w:val="212528"/>
          <w:shd w:val="clear" w:color="auto" w:fill="FFFFFF"/>
        </w:rPr>
        <w:footnoteReference w:id="120"/>
      </w:r>
      <w:r w:rsidR="00BB3566">
        <w:rPr>
          <w:color w:val="212528"/>
          <w:shd w:val="clear" w:color="auto" w:fill="FFFFFF"/>
        </w:rPr>
        <w:t>.</w:t>
      </w:r>
      <w:r w:rsidR="002D7D75">
        <w:rPr>
          <w:color w:val="212528"/>
          <w:shd w:val="clear" w:color="auto" w:fill="FFFFFF"/>
        </w:rPr>
        <w:t xml:space="preserve"> </w:t>
      </w:r>
      <w:r w:rsidR="00F26CE1">
        <w:rPr>
          <w:color w:val="212528"/>
          <w:shd w:val="clear" w:color="auto" w:fill="FFFFFF"/>
        </w:rPr>
        <w:t>L</w:t>
      </w:r>
      <w:r w:rsidR="00794358">
        <w:rPr>
          <w:color w:val="212528"/>
          <w:shd w:val="clear" w:color="auto" w:fill="FFFFFF"/>
        </w:rPr>
        <w:t>es quatre artiste</w:t>
      </w:r>
      <w:r w:rsidR="00794358" w:rsidRPr="004F36CB">
        <w:rPr>
          <w:color w:val="212528"/>
          <w:shd w:val="clear" w:color="auto" w:fill="FFFFFF"/>
        </w:rPr>
        <w:t>s</w:t>
      </w:r>
      <w:r w:rsidR="00794358">
        <w:rPr>
          <w:color w:val="212528"/>
          <w:shd w:val="clear" w:color="auto" w:fill="FFFFFF"/>
        </w:rPr>
        <w:t xml:space="preserve">, le comédien et les musiciens, </w:t>
      </w:r>
      <w:r w:rsidR="00352B5D">
        <w:rPr>
          <w:color w:val="212528"/>
          <w:shd w:val="clear" w:color="auto" w:fill="FFFFFF"/>
        </w:rPr>
        <w:t>ont partagé et construit cett</w:t>
      </w:r>
      <w:r w:rsidR="00794358">
        <w:rPr>
          <w:color w:val="212528"/>
          <w:shd w:val="clear" w:color="auto" w:fill="FFFFFF"/>
        </w:rPr>
        <w:t>e notation</w:t>
      </w:r>
      <w:r w:rsidR="00352B5D">
        <w:rPr>
          <w:color w:val="212528"/>
          <w:shd w:val="clear" w:color="auto" w:fill="FFFFFF"/>
        </w:rPr>
        <w:t>, ce qui nous a conduit vers cette phase de pré-production</w:t>
      </w:r>
      <w:r w:rsidR="00ED7934">
        <w:rPr>
          <w:color w:val="212528"/>
          <w:shd w:val="clear" w:color="auto" w:fill="FFFFFF"/>
        </w:rPr>
        <w:t xml:space="preserve"> faite de</w:t>
      </w:r>
      <w:r w:rsidR="00794358">
        <w:rPr>
          <w:color w:val="212528"/>
          <w:shd w:val="clear" w:color="auto" w:fill="FFFFFF"/>
        </w:rPr>
        <w:t xml:space="preserve"> </w:t>
      </w:r>
      <w:r w:rsidR="002D7D75" w:rsidRPr="004F36CB">
        <w:rPr>
          <w:color w:val="212528"/>
          <w:shd w:val="clear" w:color="auto" w:fill="FFFFFF"/>
        </w:rPr>
        <w:t>répétitions</w:t>
      </w:r>
      <w:r w:rsidR="00F26CE1">
        <w:rPr>
          <w:color w:val="212528"/>
          <w:shd w:val="clear" w:color="auto" w:fill="FFFFFF"/>
        </w:rPr>
        <w:t>. L’aspect universel de cette notation permet</w:t>
      </w:r>
      <w:r w:rsidR="00BB3566">
        <w:rPr>
          <w:color w:val="212528"/>
          <w:shd w:val="clear" w:color="auto" w:fill="FFFFFF"/>
        </w:rPr>
        <w:t>tait</w:t>
      </w:r>
      <w:r w:rsidR="00F26CE1">
        <w:rPr>
          <w:color w:val="212528"/>
          <w:shd w:val="clear" w:color="auto" w:fill="FFFFFF"/>
        </w:rPr>
        <w:t xml:space="preserve"> au</w:t>
      </w:r>
      <w:r w:rsidR="002D7D75">
        <w:rPr>
          <w:color w:val="212528"/>
          <w:shd w:val="clear" w:color="auto" w:fill="FFFFFF"/>
        </w:rPr>
        <w:t xml:space="preserve"> comédien </w:t>
      </w:r>
      <w:r w:rsidR="00BD6435">
        <w:rPr>
          <w:color w:val="212528"/>
          <w:shd w:val="clear" w:color="auto" w:fill="FFFFFF"/>
        </w:rPr>
        <w:t>de suivre</w:t>
      </w:r>
      <w:r w:rsidR="002D7D75">
        <w:rPr>
          <w:color w:val="212528"/>
          <w:shd w:val="clear" w:color="auto" w:fill="FFFFFF"/>
        </w:rPr>
        <w:t xml:space="preserve"> </w:t>
      </w:r>
      <w:r w:rsidR="002D7D75" w:rsidRPr="004F36CB">
        <w:rPr>
          <w:color w:val="212528"/>
          <w:shd w:val="clear" w:color="auto" w:fill="FFFFFF"/>
        </w:rPr>
        <w:t xml:space="preserve">les </w:t>
      </w:r>
      <w:r w:rsidR="00BD6435">
        <w:rPr>
          <w:color w:val="212528"/>
          <w:shd w:val="clear" w:color="auto" w:fill="FFFFFF"/>
        </w:rPr>
        <w:t xml:space="preserve">interprètes qui </w:t>
      </w:r>
      <w:r w:rsidR="00BB3566">
        <w:rPr>
          <w:color w:val="212528"/>
          <w:shd w:val="clear" w:color="auto" w:fill="FFFFFF"/>
        </w:rPr>
        <w:t xml:space="preserve">interagissaient </w:t>
      </w:r>
      <w:r w:rsidR="00BD6435">
        <w:rPr>
          <w:color w:val="212528"/>
          <w:shd w:val="clear" w:color="auto" w:fill="FFFFFF"/>
        </w:rPr>
        <w:t>à leur tour avec le comédien</w:t>
      </w:r>
      <w:r w:rsidR="002D7D75">
        <w:rPr>
          <w:color w:val="212528"/>
          <w:shd w:val="clear" w:color="auto" w:fill="FFFFFF"/>
        </w:rPr>
        <w:t>.</w:t>
      </w:r>
      <w:r w:rsidR="002D7D75" w:rsidRPr="004F36CB">
        <w:rPr>
          <w:color w:val="212528"/>
          <w:shd w:val="clear" w:color="auto" w:fill="FFFFFF"/>
        </w:rPr>
        <w:t xml:space="preserve"> </w:t>
      </w:r>
      <w:r w:rsidR="002D7D75">
        <w:rPr>
          <w:color w:val="212528"/>
          <w:shd w:val="clear" w:color="auto" w:fill="FFFFFF"/>
        </w:rPr>
        <w:t xml:space="preserve">Je </w:t>
      </w:r>
      <w:r w:rsidR="00BB3566">
        <w:rPr>
          <w:color w:val="212528"/>
          <w:shd w:val="clear" w:color="auto" w:fill="FFFFFF"/>
        </w:rPr>
        <w:t xml:space="preserve">demandais </w:t>
      </w:r>
      <w:r w:rsidR="002D7D75">
        <w:rPr>
          <w:color w:val="212528"/>
          <w:shd w:val="clear" w:color="auto" w:fill="FFFFFF"/>
        </w:rPr>
        <w:t xml:space="preserve">parfois aux </w:t>
      </w:r>
      <w:r w:rsidR="00BD6435">
        <w:rPr>
          <w:color w:val="212528"/>
          <w:shd w:val="clear" w:color="auto" w:fill="FFFFFF"/>
        </w:rPr>
        <w:t>interprètes</w:t>
      </w:r>
      <w:r w:rsidR="002D7D75">
        <w:rPr>
          <w:color w:val="212528"/>
          <w:shd w:val="clear" w:color="auto" w:fill="FFFFFF"/>
        </w:rPr>
        <w:t xml:space="preserve"> de si</w:t>
      </w:r>
      <w:r w:rsidR="002D7D75" w:rsidRPr="004F36CB">
        <w:rPr>
          <w:color w:val="212528"/>
          <w:shd w:val="clear" w:color="auto" w:fill="FFFFFF"/>
        </w:rPr>
        <w:t>m</w:t>
      </w:r>
      <w:r w:rsidR="002D7D75">
        <w:rPr>
          <w:color w:val="212528"/>
          <w:shd w:val="clear" w:color="auto" w:fill="FFFFFF"/>
        </w:rPr>
        <w:t xml:space="preserve">uler </w:t>
      </w:r>
      <w:r w:rsidR="002D7D75" w:rsidRPr="004F36CB">
        <w:rPr>
          <w:color w:val="212528"/>
          <w:shd w:val="clear" w:color="auto" w:fill="FFFFFF"/>
        </w:rPr>
        <w:t>avec leur</w:t>
      </w:r>
      <w:r w:rsidR="00ED7934">
        <w:rPr>
          <w:color w:val="212528"/>
          <w:shd w:val="clear" w:color="auto" w:fill="FFFFFF"/>
        </w:rPr>
        <w:t>s</w:t>
      </w:r>
      <w:r w:rsidR="002D7D75" w:rsidRPr="004F36CB">
        <w:rPr>
          <w:color w:val="212528"/>
          <w:shd w:val="clear" w:color="auto" w:fill="FFFFFF"/>
        </w:rPr>
        <w:t xml:space="preserve"> instruments, </w:t>
      </w:r>
      <w:r w:rsidR="002D7D75">
        <w:rPr>
          <w:color w:val="212528"/>
          <w:shd w:val="clear" w:color="auto" w:fill="FFFFFF"/>
        </w:rPr>
        <w:t>les gestes vocaux du comédien</w:t>
      </w:r>
      <w:r w:rsidR="00BD6435">
        <w:rPr>
          <w:color w:val="212528"/>
          <w:shd w:val="clear" w:color="auto" w:fill="FFFFFF"/>
        </w:rPr>
        <w:t>. Grâce à cette partition de gestes</w:t>
      </w:r>
      <w:r w:rsidR="00ED7934">
        <w:rPr>
          <w:color w:val="212528"/>
          <w:shd w:val="clear" w:color="auto" w:fill="FFFFFF"/>
        </w:rPr>
        <w:t>,</w:t>
      </w:r>
      <w:r w:rsidR="00BD6435">
        <w:rPr>
          <w:color w:val="212528"/>
          <w:shd w:val="clear" w:color="auto" w:fill="FFFFFF"/>
        </w:rPr>
        <w:t xml:space="preserve"> et suite aux</w:t>
      </w:r>
      <w:r w:rsidR="002D7D75">
        <w:rPr>
          <w:color w:val="212528"/>
          <w:shd w:val="clear" w:color="auto" w:fill="FFFFFF"/>
        </w:rPr>
        <w:t xml:space="preserve"> </w:t>
      </w:r>
      <w:r w:rsidR="00440C81">
        <w:rPr>
          <w:color w:val="212528"/>
          <w:shd w:val="clear" w:color="auto" w:fill="FFFFFF"/>
        </w:rPr>
        <w:t>deux séances</w:t>
      </w:r>
      <w:r w:rsidR="002D7D75">
        <w:rPr>
          <w:color w:val="212528"/>
          <w:shd w:val="clear" w:color="auto" w:fill="FFFFFF"/>
        </w:rPr>
        <w:t xml:space="preserve"> </w:t>
      </w:r>
      <w:r w:rsidR="002D7D75" w:rsidRPr="004F36CB">
        <w:rPr>
          <w:color w:val="212528"/>
          <w:shd w:val="clear" w:color="auto" w:fill="FFFFFF"/>
        </w:rPr>
        <w:t xml:space="preserve">de </w:t>
      </w:r>
      <w:r w:rsidR="002D7D75">
        <w:rPr>
          <w:color w:val="212528"/>
          <w:shd w:val="clear" w:color="auto" w:fill="FFFFFF"/>
        </w:rPr>
        <w:t>répétitions</w:t>
      </w:r>
      <w:r w:rsidR="007C7EDF">
        <w:rPr>
          <w:color w:val="212528"/>
          <w:shd w:val="clear" w:color="auto" w:fill="FFFFFF"/>
        </w:rPr>
        <w:t>,</w:t>
      </w:r>
      <w:r w:rsidR="002D7D75">
        <w:rPr>
          <w:color w:val="212528"/>
          <w:shd w:val="clear" w:color="auto" w:fill="FFFFFF"/>
        </w:rPr>
        <w:t xml:space="preserve"> </w:t>
      </w:r>
      <w:r w:rsidR="00440C81">
        <w:rPr>
          <w:color w:val="212528"/>
          <w:shd w:val="clear" w:color="auto" w:fill="FFFFFF"/>
        </w:rPr>
        <w:t xml:space="preserve">une le 25 janvier et l’autre le 19 février 2019, </w:t>
      </w:r>
      <w:r w:rsidR="002D7D75">
        <w:rPr>
          <w:color w:val="212528"/>
          <w:shd w:val="clear" w:color="auto" w:fill="FFFFFF"/>
        </w:rPr>
        <w:t xml:space="preserve">nous </w:t>
      </w:r>
      <w:r w:rsidR="00BB3566">
        <w:rPr>
          <w:color w:val="212528"/>
          <w:shd w:val="clear" w:color="auto" w:fill="FFFFFF"/>
        </w:rPr>
        <w:t>avons réussi</w:t>
      </w:r>
      <w:r w:rsidR="00BB3566" w:rsidRPr="004F36CB">
        <w:rPr>
          <w:color w:val="212528"/>
          <w:shd w:val="clear" w:color="auto" w:fill="FFFFFF"/>
        </w:rPr>
        <w:t xml:space="preserve"> </w:t>
      </w:r>
      <w:r w:rsidR="002D7D75" w:rsidRPr="004F36CB">
        <w:rPr>
          <w:color w:val="212528"/>
          <w:shd w:val="clear" w:color="auto" w:fill="FFFFFF"/>
        </w:rPr>
        <w:t xml:space="preserve">à </w:t>
      </w:r>
      <w:r w:rsidR="002D7D75">
        <w:rPr>
          <w:color w:val="212528"/>
          <w:shd w:val="clear" w:color="auto" w:fill="FFFFFF"/>
        </w:rPr>
        <w:t>cré</w:t>
      </w:r>
      <w:r w:rsidR="002D7D75" w:rsidRPr="004F36CB">
        <w:rPr>
          <w:color w:val="212528"/>
          <w:shd w:val="clear" w:color="auto" w:fill="FFFFFF"/>
        </w:rPr>
        <w:t>er</w:t>
      </w:r>
      <w:r w:rsidR="002D7D75">
        <w:rPr>
          <w:color w:val="212528"/>
          <w:shd w:val="clear" w:color="auto" w:fill="FFFFFF"/>
        </w:rPr>
        <w:t xml:space="preserve"> un univers partagé</w:t>
      </w:r>
      <w:r w:rsidR="00BD6435">
        <w:rPr>
          <w:color w:val="212528"/>
          <w:shd w:val="clear" w:color="auto" w:fill="FFFFFF"/>
        </w:rPr>
        <w:t xml:space="preserve"> et cohérent</w:t>
      </w:r>
      <w:r w:rsidR="002D7D75">
        <w:rPr>
          <w:color w:val="212528"/>
          <w:shd w:val="clear" w:color="auto" w:fill="FFFFFF"/>
        </w:rPr>
        <w:t>.</w:t>
      </w:r>
      <w:r w:rsidR="00BD6435">
        <w:rPr>
          <w:color w:val="212528"/>
          <w:shd w:val="clear" w:color="auto" w:fill="FFFFFF"/>
        </w:rPr>
        <w:t xml:space="preserve"> L</w:t>
      </w:r>
      <w:r w:rsidRPr="004F36CB">
        <w:rPr>
          <w:color w:val="212528"/>
          <w:shd w:val="clear" w:color="auto" w:fill="FFFFFF"/>
        </w:rPr>
        <w:t>e</w:t>
      </w:r>
      <w:r>
        <w:rPr>
          <w:color w:val="212528"/>
          <w:shd w:val="clear" w:color="auto" w:fill="FFFFFF"/>
        </w:rPr>
        <w:t xml:space="preserve"> langage </w:t>
      </w:r>
      <w:r w:rsidR="00BD6435">
        <w:rPr>
          <w:color w:val="212528"/>
          <w:shd w:val="clear" w:color="auto" w:fill="FFFFFF"/>
        </w:rPr>
        <w:t>commun que je cherchais s</w:t>
      </w:r>
      <w:r w:rsidR="00BB3566">
        <w:rPr>
          <w:color w:val="212528"/>
          <w:shd w:val="clear" w:color="auto" w:fill="FFFFFF"/>
        </w:rPr>
        <w:t>’est</w:t>
      </w:r>
      <w:r w:rsidR="00BD6435">
        <w:rPr>
          <w:color w:val="212528"/>
          <w:shd w:val="clear" w:color="auto" w:fill="FFFFFF"/>
        </w:rPr>
        <w:t xml:space="preserve"> </w:t>
      </w:r>
      <w:r w:rsidR="00ED7934">
        <w:rPr>
          <w:color w:val="212528"/>
          <w:shd w:val="clear" w:color="auto" w:fill="FFFFFF"/>
        </w:rPr>
        <w:t xml:space="preserve">donc </w:t>
      </w:r>
      <w:r w:rsidR="00BB3566">
        <w:rPr>
          <w:color w:val="212528"/>
          <w:shd w:val="clear" w:color="auto" w:fill="FFFFFF"/>
        </w:rPr>
        <w:t xml:space="preserve">cristallisé </w:t>
      </w:r>
      <w:r w:rsidR="007C7EDF">
        <w:rPr>
          <w:color w:val="212528"/>
          <w:shd w:val="clear" w:color="auto" w:fill="FFFFFF"/>
        </w:rPr>
        <w:t>après ce</w:t>
      </w:r>
      <w:r w:rsidRPr="004F36CB">
        <w:rPr>
          <w:color w:val="212528"/>
          <w:shd w:val="clear" w:color="auto" w:fill="FFFFFF"/>
        </w:rPr>
        <w:t xml:space="preserve"> processus ouvert de</w:t>
      </w:r>
      <w:r>
        <w:rPr>
          <w:color w:val="212528"/>
          <w:shd w:val="clear" w:color="auto" w:fill="FFFFFF"/>
        </w:rPr>
        <w:t xml:space="preserve"> répétitions</w:t>
      </w:r>
      <w:r w:rsidR="007C7EDF">
        <w:rPr>
          <w:color w:val="212528"/>
          <w:shd w:val="clear" w:color="auto" w:fill="FFFFFF"/>
        </w:rPr>
        <w:t>,</w:t>
      </w:r>
      <w:r>
        <w:rPr>
          <w:color w:val="212528"/>
          <w:shd w:val="clear" w:color="auto" w:fill="FFFFFF"/>
        </w:rPr>
        <w:t xml:space="preserve"> </w:t>
      </w:r>
      <w:r w:rsidRPr="004F36CB">
        <w:rPr>
          <w:color w:val="212528"/>
          <w:shd w:val="clear" w:color="auto" w:fill="FFFFFF"/>
        </w:rPr>
        <w:t>préalable à l’écriture de l’</w:t>
      </w:r>
      <w:r w:rsidR="00BD6435" w:rsidRPr="004F36CB">
        <w:rPr>
          <w:color w:val="212528"/>
          <w:shd w:val="clear" w:color="auto" w:fill="FFFFFF"/>
        </w:rPr>
        <w:t>œuvre</w:t>
      </w:r>
      <w:r w:rsidR="007D5988">
        <w:rPr>
          <w:color w:val="212528"/>
          <w:shd w:val="clear" w:color="auto" w:fill="FFFFFF"/>
        </w:rPr>
        <w:t>.</w:t>
      </w:r>
    </w:p>
    <w:p w14:paraId="57D0A676" w14:textId="77777777" w:rsidR="006F6662" w:rsidRDefault="006F6662" w:rsidP="00775DBC">
      <w:pPr>
        <w:pStyle w:val="FIGURES"/>
      </w:pPr>
      <w:r>
        <w:drawing>
          <wp:inline distT="0" distB="0" distL="0" distR="0" wp14:anchorId="707124F3" wp14:editId="1720262E">
            <wp:extent cx="3682299" cy="2071293"/>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KDM_repetition_20_fev_Farhang_04.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89320" cy="2075242"/>
                    </a:xfrm>
                    <a:prstGeom prst="rect">
                      <a:avLst/>
                    </a:prstGeom>
                  </pic:spPr>
                </pic:pic>
              </a:graphicData>
            </a:graphic>
          </wp:inline>
        </w:drawing>
      </w:r>
    </w:p>
    <w:p w14:paraId="7A8EECF5" w14:textId="3B2A3E45" w:rsidR="007D5988" w:rsidRDefault="006F6662" w:rsidP="006F6662">
      <w:pPr>
        <w:pStyle w:val="Caption"/>
      </w:pPr>
      <w:r>
        <w:t xml:space="preserve">Figure </w:t>
      </w:r>
      <w:r w:rsidR="003C6414">
        <w:fldChar w:fldCharType="begin"/>
      </w:r>
      <w:r w:rsidR="003C6414">
        <w:instrText xml:space="preserve"> SEQ Figure \* ARABIC </w:instrText>
      </w:r>
      <w:r w:rsidR="003C6414">
        <w:fldChar w:fldCharType="separate"/>
      </w:r>
      <w:r w:rsidR="00A347BF">
        <w:rPr>
          <w:noProof/>
        </w:rPr>
        <w:t>39</w:t>
      </w:r>
      <w:r w:rsidR="003C6414">
        <w:rPr>
          <w:noProof/>
        </w:rPr>
        <w:fldChar w:fldCharType="end"/>
      </w:r>
      <w:r>
        <w:t> : Répétition. 20 février 2019</w:t>
      </w:r>
      <w:r w:rsidR="00C75572">
        <w:t>, philharmonie de Paris. Bruno Boulzaguet, Alireza Farhang.</w:t>
      </w:r>
    </w:p>
    <w:p w14:paraId="58256904" w14:textId="77777777" w:rsidR="00C75572" w:rsidRPr="00C75572" w:rsidRDefault="00C75572" w:rsidP="00C75572"/>
    <w:p w14:paraId="2E3A9B97" w14:textId="523CFC2C" w:rsidR="00080F39" w:rsidRDefault="00C75572" w:rsidP="002D7D75">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color w:val="212528"/>
          <w:shd w:val="clear" w:color="auto" w:fill="FFFFFF"/>
        </w:rPr>
      </w:pPr>
      <w:r>
        <w:rPr>
          <w:color w:val="212528"/>
          <w:shd w:val="clear" w:color="auto" w:fill="FFFFFF"/>
        </w:rPr>
        <w:t>L</w:t>
      </w:r>
      <w:r w:rsidR="002D7D75">
        <w:rPr>
          <w:color w:val="212528"/>
          <w:shd w:val="clear" w:color="auto" w:fill="FFFFFF"/>
        </w:rPr>
        <w:t xml:space="preserve">es répétitions </w:t>
      </w:r>
      <w:r>
        <w:rPr>
          <w:color w:val="212528"/>
          <w:shd w:val="clear" w:color="auto" w:fill="FFFFFF"/>
        </w:rPr>
        <w:t>sont</w:t>
      </w:r>
      <w:r w:rsidR="002D7D75">
        <w:rPr>
          <w:color w:val="212528"/>
          <w:shd w:val="clear" w:color="auto" w:fill="FFFFFF"/>
        </w:rPr>
        <w:t xml:space="preserve"> capté</w:t>
      </w:r>
      <w:r w:rsidR="002D7D75" w:rsidRPr="004F36CB">
        <w:rPr>
          <w:color w:val="212528"/>
          <w:shd w:val="clear" w:color="auto" w:fill="FFFFFF"/>
        </w:rPr>
        <w:t>es</w:t>
      </w:r>
      <w:r w:rsidR="002D7D75">
        <w:rPr>
          <w:color w:val="212528"/>
          <w:shd w:val="clear" w:color="auto" w:fill="FFFFFF"/>
        </w:rPr>
        <w:t xml:space="preserve"> en vidéo et audio. </w:t>
      </w:r>
      <w:r w:rsidR="00E077FB">
        <w:rPr>
          <w:color w:val="212528"/>
          <w:shd w:val="clear" w:color="auto" w:fill="FFFFFF"/>
        </w:rPr>
        <w:t>La prise d’image s’</w:t>
      </w:r>
      <w:r w:rsidR="00BB3566">
        <w:rPr>
          <w:color w:val="212528"/>
          <w:shd w:val="clear" w:color="auto" w:fill="FFFFFF"/>
        </w:rPr>
        <w:t xml:space="preserve">est effectuée </w:t>
      </w:r>
      <w:r w:rsidR="00E077FB">
        <w:rPr>
          <w:color w:val="212528"/>
          <w:shd w:val="clear" w:color="auto" w:fill="FFFFFF"/>
        </w:rPr>
        <w:t>par deux caméras</w:t>
      </w:r>
      <w:r w:rsidR="00ED7934">
        <w:rPr>
          <w:color w:val="212528"/>
          <w:shd w:val="clear" w:color="auto" w:fill="FFFFFF"/>
        </w:rPr>
        <w:t>.</w:t>
      </w:r>
      <w:r w:rsidR="00E077FB">
        <w:rPr>
          <w:color w:val="212528"/>
          <w:shd w:val="clear" w:color="auto" w:fill="FFFFFF"/>
        </w:rPr>
        <w:t xml:space="preserve"> </w:t>
      </w:r>
      <w:r w:rsidR="00ED7934">
        <w:rPr>
          <w:color w:val="212528"/>
          <w:shd w:val="clear" w:color="auto" w:fill="FFFFFF"/>
        </w:rPr>
        <w:t>À</w:t>
      </w:r>
      <w:r w:rsidR="00E077FB">
        <w:rPr>
          <w:color w:val="212528"/>
          <w:shd w:val="clear" w:color="auto" w:fill="FFFFFF"/>
        </w:rPr>
        <w:t xml:space="preserve"> chaque répétition</w:t>
      </w:r>
      <w:r w:rsidR="00ED7934">
        <w:rPr>
          <w:color w:val="212528"/>
          <w:shd w:val="clear" w:color="auto" w:fill="FFFFFF"/>
        </w:rPr>
        <w:t>,</w:t>
      </w:r>
      <w:r w:rsidR="000D0A38">
        <w:rPr>
          <w:color w:val="212528"/>
          <w:shd w:val="clear" w:color="auto" w:fill="FFFFFF"/>
        </w:rPr>
        <w:t xml:space="preserve"> </w:t>
      </w:r>
      <w:r w:rsidR="00BB3566">
        <w:rPr>
          <w:color w:val="212528"/>
          <w:shd w:val="clear" w:color="auto" w:fill="FFFFFF"/>
        </w:rPr>
        <w:t xml:space="preserve">le </w:t>
      </w:r>
      <w:r w:rsidR="00E077FB">
        <w:rPr>
          <w:color w:val="212528"/>
          <w:shd w:val="clear" w:color="auto" w:fill="FFFFFF"/>
        </w:rPr>
        <w:t xml:space="preserve">cadreur </w:t>
      </w:r>
      <w:r w:rsidR="00BB3566">
        <w:rPr>
          <w:color w:val="212528"/>
          <w:shd w:val="clear" w:color="auto" w:fill="FFFFFF"/>
        </w:rPr>
        <w:t>changeait d</w:t>
      </w:r>
      <w:r w:rsidR="00E077FB">
        <w:rPr>
          <w:color w:val="212528"/>
          <w:shd w:val="clear" w:color="auto" w:fill="FFFFFF"/>
        </w:rPr>
        <w:t xml:space="preserve">’angle </w:t>
      </w:r>
      <w:r w:rsidR="00BB3566">
        <w:rPr>
          <w:color w:val="212528"/>
          <w:shd w:val="clear" w:color="auto" w:fill="FFFFFF"/>
        </w:rPr>
        <w:t xml:space="preserve">de vue </w:t>
      </w:r>
      <w:r w:rsidR="00E077FB">
        <w:rPr>
          <w:color w:val="212528"/>
          <w:shd w:val="clear" w:color="auto" w:fill="FFFFFF"/>
        </w:rPr>
        <w:t>afin d’obtenir différentes prises d’image</w:t>
      </w:r>
      <w:r w:rsidR="00ED7934">
        <w:rPr>
          <w:color w:val="212528"/>
          <w:shd w:val="clear" w:color="auto" w:fill="FFFFFF"/>
        </w:rPr>
        <w:t>s</w:t>
      </w:r>
      <w:r w:rsidR="00E077FB">
        <w:rPr>
          <w:color w:val="212528"/>
          <w:shd w:val="clear" w:color="auto" w:fill="FFFFFF"/>
        </w:rPr>
        <w:t xml:space="preserve"> du même geste. Les vidéos </w:t>
      </w:r>
      <w:r w:rsidR="00BB3566">
        <w:rPr>
          <w:color w:val="212528"/>
          <w:shd w:val="clear" w:color="auto" w:fill="FFFFFF"/>
        </w:rPr>
        <w:t xml:space="preserve">ont été </w:t>
      </w:r>
      <w:r w:rsidR="00E077FB">
        <w:rPr>
          <w:color w:val="212528"/>
          <w:shd w:val="clear" w:color="auto" w:fill="FFFFFF"/>
        </w:rPr>
        <w:t xml:space="preserve">visionnées </w:t>
      </w:r>
      <w:r w:rsidR="004C4084">
        <w:rPr>
          <w:color w:val="212528"/>
          <w:shd w:val="clear" w:color="auto" w:fill="FFFFFF"/>
        </w:rPr>
        <w:t>avec le metteur-en-scène tout en suivant la notation de graphique liée à chaque geste.</w:t>
      </w:r>
      <w:r w:rsidR="00E077FB">
        <w:rPr>
          <w:color w:val="212528"/>
          <w:shd w:val="clear" w:color="auto" w:fill="FFFFFF"/>
        </w:rPr>
        <w:t xml:space="preserve"> </w:t>
      </w:r>
      <w:r w:rsidR="004C4084">
        <w:rPr>
          <w:color w:val="212528"/>
          <w:shd w:val="clear" w:color="auto" w:fill="FFFFFF"/>
        </w:rPr>
        <w:t>Cela</w:t>
      </w:r>
      <w:r w:rsidR="002D7D75" w:rsidRPr="004F36CB">
        <w:rPr>
          <w:color w:val="212528"/>
          <w:shd w:val="clear" w:color="auto" w:fill="FFFFFF"/>
        </w:rPr>
        <w:t xml:space="preserve"> </w:t>
      </w:r>
      <w:r w:rsidR="008303F4">
        <w:rPr>
          <w:color w:val="212528"/>
          <w:shd w:val="clear" w:color="auto" w:fill="FFFFFF"/>
        </w:rPr>
        <w:t xml:space="preserve">nous </w:t>
      </w:r>
      <w:r w:rsidR="00BB3566">
        <w:rPr>
          <w:color w:val="212528"/>
          <w:shd w:val="clear" w:color="auto" w:fill="FFFFFF"/>
        </w:rPr>
        <w:t xml:space="preserve">a permis </w:t>
      </w:r>
      <w:r w:rsidR="008303F4">
        <w:rPr>
          <w:color w:val="212528"/>
          <w:shd w:val="clear" w:color="auto" w:fill="FFFFFF"/>
        </w:rPr>
        <w:t xml:space="preserve">d’analyser les mouvements et les gestes musicaux des protagonistes </w:t>
      </w:r>
      <w:r w:rsidR="004C4084">
        <w:rPr>
          <w:color w:val="212528"/>
          <w:shd w:val="clear" w:color="auto" w:fill="FFFFFF"/>
        </w:rPr>
        <w:t>en désassociant l’aspect visuel de l’aspect sonore</w:t>
      </w:r>
      <w:r w:rsidR="00ED7934">
        <w:rPr>
          <w:color w:val="212528"/>
          <w:shd w:val="clear" w:color="auto" w:fill="FFFFFF"/>
        </w:rPr>
        <w:t>, et ce,</w:t>
      </w:r>
      <w:r w:rsidR="004C4084">
        <w:rPr>
          <w:color w:val="212528"/>
          <w:shd w:val="clear" w:color="auto" w:fill="FFFFFF"/>
        </w:rPr>
        <w:t xml:space="preserve"> afin d’évaluer leur impact visuel indépendamment du son produit. </w:t>
      </w:r>
      <w:r w:rsidR="00511A7A">
        <w:rPr>
          <w:color w:val="212528"/>
          <w:shd w:val="clear" w:color="auto" w:fill="FFFFFF"/>
        </w:rPr>
        <w:t xml:space="preserve">C’était </w:t>
      </w:r>
      <w:r w:rsidR="004C4084">
        <w:rPr>
          <w:color w:val="212528"/>
          <w:shd w:val="clear" w:color="auto" w:fill="FFFFFF"/>
        </w:rPr>
        <w:t>une étape nécessaire pour</w:t>
      </w:r>
      <w:r w:rsidR="008303F4">
        <w:rPr>
          <w:color w:val="212528"/>
          <w:shd w:val="clear" w:color="auto" w:fill="FFFFFF"/>
        </w:rPr>
        <w:t xml:space="preserve"> affiner le propos</w:t>
      </w:r>
      <w:r w:rsidR="002D7D75" w:rsidRPr="004F36CB">
        <w:rPr>
          <w:color w:val="212528"/>
          <w:shd w:val="clear" w:color="auto" w:fill="FFFFFF"/>
        </w:rPr>
        <w:t xml:space="preserve"> artistique</w:t>
      </w:r>
      <w:r w:rsidR="008303F4">
        <w:rPr>
          <w:color w:val="212528"/>
          <w:shd w:val="clear" w:color="auto" w:fill="FFFFFF"/>
        </w:rPr>
        <w:t xml:space="preserve"> de l’œuvre</w:t>
      </w:r>
      <w:r w:rsidR="004C4084">
        <w:rPr>
          <w:color w:val="212528"/>
          <w:shd w:val="clear" w:color="auto" w:fill="FFFFFF"/>
        </w:rPr>
        <w:t xml:space="preserve"> et tracer</w:t>
      </w:r>
      <w:r w:rsidR="002D7D75" w:rsidRPr="004F36CB">
        <w:rPr>
          <w:color w:val="212528"/>
          <w:shd w:val="clear" w:color="auto" w:fill="FFFFFF"/>
        </w:rPr>
        <w:t xml:space="preserve"> les grandes lignes </w:t>
      </w:r>
      <w:r w:rsidR="00511A7A" w:rsidRPr="004F36CB">
        <w:rPr>
          <w:color w:val="212528"/>
          <w:shd w:val="clear" w:color="auto" w:fill="FFFFFF"/>
        </w:rPr>
        <w:t>dramaturgi</w:t>
      </w:r>
      <w:r w:rsidR="00ED7934">
        <w:rPr>
          <w:color w:val="212528"/>
          <w:shd w:val="clear" w:color="auto" w:fill="FFFFFF"/>
        </w:rPr>
        <w:t>ques</w:t>
      </w:r>
      <w:r w:rsidR="002D7D75" w:rsidRPr="004F36CB">
        <w:rPr>
          <w:color w:val="212528"/>
          <w:shd w:val="clear" w:color="auto" w:fill="FFFFFF"/>
        </w:rPr>
        <w:t xml:space="preserve"> de l</w:t>
      </w:r>
      <w:r w:rsidR="004C4084">
        <w:rPr>
          <w:color w:val="212528"/>
          <w:shd w:val="clear" w:color="auto" w:fill="FFFFFF"/>
        </w:rPr>
        <w:t>’œuvre</w:t>
      </w:r>
      <w:r w:rsidR="00F41743">
        <w:rPr>
          <w:color w:val="212528"/>
          <w:shd w:val="clear" w:color="auto" w:fill="FFFFFF"/>
        </w:rPr>
        <w:t>.</w:t>
      </w:r>
      <w:r w:rsidR="004306C0">
        <w:rPr>
          <w:color w:val="212528"/>
          <w:shd w:val="clear" w:color="auto" w:fill="FFFFFF"/>
        </w:rPr>
        <w:t xml:space="preserve"> La notation de geste est </w:t>
      </w:r>
      <w:r w:rsidR="00511A7A">
        <w:rPr>
          <w:color w:val="212528"/>
          <w:shd w:val="clear" w:color="auto" w:fill="FFFFFF"/>
        </w:rPr>
        <w:t xml:space="preserve">devenue ainsi </w:t>
      </w:r>
      <w:r w:rsidR="004306C0">
        <w:rPr>
          <w:color w:val="212528"/>
          <w:shd w:val="clear" w:color="auto" w:fill="FFFFFF"/>
        </w:rPr>
        <w:t xml:space="preserve">un outil de composition. </w:t>
      </w:r>
    </w:p>
    <w:p w14:paraId="196FC13B" w14:textId="77777777" w:rsidR="00A858BF" w:rsidRDefault="00080F39" w:rsidP="00775DBC">
      <w:pPr>
        <w:pStyle w:val="FIGURES"/>
      </w:pPr>
      <w:r>
        <w:lastRenderedPageBreak/>
        <w:drawing>
          <wp:inline distT="0" distB="0" distL="0" distR="0" wp14:anchorId="7E26C734" wp14:editId="476579F8">
            <wp:extent cx="2000566" cy="1125318"/>
            <wp:effectExtent l="0" t="0" r="635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DM_repetition_20_fev_Farhang_12.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013774" cy="1132748"/>
                    </a:xfrm>
                    <a:prstGeom prst="rect">
                      <a:avLst/>
                    </a:prstGeom>
                  </pic:spPr>
                </pic:pic>
              </a:graphicData>
            </a:graphic>
          </wp:inline>
        </w:drawing>
      </w:r>
      <w:r>
        <w:drawing>
          <wp:inline distT="0" distB="0" distL="0" distR="0" wp14:anchorId="2D0C54AE" wp14:editId="1B04EEF8">
            <wp:extent cx="2000392" cy="1125220"/>
            <wp:effectExtent l="0" t="0" r="635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KDM_repetition_10_fev_Farhang_01.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034133" cy="1144200"/>
                    </a:xfrm>
                    <a:prstGeom prst="rect">
                      <a:avLst/>
                    </a:prstGeom>
                  </pic:spPr>
                </pic:pic>
              </a:graphicData>
            </a:graphic>
          </wp:inline>
        </w:drawing>
      </w:r>
    </w:p>
    <w:p w14:paraId="6F54B1F2" w14:textId="35712DBF" w:rsidR="00B03C37" w:rsidRPr="00312620" w:rsidRDefault="00A858BF" w:rsidP="00A858BF">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40</w:t>
      </w:r>
      <w:r w:rsidR="003C6414">
        <w:rPr>
          <w:noProof/>
        </w:rPr>
        <w:fldChar w:fldCharType="end"/>
      </w:r>
      <w:r>
        <w:t> : Les répétitions sont capté</w:t>
      </w:r>
      <w:r w:rsidR="000D0A38">
        <w:t>es</w:t>
      </w:r>
      <w:r>
        <w:t xml:space="preserve"> en vidéo. Les gestes sont analysés en les décision artistique sont prises en collaboration avec le comédien-metteur-en-scène.</w:t>
      </w:r>
    </w:p>
    <w:p w14:paraId="30FF8653" w14:textId="77777777" w:rsidR="002D7D75" w:rsidRPr="009A3900" w:rsidRDefault="002D3A4E" w:rsidP="009873D6">
      <w:pPr>
        <w:pStyle w:val="Heading3"/>
        <w:numPr>
          <w:ilvl w:val="2"/>
          <w:numId w:val="18"/>
        </w:numPr>
        <w:rPr>
          <w:rFonts w:eastAsia="Baskerville"/>
        </w:rPr>
      </w:pPr>
      <w:bookmarkStart w:id="817" w:name="_Toc121091833"/>
      <w:r>
        <w:t xml:space="preserve">Geste </w:t>
      </w:r>
      <w:r w:rsidR="002E1038">
        <w:t>et notation, deux</w:t>
      </w:r>
      <w:r>
        <w:t xml:space="preserve"> élément</w:t>
      </w:r>
      <w:r w:rsidR="002E1038">
        <w:t>s</w:t>
      </w:r>
      <w:r>
        <w:t xml:space="preserve"> </w:t>
      </w:r>
      <w:r w:rsidR="002E1038">
        <w:t>centraux</w:t>
      </w:r>
      <w:r>
        <w:t xml:space="preserve"> de </w:t>
      </w:r>
      <w:r w:rsidR="002E1038">
        <w:t>composition</w:t>
      </w:r>
      <w:bookmarkEnd w:id="817"/>
    </w:p>
    <w:p w14:paraId="55D0DE5D" w14:textId="17C704BD" w:rsidR="00FC7663" w:rsidRPr="00A858BF" w:rsidRDefault="00717B44" w:rsidP="00A858BF">
      <w:pPr>
        <w:pStyle w:val="Default"/>
      </w:pPr>
      <w:r w:rsidRPr="00A858BF">
        <w:t xml:space="preserve">La partition de gestes qui nous a servi à faire les répétitions préparatoires </w:t>
      </w:r>
      <w:r w:rsidR="00511A7A" w:rsidRPr="00A858BF">
        <w:t>port</w:t>
      </w:r>
      <w:r w:rsidR="00511A7A">
        <w:t>ait</w:t>
      </w:r>
      <w:r w:rsidR="00511A7A" w:rsidRPr="00A858BF">
        <w:t xml:space="preserve"> </w:t>
      </w:r>
      <w:r w:rsidRPr="00A858BF">
        <w:t>en germe la musique qui émanera</w:t>
      </w:r>
      <w:r w:rsidR="00511A7A">
        <w:t>it</w:t>
      </w:r>
      <w:r w:rsidRPr="00A858BF">
        <w:t xml:space="preserve"> bientôt de la partition finale. Cette dernière </w:t>
      </w:r>
      <w:r w:rsidR="00511A7A">
        <w:t>devait</w:t>
      </w:r>
      <w:r w:rsidR="00511A7A" w:rsidRPr="00A858BF">
        <w:t xml:space="preserve"> </w:t>
      </w:r>
      <w:r w:rsidRPr="00A858BF">
        <w:t xml:space="preserve">comporter des symboles qui puissent parler à toute l’équipe artistique et tout éventuel artiste </w:t>
      </w:r>
      <w:r w:rsidR="00ED7934">
        <w:t xml:space="preserve">susceptible de reprendre d’ici quelques années la partition. </w:t>
      </w:r>
      <w:r w:rsidR="00F9311A" w:rsidRPr="00A858BF">
        <w:t xml:space="preserve">Dans la composition de </w:t>
      </w:r>
      <w:r w:rsidR="00F9311A" w:rsidRPr="005A534D">
        <w:rPr>
          <w:i/>
          <w:iCs/>
        </w:rPr>
        <w:t>Chuchotements burlesques</w:t>
      </w:r>
      <w:r w:rsidR="00ED7934">
        <w:rPr>
          <w:i/>
          <w:iCs/>
        </w:rPr>
        <w:t>,</w:t>
      </w:r>
      <w:r w:rsidR="00F9311A" w:rsidRPr="00A858BF">
        <w:t xml:space="preserve"> le g</w:t>
      </w:r>
      <w:r w:rsidR="002D7D75" w:rsidRPr="00A858BF">
        <w:t xml:space="preserve">este compositionnel </w:t>
      </w:r>
      <w:r w:rsidR="002D3A4E" w:rsidRPr="00A858BF">
        <w:t xml:space="preserve">est abordé </w:t>
      </w:r>
      <w:r w:rsidR="002D7D75" w:rsidRPr="00A858BF">
        <w:t>en tant que Gestalt</w:t>
      </w:r>
      <w:r w:rsidR="005A534D">
        <w:rPr>
          <w:rStyle w:val="FootnoteReference"/>
        </w:rPr>
        <w:footnoteReference w:id="121"/>
      </w:r>
      <w:r w:rsidR="002D7D75" w:rsidRPr="00A858BF">
        <w:t xml:space="preserve"> et en tant qu’unité constituante</w:t>
      </w:r>
      <w:r w:rsidR="00ED7934">
        <w:t>,</w:t>
      </w:r>
      <w:r w:rsidR="002D7D75" w:rsidRPr="00A858BF">
        <w:t xml:space="preserve"> déjà </w:t>
      </w:r>
      <w:r w:rsidR="00ED7934">
        <w:t xml:space="preserve">présente </w:t>
      </w:r>
      <w:r w:rsidR="002D7D75" w:rsidRPr="00A858BF">
        <w:t>dans l’objet à créer. Cette unité constituante se tradui</w:t>
      </w:r>
      <w:r w:rsidR="002D3A4E" w:rsidRPr="00A858BF">
        <w:t>t</w:t>
      </w:r>
      <w:r w:rsidR="002D7D75" w:rsidRPr="00A858BF">
        <w:t xml:space="preserve"> </w:t>
      </w:r>
      <w:r w:rsidR="00F9311A" w:rsidRPr="00A858BF">
        <w:t>d’emblée</w:t>
      </w:r>
      <w:r w:rsidR="002D7D75" w:rsidRPr="00A858BF">
        <w:t xml:space="preserve"> dans l</w:t>
      </w:r>
      <w:r w:rsidR="00F9311A" w:rsidRPr="00A858BF">
        <w:t xml:space="preserve">es </w:t>
      </w:r>
      <w:r w:rsidR="00440C81" w:rsidRPr="00A858BF">
        <w:t xml:space="preserve">premières </w:t>
      </w:r>
      <w:r w:rsidR="00F9311A" w:rsidRPr="00A858BF">
        <w:t>esquisse</w:t>
      </w:r>
      <w:r w:rsidR="00440C81" w:rsidRPr="00A858BF">
        <w:t xml:space="preserve">s, </w:t>
      </w:r>
      <w:r w:rsidR="004B1851">
        <w:t>à travers leur</w:t>
      </w:r>
      <w:r w:rsidR="004B1851" w:rsidRPr="00A858BF">
        <w:t xml:space="preserve"> </w:t>
      </w:r>
      <w:r w:rsidR="002D7D75" w:rsidRPr="00A858BF">
        <w:t xml:space="preserve">notation et </w:t>
      </w:r>
      <w:r w:rsidR="00440C81" w:rsidRPr="00A858BF">
        <w:t xml:space="preserve">finalement </w:t>
      </w:r>
      <w:r w:rsidR="002D7D75" w:rsidRPr="00A858BF">
        <w:t xml:space="preserve">dans </w:t>
      </w:r>
      <w:r w:rsidR="00440C81" w:rsidRPr="00A858BF">
        <w:t>l’</w:t>
      </w:r>
      <w:r w:rsidR="002D7D75" w:rsidRPr="00A858BF">
        <w:t>univers sonore</w:t>
      </w:r>
      <w:r w:rsidR="00440C81" w:rsidRPr="00A858BF">
        <w:t xml:space="preserve"> de l’œuvre</w:t>
      </w:r>
      <w:r w:rsidR="002D3A4E" w:rsidRPr="00A858BF">
        <w:t>.</w:t>
      </w:r>
      <w:r w:rsidR="002D7D75" w:rsidRPr="00A858BF">
        <w:t xml:space="preserve"> </w:t>
      </w:r>
      <w:r w:rsidR="00440C81" w:rsidRPr="00A858BF">
        <w:t xml:space="preserve">Nous allons expliquer </w:t>
      </w:r>
      <w:r w:rsidR="00511A7A">
        <w:t xml:space="preserve">comment dans </w:t>
      </w:r>
      <w:r w:rsidR="00440C81" w:rsidRPr="00A858BF">
        <w:t>le processus d’évolution et</w:t>
      </w:r>
      <w:r w:rsidR="004B1851">
        <w:t xml:space="preserve"> dans</w:t>
      </w:r>
      <w:r w:rsidR="00440C81" w:rsidRPr="00A858BF">
        <w:t xml:space="preserve"> l’homologie entre </w:t>
      </w:r>
      <w:r w:rsidR="002D7D75" w:rsidRPr="00A858BF">
        <w:t>la forme gestuelle imaginaire</w:t>
      </w:r>
      <w:r w:rsidR="002D3A4E" w:rsidRPr="00A858BF">
        <w:t>,</w:t>
      </w:r>
      <w:r w:rsidR="002D7D75" w:rsidRPr="00A858BF">
        <w:t xml:space="preserve"> imaginée</w:t>
      </w:r>
      <w:r w:rsidR="002E1038" w:rsidRPr="00A858BF">
        <w:t>,</w:t>
      </w:r>
      <w:r w:rsidR="002D7D75" w:rsidRPr="00A858BF">
        <w:t xml:space="preserve"> esquissée, et la résultante travaillée de manière composée</w:t>
      </w:r>
      <w:r w:rsidR="00511A7A">
        <w:t>,</w:t>
      </w:r>
      <w:r w:rsidR="002D7D75" w:rsidRPr="00A858BF">
        <w:t xml:space="preserve"> </w:t>
      </w:r>
      <w:r w:rsidR="002E1038" w:rsidRPr="00A858BF">
        <w:t>il y a une sorte d’homologie</w:t>
      </w:r>
      <w:r w:rsidR="002D7D75" w:rsidRPr="00A858BF">
        <w:t xml:space="preserve">. </w:t>
      </w:r>
      <w:r w:rsidR="002E1038" w:rsidRPr="00A858BF">
        <w:t xml:space="preserve">Revenons à la partition de geste qui nous a servi </w:t>
      </w:r>
      <w:r w:rsidR="00440C81" w:rsidRPr="00A858BF">
        <w:t>comme support pour</w:t>
      </w:r>
      <w:r w:rsidR="002E1038" w:rsidRPr="00A858BF">
        <w:t xml:space="preserve"> faire les premières répétitions préparatoires.</w:t>
      </w:r>
    </w:p>
    <w:p w14:paraId="48EF892D" w14:textId="77777777" w:rsidR="009A3900" w:rsidRDefault="00B66539" w:rsidP="00775DBC">
      <w:pPr>
        <w:pStyle w:val="FIGURES"/>
      </w:pPr>
      <w:r>
        <w:drawing>
          <wp:inline distT="0" distB="0" distL="0" distR="0" wp14:anchorId="5F6FA6CE" wp14:editId="27506BB3">
            <wp:extent cx="2223888" cy="1799064"/>
            <wp:effectExtent l="12700" t="12700" r="11430" b="17145"/>
            <wp:docPr id="1073742210" name="Picture 1073742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0" name="Partition de gestes 01.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301562" cy="1861900"/>
                    </a:xfrm>
                    <a:prstGeom prst="rect">
                      <a:avLst/>
                    </a:prstGeom>
                    <a:ln w="5080">
                      <a:solidFill>
                        <a:schemeClr val="tx1"/>
                      </a:solidFill>
                    </a:ln>
                  </pic:spPr>
                </pic:pic>
              </a:graphicData>
            </a:graphic>
          </wp:inline>
        </w:drawing>
      </w:r>
    </w:p>
    <w:p w14:paraId="286E52B3" w14:textId="5286C984" w:rsidR="009A3900" w:rsidRPr="00CC2659" w:rsidRDefault="009A3900" w:rsidP="00CC2659">
      <w:pPr>
        <w:pStyle w:val="Caption1"/>
      </w:pPr>
      <w:r>
        <w:t xml:space="preserve">Figure </w:t>
      </w:r>
      <w:r w:rsidR="003C6414">
        <w:fldChar w:fldCharType="begin"/>
      </w:r>
      <w:r w:rsidR="003C6414">
        <w:instrText xml:space="preserve"> </w:instrText>
      </w:r>
      <w:r w:rsidR="003C6414">
        <w:instrText xml:space="preserve">SEQ Figure \* ARABIC </w:instrText>
      </w:r>
      <w:r w:rsidR="003C6414">
        <w:fldChar w:fldCharType="separate"/>
      </w:r>
      <w:r w:rsidR="00A347BF">
        <w:rPr>
          <w:noProof/>
        </w:rPr>
        <w:t>41</w:t>
      </w:r>
      <w:r w:rsidR="003C6414">
        <w:rPr>
          <w:noProof/>
        </w:rPr>
        <w:fldChar w:fldCharType="end"/>
      </w:r>
      <w:r>
        <w:t> : Geste sous la forme imaginée et esquissés.</w:t>
      </w:r>
    </w:p>
    <w:p w14:paraId="2B675E37" w14:textId="0F44C8D7" w:rsidR="00AD1B43" w:rsidRPr="00030337" w:rsidRDefault="009A3900" w:rsidP="00030337">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rPr>
          <w:color w:val="212528"/>
        </w:rPr>
      </w:pPr>
      <w:r>
        <w:rPr>
          <w:color w:val="212528"/>
        </w:rPr>
        <w:lastRenderedPageBreak/>
        <w:t xml:space="preserve">La figure ci-dessus représente </w:t>
      </w:r>
      <w:r w:rsidR="002E4464">
        <w:rPr>
          <w:color w:val="212528"/>
        </w:rPr>
        <w:t xml:space="preserve">l’esquisse </w:t>
      </w:r>
      <w:r>
        <w:rPr>
          <w:color w:val="212528"/>
        </w:rPr>
        <w:t xml:space="preserve">des gestes </w:t>
      </w:r>
      <w:r w:rsidR="00D2738C">
        <w:rPr>
          <w:color w:val="212528"/>
        </w:rPr>
        <w:t xml:space="preserve">musicaux </w:t>
      </w:r>
      <w:r w:rsidR="002E4464">
        <w:rPr>
          <w:color w:val="212528"/>
        </w:rPr>
        <w:t>qui proviennent souvent d</w:t>
      </w:r>
      <w:r w:rsidR="00D2738C">
        <w:rPr>
          <w:color w:val="212528"/>
        </w:rPr>
        <w:t>es gestes instrumentaux</w:t>
      </w:r>
      <w:r w:rsidR="002E4464">
        <w:rPr>
          <w:color w:val="212528"/>
        </w:rPr>
        <w:t xml:space="preserve"> propres à l’instrument utilisé</w:t>
      </w:r>
      <w:r w:rsidR="00D2738C">
        <w:rPr>
          <w:color w:val="212528"/>
        </w:rPr>
        <w:t>.</w:t>
      </w:r>
      <w:r w:rsidR="00B66539">
        <w:rPr>
          <w:color w:val="212528"/>
        </w:rPr>
        <w:t xml:space="preserve"> Le microgeste « </w:t>
      </w:r>
      <w:r w:rsidR="00EC1642">
        <w:rPr>
          <w:noProof/>
          <w:color w:val="212528"/>
        </w:rPr>
        <w:drawing>
          <wp:inline distT="0" distB="0" distL="0" distR="0" wp14:anchorId="2F98351D" wp14:editId="53407011">
            <wp:extent cx="111143" cy="128926"/>
            <wp:effectExtent l="0" t="0" r="3175" b="0"/>
            <wp:docPr id="1073742209" name="Picture 1073742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9" name="Microgeste 0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28769" cy="149372"/>
                    </a:xfrm>
                    <a:prstGeom prst="rect">
                      <a:avLst/>
                    </a:prstGeom>
                  </pic:spPr>
                </pic:pic>
              </a:graphicData>
            </a:graphic>
          </wp:inline>
        </w:drawing>
      </w:r>
      <w:r w:rsidR="00F3215A">
        <w:rPr>
          <w:color w:val="212528"/>
        </w:rPr>
        <w:t> »</w:t>
      </w:r>
      <w:r w:rsidR="004B1851">
        <w:rPr>
          <w:color w:val="212528"/>
        </w:rPr>
        <w:t>,</w:t>
      </w:r>
      <w:r w:rsidR="00B66539">
        <w:rPr>
          <w:color w:val="212528"/>
        </w:rPr>
        <w:t xml:space="preserve"> </w:t>
      </w:r>
      <w:r w:rsidR="00F3215A">
        <w:rPr>
          <w:color w:val="212528"/>
        </w:rPr>
        <w:t>à titre d’exemple</w:t>
      </w:r>
      <w:r w:rsidR="008767A6">
        <w:rPr>
          <w:color w:val="212528"/>
        </w:rPr>
        <w:t>,</w:t>
      </w:r>
      <w:r w:rsidR="00F3215A">
        <w:rPr>
          <w:color w:val="212528"/>
        </w:rPr>
        <w:t xml:space="preserve"> représente une attaque suivie d’une courte désinence.</w:t>
      </w:r>
      <w:r w:rsidR="00B66539">
        <w:rPr>
          <w:color w:val="212528"/>
        </w:rPr>
        <w:t> </w:t>
      </w:r>
      <w:r w:rsidR="00F3215A">
        <w:rPr>
          <w:color w:val="212528"/>
        </w:rPr>
        <w:t>L’attaque doit être chargé</w:t>
      </w:r>
      <w:r w:rsidR="004B1851">
        <w:rPr>
          <w:color w:val="212528"/>
        </w:rPr>
        <w:t>e</w:t>
      </w:r>
      <w:r w:rsidR="00F3215A">
        <w:rPr>
          <w:color w:val="212528"/>
        </w:rPr>
        <w:t xml:space="preserve"> d’énergie. La réalisation de ce geste sur l’accordéon se traduit </w:t>
      </w:r>
      <w:r w:rsidR="00AD102F">
        <w:rPr>
          <w:color w:val="212528"/>
        </w:rPr>
        <w:t xml:space="preserve">donc </w:t>
      </w:r>
      <w:r w:rsidR="00F3215A">
        <w:rPr>
          <w:color w:val="212528"/>
        </w:rPr>
        <w:t xml:space="preserve">en un cluster qui perd rapidement </w:t>
      </w:r>
      <w:r w:rsidR="004B1851">
        <w:rPr>
          <w:color w:val="212528"/>
        </w:rPr>
        <w:t xml:space="preserve">son </w:t>
      </w:r>
      <w:r w:rsidR="00F3215A">
        <w:rPr>
          <w:color w:val="212528"/>
        </w:rPr>
        <w:t>épaisseur</w:t>
      </w:r>
      <w:r w:rsidR="00511A7A">
        <w:rPr>
          <w:color w:val="212528"/>
        </w:rPr>
        <w:t xml:space="preserve"> et</w:t>
      </w:r>
      <w:r w:rsidR="004B1851">
        <w:rPr>
          <w:color w:val="212528"/>
        </w:rPr>
        <w:t xml:space="preserve"> son</w:t>
      </w:r>
      <w:r w:rsidR="00511A7A">
        <w:rPr>
          <w:color w:val="212528"/>
        </w:rPr>
        <w:t xml:space="preserve"> énergie</w:t>
      </w:r>
      <w:r w:rsidR="00F3215A">
        <w:rPr>
          <w:color w:val="212528"/>
        </w:rPr>
        <w:t xml:space="preserve">. Quand plusieurs microgestes </w:t>
      </w:r>
      <w:r w:rsidR="00EC1642">
        <w:rPr>
          <w:color w:val="212528"/>
        </w:rPr>
        <w:t>de type « </w:t>
      </w:r>
      <w:r w:rsidR="00EC1642">
        <w:rPr>
          <w:noProof/>
          <w:color w:val="212528"/>
        </w:rPr>
        <w:drawing>
          <wp:inline distT="0" distB="0" distL="0" distR="0" wp14:anchorId="43CB39AE" wp14:editId="6A18254C">
            <wp:extent cx="111143" cy="128926"/>
            <wp:effectExtent l="0" t="0" r="3175" b="0"/>
            <wp:docPr id="1073742211" name="Picture 1073742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09" name="Microgeste 0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28769" cy="149372"/>
                    </a:xfrm>
                    <a:prstGeom prst="rect">
                      <a:avLst/>
                    </a:prstGeom>
                  </pic:spPr>
                </pic:pic>
              </a:graphicData>
            </a:graphic>
          </wp:inline>
        </w:drawing>
      </w:r>
      <w:r w:rsidR="00EC1642">
        <w:rPr>
          <w:color w:val="212528"/>
        </w:rPr>
        <w:t xml:space="preserve"> » </w:t>
      </w:r>
      <w:r w:rsidR="00F3215A">
        <w:rPr>
          <w:color w:val="212528"/>
        </w:rPr>
        <w:t>sont enchainés ou superposés</w:t>
      </w:r>
      <w:r w:rsidR="004B1851">
        <w:rPr>
          <w:color w:val="212528"/>
        </w:rPr>
        <w:t>,</w:t>
      </w:r>
      <w:r w:rsidR="002A06DE">
        <w:rPr>
          <w:color w:val="212528"/>
        </w:rPr>
        <w:t xml:space="preserve"> leur</w:t>
      </w:r>
      <w:r w:rsidR="0070564F">
        <w:rPr>
          <w:color w:val="212528"/>
        </w:rPr>
        <w:t xml:space="preserve"> caractère se métamorphose</w:t>
      </w:r>
      <w:r w:rsidR="00EC1642">
        <w:rPr>
          <w:color w:val="212528"/>
        </w:rPr>
        <w:t xml:space="preserve">. Le geste résultant est </w:t>
      </w:r>
      <w:r w:rsidR="0045523A">
        <w:rPr>
          <w:color w:val="212528"/>
        </w:rPr>
        <w:t xml:space="preserve">plus grand avec une atmosphère agitée. Le même microgeste dans un </w:t>
      </w:r>
      <w:r w:rsidR="004B1851">
        <w:rPr>
          <w:color w:val="212528"/>
        </w:rPr>
        <w:t xml:space="preserve">enchainement </w:t>
      </w:r>
      <w:r w:rsidR="0045523A">
        <w:rPr>
          <w:color w:val="212528"/>
        </w:rPr>
        <w:t xml:space="preserve">très rapide et court </w:t>
      </w:r>
      <w:r w:rsidR="004B1851">
        <w:rPr>
          <w:color w:val="212528"/>
        </w:rPr>
        <w:t xml:space="preserve">équivaut à </w:t>
      </w:r>
      <w:r w:rsidR="0070564F">
        <w:rPr>
          <w:color w:val="212528"/>
        </w:rPr>
        <w:t>un ricochet</w:t>
      </w:r>
      <w:r w:rsidR="0045523A">
        <w:rPr>
          <w:color w:val="212528"/>
        </w:rPr>
        <w:t xml:space="preserve">. </w:t>
      </w:r>
      <w:r w:rsidR="002A06DE">
        <w:rPr>
          <w:color w:val="212528"/>
        </w:rPr>
        <w:t>Ce changement de caractère est si flagrant que</w:t>
      </w:r>
      <w:r w:rsidR="004B1851">
        <w:rPr>
          <w:color w:val="212528"/>
        </w:rPr>
        <w:t>,</w:t>
      </w:r>
      <w:r w:rsidR="002A06DE">
        <w:rPr>
          <w:color w:val="212528"/>
        </w:rPr>
        <w:t xml:space="preserve"> pour le représenter</w:t>
      </w:r>
      <w:r w:rsidR="004B1851">
        <w:rPr>
          <w:color w:val="212528"/>
        </w:rPr>
        <w:t>,</w:t>
      </w:r>
      <w:r w:rsidR="002A06DE">
        <w:rPr>
          <w:color w:val="212528"/>
        </w:rPr>
        <w:t xml:space="preserve"> il faut envisager un autre symbole (</w:t>
      </w:r>
      <w:r w:rsidR="002A06DE" w:rsidRPr="000B7E49">
        <w:t xml:space="preserve">voir la figure </w:t>
      </w:r>
      <w:r w:rsidR="00511A7A">
        <w:t>4</w:t>
      </w:r>
      <w:r w:rsidR="004B1851">
        <w:t>0</w:t>
      </w:r>
      <w:r w:rsidR="002A06DE">
        <w:rPr>
          <w:color w:val="212528"/>
        </w:rPr>
        <w:t>). Une nouvelle</w:t>
      </w:r>
      <w:r w:rsidR="0045523A">
        <w:rPr>
          <w:color w:val="212528"/>
        </w:rPr>
        <w:t xml:space="preserve"> configuration du même microgeste dans l’espace</w:t>
      </w:r>
      <w:r w:rsidR="0070564F">
        <w:rPr>
          <w:color w:val="212528"/>
        </w:rPr>
        <w:t xml:space="preserve"> </w:t>
      </w:r>
      <w:r w:rsidR="0045523A">
        <w:rPr>
          <w:color w:val="212528"/>
        </w:rPr>
        <w:t xml:space="preserve">peut créer </w:t>
      </w:r>
      <w:r w:rsidR="002A06DE">
        <w:rPr>
          <w:color w:val="212528"/>
        </w:rPr>
        <w:t>un</w:t>
      </w:r>
      <w:r w:rsidR="0045523A">
        <w:rPr>
          <w:color w:val="212528"/>
        </w:rPr>
        <w:t xml:space="preserve"> sens</w:t>
      </w:r>
      <w:r w:rsidR="0070564F">
        <w:rPr>
          <w:color w:val="212528"/>
        </w:rPr>
        <w:t xml:space="preserve"> </w:t>
      </w:r>
      <w:r w:rsidR="004B1851">
        <w:rPr>
          <w:color w:val="212528"/>
        </w:rPr>
        <w:t xml:space="preserve">musical </w:t>
      </w:r>
      <w:r w:rsidR="0045523A">
        <w:rPr>
          <w:color w:val="212528"/>
        </w:rPr>
        <w:t>très différents</w:t>
      </w:r>
      <w:r w:rsidR="004B1851">
        <w:rPr>
          <w:color w:val="212528"/>
        </w:rPr>
        <w:t>,</w:t>
      </w:r>
      <w:r w:rsidR="0070564F">
        <w:rPr>
          <w:color w:val="212528"/>
        </w:rPr>
        <w:t xml:space="preserve"> </w:t>
      </w:r>
      <w:r w:rsidR="0045523A">
        <w:rPr>
          <w:color w:val="212528"/>
        </w:rPr>
        <w:t xml:space="preserve">de manière </w:t>
      </w:r>
      <w:r w:rsidR="004B1851">
        <w:rPr>
          <w:color w:val="212528"/>
        </w:rPr>
        <w:t xml:space="preserve">ce que celui-ci ne ressemble plus </w:t>
      </w:r>
      <w:r w:rsidR="0070564F">
        <w:rPr>
          <w:color w:val="212528"/>
        </w:rPr>
        <w:t>à son état d’origine</w:t>
      </w:r>
      <w:r w:rsidR="002A06DE">
        <w:rPr>
          <w:color w:val="212528"/>
        </w:rPr>
        <w:t xml:space="preserve"> </w:t>
      </w:r>
      <w:r w:rsidR="004B1851">
        <w:rPr>
          <w:color w:val="212528"/>
        </w:rPr>
        <w:t>(</w:t>
      </w:r>
      <w:r w:rsidR="002A06DE">
        <w:rPr>
          <w:color w:val="212528"/>
        </w:rPr>
        <w:t xml:space="preserve">bien que le nouveau geste composé ait </w:t>
      </w:r>
      <w:r w:rsidR="008850B6">
        <w:rPr>
          <w:color w:val="212528"/>
        </w:rPr>
        <w:t>toujours en germe le microgeste attaque-désinence</w:t>
      </w:r>
      <w:r w:rsidR="004B1851">
        <w:rPr>
          <w:color w:val="212528"/>
        </w:rPr>
        <w:t>)</w:t>
      </w:r>
      <w:r w:rsidR="008850B6">
        <w:rPr>
          <w:color w:val="212528"/>
        </w:rPr>
        <w:t>.</w:t>
      </w:r>
    </w:p>
    <w:p w14:paraId="37963EDF" w14:textId="77777777" w:rsidR="00D2738C" w:rsidRDefault="00AB338D" w:rsidP="00775DBC">
      <w:pPr>
        <w:pStyle w:val="FIGURES"/>
      </w:pPr>
      <w:r>
        <w:drawing>
          <wp:inline distT="0" distB="0" distL="0" distR="0" wp14:anchorId="0A225D1B" wp14:editId="3B5BCEBE">
            <wp:extent cx="1556385" cy="1600855"/>
            <wp:effectExtent l="12700" t="12700" r="18415" b="12065"/>
            <wp:docPr id="1073742216" name="Picture 1073742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6" name="Microgeste 01.png"/>
                    <pic:cNvPicPr/>
                  </pic:nvPicPr>
                  <pic:blipFill>
                    <a:blip r:embed="rId77">
                      <a:extLst>
                        <a:ext uri="{28A0092B-C50C-407E-A947-70E740481C1C}">
                          <a14:useLocalDpi xmlns:a14="http://schemas.microsoft.com/office/drawing/2010/main" val="0"/>
                        </a:ext>
                      </a:extLst>
                    </a:blip>
                    <a:stretch>
                      <a:fillRect/>
                    </a:stretch>
                  </pic:blipFill>
                  <pic:spPr>
                    <a:xfrm>
                      <a:off x="0" y="0"/>
                      <a:ext cx="1622887" cy="1669257"/>
                    </a:xfrm>
                    <a:prstGeom prst="rect">
                      <a:avLst/>
                    </a:prstGeom>
                    <a:ln w="5080">
                      <a:solidFill>
                        <a:schemeClr val="tx1"/>
                      </a:solidFill>
                    </a:ln>
                  </pic:spPr>
                </pic:pic>
              </a:graphicData>
            </a:graphic>
          </wp:inline>
        </w:drawing>
      </w:r>
      <w:r>
        <w:drawing>
          <wp:inline distT="0" distB="0" distL="0" distR="0" wp14:anchorId="22ACAFE2" wp14:editId="4C172BB6">
            <wp:extent cx="1712018" cy="1602740"/>
            <wp:effectExtent l="12700" t="12700" r="15240" b="10160"/>
            <wp:docPr id="1073742213" name="Picture 1073742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3" name="ricochet.jpg"/>
                    <pic:cNvPicPr/>
                  </pic:nvPicPr>
                  <pic:blipFill>
                    <a:blip r:embed="rId78">
                      <a:extLst>
                        <a:ext uri="{28A0092B-C50C-407E-A947-70E740481C1C}">
                          <a14:useLocalDpi xmlns:a14="http://schemas.microsoft.com/office/drawing/2010/main" val="0"/>
                        </a:ext>
                      </a:extLst>
                    </a:blip>
                    <a:stretch>
                      <a:fillRect/>
                    </a:stretch>
                  </pic:blipFill>
                  <pic:spPr>
                    <a:xfrm>
                      <a:off x="0" y="0"/>
                      <a:ext cx="1728359" cy="1618038"/>
                    </a:xfrm>
                    <a:prstGeom prst="rect">
                      <a:avLst/>
                    </a:prstGeom>
                    <a:ln w="5080">
                      <a:solidFill>
                        <a:schemeClr val="tx1"/>
                      </a:solidFill>
                    </a:ln>
                  </pic:spPr>
                </pic:pic>
              </a:graphicData>
            </a:graphic>
          </wp:inline>
        </w:drawing>
      </w:r>
      <w:r>
        <w:drawing>
          <wp:inline distT="0" distB="0" distL="0" distR="0" wp14:anchorId="3078241B" wp14:editId="2FF4B30B">
            <wp:extent cx="1699789" cy="1603347"/>
            <wp:effectExtent l="12700" t="12700" r="15240" b="10160"/>
            <wp:docPr id="1073742217" name="Picture 1073742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7" name="Ricochet contexte.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713229" cy="1616025"/>
                    </a:xfrm>
                    <a:prstGeom prst="rect">
                      <a:avLst/>
                    </a:prstGeom>
                    <a:ln w="5080">
                      <a:solidFill>
                        <a:schemeClr val="tx1"/>
                      </a:solidFill>
                    </a:ln>
                  </pic:spPr>
                </pic:pic>
              </a:graphicData>
            </a:graphic>
          </wp:inline>
        </w:drawing>
      </w:r>
    </w:p>
    <w:p w14:paraId="19F6B127" w14:textId="243DB050" w:rsidR="00384860" w:rsidRDefault="00384860" w:rsidP="00030337">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42</w:t>
      </w:r>
      <w:r w:rsidR="003C6414">
        <w:rPr>
          <w:noProof/>
        </w:rPr>
        <w:fldChar w:fldCharType="end"/>
      </w:r>
      <w:r>
        <w:t xml:space="preserve"> : Le microgeste (germe) </w:t>
      </w:r>
      <w:r>
        <w:sym w:font="Wingdings" w:char="F0E0"/>
      </w:r>
      <w:r>
        <w:t xml:space="preserve">Enchainement de plusieurs microgestes </w:t>
      </w:r>
      <w:r>
        <w:sym w:font="Wingdings" w:char="F0E0"/>
      </w:r>
      <w:r>
        <w:t xml:space="preserve"> Geste combiné</w:t>
      </w:r>
    </w:p>
    <w:p w14:paraId="27F6EB3A" w14:textId="77777777" w:rsidR="00AD102F" w:rsidRDefault="00AD102F" w:rsidP="00775DBC">
      <w:pPr>
        <w:pStyle w:val="FIGURES"/>
      </w:pPr>
      <w:r>
        <w:drawing>
          <wp:inline distT="0" distB="0" distL="0" distR="0" wp14:anchorId="0D4C3CB5" wp14:editId="5985833D">
            <wp:extent cx="2599491" cy="1737865"/>
            <wp:effectExtent l="12700" t="12700" r="17145" b="15240"/>
            <wp:docPr id="1073742222" name="Picture 1073742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2" name="Ricochet contexte musical c02.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617992" cy="1750234"/>
                    </a:xfrm>
                    <a:prstGeom prst="rect">
                      <a:avLst/>
                    </a:prstGeom>
                    <a:ln w="5080">
                      <a:solidFill>
                        <a:schemeClr val="tx1"/>
                      </a:solidFill>
                    </a:ln>
                  </pic:spPr>
                </pic:pic>
              </a:graphicData>
            </a:graphic>
          </wp:inline>
        </w:drawing>
      </w:r>
    </w:p>
    <w:p w14:paraId="46AAE38A" w14:textId="19A92DEE" w:rsidR="00AD102F" w:rsidRPr="00030337" w:rsidRDefault="00AD102F" w:rsidP="00030337">
      <w:pPr>
        <w:pStyle w:val="Caption1"/>
      </w:pPr>
      <w:r w:rsidRPr="00030337">
        <w:t xml:space="preserve">Figure </w:t>
      </w:r>
      <w:r w:rsidR="003C6414">
        <w:fldChar w:fldCharType="begin"/>
      </w:r>
      <w:r w:rsidR="003C6414">
        <w:instrText xml:space="preserve"> SEQ Figure \* ARABIC </w:instrText>
      </w:r>
      <w:r w:rsidR="003C6414">
        <w:fldChar w:fldCharType="separate"/>
      </w:r>
      <w:r w:rsidR="00A347BF">
        <w:rPr>
          <w:noProof/>
        </w:rPr>
        <w:t>43</w:t>
      </w:r>
      <w:r w:rsidR="003C6414">
        <w:rPr>
          <w:noProof/>
        </w:rPr>
        <w:fldChar w:fldCharType="end"/>
      </w:r>
      <w:r w:rsidRPr="00030337">
        <w:t xml:space="preserve"> : Enchainement de gestes d’attaque-désinence par l’accordéon et sa représentation graphique (mesure 7).</w:t>
      </w:r>
    </w:p>
    <w:p w14:paraId="24E80C50" w14:textId="77777777" w:rsidR="00907077" w:rsidRDefault="00907077" w:rsidP="00775DBC">
      <w:pPr>
        <w:pStyle w:val="FIGURES"/>
      </w:pPr>
      <w:r w:rsidRPr="00907077">
        <w:lastRenderedPageBreak/>
        <w:drawing>
          <wp:inline distT="0" distB="0" distL="0" distR="0" wp14:anchorId="5F3A29C7" wp14:editId="7208979E">
            <wp:extent cx="2435963" cy="3511094"/>
            <wp:effectExtent l="12700" t="12700" r="15240" b="6985"/>
            <wp:docPr id="1073742224" name="Picture 1073742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4" name="ricochet dans le contexte.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443720" cy="3522275"/>
                    </a:xfrm>
                    <a:prstGeom prst="rect">
                      <a:avLst/>
                    </a:prstGeom>
                    <a:ln w="5080">
                      <a:solidFill>
                        <a:schemeClr val="tx1"/>
                      </a:solidFill>
                    </a:ln>
                  </pic:spPr>
                </pic:pic>
              </a:graphicData>
            </a:graphic>
          </wp:inline>
        </w:drawing>
      </w:r>
    </w:p>
    <w:p w14:paraId="752D111B" w14:textId="3B125056" w:rsidR="00C1281A" w:rsidRPr="00CC2659" w:rsidRDefault="00907077" w:rsidP="00CC2659">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44</w:t>
      </w:r>
      <w:r w:rsidR="003C6414">
        <w:rPr>
          <w:noProof/>
        </w:rPr>
        <w:fldChar w:fldCharType="end"/>
      </w:r>
      <w:r>
        <w:t> : Mesure 129. Le geste de ricochet suivi ou précédé par d’autres types de gestes de caractère granulaire.</w:t>
      </w:r>
    </w:p>
    <w:p w14:paraId="5CF633EA" w14:textId="7D3AA749" w:rsidR="002D7D75" w:rsidRPr="004B1851" w:rsidRDefault="00384860" w:rsidP="004B1851">
      <w:pPr>
        <w:pStyle w:val="Default"/>
      </w:pPr>
      <w:r w:rsidRPr="004B1851">
        <w:t xml:space="preserve">La figure </w:t>
      </w:r>
      <w:r w:rsidR="000B7E49" w:rsidRPr="004B1851">
        <w:t>4</w:t>
      </w:r>
      <w:r w:rsidR="004B1851">
        <w:t>1</w:t>
      </w:r>
      <w:r w:rsidR="000B7E49" w:rsidRPr="004B1851">
        <w:t xml:space="preserve"> </w:t>
      </w:r>
      <w:r w:rsidRPr="004B1851">
        <w:t>représente</w:t>
      </w:r>
      <w:r w:rsidR="001B00BB" w:rsidRPr="004B1851">
        <w:t xml:space="preserve"> des gestes de cluster en ricochet. Il s’agit des clusters très courts, répétés rapidement dans un trait</w:t>
      </w:r>
      <w:r w:rsidR="007C7AF3" w:rsidRPr="004B1851">
        <w:t xml:space="preserve"> qui</w:t>
      </w:r>
      <w:r w:rsidR="001B00BB" w:rsidRPr="004B1851">
        <w:t xml:space="preserve"> crée une sonorité granulaire. Il est aussi possible d’enchainer plusieurs ricochets et le combiner avec d’autres types de sonorité. Ici</w:t>
      </w:r>
      <w:r w:rsidR="004B1851">
        <w:t xml:space="preserve">, durant </w:t>
      </w:r>
      <w:r w:rsidR="00FC50C7" w:rsidRPr="004B1851">
        <w:t xml:space="preserve">le premier temps </w:t>
      </w:r>
      <w:r w:rsidR="001B00BB" w:rsidRPr="004B1851">
        <w:t xml:space="preserve">nous constatons deux glissandi rapides sur les touches </w:t>
      </w:r>
      <w:r w:rsidR="00FC50C7" w:rsidRPr="004B1851">
        <w:t xml:space="preserve">de la main droite </w:t>
      </w:r>
      <w:r w:rsidR="007C7AF3" w:rsidRPr="004B1851">
        <w:t>qui</w:t>
      </w:r>
      <w:r w:rsidR="00FC50C7" w:rsidRPr="004B1851">
        <w:t xml:space="preserve"> </w:t>
      </w:r>
      <w:r w:rsidR="00E56CA7" w:rsidRPr="004B1851">
        <w:t>produi</w:t>
      </w:r>
      <w:r w:rsidR="00E56CA7">
        <w:t>sent</w:t>
      </w:r>
      <w:r w:rsidR="00E56CA7" w:rsidRPr="004B1851">
        <w:t xml:space="preserve"> </w:t>
      </w:r>
      <w:r w:rsidR="00FC50C7" w:rsidRPr="004B1851">
        <w:t>des bruits de clé</w:t>
      </w:r>
      <w:r w:rsidR="00E56CA7">
        <w:t>s</w:t>
      </w:r>
      <w:r w:rsidR="00FC50C7" w:rsidRPr="004B1851">
        <w:t xml:space="preserve"> en deux traits</w:t>
      </w:r>
      <w:r w:rsidR="007C7AF3" w:rsidRPr="004B1851">
        <w:t xml:space="preserve"> va</w:t>
      </w:r>
      <w:r w:rsidR="00E56CA7">
        <w:t>-</w:t>
      </w:r>
      <w:r w:rsidR="007C7AF3" w:rsidRPr="004B1851">
        <w:t>et</w:t>
      </w:r>
      <w:r w:rsidR="00E56CA7">
        <w:t>-</w:t>
      </w:r>
      <w:r w:rsidR="007C7AF3" w:rsidRPr="004B1851">
        <w:t>vient</w:t>
      </w:r>
      <w:r w:rsidR="00FC50C7" w:rsidRPr="004B1851">
        <w:t xml:space="preserve">, </w:t>
      </w:r>
      <w:r w:rsidR="00E56CA7">
        <w:t>superposés</w:t>
      </w:r>
      <w:r w:rsidR="00E56CA7" w:rsidRPr="004B1851">
        <w:t xml:space="preserve"> </w:t>
      </w:r>
      <w:r w:rsidR="00FC50C7" w:rsidRPr="004B1851">
        <w:t>par deux ricochets de clusters par la main gauche.</w:t>
      </w:r>
    </w:p>
    <w:p w14:paraId="6C3282A1" w14:textId="5654CF7D" w:rsidR="00FA649B" w:rsidRPr="00530052" w:rsidRDefault="007C7AF3" w:rsidP="004B1851">
      <w:pPr>
        <w:pStyle w:val="Default"/>
        <w:rPr>
          <w:rFonts w:eastAsia="Baskerville"/>
        </w:rPr>
      </w:pPr>
      <w:r w:rsidRPr="004B1851">
        <w:rPr>
          <w:rFonts w:eastAsia="Baskerville"/>
        </w:rPr>
        <w:t>Pour mieux comprendre l’origine des gestes</w:t>
      </w:r>
      <w:r w:rsidR="00414E25">
        <w:rPr>
          <w:rFonts w:eastAsia="Baskerville"/>
        </w:rPr>
        <w:t>,</w:t>
      </w:r>
      <w:r w:rsidRPr="004B1851">
        <w:rPr>
          <w:rFonts w:eastAsia="Baskerville"/>
        </w:rPr>
        <w:t xml:space="preserve"> il</w:t>
      </w:r>
      <w:r w:rsidR="0028299F" w:rsidRPr="004B1851">
        <w:rPr>
          <w:rFonts w:eastAsia="Baskerville"/>
        </w:rPr>
        <w:t xml:space="preserve"> fau</w:t>
      </w:r>
      <w:r w:rsidRPr="004B1851">
        <w:rPr>
          <w:rFonts w:eastAsia="Baskerville"/>
        </w:rPr>
        <w:t>drait</w:t>
      </w:r>
      <w:r w:rsidR="0028299F" w:rsidRPr="004B1851">
        <w:rPr>
          <w:rFonts w:eastAsia="Baskerville"/>
        </w:rPr>
        <w:t xml:space="preserve"> bien tenir en compte d</w:t>
      </w:r>
      <w:r w:rsidRPr="004B1851">
        <w:rPr>
          <w:rFonts w:eastAsia="Baskerville"/>
        </w:rPr>
        <w:t>e son</w:t>
      </w:r>
      <w:r w:rsidR="0028299F" w:rsidRPr="004B1851">
        <w:rPr>
          <w:rFonts w:eastAsia="Baskerville"/>
        </w:rPr>
        <w:t xml:space="preserve"> rapport </w:t>
      </w:r>
      <w:r w:rsidRPr="004B1851">
        <w:rPr>
          <w:rFonts w:eastAsia="Baskerville"/>
        </w:rPr>
        <w:t>avec</w:t>
      </w:r>
      <w:r w:rsidR="0028299F" w:rsidRPr="004B1851">
        <w:rPr>
          <w:rFonts w:eastAsia="Baskerville"/>
        </w:rPr>
        <w:t xml:space="preserve"> le mouvement qui émanent des dessins de H. Michau</w:t>
      </w:r>
      <w:r w:rsidR="00305128" w:rsidRPr="004B1851">
        <w:rPr>
          <w:rFonts w:eastAsia="Baskerville"/>
        </w:rPr>
        <w:t>x</w:t>
      </w:r>
      <w:r w:rsidR="0028299F" w:rsidRPr="004B1851">
        <w:rPr>
          <w:rFonts w:eastAsia="Baskerville"/>
        </w:rPr>
        <w:t xml:space="preserve">, le </w:t>
      </w:r>
      <w:r w:rsidRPr="004B1851">
        <w:rPr>
          <w:rFonts w:eastAsia="Baskerville"/>
        </w:rPr>
        <w:t>« </w:t>
      </w:r>
      <w:r w:rsidR="0028299F" w:rsidRPr="004B1851">
        <w:rPr>
          <w:rFonts w:eastAsia="Baskerville"/>
        </w:rPr>
        <w:t>peintre</w:t>
      </w:r>
      <w:r w:rsidRPr="004B1851">
        <w:rPr>
          <w:rFonts w:eastAsia="Baskerville"/>
        </w:rPr>
        <w:t>-compositeur »</w:t>
      </w:r>
      <w:r w:rsidR="0028299F" w:rsidRPr="004B1851">
        <w:rPr>
          <w:rFonts w:eastAsia="Baskerville"/>
        </w:rPr>
        <w:t xml:space="preserve">. </w:t>
      </w:r>
      <w:r w:rsidR="009C1297" w:rsidRPr="004B1851">
        <w:rPr>
          <w:rFonts w:eastAsia="Baskerville"/>
        </w:rPr>
        <w:t>La pratique picturale, comme</w:t>
      </w:r>
      <w:r w:rsidR="00091DA4" w:rsidRPr="004B1851">
        <w:rPr>
          <w:rFonts w:eastAsia="Baskerville"/>
        </w:rPr>
        <w:t xml:space="preserve"> </w:t>
      </w:r>
      <w:r w:rsidR="009C1297" w:rsidRPr="004B1851">
        <w:rPr>
          <w:rFonts w:eastAsia="Baskerville"/>
        </w:rPr>
        <w:t xml:space="preserve">toutes les activités artistiques, requiert un geste. Ce qui distingue l’art qualifié comme vivant, de la peinture c’est le fait que dans cette dernière le geste est effectué en amont et le résultat, c’est-à-dire l’œuvre artistique est </w:t>
      </w:r>
      <w:r w:rsidR="008802CE" w:rsidRPr="004B1851">
        <w:rPr>
          <w:rFonts w:eastAsia="Baskerville"/>
        </w:rPr>
        <w:t xml:space="preserve">réalisé </w:t>
      </w:r>
      <w:r w:rsidR="009C1297" w:rsidRPr="004B1851">
        <w:rPr>
          <w:rFonts w:eastAsia="Baskerville"/>
        </w:rPr>
        <w:t xml:space="preserve">sur un support qui est considéré comme l’objet </w:t>
      </w:r>
      <w:r w:rsidR="008802CE" w:rsidRPr="004B1851">
        <w:rPr>
          <w:rFonts w:eastAsia="Baskerville"/>
        </w:rPr>
        <w:t>d’art</w:t>
      </w:r>
      <w:r w:rsidR="009C1297" w:rsidRPr="004B1851">
        <w:rPr>
          <w:rFonts w:eastAsia="Baskerville"/>
        </w:rPr>
        <w:t xml:space="preserve">, palpable et </w:t>
      </w:r>
      <w:r w:rsidR="008802CE" w:rsidRPr="004B1851">
        <w:rPr>
          <w:rFonts w:eastAsia="Baskerville"/>
        </w:rPr>
        <w:t>matériel. La musique est un art vivant qui est matérialisé</w:t>
      </w:r>
      <w:r w:rsidR="00300DB6" w:rsidRPr="004B1851">
        <w:rPr>
          <w:rFonts w:eastAsia="Baskerville"/>
        </w:rPr>
        <w:t xml:space="preserve"> dans l’instant, lui aussi sur </w:t>
      </w:r>
      <w:r w:rsidR="00A262A5" w:rsidRPr="004B1851">
        <w:rPr>
          <w:rFonts w:eastAsia="Baskerville"/>
        </w:rPr>
        <w:t>le</w:t>
      </w:r>
      <w:r w:rsidR="00300DB6" w:rsidRPr="004B1851">
        <w:rPr>
          <w:rFonts w:eastAsia="Baskerville"/>
        </w:rPr>
        <w:t xml:space="preserve"> support </w:t>
      </w:r>
      <w:r w:rsidR="00A262A5" w:rsidRPr="004B1851">
        <w:rPr>
          <w:rFonts w:eastAsia="Baskerville"/>
        </w:rPr>
        <w:t>des molécules d’air, à travers un processus mécanique et acoustique</w:t>
      </w:r>
      <w:r w:rsidR="00300DB6" w:rsidRPr="004B1851">
        <w:rPr>
          <w:rFonts w:eastAsia="Baskerville"/>
        </w:rPr>
        <w:t>. Mais contrairement à la peinture l’œuvre musicale n’est pas fixé</w:t>
      </w:r>
      <w:r w:rsidR="00A262A5" w:rsidRPr="004B1851">
        <w:rPr>
          <w:rFonts w:eastAsia="Baskerville"/>
        </w:rPr>
        <w:t>e</w:t>
      </w:r>
      <w:r w:rsidR="00300DB6" w:rsidRPr="004B1851">
        <w:rPr>
          <w:rFonts w:eastAsia="Baskerville"/>
        </w:rPr>
        <w:t xml:space="preserve"> sur </w:t>
      </w:r>
      <w:r w:rsidR="00A262A5" w:rsidRPr="004B1851">
        <w:rPr>
          <w:rFonts w:eastAsia="Baskerville"/>
        </w:rPr>
        <w:t>c</w:t>
      </w:r>
      <w:r w:rsidR="00300DB6" w:rsidRPr="004B1851">
        <w:rPr>
          <w:rFonts w:eastAsia="Baskerville"/>
        </w:rPr>
        <w:t xml:space="preserve">e support. Il est matériellement éphémère. Ce qui reste </w:t>
      </w:r>
      <w:r w:rsidR="00A262A5" w:rsidRPr="004B1851">
        <w:rPr>
          <w:rFonts w:eastAsia="Baskerville"/>
        </w:rPr>
        <w:t>ce sont les émotions que ce processus</w:t>
      </w:r>
      <w:r w:rsidR="00300DB6" w:rsidRPr="004B1851">
        <w:rPr>
          <w:rFonts w:eastAsia="Baskerville"/>
        </w:rPr>
        <w:t xml:space="preserve"> </w:t>
      </w:r>
      <w:r w:rsidR="00A262A5" w:rsidRPr="004B1851">
        <w:rPr>
          <w:rFonts w:eastAsia="Baskerville"/>
        </w:rPr>
        <w:t xml:space="preserve">physique engendré par les musiciens, </w:t>
      </w:r>
      <w:r w:rsidR="00300DB6" w:rsidRPr="004B1851">
        <w:rPr>
          <w:rFonts w:eastAsia="Baskerville"/>
        </w:rPr>
        <w:t>trac</w:t>
      </w:r>
      <w:r w:rsidR="00A262A5" w:rsidRPr="004B1851">
        <w:rPr>
          <w:rFonts w:eastAsia="Baskerville"/>
        </w:rPr>
        <w:t>e</w:t>
      </w:r>
      <w:r w:rsidR="00300DB6" w:rsidRPr="004B1851">
        <w:rPr>
          <w:rFonts w:eastAsia="Baskerville"/>
        </w:rPr>
        <w:t xml:space="preserve"> dans la </w:t>
      </w:r>
      <w:r w:rsidR="00A262A5" w:rsidRPr="004B1851">
        <w:rPr>
          <w:rFonts w:eastAsia="Baskerville"/>
        </w:rPr>
        <w:t>mémoire</w:t>
      </w:r>
      <w:r w:rsidR="00300DB6" w:rsidRPr="004B1851">
        <w:rPr>
          <w:rFonts w:eastAsia="Baskerville"/>
        </w:rPr>
        <w:t>.</w:t>
      </w:r>
      <w:r w:rsidR="008802CE" w:rsidRPr="004B1851">
        <w:rPr>
          <w:rFonts w:eastAsia="Baskerville"/>
        </w:rPr>
        <w:t xml:space="preserve"> </w:t>
      </w:r>
      <w:r w:rsidR="00AB28F0" w:rsidRPr="004B1851">
        <w:rPr>
          <w:rFonts w:eastAsia="Baskerville"/>
        </w:rPr>
        <w:t>Dans la composition de</w:t>
      </w:r>
      <w:r w:rsidR="00492FF4" w:rsidRPr="004B1851">
        <w:rPr>
          <w:rFonts w:eastAsia="Baskerville"/>
        </w:rPr>
        <w:t xml:space="preserve"> </w:t>
      </w:r>
      <w:r w:rsidR="00AB28F0" w:rsidRPr="004B1851">
        <w:rPr>
          <w:rFonts w:eastAsia="Baskerville"/>
          <w:i/>
          <w:iCs/>
        </w:rPr>
        <w:t>Chuchotements burlesques</w:t>
      </w:r>
      <w:r w:rsidR="00A262A5" w:rsidRPr="004B1851">
        <w:rPr>
          <w:rFonts w:eastAsia="Baskerville"/>
        </w:rPr>
        <w:t xml:space="preserve"> </w:t>
      </w:r>
      <w:r w:rsidR="00F9547C" w:rsidRPr="004B1851">
        <w:rPr>
          <w:rFonts w:eastAsia="Baskerville"/>
        </w:rPr>
        <w:t>nous avons tenté de libérer en musique</w:t>
      </w:r>
      <w:r w:rsidR="00062575" w:rsidRPr="004B1851">
        <w:rPr>
          <w:rFonts w:eastAsia="Baskerville"/>
        </w:rPr>
        <w:t xml:space="preserve"> et dans un processus de modélisation, </w:t>
      </w:r>
      <w:r w:rsidR="00AB28F0" w:rsidRPr="004B1851">
        <w:rPr>
          <w:rFonts w:eastAsia="Baskerville"/>
        </w:rPr>
        <w:t xml:space="preserve">deux </w:t>
      </w:r>
      <w:r w:rsidR="00AB28F0" w:rsidRPr="004B1851">
        <w:rPr>
          <w:rFonts w:eastAsia="Baskerville"/>
        </w:rPr>
        <w:lastRenderedPageBreak/>
        <w:t xml:space="preserve">types de </w:t>
      </w:r>
      <w:r w:rsidR="00492FF4" w:rsidRPr="004B1851">
        <w:rPr>
          <w:rFonts w:eastAsia="Baskerville"/>
        </w:rPr>
        <w:t xml:space="preserve">geste </w:t>
      </w:r>
      <w:r w:rsidR="00F9547C" w:rsidRPr="004B1851">
        <w:rPr>
          <w:rFonts w:eastAsia="Baskerville"/>
        </w:rPr>
        <w:t>pictural</w:t>
      </w:r>
      <w:r w:rsidR="00062575" w:rsidRPr="004B1851">
        <w:rPr>
          <w:rFonts w:eastAsia="Baskerville"/>
        </w:rPr>
        <w:t xml:space="preserve"> </w:t>
      </w:r>
      <w:r w:rsidR="00F9547C" w:rsidRPr="004B1851">
        <w:rPr>
          <w:rFonts w:eastAsia="Baskerville"/>
        </w:rPr>
        <w:t xml:space="preserve">: le mouvement qui </w:t>
      </w:r>
      <w:r w:rsidR="00062575" w:rsidRPr="004B1851">
        <w:rPr>
          <w:rFonts w:eastAsia="Baskerville"/>
        </w:rPr>
        <w:t>jaillit</w:t>
      </w:r>
      <w:r w:rsidR="00F9547C" w:rsidRPr="004B1851">
        <w:rPr>
          <w:rFonts w:eastAsia="Baskerville"/>
        </w:rPr>
        <w:t xml:space="preserve"> des dessins et le geste de création qui </w:t>
      </w:r>
      <w:r w:rsidRPr="004B1851">
        <w:rPr>
          <w:rFonts w:eastAsia="Baskerville"/>
        </w:rPr>
        <w:t>représente les</w:t>
      </w:r>
      <w:r w:rsidR="0028299F" w:rsidRPr="004B1851">
        <w:rPr>
          <w:rFonts w:eastAsia="Baskerville"/>
        </w:rPr>
        <w:t xml:space="preserve"> mouvements de la main et la façon dont la plume ou le crayon glisse dans les doigts </w:t>
      </w:r>
      <w:r w:rsidR="00F9547C" w:rsidRPr="004B1851">
        <w:rPr>
          <w:rFonts w:eastAsia="Baskerville"/>
        </w:rPr>
        <w:t>de Michaux</w:t>
      </w:r>
      <w:r w:rsidR="0028299F" w:rsidRPr="004B1851">
        <w:rPr>
          <w:rFonts w:eastAsia="Baskerville"/>
        </w:rPr>
        <w:t xml:space="preserve">. </w:t>
      </w:r>
      <w:r w:rsidR="00C1281A" w:rsidRPr="004B1851">
        <w:rPr>
          <w:rFonts w:eastAsia="Baskerville"/>
        </w:rPr>
        <w:t>Pensait-il</w:t>
      </w:r>
      <w:r w:rsidR="0028299F" w:rsidRPr="004B1851">
        <w:rPr>
          <w:rFonts w:eastAsia="Baskerville"/>
        </w:rPr>
        <w:t xml:space="preserve"> à une s</w:t>
      </w:r>
      <w:r w:rsidR="006D1226" w:rsidRPr="004B1851">
        <w:rPr>
          <w:rFonts w:eastAsia="Baskerville"/>
        </w:rPr>
        <w:t>o</w:t>
      </w:r>
      <w:r w:rsidR="0028299F" w:rsidRPr="004B1851">
        <w:rPr>
          <w:rFonts w:eastAsia="Baskerville"/>
        </w:rPr>
        <w:t>norité ou une musique en particul</w:t>
      </w:r>
      <w:r w:rsidR="00C1281A" w:rsidRPr="004B1851">
        <w:rPr>
          <w:rFonts w:eastAsia="Baskerville"/>
        </w:rPr>
        <w:t>ier lors qu’il dessinait ?</w:t>
      </w:r>
      <w:r w:rsidR="006D1226" w:rsidRPr="004B1851">
        <w:rPr>
          <w:rFonts w:eastAsia="Baskerville"/>
        </w:rPr>
        <w:t xml:space="preserve"> Après tout cette pièce de théâtre musical tente de reconstituer l’univers </w:t>
      </w:r>
      <w:r w:rsidR="00C16292" w:rsidRPr="004B1851">
        <w:rPr>
          <w:rFonts w:eastAsia="Baskerville"/>
        </w:rPr>
        <w:t>musical ou sonore de Michaux</w:t>
      </w:r>
      <w:r w:rsidRPr="004B1851">
        <w:rPr>
          <w:rFonts w:eastAsia="Baskerville"/>
        </w:rPr>
        <w:t xml:space="preserve">, le </w:t>
      </w:r>
      <w:r w:rsidR="00C16292" w:rsidRPr="004B1851">
        <w:rPr>
          <w:rFonts w:eastAsia="Baskerville"/>
        </w:rPr>
        <w:t>compositeur lors qu’il se mettait à peindre. Si pour H</w:t>
      </w:r>
      <w:r w:rsidR="006F387E">
        <w:rPr>
          <w:rFonts w:eastAsia="Baskerville"/>
        </w:rPr>
        <w:t>elmut</w:t>
      </w:r>
      <w:r w:rsidR="006F387E" w:rsidRPr="00530052">
        <w:rPr>
          <w:rFonts w:eastAsia="Baskerville"/>
        </w:rPr>
        <w:t xml:space="preserve"> </w:t>
      </w:r>
      <w:r w:rsidR="00C16292" w:rsidRPr="00530052">
        <w:rPr>
          <w:rFonts w:eastAsia="Baskerville"/>
        </w:rPr>
        <w:t xml:space="preserve">Lachenmann ce qui résonne signale l’utilisation de l’énergie à l’instant où s’effectuent les gestes des musiciens, la musique de </w:t>
      </w:r>
      <w:r w:rsidR="00C16292" w:rsidRPr="00530052">
        <w:rPr>
          <w:rFonts w:eastAsia="Baskerville"/>
          <w:i/>
          <w:iCs/>
        </w:rPr>
        <w:t>Chuchotements burlesques</w:t>
      </w:r>
      <w:r w:rsidR="00C16292" w:rsidRPr="00530052">
        <w:rPr>
          <w:rFonts w:eastAsia="Baskerville"/>
        </w:rPr>
        <w:t xml:space="preserve"> </w:t>
      </w:r>
      <w:r w:rsidR="00CC2659" w:rsidRPr="00530052">
        <w:rPr>
          <w:rFonts w:eastAsia="Baskerville"/>
        </w:rPr>
        <w:t xml:space="preserve">va encore plus loin et </w:t>
      </w:r>
      <w:r w:rsidR="00C16292" w:rsidRPr="00530052">
        <w:rPr>
          <w:rFonts w:eastAsia="Baskerville"/>
        </w:rPr>
        <w:t xml:space="preserve">essaie de faire sentir les conditions </w:t>
      </w:r>
      <w:r w:rsidR="00A67727" w:rsidRPr="00530052">
        <w:rPr>
          <w:rFonts w:eastAsia="Baskerville"/>
        </w:rPr>
        <w:t>mécanique</w:t>
      </w:r>
      <w:r w:rsidR="007D44C8" w:rsidRPr="00530052">
        <w:rPr>
          <w:rFonts w:eastAsia="Baskerville"/>
        </w:rPr>
        <w:t>s</w:t>
      </w:r>
      <w:r w:rsidR="00C16292" w:rsidRPr="00530052">
        <w:rPr>
          <w:rFonts w:eastAsia="Baskerville"/>
        </w:rPr>
        <w:t xml:space="preserve"> des gestes </w:t>
      </w:r>
      <w:r w:rsidR="00A67727" w:rsidRPr="00530052">
        <w:rPr>
          <w:rFonts w:eastAsia="Baskerville"/>
        </w:rPr>
        <w:t xml:space="preserve">du </w:t>
      </w:r>
      <w:r w:rsidR="00C16292" w:rsidRPr="00530052">
        <w:rPr>
          <w:rFonts w:eastAsia="Baskerville"/>
        </w:rPr>
        <w:t>dessinateur</w:t>
      </w:r>
      <w:r w:rsidR="00CC2659" w:rsidRPr="00530052">
        <w:rPr>
          <w:rFonts w:eastAsia="Baskerville"/>
        </w:rPr>
        <w:t xml:space="preserve"> </w:t>
      </w:r>
      <w:r w:rsidR="0028426B" w:rsidRPr="00530052">
        <w:rPr>
          <w:rFonts w:eastAsia="Baskerville"/>
        </w:rPr>
        <w:t>et la pulsion qui est derrière son acte</w:t>
      </w:r>
      <w:r w:rsidR="00414E25">
        <w:rPr>
          <w:rFonts w:eastAsia="Baskerville"/>
        </w:rPr>
        <w:t>,</w:t>
      </w:r>
      <w:r w:rsidR="0028426B" w:rsidRPr="00530052">
        <w:rPr>
          <w:rFonts w:eastAsia="Baskerville"/>
        </w:rPr>
        <w:t xml:space="preserve"> et ce</w:t>
      </w:r>
      <w:r w:rsidR="00414E25">
        <w:rPr>
          <w:rFonts w:eastAsia="Baskerville"/>
        </w:rPr>
        <w:t>,</w:t>
      </w:r>
      <w:r w:rsidR="0028426B" w:rsidRPr="00530052">
        <w:rPr>
          <w:rFonts w:eastAsia="Baskerville"/>
        </w:rPr>
        <w:t xml:space="preserve"> </w:t>
      </w:r>
      <w:r w:rsidR="00CC2659" w:rsidRPr="00530052">
        <w:rPr>
          <w:rFonts w:eastAsia="Baskerville"/>
        </w:rPr>
        <w:t>à travers le jeu des protagonistes et la musique qui en émane</w:t>
      </w:r>
      <w:r w:rsidR="00C16292" w:rsidRPr="00530052">
        <w:rPr>
          <w:rFonts w:eastAsia="Baskerville"/>
        </w:rPr>
        <w:t>.</w:t>
      </w:r>
    </w:p>
    <w:p w14:paraId="68CA4688" w14:textId="77777777" w:rsidR="00030337" w:rsidRDefault="00562055" w:rsidP="00775DBC">
      <w:pPr>
        <w:pStyle w:val="FIGURES"/>
      </w:pPr>
      <w:r w:rsidRPr="0041276E">
        <w:rPr>
          <w:rFonts w:eastAsia="Baskerville"/>
        </w:rPr>
        <w:drawing>
          <wp:inline distT="0" distB="0" distL="0" distR="0" wp14:anchorId="1B5A1368" wp14:editId="4EAD8E25">
            <wp:extent cx="2194891" cy="2758356"/>
            <wp:effectExtent l="12700" t="12700" r="15240" b="10795"/>
            <wp:docPr id="1073742226" name="Picture 1073742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6" name="Henri Michaux | Sans titre (ca.1955-1959) | Artsy"/>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202613" cy="2768060"/>
                    </a:xfrm>
                    <a:prstGeom prst="rect">
                      <a:avLst/>
                    </a:prstGeom>
                    <a:ln w="5080">
                      <a:solidFill>
                        <a:schemeClr val="tx1"/>
                      </a:solidFill>
                    </a:ln>
                  </pic:spPr>
                </pic:pic>
              </a:graphicData>
            </a:graphic>
          </wp:inline>
        </w:drawing>
      </w:r>
      <w:r w:rsidR="00030337" w:rsidRPr="0041276E">
        <w:rPr>
          <w:rFonts w:eastAsia="Baskerville"/>
        </w:rPr>
        <w:drawing>
          <wp:inline distT="0" distB="0" distL="0" distR="0" wp14:anchorId="4DD666F1" wp14:editId="7333041F">
            <wp:extent cx="2523153" cy="2757335"/>
            <wp:effectExtent l="12700" t="12700" r="17145" b="11430"/>
            <wp:docPr id="1073742227" name="Picture 1073742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27" name="notation de geste 03.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542601" cy="2778588"/>
                    </a:xfrm>
                    <a:prstGeom prst="rect">
                      <a:avLst/>
                    </a:prstGeom>
                    <a:ln w="5080">
                      <a:solidFill>
                        <a:schemeClr val="tx1"/>
                      </a:solidFill>
                    </a:ln>
                  </pic:spPr>
                </pic:pic>
              </a:graphicData>
            </a:graphic>
          </wp:inline>
        </w:drawing>
      </w:r>
    </w:p>
    <w:p w14:paraId="3300CCEA" w14:textId="177C90B8" w:rsidR="002D7D75" w:rsidRPr="00053C67" w:rsidRDefault="00030337" w:rsidP="00053C67">
      <w:pPr>
        <w:pStyle w:val="Caption1"/>
        <w:rPr>
          <w:rFonts w:eastAsia="Baskerville"/>
        </w:rPr>
      </w:pPr>
      <w:r w:rsidRPr="00053C67">
        <w:t xml:space="preserve">Figure </w:t>
      </w:r>
      <w:r w:rsidR="003C6414">
        <w:fldChar w:fldCharType="begin"/>
      </w:r>
      <w:r w:rsidR="003C6414">
        <w:instrText xml:space="preserve"> SEQ Figure \* ARABIC </w:instrText>
      </w:r>
      <w:r w:rsidR="003C6414">
        <w:fldChar w:fldCharType="separate"/>
      </w:r>
      <w:r w:rsidR="00A347BF">
        <w:rPr>
          <w:noProof/>
        </w:rPr>
        <w:t>45</w:t>
      </w:r>
      <w:r w:rsidR="003C6414">
        <w:rPr>
          <w:noProof/>
        </w:rPr>
        <w:fldChar w:fldCharType="end"/>
      </w:r>
      <w:r w:rsidRPr="00053C67">
        <w:t> : La modélisation du geste de peinture.</w:t>
      </w:r>
    </w:p>
    <w:p w14:paraId="40C1EA00" w14:textId="5F72BA7A" w:rsidR="008E3F5C" w:rsidRPr="008E632C" w:rsidRDefault="000C25E9" w:rsidP="00E83EE3">
      <w:pPr>
        <w:pStyle w:val="Default"/>
        <w:rPr>
          <w:rFonts w:ascii="Times New Roman" w:hAnsi="Times New Roman"/>
          <w:i/>
          <w:iCs/>
          <w:szCs w:val="24"/>
        </w:rPr>
      </w:pPr>
      <w:r>
        <w:t xml:space="preserve">Dans le processus de composition de </w:t>
      </w:r>
      <w:r>
        <w:rPr>
          <w:i/>
          <w:iCs/>
        </w:rPr>
        <w:t>Luna Park</w:t>
      </w:r>
      <w:r>
        <w:rPr>
          <w:rStyle w:val="FootnoteReference"/>
          <w:i/>
          <w:iCs/>
        </w:rPr>
        <w:footnoteReference w:id="122"/>
      </w:r>
      <w:r>
        <w:t xml:space="preserve"> de Georges Aperghis, </w:t>
      </w:r>
      <w:r w:rsidR="00E51EC0">
        <w:t xml:space="preserve">comme dans celui de </w:t>
      </w:r>
      <w:r w:rsidR="00E51EC0" w:rsidRPr="000C25E9">
        <w:rPr>
          <w:rFonts w:eastAsia="Baskerville" w:cs="Baskerville"/>
          <w:i/>
          <w:iCs/>
          <w:color w:val="000000" w:themeColor="text1"/>
        </w:rPr>
        <w:t>Chuchotements burlesques</w:t>
      </w:r>
      <w:r w:rsidR="00E51EC0">
        <w:rPr>
          <w:rFonts w:eastAsia="Baskerville" w:cs="Baskerville"/>
          <w:color w:val="000000" w:themeColor="text1"/>
        </w:rPr>
        <w:t xml:space="preserve">, </w:t>
      </w:r>
      <w:r>
        <w:t xml:space="preserve">la répétition </w:t>
      </w:r>
      <w:r w:rsidR="00E51EC0">
        <w:t xml:space="preserve">avec les musiciens et les comédiens </w:t>
      </w:r>
      <w:r>
        <w:t>est</w:t>
      </w:r>
      <w:r w:rsidR="00E51EC0">
        <w:t xml:space="preserve"> l’</w:t>
      </w:r>
      <w:r>
        <w:t xml:space="preserve">étape </w:t>
      </w:r>
      <w:r w:rsidR="00E51EC0">
        <w:t>principale du</w:t>
      </w:r>
      <w:r>
        <w:t xml:space="preserve"> processus de composition</w:t>
      </w:r>
      <w:r w:rsidR="00E51EC0">
        <w:t xml:space="preserve">. Toutefois ces deux œuvres se distinguent l’une de l’autre </w:t>
      </w:r>
      <w:r w:rsidR="00783DE6">
        <w:t>dans la le rôle de la répétition. Chez G</w:t>
      </w:r>
      <w:r w:rsidR="006F387E">
        <w:t>eorges</w:t>
      </w:r>
      <w:r w:rsidR="006F387E" w:rsidRPr="00783DE6">
        <w:t xml:space="preserve"> </w:t>
      </w:r>
      <w:r w:rsidR="00783DE6">
        <w:t xml:space="preserve">Aperghis </w:t>
      </w:r>
      <w:r>
        <w:t xml:space="preserve">la partition </w:t>
      </w:r>
      <w:r w:rsidR="00783DE6">
        <w:t>de l’œuvre est</w:t>
      </w:r>
      <w:r>
        <w:t xml:space="preserve"> réalisée</w:t>
      </w:r>
      <w:r w:rsidR="0041276E">
        <w:t xml:space="preserve"> au</w:t>
      </w:r>
      <w:r w:rsidR="0002021A">
        <w:t>x</w:t>
      </w:r>
      <w:r w:rsidR="0041276E">
        <w:t xml:space="preserve"> moments-mêmes des répétitions</w:t>
      </w:r>
      <w:r w:rsidR="00783DE6">
        <w:t>, pendant la période de production</w:t>
      </w:r>
      <w:r w:rsidR="000E1509">
        <w:t xml:space="preserve"> au point </w:t>
      </w:r>
      <w:r w:rsidR="00BF3EA5">
        <w:t>où dans</w:t>
      </w:r>
      <w:r w:rsidR="008E3F5C">
        <w:t xml:space="preserve"> le 13ème </w:t>
      </w:r>
      <w:r w:rsidR="008E3F5C">
        <w:rPr>
          <w:i/>
          <w:iCs/>
        </w:rPr>
        <w:t xml:space="preserve">Image d’une </w:t>
      </w:r>
      <w:r w:rsidR="008E3F5C" w:rsidRPr="0021565E">
        <w:rPr>
          <w:i/>
          <w:iCs/>
        </w:rPr>
        <w:t>œuvre</w:t>
      </w:r>
      <w:r w:rsidR="008E3F5C">
        <w:t xml:space="preserve">, </w:t>
      </w:r>
      <w:r w:rsidR="008E3F5C" w:rsidRPr="0021565E">
        <w:t>Émile</w:t>
      </w:r>
      <w:r w:rsidR="008E3F5C">
        <w:t xml:space="preserve"> Morain, la collaboratrice artistique à la mise en scène de </w:t>
      </w:r>
      <w:r w:rsidR="008E3F5C">
        <w:rPr>
          <w:i/>
          <w:iCs/>
        </w:rPr>
        <w:t xml:space="preserve">Luna </w:t>
      </w:r>
      <w:r w:rsidR="008E3F5C" w:rsidRPr="0021565E">
        <w:rPr>
          <w:i/>
          <w:iCs/>
        </w:rPr>
        <w:t>Park</w:t>
      </w:r>
      <w:r w:rsidR="008E3F5C">
        <w:t xml:space="preserve"> précise qu’avant d’arriver sur le plateau le spectacle n’existe pas</w:t>
      </w:r>
      <w:r w:rsidR="00F9353E">
        <w:rPr>
          <w:rStyle w:val="FootnoteReference"/>
        </w:rPr>
        <w:footnoteReference w:id="123"/>
      </w:r>
      <w:r w:rsidR="006F387E">
        <w:t>.</w:t>
      </w:r>
      <w:r w:rsidR="00A655CF">
        <w:t xml:space="preserve"> </w:t>
      </w:r>
      <w:r w:rsidR="001A7B6C">
        <w:t xml:space="preserve">L’approche </w:t>
      </w:r>
      <w:r w:rsidR="00414E25">
        <w:t xml:space="preserve">de </w:t>
      </w:r>
      <w:r w:rsidR="001A7B6C">
        <w:t>G</w:t>
      </w:r>
      <w:r w:rsidR="006F387E">
        <w:t>eorges</w:t>
      </w:r>
      <w:r w:rsidR="001A7B6C">
        <w:t xml:space="preserve"> Aperghis consiste </w:t>
      </w:r>
      <w:r w:rsidR="001A7B6C">
        <w:lastRenderedPageBreak/>
        <w:t>donc à rassembler des éléments qui lui semblent pertinent</w:t>
      </w:r>
      <w:r w:rsidR="00414E25">
        <w:t>s</w:t>
      </w:r>
      <w:r w:rsidR="001A7B6C">
        <w:t xml:space="preserve"> </w:t>
      </w:r>
      <w:r w:rsidR="00414E25">
        <w:t>au regard de</w:t>
      </w:r>
      <w:r w:rsidR="001A7B6C">
        <w:t xml:space="preserve"> ses idées. Il n’y a pas d’ordre. C’est par </w:t>
      </w:r>
      <w:r w:rsidR="00414E25">
        <w:t xml:space="preserve">ce </w:t>
      </w:r>
      <w:r w:rsidR="001A7B6C">
        <w:t xml:space="preserve">procédé de « collage » que ces éléments se réunissent pour donner corps à son spectacle. Antoine Gindt affirme </w:t>
      </w:r>
      <w:r w:rsidR="001A7B6C" w:rsidRPr="00053C67">
        <w:t>que « </w:t>
      </w:r>
      <w:r w:rsidR="00E83EE3" w:rsidRPr="00053C67">
        <w:t xml:space="preserve">sa </w:t>
      </w:r>
      <w:r w:rsidR="00175E5B" w:rsidRPr="00053C67">
        <w:t>démarche</w:t>
      </w:r>
      <w:r w:rsidR="00E83EE3" w:rsidRPr="00053C67">
        <w:t xml:space="preserve"> consiste principalement à </w:t>
      </w:r>
      <w:r w:rsidR="00175E5B" w:rsidRPr="00053C67">
        <w:t>réunir</w:t>
      </w:r>
      <w:r w:rsidR="00E83EE3" w:rsidRPr="00053C67">
        <w:t xml:space="preserve"> des </w:t>
      </w:r>
      <w:r w:rsidR="00175E5B" w:rsidRPr="00053C67">
        <w:t>éléments</w:t>
      </w:r>
      <w:r w:rsidR="00E83EE3">
        <w:rPr>
          <w:rFonts w:ascii="TimesNewRomanPSMT" w:hAnsi="TimesNewRomanPSMT"/>
        </w:rPr>
        <w:t xml:space="preserve"> </w:t>
      </w:r>
      <w:r w:rsidR="00E83EE3" w:rsidRPr="00053C67">
        <w:t xml:space="preserve">hétérogènes qui, </w:t>
      </w:r>
      <w:r w:rsidR="00EC703C" w:rsidRPr="00053C67">
        <w:t>considérés</w:t>
      </w:r>
      <w:r w:rsidR="00E83EE3" w:rsidRPr="00053C67">
        <w:t xml:space="preserve"> à </w:t>
      </w:r>
      <w:r w:rsidR="00175E5B" w:rsidRPr="00053C67">
        <w:t>égalit</w:t>
      </w:r>
      <w:r w:rsidR="00BF3EA5" w:rsidRPr="00053C67">
        <w:t>é</w:t>
      </w:r>
      <w:r w:rsidR="00E83EE3" w:rsidRPr="00053C67">
        <w:t xml:space="preserve">, interviennent comme des </w:t>
      </w:r>
      <w:r w:rsidR="00175E5B" w:rsidRPr="00053C67">
        <w:t>éléments</w:t>
      </w:r>
      <w:r w:rsidR="00E83EE3" w:rsidRPr="00053C67">
        <w:t xml:space="preserve"> de composition : texte et musique, mais aussi </w:t>
      </w:r>
      <w:r w:rsidR="00175E5B" w:rsidRPr="00053C67">
        <w:t>scénographie</w:t>
      </w:r>
      <w:r w:rsidR="00E83EE3" w:rsidRPr="00053C67">
        <w:t xml:space="preserve">, </w:t>
      </w:r>
      <w:r w:rsidR="00175E5B" w:rsidRPr="00053C67">
        <w:t>lumière</w:t>
      </w:r>
      <w:r w:rsidR="00E83EE3" w:rsidRPr="00053C67">
        <w:t>, costumes, accessoires...</w:t>
      </w:r>
      <w:r w:rsidR="00EC703C" w:rsidRPr="00EC703C">
        <w:rPr>
          <w:rStyle w:val="FootnoteReference"/>
        </w:rPr>
        <w:t xml:space="preserve"> </w:t>
      </w:r>
      <w:r w:rsidR="00EC703C">
        <w:rPr>
          <w:rStyle w:val="FootnoteReference"/>
        </w:rPr>
        <w:footnoteReference w:id="124"/>
      </w:r>
      <w:r w:rsidR="00E83EE3" w:rsidRPr="00053C67">
        <w:t xml:space="preserve"> </w:t>
      </w:r>
      <w:r w:rsidR="00E8705D" w:rsidRPr="00053C67">
        <w:t>».</w:t>
      </w:r>
      <w:r w:rsidR="00B72434">
        <w:t xml:space="preserve"> Dans </w:t>
      </w:r>
      <w:r w:rsidR="00414E25">
        <w:t xml:space="preserve">de ses </w:t>
      </w:r>
      <w:r w:rsidR="00B72434">
        <w:t>entretien</w:t>
      </w:r>
      <w:r w:rsidR="00414E25">
        <w:t>s</w:t>
      </w:r>
      <w:r w:rsidR="0039671E">
        <w:t>,</w:t>
      </w:r>
      <w:r w:rsidR="00B72434">
        <w:t xml:space="preserve"> G</w:t>
      </w:r>
      <w:r w:rsidR="00EC703C">
        <w:t>eorges</w:t>
      </w:r>
      <w:r w:rsidR="00B72434">
        <w:t xml:space="preserve"> Aperghis </w:t>
      </w:r>
      <w:r w:rsidR="008E632C">
        <w:t xml:space="preserve">explique la manière dont le collage et les répétitions font partie du processus de </w:t>
      </w:r>
      <w:r w:rsidR="00E6145A">
        <w:t>création</w:t>
      </w:r>
      <w:r w:rsidR="00E4665A">
        <w:t xml:space="preserve"> de </w:t>
      </w:r>
      <w:r w:rsidR="00E4665A">
        <w:rPr>
          <w:i/>
          <w:iCs/>
        </w:rPr>
        <w:t>Commentaire</w:t>
      </w:r>
      <w:r w:rsidR="00E4665A">
        <w:t xml:space="preserve"> (1996)</w:t>
      </w:r>
      <w:r w:rsidR="00E4665A">
        <w:rPr>
          <w:rStyle w:val="FootnoteReference"/>
        </w:rPr>
        <w:footnoteReference w:id="125"/>
      </w:r>
      <w:r w:rsidR="00E4665A">
        <w:t xml:space="preserve">. </w:t>
      </w:r>
    </w:p>
    <w:p w14:paraId="6A3AD64B" w14:textId="1DB2BE3E" w:rsidR="004868D2" w:rsidRDefault="00175E5B" w:rsidP="00053C67">
      <w:pPr>
        <w:pStyle w:val="Default"/>
        <w:rPr>
          <w:rFonts w:eastAsia="Baskerville"/>
        </w:rPr>
      </w:pPr>
      <w:r w:rsidRPr="00053C67">
        <w:t>Dans le contexte</w:t>
      </w:r>
      <w:r w:rsidR="00783DE6" w:rsidRPr="00053C67">
        <w:t xml:space="preserve"> </w:t>
      </w:r>
      <w:r w:rsidRPr="00053C67">
        <w:t>de</w:t>
      </w:r>
      <w:r w:rsidR="00783DE6" w:rsidRPr="00053C67">
        <w:t xml:space="preserve"> </w:t>
      </w:r>
      <w:r w:rsidR="00783DE6" w:rsidRPr="00053C67">
        <w:rPr>
          <w:rFonts w:eastAsia="Baskerville"/>
          <w:i/>
          <w:iCs/>
        </w:rPr>
        <w:t>Chuchotements burlesques</w:t>
      </w:r>
      <w:r w:rsidR="00783DE6" w:rsidRPr="00053C67">
        <w:rPr>
          <w:rFonts w:eastAsia="Baskerville"/>
        </w:rPr>
        <w:t xml:space="preserve"> les répétitions sont organisées en deux fois, </w:t>
      </w:r>
      <w:r w:rsidR="00352146" w:rsidRPr="00053C67">
        <w:rPr>
          <w:rFonts w:eastAsia="Baskerville"/>
        </w:rPr>
        <w:t>pendant la phase de pré-production</w:t>
      </w:r>
      <w:r w:rsidRPr="00053C67">
        <w:rPr>
          <w:rFonts w:eastAsia="Baskerville"/>
        </w:rPr>
        <w:t>,</w:t>
      </w:r>
      <w:r w:rsidR="00352146" w:rsidRPr="00053C67">
        <w:rPr>
          <w:rFonts w:eastAsia="Baskerville"/>
        </w:rPr>
        <w:t xml:space="preserve"> avant l’écriture de l’œuvre, et pendant la période de production, après avoir réalisé la partition finale.</w:t>
      </w:r>
      <w:r w:rsidRPr="00053C67">
        <w:rPr>
          <w:rFonts w:eastAsia="Baskerville"/>
        </w:rPr>
        <w:t xml:space="preserve"> Les idées </w:t>
      </w:r>
      <w:r w:rsidR="00EC703C">
        <w:rPr>
          <w:rFonts w:eastAsia="Baskerville"/>
        </w:rPr>
        <w:t xml:space="preserve">ont </w:t>
      </w:r>
      <w:r w:rsidR="00EC703C" w:rsidRPr="00053C67">
        <w:rPr>
          <w:rFonts w:eastAsia="Baskerville"/>
        </w:rPr>
        <w:t>commenc</w:t>
      </w:r>
      <w:r w:rsidR="00EC703C">
        <w:rPr>
          <w:rFonts w:eastAsia="Baskerville"/>
        </w:rPr>
        <w:t>é</w:t>
      </w:r>
      <w:r w:rsidR="00EC703C" w:rsidRPr="00053C67">
        <w:rPr>
          <w:rFonts w:eastAsia="Baskerville"/>
        </w:rPr>
        <w:t xml:space="preserve"> </w:t>
      </w:r>
      <w:r w:rsidRPr="00053C67">
        <w:rPr>
          <w:rFonts w:eastAsia="Baskerville"/>
        </w:rPr>
        <w:t xml:space="preserve">à germer dans la première phase, c’est-à-dire </w:t>
      </w:r>
      <w:r w:rsidR="0039671E">
        <w:rPr>
          <w:rFonts w:eastAsia="Baskerville"/>
        </w:rPr>
        <w:t xml:space="preserve">durant </w:t>
      </w:r>
      <w:r w:rsidRPr="00053C67">
        <w:rPr>
          <w:rFonts w:eastAsia="Baskerville"/>
        </w:rPr>
        <w:t xml:space="preserve">les répétitions préparatoires mais une fois cette étape affranchie, l’œuvre </w:t>
      </w:r>
      <w:r w:rsidR="0039671E">
        <w:rPr>
          <w:rFonts w:eastAsia="Baskerville"/>
        </w:rPr>
        <w:t>était</w:t>
      </w:r>
      <w:r w:rsidR="00EC703C" w:rsidRPr="00053C67">
        <w:rPr>
          <w:rFonts w:eastAsia="Baskerville"/>
        </w:rPr>
        <w:t xml:space="preserve"> </w:t>
      </w:r>
      <w:r w:rsidRPr="00053C67">
        <w:rPr>
          <w:rFonts w:eastAsia="Baskerville"/>
        </w:rPr>
        <w:t xml:space="preserve">fixée définitivement sur une partition hybride avec certains détails </w:t>
      </w:r>
      <w:r w:rsidR="0039671E">
        <w:rPr>
          <w:rFonts w:eastAsia="Baskerville"/>
        </w:rPr>
        <w:t>directement liés à</w:t>
      </w:r>
      <w:r w:rsidR="0039671E" w:rsidRPr="00053C67">
        <w:rPr>
          <w:rFonts w:eastAsia="Baskerville"/>
        </w:rPr>
        <w:t xml:space="preserve"> </w:t>
      </w:r>
      <w:r w:rsidRPr="00053C67">
        <w:rPr>
          <w:rFonts w:eastAsia="Baskerville"/>
        </w:rPr>
        <w:t>la mise en scène du spectacle</w:t>
      </w:r>
      <w:r w:rsidR="00C96C98" w:rsidRPr="00053C67">
        <w:rPr>
          <w:rFonts w:eastAsia="Baskerville"/>
        </w:rPr>
        <w:t>, c</w:t>
      </w:r>
      <w:r w:rsidRPr="00053C67">
        <w:rPr>
          <w:rFonts w:eastAsia="Baskerville"/>
        </w:rPr>
        <w:t xml:space="preserve">e qui n’est pas le cas </w:t>
      </w:r>
      <w:r w:rsidR="00C96C98" w:rsidRPr="00053C67">
        <w:rPr>
          <w:rFonts w:eastAsia="Baskerville"/>
        </w:rPr>
        <w:t>de l’approche d</w:t>
      </w:r>
      <w:r w:rsidRPr="00053C67">
        <w:rPr>
          <w:rFonts w:eastAsia="Baskerville"/>
        </w:rPr>
        <w:t>’Aperghis</w:t>
      </w:r>
      <w:r w:rsidR="00BD7867" w:rsidRPr="00053C67">
        <w:rPr>
          <w:rFonts w:eastAsia="Baskerville"/>
        </w:rPr>
        <w:t xml:space="preserve"> car</w:t>
      </w:r>
      <w:r w:rsidR="0039671E">
        <w:rPr>
          <w:rFonts w:eastAsia="Baskerville"/>
        </w:rPr>
        <w:t>,</w:t>
      </w:r>
      <w:r w:rsidR="00BD7867" w:rsidRPr="00053C67">
        <w:rPr>
          <w:rFonts w:eastAsia="Baskerville"/>
        </w:rPr>
        <w:t xml:space="preserve"> pour lui</w:t>
      </w:r>
      <w:r w:rsidR="0039671E">
        <w:rPr>
          <w:rFonts w:eastAsia="Baskerville"/>
        </w:rPr>
        <w:t>,</w:t>
      </w:r>
      <w:r w:rsidR="00BD7867" w:rsidRPr="00053C67">
        <w:rPr>
          <w:rFonts w:eastAsia="Baskerville"/>
        </w:rPr>
        <w:t xml:space="preserve"> la partition est toujours en devenir jusqu’à la création.</w:t>
      </w:r>
    </w:p>
    <w:p w14:paraId="5A9263A0" w14:textId="77777777" w:rsidR="00717B44" w:rsidRPr="00B03C37" w:rsidRDefault="00717B44" w:rsidP="00717B44">
      <w:pPr>
        <w:pStyle w:val="Heading3"/>
        <w:numPr>
          <w:ilvl w:val="2"/>
          <w:numId w:val="17"/>
        </w:numPr>
        <w:rPr>
          <w:rFonts w:eastAsia="Baskerville"/>
        </w:rPr>
      </w:pPr>
      <w:bookmarkStart w:id="818" w:name="_Toc121091834"/>
      <w:r>
        <w:lastRenderedPageBreak/>
        <w:t>La partition hybride</w:t>
      </w:r>
      <w:bookmarkEnd w:id="818"/>
    </w:p>
    <w:p w14:paraId="7745A4BF" w14:textId="3C18163C" w:rsidR="00B21D61" w:rsidRDefault="00511226" w:rsidP="00511226">
      <w:pPr>
        <w:pStyle w:val="Default"/>
      </w:pPr>
      <w:r>
        <w:t>La</w:t>
      </w:r>
      <w:r w:rsidR="00717B44" w:rsidRPr="00A858BF">
        <w:t xml:space="preserve"> partition hybride </w:t>
      </w:r>
      <w:r>
        <w:t xml:space="preserve">qui </w:t>
      </w:r>
      <w:r w:rsidR="001A6EC3">
        <w:t>fait l’objet</w:t>
      </w:r>
      <w:r>
        <w:t xml:space="preserve"> de ce travail de recherche </w:t>
      </w:r>
      <w:r w:rsidR="00717B44">
        <w:t xml:space="preserve">est composée </w:t>
      </w:r>
      <w:r>
        <w:t>d’une</w:t>
      </w:r>
      <w:r w:rsidR="00717B44" w:rsidRPr="00A858BF">
        <w:t xml:space="preserve"> partition musicale</w:t>
      </w:r>
      <w:r>
        <w:t xml:space="preserve"> conventionnelle</w:t>
      </w:r>
      <w:r w:rsidR="00717B44" w:rsidRPr="00A858BF">
        <w:t>, ainsi que d</w:t>
      </w:r>
      <w:r w:rsidR="0039671E">
        <w:t>’</w:t>
      </w:r>
      <w:r w:rsidR="00717B44" w:rsidRPr="00A858BF">
        <w:t xml:space="preserve">informations </w:t>
      </w:r>
      <w:r w:rsidR="00196696">
        <w:t xml:space="preserve">essentielles </w:t>
      </w:r>
      <w:r w:rsidR="0039671E">
        <w:t xml:space="preserve">qui touchent à </w:t>
      </w:r>
      <w:r w:rsidR="00196696">
        <w:t>des aspects extramusicaux comme</w:t>
      </w:r>
      <w:r w:rsidR="00717B44" w:rsidRPr="00A858BF">
        <w:t xml:space="preserve"> </w:t>
      </w:r>
      <w:r w:rsidR="00196696">
        <w:t>l’électronique</w:t>
      </w:r>
      <w:r w:rsidR="00717B44" w:rsidRPr="00A858BF">
        <w:t xml:space="preserve"> et la mise-en-scène d</w:t>
      </w:r>
      <w:r w:rsidR="0039671E">
        <w:t>e</w:t>
      </w:r>
      <w:r w:rsidR="00717B44" w:rsidRPr="00A858BF">
        <w:t xml:space="preserve"> l’œuvre</w:t>
      </w:r>
      <w:r w:rsidR="00717B44">
        <w:rPr>
          <w:rStyle w:val="FootnoteReference"/>
        </w:rPr>
        <w:footnoteReference w:id="126"/>
      </w:r>
      <w:r w:rsidR="00717B44" w:rsidRPr="00A858BF">
        <w:t xml:space="preserve">. </w:t>
      </w:r>
      <w:r w:rsidR="00717B44">
        <w:t>Certes</w:t>
      </w:r>
      <w:r w:rsidR="0039671E">
        <w:t>,</w:t>
      </w:r>
      <w:r w:rsidR="00717B44">
        <w:t xml:space="preserve"> cette partition ne </w:t>
      </w:r>
      <w:r w:rsidR="00196696">
        <w:t>sera pas</w:t>
      </w:r>
      <w:r w:rsidR="00717B44">
        <w:t xml:space="preserve"> </w:t>
      </w:r>
      <w:r w:rsidR="0039671E">
        <w:t xml:space="preserve">utilisée </w:t>
      </w:r>
      <w:r w:rsidR="00717B44">
        <w:t xml:space="preserve">par les musiciens sur le plateau. </w:t>
      </w:r>
      <w:r w:rsidR="00196696">
        <w:t xml:space="preserve">Il s’agit </w:t>
      </w:r>
      <w:r w:rsidR="0039671E">
        <w:t xml:space="preserve">seulement </w:t>
      </w:r>
      <w:r w:rsidR="00196696">
        <w:t>d’</w:t>
      </w:r>
      <w:r w:rsidR="00717B44" w:rsidRPr="00A858BF">
        <w:t xml:space="preserve">une partition de consultation et d’analyse qui doit permettre </w:t>
      </w:r>
      <w:r w:rsidR="00717B44">
        <w:t>aux intéressés de comprendre l’œuvre</w:t>
      </w:r>
      <w:r w:rsidR="00196696">
        <w:t xml:space="preserve">. </w:t>
      </w:r>
      <w:r w:rsidR="0039671E">
        <w:t xml:space="preserve">Ça a été </w:t>
      </w:r>
      <w:r w:rsidR="00196696">
        <w:t xml:space="preserve">un support essentiel </w:t>
      </w:r>
      <w:r w:rsidR="0039671E">
        <w:t>durant les</w:t>
      </w:r>
      <w:r w:rsidR="00717B44">
        <w:t xml:space="preserve"> phase</w:t>
      </w:r>
      <w:r w:rsidR="0039671E">
        <w:t>s</w:t>
      </w:r>
      <w:r w:rsidR="00717B44">
        <w:t xml:space="preserve"> de pré-production</w:t>
      </w:r>
      <w:r w:rsidR="004C079D">
        <w:t xml:space="preserve"> </w:t>
      </w:r>
      <w:r w:rsidR="0039671E">
        <w:t>et</w:t>
      </w:r>
      <w:r w:rsidR="004C079D">
        <w:t xml:space="preserve"> de</w:t>
      </w:r>
      <w:r w:rsidR="0039671E">
        <w:t xml:space="preserve"> </w:t>
      </w:r>
      <w:r w:rsidR="00717B44">
        <w:t>production</w:t>
      </w:r>
      <w:r w:rsidR="00717B44" w:rsidRPr="00A858BF">
        <w:t>.</w:t>
      </w:r>
      <w:r w:rsidR="00717B44">
        <w:t xml:space="preserve"> </w:t>
      </w:r>
      <w:r w:rsidR="004C079D">
        <w:t>La nécessité de d</w:t>
      </w:r>
      <w:r w:rsidR="00717B44" w:rsidRPr="00A858BF">
        <w:t xml:space="preserve">éterminer </w:t>
      </w:r>
      <w:r w:rsidR="00717B44">
        <w:t>l’</w:t>
      </w:r>
      <w:r w:rsidR="00717B44" w:rsidRPr="00A858BF">
        <w:t>utilité de ce</w:t>
      </w:r>
      <w:r w:rsidR="00717B44">
        <w:t xml:space="preserve"> support </w:t>
      </w:r>
      <w:r w:rsidR="004C079D">
        <w:t xml:space="preserve">s’est </w:t>
      </w:r>
      <w:r w:rsidR="0039671E">
        <w:t>fait</w:t>
      </w:r>
      <w:r w:rsidR="00A9249D">
        <w:t>e</w:t>
      </w:r>
      <w:r w:rsidR="0039671E">
        <w:t xml:space="preserve"> sentir </w:t>
      </w:r>
      <w:r w:rsidR="004C079D">
        <w:t>très vite :</w:t>
      </w:r>
      <w:r w:rsidR="00717B44">
        <w:t xml:space="preserve"> </w:t>
      </w:r>
      <w:r w:rsidR="004C079D">
        <w:t xml:space="preserve">aider </w:t>
      </w:r>
      <w:r w:rsidR="0039671E">
        <w:t xml:space="preserve">les </w:t>
      </w:r>
      <w:r w:rsidR="004C079D">
        <w:t xml:space="preserve">artistes </w:t>
      </w:r>
      <w:r w:rsidR="0039671E">
        <w:t xml:space="preserve">à </w:t>
      </w:r>
      <w:r w:rsidR="004C079D">
        <w:t>comprendre l’œuvre et d</w:t>
      </w:r>
      <w:r w:rsidR="00EC55DE">
        <w:t>’en</w:t>
      </w:r>
      <w:r w:rsidR="004C079D">
        <w:t xml:space="preserve"> discuter</w:t>
      </w:r>
      <w:r w:rsidR="00A9249D">
        <w:t>, le tout</w:t>
      </w:r>
      <w:r w:rsidR="004C079D">
        <w:t xml:space="preserve"> en se basant sur un </w:t>
      </w:r>
      <w:r w:rsidR="00EC55DE">
        <w:t>langage</w:t>
      </w:r>
      <w:r w:rsidR="004C079D">
        <w:t xml:space="preserve"> compréhensible</w:t>
      </w:r>
      <w:r w:rsidR="00EC55DE">
        <w:t>.</w:t>
      </w:r>
      <w:r w:rsidR="004C079D">
        <w:t xml:space="preserve"> </w:t>
      </w:r>
      <w:r w:rsidR="00EC55DE">
        <w:t>Par ailleurs</w:t>
      </w:r>
      <w:r w:rsidR="00A9249D">
        <w:t>,</w:t>
      </w:r>
      <w:r w:rsidR="00EC55DE">
        <w:t xml:space="preserve"> elle </w:t>
      </w:r>
      <w:r w:rsidR="00A9249D">
        <w:t>devait permettre d’</w:t>
      </w:r>
      <w:r w:rsidR="004C079D">
        <w:t>optimiser</w:t>
      </w:r>
      <w:r w:rsidR="00717B44" w:rsidRPr="00A858BF">
        <w:t xml:space="preserve"> </w:t>
      </w:r>
      <w:r w:rsidR="004C079D">
        <w:t>la phase de</w:t>
      </w:r>
      <w:r w:rsidR="00717B44" w:rsidRPr="00A858BF">
        <w:t xml:space="preserve"> production</w:t>
      </w:r>
      <w:r w:rsidR="004C079D">
        <w:t>. Cependant</w:t>
      </w:r>
      <w:r w:rsidR="00A9249D">
        <w:t>,</w:t>
      </w:r>
      <w:r w:rsidR="004C079D">
        <w:t xml:space="preserve"> l’idée de créer cette partition ne </w:t>
      </w:r>
      <w:r w:rsidR="00A9249D">
        <w:t xml:space="preserve">consistait </w:t>
      </w:r>
      <w:r w:rsidR="004C079D">
        <w:t xml:space="preserve">pas à noter </w:t>
      </w:r>
      <w:r w:rsidR="00C534D6">
        <w:t xml:space="preserve">et fixer </w:t>
      </w:r>
      <w:r w:rsidR="004C079D">
        <w:t>les geste</w:t>
      </w:r>
      <w:r w:rsidR="00C534D6">
        <w:t xml:space="preserve">s, ni la mise-en-scène. Au contraire, il </w:t>
      </w:r>
      <w:r w:rsidR="00A9249D">
        <w:t xml:space="preserve">fallait </w:t>
      </w:r>
      <w:r w:rsidR="00C534D6">
        <w:t xml:space="preserve">éviter que l’œuvre soit </w:t>
      </w:r>
      <w:r w:rsidR="00EC55DE">
        <w:t xml:space="preserve">exécutée </w:t>
      </w:r>
      <w:r w:rsidR="00C534D6">
        <w:t>dans une configuration figée qui l’empêche de murir</w:t>
      </w:r>
      <w:r w:rsidR="00A9249D">
        <w:t>, d’évoluer.</w:t>
      </w:r>
      <w:r w:rsidR="00C534D6">
        <w:t xml:space="preserve"> </w:t>
      </w:r>
      <w:r w:rsidR="00EC55DE">
        <w:t>C</w:t>
      </w:r>
      <w:r w:rsidR="00A74391">
        <w:t xml:space="preserve">ontrairement à l’approche des </w:t>
      </w:r>
      <w:r w:rsidR="00F46128">
        <w:t>compositeurs</w:t>
      </w:r>
      <w:r w:rsidR="00A74391">
        <w:t xml:space="preserve"> comme Mauricio Kagel ou Thierry de Me</w:t>
      </w:r>
      <w:r w:rsidR="00011972">
        <w:t>y</w:t>
      </w:r>
      <w:r w:rsidR="00A74391">
        <w:t xml:space="preserve"> qui tienn</w:t>
      </w:r>
      <w:r w:rsidR="009D045C">
        <w:t>en</w:t>
      </w:r>
      <w:r w:rsidR="00A74391">
        <w:t>t</w:t>
      </w:r>
      <w:r w:rsidR="009D045C">
        <w:t xml:space="preserve"> souvent à noter minutieusement les gestes, </w:t>
      </w:r>
      <w:r w:rsidR="00EC55DE">
        <w:t xml:space="preserve">la partition hybride de </w:t>
      </w:r>
      <w:r w:rsidR="00EC55DE">
        <w:rPr>
          <w:i/>
          <w:iCs/>
        </w:rPr>
        <w:t xml:space="preserve">Chuchotements </w:t>
      </w:r>
      <w:r w:rsidR="00EC55DE" w:rsidRPr="00EC55DE">
        <w:rPr>
          <w:i/>
          <w:iCs/>
        </w:rPr>
        <w:t>burlesques</w:t>
      </w:r>
      <w:r w:rsidR="00EC55DE">
        <w:t xml:space="preserve"> n’a pas pour objectif de fixer les mouvements des musiciens, ni ceux de l’acteur, </w:t>
      </w:r>
      <w:r w:rsidR="009D045C" w:rsidRPr="00EC55DE">
        <w:t>bien</w:t>
      </w:r>
      <w:r w:rsidR="009D045C">
        <w:t xml:space="preserve"> que parfois </w:t>
      </w:r>
      <w:r w:rsidR="00A9249D">
        <w:t>s’il soit nécessaire d’indiquer graphiquement certains détails</w:t>
      </w:r>
      <w:r w:rsidR="00A9249D">
        <w:rPr>
          <w:rStyle w:val="FootnoteReference"/>
        </w:rPr>
        <w:footnoteReference w:id="127"/>
      </w:r>
      <w:r w:rsidR="00A9249D">
        <w:t xml:space="preserve"> </w:t>
      </w:r>
      <w:r w:rsidR="009D045C">
        <w:t xml:space="preserve">afin de synchroniser </w:t>
      </w:r>
      <w:r w:rsidR="00486653">
        <w:t>le jeu du comédien avec les gestes des instrumentistes</w:t>
      </w:r>
      <w:r w:rsidR="00A9249D">
        <w:t>.</w:t>
      </w:r>
    </w:p>
    <w:p w14:paraId="4973827B" w14:textId="319A621F" w:rsidR="0060060A" w:rsidRDefault="00EC55DE" w:rsidP="00B21D61">
      <w:pPr>
        <w:pStyle w:val="FIGURES"/>
      </w:pPr>
      <w:r w:rsidRPr="0060060A">
        <w:lastRenderedPageBreak/>
        <w:drawing>
          <wp:inline distT="0" distB="0" distL="0" distR="0" wp14:anchorId="035BD5C9" wp14:editId="0731FB92">
            <wp:extent cx="4214948" cy="3062250"/>
            <wp:effectExtent l="12700" t="12700" r="14605" b="11430"/>
            <wp:docPr id="1073742279" name="Picture 1073742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79" name="instructionsB.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225480" cy="3069902"/>
                    </a:xfrm>
                    <a:prstGeom prst="rect">
                      <a:avLst/>
                    </a:prstGeom>
                    <a:ln w="5080">
                      <a:solidFill>
                        <a:schemeClr val="tx1"/>
                      </a:solidFill>
                    </a:ln>
                  </pic:spPr>
                </pic:pic>
              </a:graphicData>
            </a:graphic>
          </wp:inline>
        </w:drawing>
      </w:r>
      <w:r w:rsidR="00486653">
        <w:t xml:space="preserve"> </w:t>
      </w:r>
    </w:p>
    <w:p w14:paraId="6F6177E1" w14:textId="59F491E4" w:rsidR="0060060A" w:rsidRDefault="0060060A" w:rsidP="000B7E49">
      <w:pPr>
        <w:pStyle w:val="Citation1"/>
        <w:jc w:val="center"/>
      </w:pPr>
      <w:r>
        <w:t xml:space="preserve">Figure </w:t>
      </w:r>
      <w:r w:rsidR="003C6414">
        <w:fldChar w:fldCharType="begin"/>
      </w:r>
      <w:r w:rsidR="003C6414">
        <w:instrText xml:space="preserve"> SEQ Figure \* ARABIC </w:instrText>
      </w:r>
      <w:r w:rsidR="003C6414">
        <w:fldChar w:fldCharType="separate"/>
      </w:r>
      <w:r w:rsidR="00A347BF">
        <w:rPr>
          <w:noProof/>
        </w:rPr>
        <w:t>46</w:t>
      </w:r>
      <w:r w:rsidR="003C6414">
        <w:rPr>
          <w:noProof/>
        </w:rPr>
        <w:fldChar w:fldCharType="end"/>
      </w:r>
      <w:r>
        <w:t xml:space="preserve"> :</w:t>
      </w:r>
      <w:r w:rsidR="00946F58">
        <w:t xml:space="preserve"> Dans </w:t>
      </w:r>
      <w:r w:rsidR="00946F58" w:rsidRPr="00946F58">
        <w:rPr>
          <w:i/>
          <w:iCs/>
        </w:rPr>
        <w:t>Musique de Table</w:t>
      </w:r>
      <w:r w:rsidR="00946F58">
        <w:t xml:space="preserve"> </w:t>
      </w:r>
      <w:r>
        <w:t>Thierry De Mey indique</w:t>
      </w:r>
      <w:r w:rsidR="00946F58">
        <w:t xml:space="preserve"> précisément</w:t>
      </w:r>
      <w:r>
        <w:t xml:space="preserve"> les gestes. La musique est le résultat immédiat du geste</w:t>
      </w:r>
      <w:r w:rsidR="00946F58">
        <w:t xml:space="preserve"> noté</w:t>
      </w:r>
      <w:r>
        <w:t>.</w:t>
      </w:r>
    </w:p>
    <w:p w14:paraId="21246658" w14:textId="6A3294FD" w:rsidR="00252980" w:rsidRPr="00946F58" w:rsidRDefault="00486653" w:rsidP="00946F58">
      <w:pPr>
        <w:pStyle w:val="Default"/>
      </w:pPr>
      <w:r w:rsidRPr="00946F58">
        <w:t>A titre d’e</w:t>
      </w:r>
      <w:r w:rsidR="00984D59" w:rsidRPr="00946F58">
        <w:t>x</w:t>
      </w:r>
      <w:r w:rsidRPr="00946F58">
        <w:t>emple</w:t>
      </w:r>
      <w:r w:rsidR="00A9249D">
        <w:t>,</w:t>
      </w:r>
      <w:r w:rsidRPr="00946F58">
        <w:t xml:space="preserve"> </w:t>
      </w:r>
      <w:r w:rsidR="004E3D39" w:rsidRPr="00946F58">
        <w:t>dans la sous-section B03</w:t>
      </w:r>
      <w:r w:rsidR="00A9249D">
        <w:t>,</w:t>
      </w:r>
      <w:r w:rsidR="00717B44" w:rsidRPr="00946F58">
        <w:t xml:space="preserve"> </w:t>
      </w:r>
      <w:r w:rsidR="004E3D39" w:rsidRPr="00946F58">
        <w:t>le comédien doit prolonger certains ph</w:t>
      </w:r>
      <w:r w:rsidR="00B21D61">
        <w:t>o</w:t>
      </w:r>
      <w:r w:rsidR="004E3D39" w:rsidRPr="00946F58">
        <w:t>nème</w:t>
      </w:r>
      <w:r w:rsidR="00B21D61">
        <w:t>s</w:t>
      </w:r>
      <w:r w:rsidR="004E3D39" w:rsidRPr="00946F58">
        <w:t xml:space="preserve"> dans le texte qu’il </w:t>
      </w:r>
      <w:r w:rsidR="00B21D61">
        <w:t>récite</w:t>
      </w:r>
      <w:r w:rsidR="004E3D39" w:rsidRPr="00946F58">
        <w:t xml:space="preserve">. Cette prolongation </w:t>
      </w:r>
      <w:r w:rsidR="00B21D61">
        <w:t>est synchronisée</w:t>
      </w:r>
      <w:r w:rsidR="004E3D39" w:rsidRPr="00946F58">
        <w:t xml:space="preserve"> avec le geste </w:t>
      </w:r>
      <w:r w:rsidR="00B21D61">
        <w:t>« kick</w:t>
      </w:r>
      <w:r w:rsidR="00B21D61">
        <w:rPr>
          <w:rStyle w:val="FootnoteReference"/>
        </w:rPr>
        <w:footnoteReference w:id="128"/>
      </w:r>
      <w:r w:rsidR="00B21D61">
        <w:t> »</w:t>
      </w:r>
      <w:r w:rsidR="004E3D39" w:rsidRPr="00946F58">
        <w:t xml:space="preserve"> du </w:t>
      </w:r>
      <w:r w:rsidR="00D8362A" w:rsidRPr="00946F58">
        <w:t>percussionniste</w:t>
      </w:r>
      <w:r w:rsidR="004E3D39" w:rsidRPr="00946F58">
        <w:t xml:space="preserve"> II qui </w:t>
      </w:r>
      <w:r w:rsidR="00B21D61">
        <w:t>joue de son côté</w:t>
      </w:r>
      <w:r w:rsidR="004E3D39" w:rsidRPr="00946F58">
        <w:t xml:space="preserve"> un</w:t>
      </w:r>
      <w:r w:rsidR="00B21D61">
        <w:t>e cymbale</w:t>
      </w:r>
      <w:r w:rsidR="004E3D39" w:rsidRPr="00946F58">
        <w:t xml:space="preserve"> aérien</w:t>
      </w:r>
      <w:r w:rsidR="00B21D61">
        <w:t>ne</w:t>
      </w:r>
      <w:r w:rsidR="004E3D39" w:rsidRPr="00946F58">
        <w:t xml:space="preserve">. </w:t>
      </w:r>
      <w:r w:rsidR="00B21D61">
        <w:t>La fonction du</w:t>
      </w:r>
      <w:r w:rsidR="004E3D39" w:rsidRPr="00946F58">
        <w:t xml:space="preserve"> geste </w:t>
      </w:r>
      <w:r w:rsidR="00B21D61">
        <w:t>« </w:t>
      </w:r>
      <w:r w:rsidR="00A9249D">
        <w:t>kick </w:t>
      </w:r>
      <w:r w:rsidR="00B21D61">
        <w:t xml:space="preserve">» </w:t>
      </w:r>
      <w:r w:rsidR="004E3D39" w:rsidRPr="00946F58">
        <w:t xml:space="preserve">gèle le son dans l’espace </w:t>
      </w:r>
      <w:r w:rsidR="00263DEE">
        <w:t>sans</w:t>
      </w:r>
      <w:r w:rsidR="00263DEE" w:rsidRPr="00946F58">
        <w:t xml:space="preserve"> </w:t>
      </w:r>
      <w:r w:rsidR="004E3D39" w:rsidRPr="00946F58">
        <w:t xml:space="preserve">que le comédien </w:t>
      </w:r>
      <w:r w:rsidR="001C0E4C">
        <w:t>n’interrompe sa lecture</w:t>
      </w:r>
      <w:r w:rsidR="004E3D39" w:rsidRPr="00946F58">
        <w:t xml:space="preserve">. </w:t>
      </w:r>
      <w:r w:rsidR="001C0E4C">
        <w:t>Pour cette raison</w:t>
      </w:r>
      <w:r w:rsidR="00263DEE">
        <w:t>,</w:t>
      </w:r>
      <w:r w:rsidR="004E3D39" w:rsidRPr="00946F58">
        <w:t xml:space="preserve"> le mouvement du </w:t>
      </w:r>
      <w:r w:rsidR="00011972" w:rsidRPr="00946F58">
        <w:t>percussionniste</w:t>
      </w:r>
      <w:r w:rsidR="004E3D39" w:rsidRPr="00946F58">
        <w:t xml:space="preserve"> </w:t>
      </w:r>
      <w:r w:rsidR="00011972" w:rsidRPr="00946F58">
        <w:t>doit être</w:t>
      </w:r>
      <w:r w:rsidR="004E3D39" w:rsidRPr="00946F58">
        <w:t xml:space="preserve"> indiqué graphiquement afin que le comédien ajuste le débit de sa </w:t>
      </w:r>
      <w:r w:rsidR="00520CA0">
        <w:t>parole</w:t>
      </w:r>
      <w:r w:rsidR="00520CA0" w:rsidRPr="00946F58">
        <w:t xml:space="preserve"> </w:t>
      </w:r>
      <w:r w:rsidR="009E4FEC" w:rsidRPr="00946F58">
        <w:t>selon le geste du musicien</w:t>
      </w:r>
      <w:r w:rsidR="004E3D39" w:rsidRPr="00946F58">
        <w:t xml:space="preserve">. Il ne s’agit pas </w:t>
      </w:r>
      <w:r w:rsidR="00263DEE">
        <w:t>de la même</w:t>
      </w:r>
      <w:r w:rsidR="00263DEE" w:rsidRPr="00946F58">
        <w:t xml:space="preserve"> </w:t>
      </w:r>
      <w:r w:rsidR="004E3D39" w:rsidRPr="00946F58">
        <w:t xml:space="preserve">notation de geste </w:t>
      </w:r>
      <w:r w:rsidR="00263DEE">
        <w:t>que celle utilisée par</w:t>
      </w:r>
      <w:r w:rsidR="00011972" w:rsidRPr="00946F58">
        <w:t xml:space="preserve"> Thierry de Mey </w:t>
      </w:r>
      <w:r w:rsidR="00263DEE">
        <w:t>dans</w:t>
      </w:r>
      <w:r w:rsidR="00011972" w:rsidRPr="00946F58">
        <w:t xml:space="preserve"> </w:t>
      </w:r>
      <w:r w:rsidR="00011972" w:rsidRPr="00263DEE">
        <w:rPr>
          <w:i/>
          <w:iCs/>
        </w:rPr>
        <w:t>Musique de Tables</w:t>
      </w:r>
      <w:r w:rsidR="004E3D39" w:rsidRPr="00946F58">
        <w:t xml:space="preserve"> </w:t>
      </w:r>
      <w:r w:rsidR="00011972" w:rsidRPr="00946F58">
        <w:t>(1987)</w:t>
      </w:r>
      <w:r w:rsidR="009E4FEC" w:rsidRPr="00946F58">
        <w:t xml:space="preserve">, où la notation de geste et la notation de la musique sont </w:t>
      </w:r>
      <w:r w:rsidR="001C0E4C">
        <w:t>étroitement liée</w:t>
      </w:r>
      <w:r w:rsidR="00263DEE">
        <w:t>s</w:t>
      </w:r>
      <w:r w:rsidR="009E4FEC" w:rsidRPr="00946F58">
        <w:t xml:space="preserve">. </w:t>
      </w:r>
      <w:r w:rsidR="00263DEE">
        <w:t xml:space="preserve">Aucune filiation avec </w:t>
      </w:r>
      <w:r w:rsidR="009E4FEC" w:rsidRPr="00A5093E">
        <w:rPr>
          <w:i/>
          <w:iCs/>
        </w:rPr>
        <w:t>Phonophonie</w:t>
      </w:r>
      <w:r w:rsidR="009E4FEC" w:rsidRPr="00946F58">
        <w:t xml:space="preserve"> (1963 - 1965) de Kagel</w:t>
      </w:r>
      <w:r w:rsidR="00263DEE">
        <w:t> ; œuvre dans laquelle</w:t>
      </w:r>
      <w:r w:rsidR="009E4FEC" w:rsidRPr="00946F58">
        <w:t xml:space="preserve"> l’interprète </w:t>
      </w:r>
      <w:r w:rsidR="00FC5776" w:rsidRPr="00946F58">
        <w:t xml:space="preserve">doit exécuter exactement des gestes </w:t>
      </w:r>
      <w:r w:rsidR="00A5093E">
        <w:t>du corps</w:t>
      </w:r>
      <w:r w:rsidR="00FC5776" w:rsidRPr="00946F58">
        <w:t xml:space="preserve"> qui sont notés dans la partition à travers des signes iconiques.</w:t>
      </w:r>
    </w:p>
    <w:p w14:paraId="3AF5C60A" w14:textId="77777777" w:rsidR="00B4535E" w:rsidRDefault="00252980" w:rsidP="00B4535E">
      <w:pPr>
        <w:pStyle w:val="FIGURES"/>
        <w:keepNext/>
      </w:pPr>
      <w:r>
        <w:lastRenderedPageBreak/>
        <w:drawing>
          <wp:inline distT="0" distB="0" distL="0" distR="0" wp14:anchorId="01D958B6" wp14:editId="238CCF81">
            <wp:extent cx="5760720" cy="3546475"/>
            <wp:effectExtent l="12700" t="12700" r="17780" b="9525"/>
            <wp:docPr id="1073742278" name="Picture 107374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78" name="Phonophobie Kagel.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60720" cy="3546475"/>
                    </a:xfrm>
                    <a:prstGeom prst="rect">
                      <a:avLst/>
                    </a:prstGeom>
                    <a:ln w="5080">
                      <a:solidFill>
                        <a:schemeClr val="tx1"/>
                      </a:solidFill>
                    </a:ln>
                  </pic:spPr>
                </pic:pic>
              </a:graphicData>
            </a:graphic>
          </wp:inline>
        </w:drawing>
      </w:r>
    </w:p>
    <w:p w14:paraId="01BB418E" w14:textId="68CD1A98" w:rsidR="00B4535E" w:rsidRPr="00520CA0" w:rsidRDefault="00B4535E" w:rsidP="00520CA0">
      <w:pPr>
        <w:pStyle w:val="Caption1"/>
      </w:pPr>
      <w:r w:rsidRPr="00520CA0">
        <w:t xml:space="preserve">Figure </w:t>
      </w:r>
      <w:r w:rsidR="003C6414">
        <w:fldChar w:fldCharType="begin"/>
      </w:r>
      <w:r w:rsidR="003C6414">
        <w:instrText xml:space="preserve"> SEQ Figure \* ARABIC </w:instrText>
      </w:r>
      <w:r w:rsidR="003C6414">
        <w:fldChar w:fldCharType="separate"/>
      </w:r>
      <w:r w:rsidR="00A347BF">
        <w:rPr>
          <w:noProof/>
        </w:rPr>
        <w:t>47</w:t>
      </w:r>
      <w:r w:rsidR="003C6414">
        <w:rPr>
          <w:noProof/>
        </w:rPr>
        <w:fldChar w:fldCharType="end"/>
      </w:r>
      <w:r w:rsidRPr="00520CA0">
        <w:t xml:space="preserve"> : Phonophonie de Kagel. Les éléments iconiques montrent exactement les mouvement que l'interprète doit exécuter.</w:t>
      </w:r>
    </w:p>
    <w:p w14:paraId="6E2106CB" w14:textId="51E15510" w:rsidR="00946F58" w:rsidRDefault="00FC5776" w:rsidP="002F6DBB">
      <w:pPr>
        <w:pStyle w:val="Default"/>
      </w:pPr>
      <w:r>
        <w:t xml:space="preserve">Si </w:t>
      </w:r>
      <w:r w:rsidR="00263DEE">
        <w:t>chez De Mey</w:t>
      </w:r>
      <w:r>
        <w:t xml:space="preserve"> la musique</w:t>
      </w:r>
      <w:r w:rsidR="00263DEE">
        <w:t xml:space="preserve"> </w:t>
      </w:r>
      <w:r w:rsidR="00A5093E">
        <w:t>composée doit être</w:t>
      </w:r>
      <w:r>
        <w:t xml:space="preserve"> la conséquence du geste indiqué</w:t>
      </w:r>
      <w:r w:rsidR="00263DEE">
        <w:t xml:space="preserve"> (</w:t>
      </w:r>
      <w:r>
        <w:t>ce qui justifie l</w:t>
      </w:r>
      <w:r w:rsidR="002A0448">
        <w:t>a nécessité d’exactitude de sa notation</w:t>
      </w:r>
      <w:r w:rsidR="00263DEE">
        <w:t>)</w:t>
      </w:r>
      <w:r w:rsidR="002A0448">
        <w:t xml:space="preserve">, </w:t>
      </w:r>
      <w:r w:rsidR="00263DEE">
        <w:t>chez Kagel</w:t>
      </w:r>
      <w:r w:rsidR="002A0448">
        <w:t xml:space="preserve"> le geste </w:t>
      </w:r>
      <w:r w:rsidR="00A5093E">
        <w:t>du corps</w:t>
      </w:r>
      <w:r w:rsidR="002A0448">
        <w:t xml:space="preserve"> </w:t>
      </w:r>
      <w:r w:rsidR="00A5093E">
        <w:t>semble</w:t>
      </w:r>
      <w:r w:rsidR="002A0448">
        <w:t xml:space="preserve"> un élément subordonné qui n’a pas grand impact sur la musique </w:t>
      </w:r>
      <w:r w:rsidR="00A5093E">
        <w:t>du compositeur</w:t>
      </w:r>
      <w:r w:rsidR="002A0448">
        <w:t xml:space="preserve">. Pour </w:t>
      </w:r>
      <w:r w:rsidR="00A5093E">
        <w:t>De Mey</w:t>
      </w:r>
      <w:r w:rsidR="00263DEE">
        <w:t>,</w:t>
      </w:r>
      <w:r w:rsidR="00A5093E">
        <w:t xml:space="preserve"> le geste a donc une double fonction théâtrale et musicale</w:t>
      </w:r>
      <w:r w:rsidR="00263DEE">
        <w:t>,</w:t>
      </w:r>
      <w:r w:rsidR="00A5093E">
        <w:t xml:space="preserve"> dans sa conception aussi </w:t>
      </w:r>
      <w:r w:rsidR="00751665">
        <w:t>bien que</w:t>
      </w:r>
      <w:r w:rsidR="00A5093E">
        <w:t xml:space="preserve"> dans sa représentation mais</w:t>
      </w:r>
      <w:r w:rsidR="00263DEE">
        <w:t>,</w:t>
      </w:r>
      <w:r w:rsidR="00A5093E">
        <w:t xml:space="preserve"> dans l’œuvre de </w:t>
      </w:r>
      <w:r w:rsidR="002A0448">
        <w:t>Kagel</w:t>
      </w:r>
      <w:r w:rsidR="00263DEE">
        <w:t>,</w:t>
      </w:r>
      <w:r w:rsidR="002A0448">
        <w:t xml:space="preserve"> le geste </w:t>
      </w:r>
      <w:r w:rsidR="00263DEE">
        <w:t xml:space="preserve">se réduit à </w:t>
      </w:r>
      <w:r w:rsidR="002A0448">
        <w:t xml:space="preserve">une fonction théâtrale. Quant </w:t>
      </w:r>
      <w:r w:rsidR="00263DEE">
        <w:t xml:space="preserve">à mes </w:t>
      </w:r>
      <w:r w:rsidR="00263361" w:rsidRPr="002A0448">
        <w:rPr>
          <w:i/>
          <w:iCs/>
        </w:rPr>
        <w:t>Chuchotements</w:t>
      </w:r>
      <w:r w:rsidR="002A0448" w:rsidRPr="002A0448">
        <w:rPr>
          <w:i/>
          <w:iCs/>
        </w:rPr>
        <w:t xml:space="preserve"> burlesques</w:t>
      </w:r>
      <w:r w:rsidR="00263DEE">
        <w:rPr>
          <w:i/>
          <w:iCs/>
        </w:rPr>
        <w:t>,</w:t>
      </w:r>
      <w:r>
        <w:t xml:space="preserve"> </w:t>
      </w:r>
      <w:r w:rsidR="00751665">
        <w:t>le geste kick du percussionniste peut être mis-en-scène de plusieurs manière</w:t>
      </w:r>
      <w:r w:rsidR="00C20DEA">
        <w:t>s</w:t>
      </w:r>
      <w:r w:rsidR="00751665">
        <w:t xml:space="preserve"> différentes, selon les considérations artistique</w:t>
      </w:r>
      <w:r w:rsidR="00263361">
        <w:t>s</w:t>
      </w:r>
      <w:r w:rsidR="00751665">
        <w:t xml:space="preserve"> de la mise-en-scène, bien que la nature du geste doive être conservée afin que sa fonction technique reste en marche</w:t>
      </w:r>
      <w:r w:rsidR="00263361">
        <w:t>.</w:t>
      </w:r>
      <w:r w:rsidR="00751665">
        <w:t xml:space="preserve"> </w:t>
      </w:r>
      <w:r w:rsidR="00C20DEA">
        <w:t xml:space="preserve">En </w:t>
      </w:r>
      <w:r w:rsidR="00520CA0">
        <w:t>ce sens</w:t>
      </w:r>
      <w:r w:rsidR="00C20DEA">
        <w:t>,</w:t>
      </w:r>
      <w:r w:rsidR="00520CA0">
        <w:t xml:space="preserve"> la </w:t>
      </w:r>
      <w:r w:rsidR="00751665">
        <w:t xml:space="preserve">notation </w:t>
      </w:r>
      <w:r w:rsidR="00263361">
        <w:t>du mouvement représente sa nature fonctionnelle</w:t>
      </w:r>
      <w:r w:rsidR="00751665">
        <w:t>.</w:t>
      </w:r>
      <w:r w:rsidR="00263361">
        <w:t xml:space="preserve"> Elle n’impose pas le </w:t>
      </w:r>
      <w:r w:rsidR="000411B4">
        <w:t>geste</w:t>
      </w:r>
      <w:r w:rsidR="00263361">
        <w:t>. Par ailleurs</w:t>
      </w:r>
      <w:r w:rsidR="00C20DEA">
        <w:t>,</w:t>
      </w:r>
      <w:r w:rsidR="00263361">
        <w:t xml:space="preserve"> très souvent la musique </w:t>
      </w:r>
      <w:r w:rsidR="00C20DEA">
        <w:t xml:space="preserve">se trouve </w:t>
      </w:r>
      <w:r w:rsidR="00263361">
        <w:t xml:space="preserve">écrite </w:t>
      </w:r>
      <w:r w:rsidR="00C20DEA">
        <w:t>d’une façon très précise</w:t>
      </w:r>
      <w:r w:rsidR="00263361">
        <w:t xml:space="preserve">, </w:t>
      </w:r>
      <w:r w:rsidR="00C20DEA">
        <w:t xml:space="preserve">tout en accuillant certaine flexibilité qui se conçoit comme </w:t>
      </w:r>
      <w:r w:rsidR="00707E04">
        <w:t>une marge</w:t>
      </w:r>
      <w:r w:rsidR="00F71245">
        <w:t xml:space="preserve"> de liberté</w:t>
      </w:r>
      <w:r w:rsidR="00707E04">
        <w:t xml:space="preserve"> </w:t>
      </w:r>
      <w:r w:rsidR="00C20DEA">
        <w:t xml:space="preserve">qui </w:t>
      </w:r>
      <w:r w:rsidR="00707E04">
        <w:t xml:space="preserve">facilite la fusion du jeu du comédien </w:t>
      </w:r>
      <w:r w:rsidR="00C20DEA">
        <w:t xml:space="preserve">avec </w:t>
      </w:r>
      <w:r w:rsidR="00707E04">
        <w:t xml:space="preserve">l’interprétation des musiciens. </w:t>
      </w:r>
      <w:r w:rsidR="004F5A5F">
        <w:t xml:space="preserve">Il existe donc des aspects fixés dans la partition, notamment concernant la musique et le texte, et des aspects qui </w:t>
      </w:r>
      <w:r w:rsidR="00F71245">
        <w:t>sont</w:t>
      </w:r>
      <w:r w:rsidR="004F5A5F">
        <w:t xml:space="preserve"> conçus ultérieurement par le metteur-en-scène, le chorégraphe, l’éclairagiste, le scénographe. La notation </w:t>
      </w:r>
      <w:r w:rsidR="00707E04">
        <w:t xml:space="preserve">des gestes qui émanent de l’interprétation </w:t>
      </w:r>
      <w:r w:rsidR="004F5A5F">
        <w:t>musicale permet</w:t>
      </w:r>
      <w:r w:rsidR="00707E04">
        <w:t xml:space="preserve"> </w:t>
      </w:r>
      <w:r w:rsidR="004F5A5F">
        <w:t>de faire</w:t>
      </w:r>
      <w:r w:rsidR="00751665">
        <w:t xml:space="preserve"> </w:t>
      </w:r>
      <w:r w:rsidR="004F5A5F">
        <w:t>une nouvelle</w:t>
      </w:r>
      <w:r w:rsidR="00707E04">
        <w:t xml:space="preserve"> mise-en-scène,</w:t>
      </w:r>
      <w:r w:rsidR="004F5A5F">
        <w:t xml:space="preserve"> </w:t>
      </w:r>
      <w:r w:rsidR="00707E04">
        <w:t>chorégraphie, éclairage et scénographie</w:t>
      </w:r>
      <w:r w:rsidR="004F5A5F">
        <w:t>.</w:t>
      </w:r>
      <w:r w:rsidR="00707E04">
        <w:t xml:space="preserve"> </w:t>
      </w:r>
      <w:r w:rsidR="00F71245">
        <w:t>P</w:t>
      </w:r>
      <w:r w:rsidR="00AC0B5C">
        <w:t>ourtant</w:t>
      </w:r>
      <w:r w:rsidR="00C20DEA">
        <w:t>,</w:t>
      </w:r>
      <w:r w:rsidR="00AC0B5C">
        <w:t xml:space="preserve"> comme c’est une œuvre qui e</w:t>
      </w:r>
      <w:r w:rsidR="005549BF">
        <w:t>s</w:t>
      </w:r>
      <w:r w:rsidR="00AC0B5C">
        <w:t>t composée pour le théâtre musical</w:t>
      </w:r>
      <w:r w:rsidR="00C20DEA">
        <w:t>,</w:t>
      </w:r>
      <w:r w:rsidR="00AC0B5C">
        <w:t xml:space="preserve"> j’ai</w:t>
      </w:r>
      <w:r w:rsidR="00C20DEA">
        <w:t>,</w:t>
      </w:r>
      <w:r w:rsidR="00AC0B5C">
        <w:t xml:space="preserve"> </w:t>
      </w:r>
      <w:r w:rsidR="00C20DEA">
        <w:t xml:space="preserve">pendant sa </w:t>
      </w:r>
      <w:r w:rsidR="00B94970">
        <w:t>composition</w:t>
      </w:r>
      <w:r w:rsidR="00C20DEA">
        <w:t xml:space="preserve">, </w:t>
      </w:r>
      <w:r w:rsidR="00AC0B5C">
        <w:t xml:space="preserve">gardé perpétuellement un œil sur sa dramaturgie. </w:t>
      </w:r>
      <w:r w:rsidR="009C0DF6">
        <w:t xml:space="preserve">Cet </w:t>
      </w:r>
      <w:r w:rsidR="009C0DF6">
        <w:lastRenderedPageBreak/>
        <w:t xml:space="preserve">aspect extramusical, bien qu’il s’agisse des idées de fond, est représenté dans la partition tout en laissant une grande marge </w:t>
      </w:r>
      <w:r w:rsidR="00F71245">
        <w:t>de manœuvre pour l’</w:t>
      </w:r>
      <w:r w:rsidR="009C0DF6">
        <w:t xml:space="preserve">interprétation et </w:t>
      </w:r>
      <w:r w:rsidR="00F71245">
        <w:t>la</w:t>
      </w:r>
      <w:r w:rsidR="009C0DF6">
        <w:t xml:space="preserve"> maturation</w:t>
      </w:r>
      <w:r w:rsidR="00F71245">
        <w:t xml:space="preserve"> de l’œuvre</w:t>
      </w:r>
      <w:r w:rsidR="002C248C">
        <w:t xml:space="preserve">. </w:t>
      </w:r>
      <w:r w:rsidR="009C0DF6">
        <w:t>C</w:t>
      </w:r>
      <w:r w:rsidR="002C248C">
        <w:t>es informations doivent être suffisamment claires</w:t>
      </w:r>
      <w:r w:rsidR="002A0448">
        <w:t xml:space="preserve"> </w:t>
      </w:r>
      <w:r w:rsidR="002C248C">
        <w:t>et pertinentes</w:t>
      </w:r>
      <w:r w:rsidR="00E46EDC">
        <w:t xml:space="preserve">. C’est </w:t>
      </w:r>
      <w:r w:rsidR="00C20DEA">
        <w:t>pour cette raison</w:t>
      </w:r>
      <w:r w:rsidR="00E46EDC">
        <w:t xml:space="preserve"> que je préfère nommer cette partition, la partition de haut niveau</w:t>
      </w:r>
      <w:r w:rsidR="009C0DF6">
        <w:t>.</w:t>
      </w:r>
    </w:p>
    <w:p w14:paraId="5CBEBA97" w14:textId="45379B1F" w:rsidR="00F71245" w:rsidRDefault="00F71245" w:rsidP="002F6DBB">
      <w:pPr>
        <w:pStyle w:val="Default"/>
      </w:pPr>
      <w:r>
        <w:t>En général</w:t>
      </w:r>
      <w:r w:rsidR="00B94970">
        <w:t>,</w:t>
      </w:r>
      <w:r>
        <w:t xml:space="preserve"> le mouvement </w:t>
      </w:r>
      <w:r w:rsidR="00B94970">
        <w:t xml:space="preserve">du </w:t>
      </w:r>
      <w:r>
        <w:t>musicien a une grand</w:t>
      </w:r>
      <w:r w:rsidR="00B94970">
        <w:t>e</w:t>
      </w:r>
      <w:r>
        <w:t xml:space="preserve"> importance dans ce qu’il-elle communique avec son spectateur</w:t>
      </w:r>
      <w:r w:rsidR="00B94970">
        <w:t xml:space="preserve"> ; celui-ci, en retour, </w:t>
      </w:r>
      <w:r>
        <w:t xml:space="preserve">peut </w:t>
      </w:r>
      <w:r w:rsidR="00B94970">
        <w:t>comprendre</w:t>
      </w:r>
      <w:r>
        <w:t xml:space="preserve"> des informations concernant </w:t>
      </w:r>
      <w:r w:rsidR="00614D87">
        <w:t>le cours d</w:t>
      </w:r>
      <w:r w:rsidR="00B94970">
        <w:t>e l’</w:t>
      </w:r>
      <w:r w:rsidR="00614D87">
        <w:t>action</w:t>
      </w:r>
      <w:r w:rsidR="00B94970">
        <w:t xml:space="preserve"> musicale</w:t>
      </w:r>
      <w:r w:rsidR="00614D87">
        <w:t xml:space="preserve"> et l’intention du musicien. Ces informations sont essentielles pour les artistes non-musiciens qui travaille sur le spectacle.   </w:t>
      </w:r>
    </w:p>
    <w:p w14:paraId="3897326F" w14:textId="77777777" w:rsidR="009C0DF6" w:rsidRDefault="009C0DF6" w:rsidP="002F6DBB">
      <w:pPr>
        <w:pStyle w:val="Default"/>
      </w:pPr>
    </w:p>
    <w:p w14:paraId="76BB82EF" w14:textId="77777777" w:rsidR="00946F58" w:rsidRDefault="00946F58" w:rsidP="00946F58">
      <w:pPr>
        <w:pStyle w:val="FIGURES"/>
        <w:keepNext/>
      </w:pPr>
      <w:r w:rsidRPr="00946F58">
        <w:lastRenderedPageBreak/>
        <w:drawing>
          <wp:inline distT="0" distB="0" distL="0" distR="0" wp14:anchorId="66980FD7" wp14:editId="6C015BEE">
            <wp:extent cx="5760720" cy="8148320"/>
            <wp:effectExtent l="12700" t="12700" r="17780" b="17780"/>
            <wp:docPr id="1073742280" name="Picture 1073742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720" cy="8148320"/>
                    </a:xfrm>
                    <a:prstGeom prst="rect">
                      <a:avLst/>
                    </a:prstGeom>
                    <a:ln w="5080">
                      <a:solidFill>
                        <a:schemeClr val="tx1"/>
                      </a:solidFill>
                    </a:ln>
                  </pic:spPr>
                </pic:pic>
              </a:graphicData>
            </a:graphic>
          </wp:inline>
        </w:drawing>
      </w:r>
    </w:p>
    <w:p w14:paraId="6E3BE258" w14:textId="3FCF3EAC" w:rsidR="001537D7" w:rsidRDefault="00946F58" w:rsidP="005549BF">
      <w:pPr>
        <w:pStyle w:val="Caption1"/>
        <w:rPr>
          <w:rFonts w:eastAsia="Baskerville"/>
        </w:rPr>
      </w:pPr>
      <w:r>
        <w:t xml:space="preserve">Figure </w:t>
      </w:r>
      <w:r w:rsidR="003C6414">
        <w:fldChar w:fldCharType="begin"/>
      </w:r>
      <w:r w:rsidR="003C6414">
        <w:instrText xml:space="preserve"> SEQ Figure \* ARABIC </w:instrText>
      </w:r>
      <w:r w:rsidR="003C6414">
        <w:fldChar w:fldCharType="separate"/>
      </w:r>
      <w:r w:rsidR="00A347BF">
        <w:rPr>
          <w:noProof/>
        </w:rPr>
        <w:t>48</w:t>
      </w:r>
      <w:r w:rsidR="003C6414">
        <w:rPr>
          <w:noProof/>
        </w:rPr>
        <w:fldChar w:fldCharType="end"/>
      </w:r>
      <w:r>
        <w:t xml:space="preserve"> : La sous-section B03 de </w:t>
      </w:r>
      <w:r>
        <w:rPr>
          <w:i/>
          <w:iCs/>
        </w:rPr>
        <w:t>Chuchotements burlesques</w:t>
      </w:r>
      <w:r>
        <w:t xml:space="preserve"> et la notation iconique en vue de synchroniser la parole et le geste de musicien.</w:t>
      </w:r>
    </w:p>
    <w:p w14:paraId="1A806C30" w14:textId="66A445EB" w:rsidR="001B0EE6" w:rsidRPr="001B0EE6" w:rsidRDefault="001B0EE6" w:rsidP="001B0EE6">
      <w:pPr>
        <w:pStyle w:val="Heading3"/>
        <w:numPr>
          <w:ilvl w:val="2"/>
          <w:numId w:val="32"/>
        </w:numPr>
        <w:rPr>
          <w:rFonts w:eastAsia="Baskerville"/>
        </w:rPr>
      </w:pPr>
      <w:bookmarkStart w:id="819" w:name="_Toc121091835"/>
      <w:r>
        <w:lastRenderedPageBreak/>
        <w:t>La partition hybride</w:t>
      </w:r>
      <w:r w:rsidR="00D30262">
        <w:t xml:space="preserve"> – la </w:t>
      </w:r>
      <w:r w:rsidR="00916673">
        <w:t>structure</w:t>
      </w:r>
      <w:bookmarkEnd w:id="819"/>
    </w:p>
    <w:p w14:paraId="08A60C31" w14:textId="77777777" w:rsidR="00965161" w:rsidRDefault="00965161" w:rsidP="00965161">
      <w:pPr>
        <w:pStyle w:val="Default"/>
      </w:pPr>
      <w:r>
        <w:t xml:space="preserve">La partition hybride de </w:t>
      </w:r>
      <w:r>
        <w:rPr>
          <w:i/>
          <w:iCs/>
        </w:rPr>
        <w:t xml:space="preserve">Chuchotements burlesques </w:t>
      </w:r>
      <w:r>
        <w:t>comprend quatre parties principales : 1- les éléments extramusicaux, notamment le texte et l’aspect de la dramaturgie ; 2- la représentation graphique ; 3- l’électronique ; 4- la musique. Entre les parties, bien qu’elles aient chacune une fonction distincte, il n’existe pas de cloisonnement strict. Les musiciens peuvent aussi se servir de la partie de la mise en scène de la même manière que le comédien est invité à utiliser la partie musicale pour élaborer l’écriture théâtral du spectacle. Chaque partie comprend différentes sous-parties. Selon le déroulement du discours, elles sont tantôt synchronisées tantôt libres.</w:t>
      </w:r>
    </w:p>
    <w:p w14:paraId="652E67B9" w14:textId="77777777" w:rsidR="00965161" w:rsidRDefault="00965161" w:rsidP="00965161">
      <w:pPr>
        <w:pStyle w:val="Default"/>
      </w:pPr>
      <w:r>
        <w:t>En haut de la partition se trouve le texte du comédien qui est mis en italique quand il peut être recomposé par le metteur en scène (la section A01). En dessous se trouvent toutes les indications graphiques et verbales de bases concernant la lumière, les déplacements, la scénographie et les informations que le comédien a besoin pour mener son discours tout en interagissant avec les musiciens.</w:t>
      </w:r>
    </w:p>
    <w:p w14:paraId="404E1FB0" w14:textId="7B3D0410" w:rsidR="00965161" w:rsidRDefault="00965161" w:rsidP="00965161">
      <w:pPr>
        <w:pStyle w:val="Default"/>
      </w:pPr>
      <w:r>
        <w:t>Dans la représentation graphique nous trouverons l’univers sonore et visuel conçu ou imaginé pendant la composition. Il contient des signes iconiques et symboliques, ainsi que des caractères textuels sous forme graphique.</w:t>
      </w:r>
    </w:p>
    <w:p w14:paraId="102289F8" w14:textId="77777777" w:rsidR="00965161" w:rsidRDefault="00965161" w:rsidP="00965161">
      <w:pPr>
        <w:pStyle w:val="Default"/>
      </w:pPr>
      <w:r>
        <w:t>Dans la partie électronique, sont précisés les différents traitements électroniques, la matrice et les événements dont certains sont déclenchés à la régie, certains par l’accordéoniste. Les informations qui concernent les capteurs et le type de geste que les protagonistes font pendant le spectacle sont marqués ici. Pendant la représentation le technicien doit pouvoir suivre la partition, déclencher les événements et ajuster les niveaux.</w:t>
      </w:r>
    </w:p>
    <w:p w14:paraId="18139935" w14:textId="00466410" w:rsidR="00965161" w:rsidRDefault="00965161" w:rsidP="00965161">
      <w:pPr>
        <w:pStyle w:val="Default"/>
      </w:pPr>
      <w:r>
        <w:t>La partie inférieure, finalement, représente une partition musicale où sont indiqués certains événements extramusicaux qui doivent être pris en compte lors de l’exécution de l’œuvre. Il y a parfois des boîtes de texte qui sont le miroir du texte du comédien.</w:t>
      </w:r>
    </w:p>
    <w:p w14:paraId="0A2BE5DD" w14:textId="3222C71A" w:rsidR="00F32C0E" w:rsidRPr="006815C8" w:rsidRDefault="00965161" w:rsidP="001B0EE6">
      <w:pPr>
        <w:pStyle w:val="Default"/>
      </w:pPr>
      <w:r>
        <w:t xml:space="preserve">La section A01 représente une longue mesure avec une quantité d’information plus dense que le reste de la partition.  La notation de cette section, bien qu’il y ait une sorte de </w:t>
      </w:r>
      <w:r>
        <w:rPr>
          <w:i/>
          <w:iCs/>
        </w:rPr>
        <w:t>time-line</w:t>
      </w:r>
      <w:r>
        <w:t>, n’est pas synchronisée. Les événements musicaux ne sont pas strictement chronologiques et synchronisés avec le jeu du comédien à la même manière qu’une notation mesurée. C’est le cas des sections où la temporalité de théâtre a une certaine primauté sur celle de la musique. La section A02, au contraire, jouit d’une notation synchronisée et mesurée où le comédien n’a plus de texte mais peut continuer à être présent par ses gestes physiques. Nous constatons le même type de notation mesurée dans la section D mais cette fois le comédien continue à dire son texte tout en ajustant le débit de sa parole avec le discours musical.</w:t>
      </w:r>
    </w:p>
    <w:p w14:paraId="6A2C76A6" w14:textId="375D364C" w:rsidR="00DC7A8C" w:rsidRPr="001B0EE6" w:rsidRDefault="00DC7A8C" w:rsidP="00DC7A8C">
      <w:pPr>
        <w:pStyle w:val="Heading3"/>
        <w:numPr>
          <w:ilvl w:val="2"/>
          <w:numId w:val="32"/>
        </w:numPr>
        <w:rPr>
          <w:rFonts w:eastAsia="Baskerville"/>
        </w:rPr>
      </w:pPr>
      <w:bookmarkStart w:id="820" w:name="_Toc121091836"/>
      <w:r>
        <w:lastRenderedPageBreak/>
        <w:t>La représentation graphique</w:t>
      </w:r>
      <w:bookmarkEnd w:id="820"/>
    </w:p>
    <w:p w14:paraId="77A3D03C" w14:textId="0DE1CB55" w:rsidR="00965161" w:rsidRDefault="00965161" w:rsidP="00965161">
      <w:pPr>
        <w:pStyle w:val="Default"/>
      </w:pPr>
      <w:r>
        <w:t>Dans la tradition musicale occidentale, les paramètres de hauteurs et de durée sont standardisés au cours de temps. C’est une notation qui continue à évoluer depuis plusieurs siècles. Dans les mesures possibles, les compositeurs d’aujourd’hui ne cessent pas d’adapter leur écriture avec ses nouveaux paramètres de notation comme des notes en quart de ton, huitième de ton, au système conventionnel. Il en est de même pour les indications de dynamique et de rythme. Cependant, les nouveaux paradigmes de la musique d’aujourd’hui nécessitent d’autres formes de notation qui ne sont pas nécessairement standardisées, utilisées et partagées par les compositeurs, contrairement à la notation conventionnelle. C’est particulièrement le cas de la notation de timbre et des actions extramusicaux qui doivent avoir une place dans la partition d’une œuvre</w:t>
      </w:r>
      <w:r w:rsidR="00CD1734">
        <w:t xml:space="preserve"> pluridisciplinaire</w:t>
      </w:r>
      <w:r>
        <w:t>, surtout quand la réalisation de ces aspects devient une activité commune entre le compositeur, le musicien et le comédien, dans le cas du sujet de notre discussion. Il y a donc toujours une grande marge de manœuvre que les interprètes prennent en charge. Mais quelle est la dimension de cette marge ? Jusqu’à quel point le compositeur doit indiquer ces informations dans sa partition ?</w:t>
      </w:r>
    </w:p>
    <w:p w14:paraId="4289E014" w14:textId="4CC46D16" w:rsidR="00CD1734" w:rsidRDefault="00965161" w:rsidP="00E03C22">
      <w:pPr>
        <w:pStyle w:val="Default"/>
      </w:pPr>
      <w:r>
        <w:t xml:space="preserve">La représentation graphique de la partition de </w:t>
      </w:r>
      <w:r>
        <w:rPr>
          <w:i/>
          <w:iCs/>
        </w:rPr>
        <w:t>Chuchotements burlesques</w:t>
      </w:r>
      <w:r>
        <w:t xml:space="preserve"> est paradigmatique en ce sens. Elle doit représenter non seulement l’univers sonore et vocal de l’œuvre avec des signes graphiques standardisés dans le cadre de la pièce, mais aussi certains gestes que les musiciens réalisent pour exécuter la partie musicale. D’un certain point de vue, la représentation graphique est aussi une notation de timbre qui est sans doute le phénomène acoustique le plus complexe de la musique, puisqu’il dépend à la fois de paramètres perceptifs et de propriétés inhérentes à la source sonore</w:t>
      </w:r>
      <w:r w:rsidRPr="00ED6736">
        <w:rPr>
          <w:rStyle w:val="FootnoteReference"/>
        </w:rPr>
        <w:footnoteReference w:id="129"/>
      </w:r>
      <w:r>
        <w:t>. D’un autre côté, un geste audio ou vocal représente aussi la distribution de l’énergie et l’évolution du spectre du son. De ce point de vue, la notation de geste et celle de timbre ont donc une sorte de lien de parenté. Quand le timbre d’un son est noté, ses multiples caractéristiques acoustiques spectro-temporelles doivent être prises en compte</w:t>
      </w:r>
      <w:r w:rsidRPr="00ED6736">
        <w:rPr>
          <w:rStyle w:val="FootnoteReference"/>
        </w:rPr>
        <w:footnoteReference w:id="130"/>
      </w:r>
      <w:r>
        <w:t xml:space="preserve">. </w:t>
      </w:r>
      <w:r w:rsidR="00F73B8B">
        <w:t>Bien</w:t>
      </w:r>
      <w:r w:rsidR="00E03C22">
        <w:t xml:space="preserve"> </w:t>
      </w:r>
      <w:r w:rsidR="00CD1734">
        <w:lastRenderedPageBreak/>
        <w:t xml:space="preserve">que mon approche esthétique dans la composition de </w:t>
      </w:r>
      <w:r w:rsidR="00CD1734">
        <w:rPr>
          <w:i/>
          <w:iCs/>
        </w:rPr>
        <w:t xml:space="preserve">Chuchotements burlesques </w:t>
      </w:r>
      <w:r w:rsidR="00CD1734">
        <w:t>soit très différente avec celle des œuvres de Helmut Lachenmann, son génie pour formaliser la manière dont le musical se libère de son statut standardisé, le tout organisé selon une typologie sonore, représente un modèle complet pour l’écriture de son et de geste de cette œuvre.</w:t>
      </w:r>
    </w:p>
    <w:p w14:paraId="3E662BC5" w14:textId="77777777" w:rsidR="00CD1734" w:rsidRDefault="00CD1734" w:rsidP="00CD1734">
      <w:pPr>
        <w:pStyle w:val="Default"/>
      </w:pPr>
      <w:r>
        <w:t>Prenons la section D04 comme exemple. Dans cette section, les musiciens font aussi des gestes verbaux. En complément avec le texte que le comédien prononce de manière intelligible, ils prononcent des fragments de mots et des phonèmes : c’est au comédien d’intervenir selon les gestes vocaux qui proviennent des musiciens. Pour cette raison, ces phonèmes sont mentionnés en miroir, dans petits cadre qui se trouvent dans la partie du texte. Au début, le comédien doit prononcer « fleuve, fleu–––ve, », suite au geste vocal du percussionniste I qui prononce « fff–––––f ». Pour le comédien, ce sont des points de repère.</w:t>
      </w:r>
    </w:p>
    <w:p w14:paraId="7CD83047" w14:textId="3F6B4B9B" w:rsidR="0070412A" w:rsidRPr="009C2785" w:rsidRDefault="00CD1734" w:rsidP="00CD1734">
      <w:pPr>
        <w:pStyle w:val="Default"/>
      </w:pPr>
      <w:r>
        <w:t>Cet univers sonore et ces gestes audios sont tracés par des symboles et des formes graphiques dans l’environnement Adobe Illustrator. Ce qui permet de créer des formes-patron et de les modifier selon le contexte. Pour les gestes audios que la perception considère comme appartenant à une même famille, la morphologie graphique des schémas reste identique. A côté de chaque signe, l’instrument qui le joue est indiqué. En regardant les schémas, l’on constate que la sous-section D04-01 commence après un cluster court de l’accordéon, conjugué à un son de triangle et au phonème frictatif ‘f’ qui est prononcé par le percussionniste I. C’est le moment où le comédien dit le mot « fleuve, fleu–––ve ». La mesure 112 il y a un long point d’arrêt qui permet au comédien de dire la suite du texte « j’ai brisé, j’ai brisé… ». Les musiciens commencent le geste suivant (la mesure 113) suite à la deuxième répétition de la phrase « j’ai brisé ». Dans les sections d05-02, d05-03, d05-04 et d05-05 nous constatons que le geste (ou la sonorité) servant de repère est le son de la grosse caisse. Cela est explicitement marqué dans la représentation graphique. Le comédien répète le mot « la pente » suite à cette sonorité très distincte.</w:t>
      </w:r>
    </w:p>
    <w:p w14:paraId="68A1993B" w14:textId="0B40E8A9" w:rsidR="001B0EE6" w:rsidRDefault="00E64051" w:rsidP="007F1E39">
      <w:pPr>
        <w:pStyle w:val="FIGURES"/>
      </w:pPr>
      <w:r w:rsidRPr="007F1E39">
        <w:lastRenderedPageBreak/>
        <w:drawing>
          <wp:inline distT="0" distB="0" distL="0" distR="0" wp14:anchorId="7021D5E0" wp14:editId="0B30B206">
            <wp:extent cx="5760720" cy="8148320"/>
            <wp:effectExtent l="12700" t="12700" r="17780" b="17780"/>
            <wp:docPr id="1073742277" name="Picture 107374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8148320"/>
                    </a:xfrm>
                    <a:prstGeom prst="rect">
                      <a:avLst/>
                    </a:prstGeom>
                    <a:ln w="5080">
                      <a:solidFill>
                        <a:schemeClr val="tx1"/>
                      </a:solidFill>
                    </a:ln>
                  </pic:spPr>
                </pic:pic>
              </a:graphicData>
            </a:graphic>
          </wp:inline>
        </w:drawing>
      </w:r>
    </w:p>
    <w:p w14:paraId="5E53C756" w14:textId="05B7A329" w:rsidR="007F1E39" w:rsidRDefault="007F1E39" w:rsidP="007F1E39">
      <w:pPr>
        <w:pStyle w:val="FIGURES"/>
      </w:pPr>
      <w:r w:rsidRPr="007F1E39">
        <w:lastRenderedPageBreak/>
        <w:drawing>
          <wp:inline distT="0" distB="0" distL="0" distR="0" wp14:anchorId="711CC83C" wp14:editId="662A4DB2">
            <wp:extent cx="5760720" cy="8148320"/>
            <wp:effectExtent l="12700" t="12700" r="17780" b="17780"/>
            <wp:docPr id="1073742282" name="Picture 107374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8148320"/>
                    </a:xfrm>
                    <a:prstGeom prst="rect">
                      <a:avLst/>
                    </a:prstGeom>
                    <a:ln w="5080">
                      <a:solidFill>
                        <a:schemeClr val="tx1"/>
                      </a:solidFill>
                    </a:ln>
                  </pic:spPr>
                </pic:pic>
              </a:graphicData>
            </a:graphic>
          </wp:inline>
        </w:drawing>
      </w:r>
    </w:p>
    <w:p w14:paraId="1092016C" w14:textId="77777777" w:rsidR="007F1E39" w:rsidRDefault="007F1E39" w:rsidP="000848FB">
      <w:pPr>
        <w:pStyle w:val="Footnote"/>
      </w:pPr>
    </w:p>
    <w:p w14:paraId="0A2D9AA7" w14:textId="48407EAE" w:rsidR="006F7CB3" w:rsidRDefault="006F7CB3" w:rsidP="00A20D74">
      <w:pPr>
        <w:pStyle w:val="Heading1"/>
      </w:pPr>
      <w:bookmarkStart w:id="821" w:name="_Toc121091837"/>
      <w:r w:rsidRPr="006F7CB3">
        <w:lastRenderedPageBreak/>
        <w:t>LA QUESTION DE LA FORME</w:t>
      </w:r>
      <w:bookmarkEnd w:id="821"/>
    </w:p>
    <w:p w14:paraId="3251C1F8" w14:textId="77777777" w:rsidR="002E4436" w:rsidRPr="00FB3CB8" w:rsidRDefault="002E4436" w:rsidP="002E4436">
      <w:pPr>
        <w:pStyle w:val="Heading2"/>
      </w:pPr>
      <w:bookmarkStart w:id="822" w:name="_Toc121091838"/>
      <w:r w:rsidRPr="00FB3CB8">
        <w:t>Forme-plan et forme-organique</w:t>
      </w:r>
      <w:bookmarkEnd w:id="822"/>
    </w:p>
    <w:p w14:paraId="01CDFCA6" w14:textId="77777777" w:rsidR="000B7A40" w:rsidRPr="00BD7867" w:rsidRDefault="000B7A40" w:rsidP="000B7A40">
      <w:pPr>
        <w:pStyle w:val="Default"/>
      </w:pPr>
      <w:r>
        <w:t>S</w:t>
      </w:r>
      <w:r w:rsidRPr="00BD7867">
        <w:t>elon Christian Accaoui</w:t>
      </w:r>
      <w:r>
        <w:t>,</w:t>
      </w:r>
      <w:r w:rsidRPr="00BD7867">
        <w:t xml:space="preserve"> </w:t>
      </w:r>
      <w:r>
        <w:t>la f</w:t>
      </w:r>
      <w:r w:rsidRPr="00BD7867">
        <w:t>orme-plan et</w:t>
      </w:r>
      <w:r>
        <w:t xml:space="preserve"> la</w:t>
      </w:r>
      <w:r w:rsidRPr="00BD7867">
        <w:t xml:space="preserve"> forme-organique sont deux aspects de la forme qui se présente</w:t>
      </w:r>
      <w:r>
        <w:t>nt</w:t>
      </w:r>
      <w:r w:rsidRPr="00BD7867">
        <w:t xml:space="preserve"> au début du XIX</w:t>
      </w:r>
      <w:r w:rsidRPr="007812F9">
        <w:rPr>
          <w:vertAlign w:val="superscript"/>
        </w:rPr>
        <w:t>e</w:t>
      </w:r>
      <w:r w:rsidRPr="00BD7867">
        <w:t xml:space="preserve"> siècle.</w:t>
      </w:r>
      <w:r>
        <w:rPr>
          <w:rStyle w:val="FootnoteReference"/>
        </w:rPr>
        <w:footnoteReference w:id="131"/>
      </w:r>
      <w:r w:rsidRPr="00BD7867">
        <w:t xml:space="preserve"> La conception de la forme comme plan représente la structure architectonique de l’œuvre. Il s’agit de la dimension macroscopique qui se caractérise par une coordination de système</w:t>
      </w:r>
      <w:r>
        <w:t>s</w:t>
      </w:r>
      <w:r w:rsidRPr="00BD7867">
        <w:t xml:space="preserve"> préformé</w:t>
      </w:r>
      <w:r>
        <w:t>s</w:t>
      </w:r>
      <w:r w:rsidRPr="00BD7867">
        <w:t xml:space="preserve"> et de moules préétablies. </w:t>
      </w:r>
      <w:r>
        <w:t>La</w:t>
      </w:r>
      <w:r w:rsidRPr="00BD7867">
        <w:t xml:space="preserve"> forme-organique</w:t>
      </w:r>
      <w:r>
        <w:t>,</w:t>
      </w:r>
      <w:r w:rsidRPr="00BD7867">
        <w:t xml:space="preserve"> </w:t>
      </w:r>
      <w:r>
        <w:t xml:space="preserve">quant à elle, </w:t>
      </w:r>
      <w:r w:rsidRPr="00BD7867">
        <w:t>émane du contenu</w:t>
      </w:r>
      <w:r>
        <w:t>,</w:t>
      </w:r>
      <w:r w:rsidRPr="00BD7867">
        <w:t xml:space="preserve"> et contrairement </w:t>
      </w:r>
      <w:r>
        <w:t>au</w:t>
      </w:r>
      <w:r w:rsidRPr="00BD7867">
        <w:t xml:space="preserve"> procédé de la forme-plan</w:t>
      </w:r>
      <w:r>
        <w:t>,</w:t>
      </w:r>
      <w:r w:rsidRPr="00BD7867">
        <w:t xml:space="preserve"> le contenu </w:t>
      </w:r>
      <w:r>
        <w:t>n</w:t>
      </w:r>
      <w:r w:rsidRPr="00BD7867">
        <w:t>e se soumet pas à des facteurs extérieurs. D’après André Souris</w:t>
      </w:r>
      <w:r>
        <w:t>,</w:t>
      </w:r>
      <w:r w:rsidRPr="00BD7867">
        <w:t xml:space="preserve"> « parmi les formes para-organiques, la forme musicale représente le type le plus pur de la forme elle-même</w:t>
      </w:r>
      <w:r>
        <w:rPr>
          <w:rStyle w:val="FootnoteReference"/>
        </w:rPr>
        <w:footnoteReference w:id="132"/>
      </w:r>
      <w:r w:rsidRPr="00BD7867">
        <w:t>. »</w:t>
      </w:r>
    </w:p>
    <w:p w14:paraId="56622134" w14:textId="77777777" w:rsidR="000B7A40" w:rsidRPr="00BD7867" w:rsidRDefault="000B7A40" w:rsidP="000B7A40">
      <w:pPr>
        <w:pStyle w:val="Default"/>
      </w:pPr>
      <w:r w:rsidRPr="00BD7867">
        <w:t>Si l’aboutissement de la forme se manifeste dans la musique</w:t>
      </w:r>
      <w:r>
        <w:t>,</w:t>
      </w:r>
      <w:r w:rsidRPr="00BD7867">
        <w:t xml:space="preserve"> vers quoi </w:t>
      </w:r>
      <w:r>
        <w:t xml:space="preserve">peut </w:t>
      </w:r>
      <w:r w:rsidRPr="00BD7867">
        <w:t>tend</w:t>
      </w:r>
      <w:r>
        <w:t>re</w:t>
      </w:r>
      <w:r w:rsidRPr="00BD7867">
        <w:t xml:space="preserve"> une forme hybride comme </w:t>
      </w:r>
      <w:r>
        <w:t>le « </w:t>
      </w:r>
      <w:r w:rsidRPr="00BD7867">
        <w:t>théâtre-musique</w:t>
      </w:r>
      <w:r>
        <w:t> »</w:t>
      </w:r>
      <w:r w:rsidRPr="00BD7867">
        <w:t xml:space="preserve"> ? Si d’après Schopenhauer la musique est le plus haut de tous les arts, que deviendront alors les autres disciplines artistiques </w:t>
      </w:r>
      <w:r>
        <w:t>une fois conjuguées</w:t>
      </w:r>
      <w:r w:rsidRPr="00BD7867">
        <w:t xml:space="preserve"> </w:t>
      </w:r>
      <w:r>
        <w:t>à côté de</w:t>
      </w:r>
      <w:r w:rsidRPr="00BD7867">
        <w:t xml:space="preserve"> la musique </w:t>
      </w:r>
      <w:r>
        <w:t>dans le cadre d’</w:t>
      </w:r>
      <w:r w:rsidRPr="00BD7867">
        <w:t xml:space="preserve">une création pluridisciplinaire ? Ces questions se posaient perpétuellement lors du processus de création de </w:t>
      </w:r>
      <w:r w:rsidRPr="00FB3CB8">
        <w:rPr>
          <w:i/>
          <w:iCs/>
        </w:rPr>
        <w:t>Chuchotements burlesques</w:t>
      </w:r>
      <w:r w:rsidRPr="00BD7867">
        <w:t>. Il fallait concevoir une synthèse formelle plutôt qu’une forme hybride, afin que le théâtre et la musique se mêlent sans qu</w:t>
      </w:r>
      <w:r>
        <w:t>’une discipline écrase</w:t>
      </w:r>
      <w:r w:rsidRPr="00BD7867">
        <w:t xml:space="preserve"> l’autre. Il fallait que </w:t>
      </w:r>
      <w:r>
        <w:t xml:space="preserve">le </w:t>
      </w:r>
      <w:r w:rsidRPr="00BD7867">
        <w:t xml:space="preserve">texte devienne musique et </w:t>
      </w:r>
      <w:r>
        <w:t xml:space="preserve">que la </w:t>
      </w:r>
      <w:r w:rsidRPr="00BD7867">
        <w:t>musique devienne parole.</w:t>
      </w:r>
    </w:p>
    <w:p w14:paraId="0DA0AAE0" w14:textId="77777777" w:rsidR="000B7A40" w:rsidRPr="002E4436" w:rsidRDefault="000B7A40" w:rsidP="000B7A40">
      <w:pPr>
        <w:pStyle w:val="Default"/>
      </w:pPr>
      <w:r w:rsidRPr="00BD7867">
        <w:t>Dans le théâtre classique</w:t>
      </w:r>
      <w:r>
        <w:t>,</w:t>
      </w:r>
      <w:r w:rsidRPr="00BD7867">
        <w:t xml:space="preserve"> la forme est en rapport étroit avec le texte</w:t>
      </w:r>
      <w:r>
        <w:t>,</w:t>
      </w:r>
      <w:r w:rsidRPr="00BD7867">
        <w:t xml:space="preserve"> et ce</w:t>
      </w:r>
      <w:r>
        <w:t>,</w:t>
      </w:r>
      <w:r w:rsidRPr="00BD7867">
        <w:t xml:space="preserve"> selon des règles strictes et codées. </w:t>
      </w:r>
      <w:r>
        <w:t xml:space="preserve">Dans </w:t>
      </w:r>
      <w:r>
        <w:rPr>
          <w:i/>
          <w:iCs/>
        </w:rPr>
        <w:t>Chuchotements burlesques,</w:t>
      </w:r>
      <w:r w:rsidRPr="00BD7867">
        <w:t xml:space="preserve"> le texte ne s</w:t>
      </w:r>
      <w:r>
        <w:t>e</w:t>
      </w:r>
      <w:r w:rsidRPr="00BD7867">
        <w:t xml:space="preserve"> conforme pas nécessairement</w:t>
      </w:r>
      <w:r>
        <w:t xml:space="preserve"> à ces règles,</w:t>
      </w:r>
      <w:r w:rsidRPr="00BD7867">
        <w:t xml:space="preserve"> </w:t>
      </w:r>
      <w:r>
        <w:t>bien que</w:t>
      </w:r>
      <w:r w:rsidRPr="00BD7867">
        <w:t xml:space="preserve"> l’influence du texte sur la forme </w:t>
      </w:r>
      <w:r>
        <w:t>soit</w:t>
      </w:r>
      <w:r w:rsidRPr="00BD7867">
        <w:t xml:space="preserve"> considérable. Dans le théâtre postdramatique</w:t>
      </w:r>
      <w:r>
        <w:t>,</w:t>
      </w:r>
      <w:r w:rsidRPr="00BD7867">
        <w:t xml:space="preserve"> l’attention du spectateur est porté vers la combinaison de plusieurs éléments littéraires, visuels et sonores. </w:t>
      </w:r>
      <w:r>
        <w:t>L</w:t>
      </w:r>
      <w:r w:rsidRPr="00BD7867">
        <w:t xml:space="preserve">a primauté du texte sur la forme est devenue beaucoup </w:t>
      </w:r>
      <w:r>
        <w:t>m</w:t>
      </w:r>
      <w:r w:rsidRPr="00BD7867">
        <w:t xml:space="preserve">oins importante qu’avant. Bien que la musique ait le rôle central, </w:t>
      </w:r>
      <w:r>
        <w:t>durant</w:t>
      </w:r>
      <w:r w:rsidRPr="00BD7867">
        <w:t xml:space="preserve"> la conception de </w:t>
      </w:r>
      <w:r w:rsidRPr="007E2C9A">
        <w:rPr>
          <w:i/>
          <w:iCs/>
        </w:rPr>
        <w:t>Chuchotements burlesques</w:t>
      </w:r>
      <w:r w:rsidRPr="00BD7867">
        <w:t xml:space="preserve"> la forme est</w:t>
      </w:r>
      <w:r>
        <w:t xml:space="preserve"> apparue</w:t>
      </w:r>
      <w:r w:rsidRPr="00BD7867">
        <w:t xml:space="preserve"> </w:t>
      </w:r>
      <w:r>
        <w:t xml:space="preserve">comme </w:t>
      </w:r>
      <w:r w:rsidRPr="00BD7867">
        <w:t xml:space="preserve">la synthèse de la forme théâtrale et </w:t>
      </w:r>
      <w:r>
        <w:t xml:space="preserve">de la forme </w:t>
      </w:r>
      <w:r w:rsidRPr="00BD7867">
        <w:t>musicale. Les musiciens ne sont pas des simples instrumentistes qui interprètent une partition musicale, mais des musiciens qui sont impliqués</w:t>
      </w:r>
      <w:r>
        <w:t>,</w:t>
      </w:r>
      <w:r w:rsidRPr="00BD7867">
        <w:t xml:space="preserve"> non seulement dans le discours théâtral, mais aussi dans l’aspect visuel du spectacle, fortement inspiré par l’esthétique picturale d’Henri Michaux. Il en va de même pour le comédien dont la voix est l’agent actif du discours musical, bien qu’il ne s’agisse pas d’un chanteur. Le comédien ne suit jamais la partition </w:t>
      </w:r>
      <w:r w:rsidRPr="00BD7867">
        <w:lastRenderedPageBreak/>
        <w:t>musicale comme un chanteur. Il situe sa voix et son jeu dans la musique comme un objet sonore. Pour ses interventions</w:t>
      </w:r>
      <w:r>
        <w:t>,</w:t>
      </w:r>
      <w:r w:rsidRPr="00BD7867">
        <w:t xml:space="preserve"> ses points de repère sont des gestes musicaux ou physique des interprètes, tout comme les musiciens qui interviennent parfois dans le déroulement de la parole à partir des gestes vocaux ou des mots clés que le comédien exprime.</w:t>
      </w:r>
    </w:p>
    <w:p w14:paraId="67C81BD4" w14:textId="77777777" w:rsidR="000B7A40" w:rsidRPr="00E92BA0" w:rsidRDefault="000B7A40" w:rsidP="000B7A40">
      <w:pPr>
        <w:pStyle w:val="Heading2"/>
      </w:pPr>
      <w:bookmarkStart w:id="823" w:name="_Toc120216678"/>
      <w:bookmarkStart w:id="824" w:name="_Toc121091839"/>
      <w:r>
        <w:t>Le théâtre musical</w:t>
      </w:r>
      <w:r>
        <w:rPr>
          <w:rStyle w:val="FootnoteReference"/>
          <w:color w:val="212528"/>
          <w:shd w:val="clear" w:color="auto" w:fill="FFFFFF"/>
        </w:rPr>
        <w:footnoteReference w:id="133"/>
      </w:r>
      <w:bookmarkEnd w:id="823"/>
      <w:bookmarkEnd w:id="824"/>
    </w:p>
    <w:p w14:paraId="02E086A9" w14:textId="77777777" w:rsidR="000B7A40" w:rsidRDefault="000B7A40" w:rsidP="000B7A40">
      <w:pPr>
        <w:pStyle w:val="Default"/>
      </w:pPr>
      <w:r>
        <w:t>Bien que le rôle spectaculaire du geste du musicien commence à devenir plus important durant la première moitié du XX</w:t>
      </w:r>
      <w:r w:rsidRPr="007812F9">
        <w:rPr>
          <w:vertAlign w:val="superscript"/>
        </w:rPr>
        <w:t>e</w:t>
      </w:r>
      <w:r>
        <w:t xml:space="preserve"> siècle, en partie avec l’apparition de la </w:t>
      </w:r>
      <w:r>
        <w:rPr>
          <w:i/>
          <w:iCs/>
        </w:rPr>
        <w:t>musique concrète</w:t>
      </w:r>
      <w:r>
        <w:t xml:space="preserve">, le théâtre musical est un courant nouveau qui voit le jour au début des années 1960. C’est un genre qui peut englober un éventail d’expressions artistiques du « spectacle vivant » autour de la musique. Il convient de distinguer le </w:t>
      </w:r>
      <w:r>
        <w:rPr>
          <w:i/>
          <w:iCs/>
        </w:rPr>
        <w:t>théâtre musical</w:t>
      </w:r>
      <w:r>
        <w:t xml:space="preserve"> et le</w:t>
      </w:r>
      <w:r>
        <w:rPr>
          <w:i/>
          <w:iCs/>
        </w:rPr>
        <w:t xml:space="preserve"> théâtre instrumental </w:t>
      </w:r>
      <w:r>
        <w:t>dans lequel le discours est mené notamment par le geste des instrumentistes qui est « absorbé</w:t>
      </w:r>
      <w:r>
        <w:rPr>
          <w:rStyle w:val="FootnoteReference"/>
        </w:rPr>
        <w:footnoteReference w:id="134"/>
      </w:r>
      <w:r>
        <w:t xml:space="preserve"> » par le geste du compositeur alors que cette pratique n’est pas nécessairement centrale dans le théâtre musical. La dramaturgie d’un spectacle de théâtre musical peut être totalement indépendante du jeu et de la présence physique de l’instrumentiste. Cela-dit le corpus d’œuvres qui est né depuis l’avènement de la musique concrète rassemble parfois ces deux genres voisines. </w:t>
      </w:r>
      <w:r>
        <w:rPr>
          <w:i/>
          <w:iCs/>
        </w:rPr>
        <w:t>Chuchotements burlesques</w:t>
      </w:r>
      <w:r>
        <w:t xml:space="preserve"> s’inscrit dans la catégorie d’œuvres où le comédien et l’instrumentiste partagent leurs rôles respectifs.</w:t>
      </w:r>
    </w:p>
    <w:p w14:paraId="1B9566A3" w14:textId="71F8D188" w:rsidR="000B7A40" w:rsidRPr="00E92BA0" w:rsidRDefault="000B7A40" w:rsidP="00E03C22">
      <w:pPr>
        <w:pStyle w:val="Default"/>
      </w:pPr>
      <w:r>
        <w:t>Dans sa thèse, Cyril Délécraz définit le théâtre musical comme « toute production musicale scénique où, contrairement à l’opéra, le texte n’impose pas toute la dramaturgie et, où la voix n’est pas l’expression lyrique favorisée</w:t>
      </w:r>
      <w:r>
        <w:rPr>
          <w:rStyle w:val="FootnoteReference"/>
        </w:rPr>
        <w:footnoteReference w:id="135"/>
      </w:r>
      <w:r>
        <w:t xml:space="preserve"> ». Pour lui, ce genre de spectacle vivant s’agit </w:t>
      </w:r>
      <w:r>
        <w:lastRenderedPageBreak/>
        <w:t>« d’un spectacle où les lois du musical organisent la voix, la lumière, le geste, la mise en scène et les instruments, sans subordonner tel mode d’expression à un autre</w:t>
      </w:r>
      <w:r>
        <w:rPr>
          <w:rStyle w:val="FootnoteReference"/>
        </w:rPr>
        <w:footnoteReference w:id="136"/>
      </w:r>
      <w:r>
        <w:t> ».</w:t>
      </w:r>
    </w:p>
    <w:p w14:paraId="4D8F4312" w14:textId="77777777" w:rsidR="000B7A40" w:rsidRPr="00E92BA0" w:rsidRDefault="000B7A40" w:rsidP="000B7A40">
      <w:pPr>
        <w:pStyle w:val="Heading2"/>
      </w:pPr>
      <w:bookmarkStart w:id="825" w:name="_Toc120216679"/>
      <w:bookmarkStart w:id="826" w:name="_Toc121091840"/>
      <w:r w:rsidRPr="00E92BA0">
        <w:t>Le temps et l’hybridation des disciplines artistiques</w:t>
      </w:r>
      <w:r w:rsidRPr="0087094C">
        <w:t>, l</w:t>
      </w:r>
      <w:r w:rsidRPr="006D00E3">
        <w:t xml:space="preserve">e cas de </w:t>
      </w:r>
      <w:r w:rsidRPr="006D00E3">
        <w:rPr>
          <w:i/>
          <w:iCs/>
        </w:rPr>
        <w:t>Chuchotements burlesques</w:t>
      </w:r>
      <w:bookmarkEnd w:id="825"/>
      <w:bookmarkEnd w:id="826"/>
    </w:p>
    <w:p w14:paraId="0C0CEACD" w14:textId="77777777" w:rsidR="000B7A40" w:rsidRPr="00BD7867" w:rsidRDefault="000B7A40" w:rsidP="000B7A40">
      <w:pPr>
        <w:pStyle w:val="Default"/>
      </w:pPr>
      <w:r w:rsidRPr="00BD7867">
        <w:t xml:space="preserve">La complexité de temps dans la représentation musicale est un sujet vaste et complexe. Il en est de même pour la représentation théâtrale mais </w:t>
      </w:r>
      <w:r>
        <w:t>d’une manière certes différente</w:t>
      </w:r>
      <w:r w:rsidRPr="00BD7867">
        <w:t xml:space="preserve">, en raison de la variété de ses manifestations. C’est un objet d’étude en soi qui ne peut être abordé de </w:t>
      </w:r>
      <w:r>
        <w:t>façon</w:t>
      </w:r>
      <w:r w:rsidRPr="00BD7867">
        <w:t xml:space="preserve"> approfondie dans cette thèse. Toutefois</w:t>
      </w:r>
      <w:r>
        <w:t>,</w:t>
      </w:r>
      <w:r w:rsidRPr="00BD7867">
        <w:t xml:space="preserve"> une analyse comparée </w:t>
      </w:r>
      <w:r>
        <w:t>entre le</w:t>
      </w:r>
      <w:r w:rsidRPr="00BD7867">
        <w:t xml:space="preserve"> temps musical et le temps théâtral nous permet</w:t>
      </w:r>
      <w:r>
        <w:t>trait</w:t>
      </w:r>
      <w:r w:rsidRPr="00BD7867">
        <w:t xml:space="preserve"> de </w:t>
      </w:r>
      <w:r>
        <w:t xml:space="preserve">mieux </w:t>
      </w:r>
      <w:r w:rsidRPr="00BD7867">
        <w:t xml:space="preserve">comprendre les enjeux artistiques de la création de </w:t>
      </w:r>
      <w:r w:rsidRPr="00710CDD">
        <w:rPr>
          <w:i/>
          <w:iCs/>
        </w:rPr>
        <w:t>Chuchotements burlesques</w:t>
      </w:r>
      <w:r w:rsidRPr="00BD7867">
        <w:t>.</w:t>
      </w:r>
      <w:r>
        <w:t xml:space="preserve"> </w:t>
      </w:r>
      <w:r w:rsidRPr="00BD7867">
        <w:t>Dans le théâtre la perception du temps est affectée par différents éléments comme la voix, le geste, les déplacements, le décor ou la lumière. Par ailleurs</w:t>
      </w:r>
      <w:r>
        <w:t>,</w:t>
      </w:r>
      <w:r w:rsidRPr="00BD7867">
        <w:t xml:space="preserve"> dans le théâtre classique le temps et l’espace </w:t>
      </w:r>
      <w:r>
        <w:t>ont</w:t>
      </w:r>
      <w:r w:rsidRPr="00BD7867">
        <w:t xml:space="preserve"> deux aspects qui</w:t>
      </w:r>
      <w:r>
        <w:t>,</w:t>
      </w:r>
      <w:r w:rsidRPr="00BD7867">
        <w:t xml:space="preserve"> normalement</w:t>
      </w:r>
      <w:r>
        <w:t>,</w:t>
      </w:r>
      <w:r w:rsidRPr="00BD7867">
        <w:t xml:space="preserve"> ne sont pas parallèles : l’espace-temps réel, c’est-à-dire la durée et le lieu de la représentation, et l’espace-temps virtuel qui est évoqué par la dramaturgie et le contenu du texte. Ainsi dans une salle de spectacle et pendant la durée de la représentation le spectateur peut être </w:t>
      </w:r>
      <w:r>
        <w:t>trans</w:t>
      </w:r>
      <w:r w:rsidRPr="00BD7867">
        <w:t xml:space="preserve">porté aux </w:t>
      </w:r>
      <w:r>
        <w:t>confins</w:t>
      </w:r>
      <w:r w:rsidRPr="00BD7867">
        <w:t xml:space="preserve"> de l’univers </w:t>
      </w:r>
      <w:r>
        <w:t>ou dans des époques reculées de l’histoire</w:t>
      </w:r>
      <w:r w:rsidRPr="00BD7867">
        <w:t>.</w:t>
      </w:r>
    </w:p>
    <w:p w14:paraId="6698651B" w14:textId="77777777" w:rsidR="000B7A40" w:rsidRPr="00BD7867" w:rsidRDefault="000B7A40" w:rsidP="000B7A40">
      <w:pPr>
        <w:pStyle w:val="Default"/>
      </w:pPr>
      <w:r>
        <w:t xml:space="preserve">À ceci s’ajoute l’espace-temps musical, qui structure et organise également le temps, tout en partageant avec le théâtre la possibilité d’échanges ou d’interconnections par le biais de </w:t>
      </w:r>
      <w:r w:rsidRPr="00BD7867">
        <w:t xml:space="preserve">la structure rythmique </w:t>
      </w:r>
      <w:r>
        <w:t xml:space="preserve">(gestes, paroles, diction, déplacements) qui </w:t>
      </w:r>
      <w:r w:rsidRPr="00BD7867">
        <w:t>est perceptible dans différents éléments. On utilise souvent la terminologie musicale pour parler du rythme théâtral</w:t>
      </w:r>
      <w:r>
        <w:t>.</w:t>
      </w:r>
      <w:r w:rsidRPr="00BD7867">
        <w:t xml:space="preserve"> </w:t>
      </w:r>
      <w:r>
        <w:t>En effet, l</w:t>
      </w:r>
      <w:r w:rsidRPr="00BD7867">
        <w:t xml:space="preserve">a question de la structure hiérarchique se pose dans le théâtre aussi bien que dans la musique. Cela révèle la similarité analytique de certains aspects entre ces deux disciplines artistiques. La répétition, par exemple, est un élément essentiel de la </w:t>
      </w:r>
      <w:r w:rsidRPr="00E03C22">
        <w:t>structure rythmique. Il s’agit du regroupement d’éléments semblables perçu par le spectateur</w:t>
      </w:r>
      <w:r w:rsidRPr="00E03C22">
        <w:rPr>
          <w:rStyle w:val="FootnoteReference"/>
        </w:rPr>
        <w:footnoteReference w:id="137"/>
      </w:r>
      <w:r w:rsidRPr="00E03C22">
        <w:t>. Dans le jeu d’un comédien, comme Manuel García Martínez l’affirme, un groupement de mouvements s’effectue par « une pause significative au sein d’une série de mouvements</w:t>
      </w:r>
      <w:r w:rsidRPr="00E03C22">
        <w:rPr>
          <w:rStyle w:val="FootnoteReference"/>
        </w:rPr>
        <w:footnoteReference w:id="138"/>
      </w:r>
      <w:r w:rsidRPr="00E03C22">
        <w:t xml:space="preserve"> ». Il en est de même dans la musique. </w:t>
      </w:r>
      <w:r w:rsidRPr="00E03C22">
        <w:lastRenderedPageBreak/>
        <w:t>La répétition d’un geste, d’un motif ou d’un groupe de gestes c’est la cumulation.</w:t>
      </w:r>
      <w:r w:rsidRPr="00BD7867">
        <w:t xml:space="preserve"> C’est une façon de marquer le souvenir </w:t>
      </w:r>
      <w:r>
        <w:t>dans</w:t>
      </w:r>
      <w:r w:rsidRPr="00BD7867">
        <w:t xml:space="preserve"> le mouvement et le déroulement du temps. Dans les deux disciplines la succession des groupements produit des regroupements complexes, pour utiliser les mot</w:t>
      </w:r>
      <w:r>
        <w:t>s</w:t>
      </w:r>
      <w:r w:rsidRPr="00BD7867">
        <w:t xml:space="preserve"> de Martínez. « Une série de gestes constituera ainsi une séquence, en fonction de la similarité des gestes et des ruptures - pause ou changement - qui en marquent les limites plus ou moins ambigües. »</w:t>
      </w:r>
      <w:r>
        <w:rPr>
          <w:rStyle w:val="FootnoteReference"/>
        </w:rPr>
        <w:footnoteReference w:id="139"/>
      </w:r>
    </w:p>
    <w:p w14:paraId="7F6BA435" w14:textId="77777777" w:rsidR="000B7A40" w:rsidRDefault="000B7A40" w:rsidP="000B7A40">
      <w:pPr>
        <w:pStyle w:val="Default"/>
      </w:pPr>
      <w:r w:rsidRPr="00BD7867">
        <w:t xml:space="preserve">Alors que le temps de lecture d’un texte dépend du rythme du lecteur, le temps de la représentation du théâtre dramatique </w:t>
      </w:r>
      <w:r>
        <w:t xml:space="preserve">est un temps spécifique qui </w:t>
      </w:r>
      <w:r w:rsidRPr="00BD7867">
        <w:t>repose sur la mise en scène, tout comme celui de la représentation musicale qui est conditionné par la durée et des tempi de la partition. Cependant</w:t>
      </w:r>
      <w:r>
        <w:t>,</w:t>
      </w:r>
      <w:r w:rsidRPr="00BD7867">
        <w:t xml:space="preserve"> dans le théâtre</w:t>
      </w:r>
      <w:r>
        <w:t>,</w:t>
      </w:r>
      <w:r w:rsidRPr="00BD7867">
        <w:t xml:space="preserve"> il y a une forme de dualité entre le temps du texte et le temps spécifique de la représentation, qui la distingue de la dualité entre le temps de la composition et la durée de la représentation d’une pièce musicale. Dans le premier</w:t>
      </w:r>
      <w:r>
        <w:t xml:space="preserve"> cas,</w:t>
      </w:r>
      <w:r w:rsidRPr="00BD7867">
        <w:t xml:space="preserve"> cette dualité temporelle est présente au moment de la représentation. Elle fait même partie de la dramaturgie alors que</w:t>
      </w:r>
      <w:r>
        <w:t>,</w:t>
      </w:r>
      <w:r w:rsidRPr="00BD7867">
        <w:t xml:space="preserve"> dans l</w:t>
      </w:r>
      <w:r>
        <w:t>e</w:t>
      </w:r>
      <w:r w:rsidRPr="00BD7867">
        <w:t xml:space="preserve"> deuxième</w:t>
      </w:r>
      <w:r>
        <w:t xml:space="preserve"> cas,</w:t>
      </w:r>
      <w:r w:rsidRPr="00BD7867">
        <w:t xml:space="preserve"> le temps de la composition est un élément périphérique qui n’a </w:t>
      </w:r>
      <w:r>
        <w:t>pas de</w:t>
      </w:r>
      <w:r w:rsidRPr="00BD7867">
        <w:t xml:space="preserve"> rôle </w:t>
      </w:r>
      <w:r>
        <w:t xml:space="preserve">direct </w:t>
      </w:r>
      <w:r w:rsidRPr="00BD7867">
        <w:t xml:space="preserve">dans la perception du discours musical. </w:t>
      </w:r>
      <w:r>
        <w:t>En quelque sorte</w:t>
      </w:r>
      <w:r w:rsidRPr="00BD7867">
        <w:t>, contrairement au théâtre, l’on peut dire que le temps de la représentation musicale ne fait référence à aucune réalité temporelle externe, d’où le fait que la musique est l’art autonome par excellence.</w:t>
      </w:r>
    </w:p>
    <w:p w14:paraId="5F877891" w14:textId="77777777" w:rsidR="000B7A40" w:rsidRPr="00BD7867" w:rsidRDefault="000B7A40" w:rsidP="000B7A40">
      <w:pPr>
        <w:pStyle w:val="Default"/>
      </w:pPr>
      <w:r w:rsidRPr="00BD7867">
        <w:t xml:space="preserve">« L’action de fiction </w:t>
      </w:r>
      <w:r w:rsidRPr="00BD402E">
        <w:rPr>
          <w:i/>
          <w:iCs/>
        </w:rPr>
        <w:t>et</w:t>
      </w:r>
      <w:r w:rsidRPr="00BD7867">
        <w:t xml:space="preserve"> la mise en scène connaissent une </w:t>
      </w:r>
      <w:r>
        <w:t>autre</w:t>
      </w:r>
      <w:r w:rsidRPr="00BD7867">
        <w:t xml:space="preserve"> dimension temporelle transversale : le </w:t>
      </w:r>
      <w:r w:rsidRPr="004D0BA0">
        <w:rPr>
          <w:i/>
          <w:iCs/>
        </w:rPr>
        <w:t>temps historique</w:t>
      </w:r>
      <w:r w:rsidRPr="00BD7867">
        <w:t>. Il est décisif pour tout le théâtre dramatique qui travaille sur des texte</w:t>
      </w:r>
      <w:r>
        <w:t>s</w:t>
      </w:r>
      <w:r w:rsidRPr="00BD7867">
        <w:t xml:space="preserve"> anciens et vit de l’actualisation de personnages et d’histoires </w:t>
      </w:r>
      <w:r>
        <w:t>r</w:t>
      </w:r>
      <w:r w:rsidRPr="00BD7867">
        <w:t>évolus. »</w:t>
      </w:r>
      <w:r>
        <w:rPr>
          <w:rStyle w:val="FootnoteReference"/>
        </w:rPr>
        <w:footnoteReference w:id="140"/>
      </w:r>
      <w:r w:rsidRPr="00BD7867">
        <w:t xml:space="preserve"> L’esthétique postdamatique du temps représente</w:t>
      </w:r>
      <w:r>
        <w:t>, comme Hans-Thies Lehmann l’affirme, « </w:t>
      </w:r>
      <w:r w:rsidRPr="00BD7867">
        <w:t xml:space="preserve">un </w:t>
      </w:r>
      <w:r w:rsidRPr="003849B2">
        <w:rPr>
          <w:i/>
          <w:iCs/>
        </w:rPr>
        <w:t>temps partagé</w:t>
      </w:r>
      <w:r w:rsidRPr="00BD7867">
        <w:t xml:space="preserve"> </w:t>
      </w:r>
      <w:r>
        <w:t xml:space="preserve">dans tous les sens du terme, </w:t>
      </w:r>
      <w:r w:rsidRPr="00BD7867">
        <w:t>entre le public et les acteurs</w:t>
      </w:r>
      <w:r>
        <w:t xml:space="preserve"> en tant que </w:t>
      </w:r>
      <w:r>
        <w:rPr>
          <w:i/>
          <w:iCs/>
        </w:rPr>
        <w:t>processualité</w:t>
      </w:r>
      <w:r>
        <w:t xml:space="preserve"> ouverte dans son principe et qui structurellement ne dispose plus ni de début ni de fin</w:t>
      </w:r>
      <w:r>
        <w:rPr>
          <w:rStyle w:val="FootnoteReference"/>
        </w:rPr>
        <w:footnoteReference w:id="141"/>
      </w:r>
      <w:r>
        <w:t> »,</w:t>
      </w:r>
      <w:r w:rsidRPr="00BD7867">
        <w:t xml:space="preserve"> </w:t>
      </w:r>
      <w:r>
        <w:t xml:space="preserve">de manière à ce que le temps vécu par le spectateur et le temps du théâtre devient le même. « Le nouveau concept du </w:t>
      </w:r>
      <w:r w:rsidRPr="000C5A15">
        <w:rPr>
          <w:i/>
          <w:iCs/>
        </w:rPr>
        <w:t>temps partagé</w:t>
      </w:r>
      <w:r>
        <w:rPr>
          <w:i/>
          <w:iCs/>
        </w:rPr>
        <w:t xml:space="preserve"> </w:t>
      </w:r>
      <w:r w:rsidRPr="000C5A15">
        <w:t>considère donc le temps structuré esthétiquement et le temps du réel vé</w:t>
      </w:r>
      <w:r>
        <w:t>c</w:t>
      </w:r>
      <w:r w:rsidRPr="000C5A15">
        <w:t>u comme un seul et même gâteau réparti entre acteurs et spectateurs ».</w:t>
      </w:r>
      <w:r w:rsidRPr="000C5A15">
        <w:rPr>
          <w:rStyle w:val="FootnoteReference"/>
        </w:rPr>
        <w:footnoteReference w:id="142"/>
      </w:r>
    </w:p>
    <w:p w14:paraId="6B29417E" w14:textId="77777777" w:rsidR="000B7A40" w:rsidRPr="00BD7867" w:rsidRDefault="000B7A40" w:rsidP="000B7A40">
      <w:pPr>
        <w:pStyle w:val="Default"/>
      </w:pPr>
      <w:r w:rsidRPr="00BD7867">
        <w:t xml:space="preserve">Alors que les aspects communs entre le théâtre et la musique sont nombreux, pourquoi la symbiose de ces deux disciplines est considérée comme un grand défi pour les compositeurs qui </w:t>
      </w:r>
      <w:r w:rsidRPr="00BD7867">
        <w:lastRenderedPageBreak/>
        <w:t xml:space="preserve">tentent d’effacer la frontière entre eux ? </w:t>
      </w:r>
      <w:r>
        <w:t>La stratégie adoptée dans</w:t>
      </w:r>
      <w:r w:rsidRPr="00BD7867">
        <w:t xml:space="preserve"> la composition de </w:t>
      </w:r>
      <w:r w:rsidRPr="000570E5">
        <w:rPr>
          <w:i/>
          <w:iCs/>
        </w:rPr>
        <w:t>Chuchotements burlesques</w:t>
      </w:r>
      <w:r w:rsidRPr="00BD7867">
        <w:t xml:space="preserve"> </w:t>
      </w:r>
      <w:r>
        <w:t>repose sur le fait que</w:t>
      </w:r>
      <w:r w:rsidRPr="00BD7867">
        <w:t xml:space="preserve"> le théâtre et la musique s’absorbent</w:t>
      </w:r>
      <w:r>
        <w:t xml:space="preserve"> l’un dans l’autre</w:t>
      </w:r>
      <w:r w:rsidRPr="00BD7867">
        <w:t xml:space="preserve">. </w:t>
      </w:r>
      <w:r>
        <w:t>Dans la mise en scène de ce spectacle, le</w:t>
      </w:r>
      <w:r w:rsidRPr="00BD7867">
        <w:t xml:space="preserve"> texte </w:t>
      </w:r>
      <w:r>
        <w:t>et</w:t>
      </w:r>
      <w:r w:rsidRPr="00BD7867">
        <w:t xml:space="preserve"> la parole joue</w:t>
      </w:r>
      <w:r>
        <w:t>nt</w:t>
      </w:r>
      <w:r w:rsidRPr="00BD7867">
        <w:t xml:space="preserve"> un rôle central</w:t>
      </w:r>
      <w:r>
        <w:t>.</w:t>
      </w:r>
      <w:r w:rsidRPr="00BD7867">
        <w:t xml:space="preserve"> </w:t>
      </w:r>
      <w:r>
        <w:t>L</w:t>
      </w:r>
      <w:r w:rsidRPr="00BD7867">
        <w:t>e rythme du texte dépend des éléments qui sont de nature différente par rapport au rythme musical.</w:t>
      </w:r>
      <w:r>
        <w:rPr>
          <w:rStyle w:val="FootnoteReference"/>
        </w:rPr>
        <w:footnoteReference w:id="143"/>
      </w:r>
      <w:r w:rsidRPr="00BD7867">
        <w:t xml:space="preserve"> Il </w:t>
      </w:r>
      <w:r>
        <w:t>faudrait</w:t>
      </w:r>
      <w:r w:rsidRPr="00BD7867">
        <w:t xml:space="preserve"> donc que</w:t>
      </w:r>
      <w:r>
        <w:t>,</w:t>
      </w:r>
      <w:r w:rsidRPr="00BD7867">
        <w:t xml:space="preserve"> par moment</w:t>
      </w:r>
      <w:r>
        <w:t>s,</w:t>
      </w:r>
      <w:r w:rsidRPr="00BD7867">
        <w:t xml:space="preserve"> les gestes musicaux se soumettent au discours dramaturgique et vice versa. Parfois</w:t>
      </w:r>
      <w:r>
        <w:t>,</w:t>
      </w:r>
      <w:r w:rsidRPr="00BD7867">
        <w:t xml:space="preserve"> un compromis </w:t>
      </w:r>
      <w:r>
        <w:t xml:space="preserve">s’avère nécessaire </w:t>
      </w:r>
      <w:r w:rsidRPr="00BD7867">
        <w:t xml:space="preserve">entre </w:t>
      </w:r>
      <w:r>
        <w:t>le poids d</w:t>
      </w:r>
      <w:r w:rsidRPr="00BD7867">
        <w:t>e</w:t>
      </w:r>
      <w:r>
        <w:t xml:space="preserve"> ce</w:t>
      </w:r>
      <w:r w:rsidRPr="00BD7867">
        <w:t xml:space="preserve">s deux univers. </w:t>
      </w:r>
      <w:r>
        <w:rPr>
          <w:i/>
          <w:iCs/>
        </w:rPr>
        <w:t xml:space="preserve">Contre, </w:t>
      </w:r>
      <w:r>
        <w:t>l</w:t>
      </w:r>
      <w:r w:rsidRPr="00BD7867">
        <w:t>a section L de l’œuvre</w:t>
      </w:r>
      <w:r>
        <w:t xml:space="preserve">, </w:t>
      </w:r>
      <w:r w:rsidRPr="00BD7867">
        <w:t xml:space="preserve">représente </w:t>
      </w:r>
      <w:r>
        <w:t xml:space="preserve">par exemple </w:t>
      </w:r>
      <w:r w:rsidRPr="00BD7867">
        <w:t>une partie où les musiciens suivent à l’oreille la diction du comédien. Il s’agit d’une sorte d’improvisation guidée et une notation graphique avec des réservoirs de geste conçus pour chaque partie du texte. Le comédien est libre de s’exprimer à son gré, sa propre temporalité, avec une mise en scène qui peut varier d’une production</w:t>
      </w:r>
      <w:r>
        <w:t xml:space="preserve"> à l’autre, voire d’une représentation</w:t>
      </w:r>
      <w:r w:rsidRPr="00BD7867">
        <w:t xml:space="preserve"> à l’autre. Dans la section L</w:t>
      </w:r>
      <w:r>
        <w:t>,</w:t>
      </w:r>
      <w:r w:rsidRPr="00BD7867">
        <w:t xml:space="preserve"> la primauté du temps </w:t>
      </w:r>
      <w:r>
        <w:t>théâtral</w:t>
      </w:r>
      <w:r w:rsidRPr="00BD7867">
        <w:t xml:space="preserve"> sur le temps </w:t>
      </w:r>
      <w:r>
        <w:t>musical</w:t>
      </w:r>
      <w:r w:rsidRPr="00BD7867">
        <w:t>, comme dans les sous-sections A1, A3, A5, A7 et A9, exige aux musiciens d’être attentifs au jeu du comédien et de suivre la parole</w:t>
      </w:r>
      <w:r>
        <w:t>,</w:t>
      </w:r>
      <w:r w:rsidRPr="00BD7867">
        <w:t xml:space="preserve"> soigneusement. Cette constellation représente un moment où le théâtre impose ses règles scéniques à la musique, bien que cette dernière demeure un élément </w:t>
      </w:r>
      <w:r>
        <w:t xml:space="preserve">à la fois </w:t>
      </w:r>
      <w:r w:rsidRPr="00BD7867">
        <w:t xml:space="preserve">principal </w:t>
      </w:r>
      <w:r>
        <w:t>et</w:t>
      </w:r>
      <w:r w:rsidRPr="00BD7867">
        <w:t xml:space="preserve"> complémentaire de cette section.</w:t>
      </w:r>
    </w:p>
    <w:p w14:paraId="28C2716A" w14:textId="77777777" w:rsidR="000B7A40" w:rsidRPr="00BD7867" w:rsidRDefault="000B7A40" w:rsidP="000B7A40">
      <w:pPr>
        <w:pStyle w:val="Default"/>
      </w:pPr>
      <w:r w:rsidRPr="00BD7867">
        <w:t xml:space="preserve"> « Quand rien ne vient, il vient toujours du temps</w:t>
      </w:r>
      <w:r>
        <w:t>.</w:t>
      </w:r>
      <w:r w:rsidRPr="00BD7867">
        <w:t xml:space="preserve"> »</w:t>
      </w:r>
      <w:r>
        <w:t xml:space="preserve"> </w:t>
      </w:r>
      <w:r w:rsidRPr="00BD7867">
        <w:t>Henri Michaux considère la musique comme « le véritable passe-temps, le détecteur qui rend le temps sensible et bons à savourer, et qui va, qui va, ne s’arrêtant jamais, qui va, et avec qui aussi on va, enfin à l’unisson. »</w:t>
      </w:r>
      <w:r>
        <w:rPr>
          <w:rStyle w:val="FootnoteReference"/>
        </w:rPr>
        <w:footnoteReference w:id="144"/>
      </w:r>
      <w:r>
        <w:t xml:space="preserve"> </w:t>
      </w:r>
      <w:r w:rsidRPr="00BD7867">
        <w:t xml:space="preserve"> Le temps et le geste ont une place considérable dans les écrits du poète. Les textes utilisés dans le spectacle parle</w:t>
      </w:r>
      <w:r>
        <w:t>nt</w:t>
      </w:r>
      <w:r w:rsidRPr="00BD7867">
        <w:t xml:space="preserve"> directement du temps et </w:t>
      </w:r>
      <w:r>
        <w:t xml:space="preserve">de </w:t>
      </w:r>
      <w:r w:rsidRPr="00BD7867">
        <w:t xml:space="preserve">la manière dont il affecte l’humeur de Michaux. Le mode kinesthésique que Michaux accorde à ses textes permet à son lecteur-spectateur de </w:t>
      </w:r>
      <w:r w:rsidRPr="00BD7867">
        <w:lastRenderedPageBreak/>
        <w:t>reprendre l’énergie de la trace et des mouvements suscités mentalement et physiquement par des mots. Il est donc immédiatement affecté par les gestes tracés et la musique évoquée. Michaux expérimente corporellement le rythme. Toutefois</w:t>
      </w:r>
      <w:r>
        <w:t>,</w:t>
      </w:r>
      <w:r w:rsidRPr="00BD7867">
        <w:t xml:space="preserve"> </w:t>
      </w:r>
      <w:r>
        <w:t xml:space="preserve">pour lui, </w:t>
      </w:r>
      <w:r w:rsidRPr="00BD7867">
        <w:t>le rythme n’est pas une chose à saisir en amont. Le mouvement se corporéise en temps réel. C’est la coordination du temps corporel et temps psychique par la transformation de la perception en mode d’action.</w:t>
      </w:r>
    </w:p>
    <w:p w14:paraId="4685C60D" w14:textId="3560C157" w:rsidR="000B7A40" w:rsidRPr="00D9087B" w:rsidRDefault="000B7A40" w:rsidP="000B7A40">
      <w:pPr>
        <w:pStyle w:val="Default"/>
      </w:pPr>
      <w:r w:rsidRPr="00BD7867">
        <w:t>Dans le texte de Michaux</w:t>
      </w:r>
      <w:r>
        <w:t>,</w:t>
      </w:r>
      <w:r w:rsidRPr="00BD7867">
        <w:t xml:space="preserve"> le temps est immédiat et partagé avec le lecteur-spectateur. C’est un jeu avec le réel. Sa</w:t>
      </w:r>
      <w:r>
        <w:t xml:space="preserve"> </w:t>
      </w:r>
      <w:r w:rsidRPr="00BD7867">
        <w:t xml:space="preserve">mise en scène est une sorte de parenté avec le </w:t>
      </w:r>
      <w:r w:rsidRPr="007812F9">
        <w:rPr>
          <w:i/>
          <w:iCs/>
        </w:rPr>
        <w:t>happening</w:t>
      </w:r>
      <w:r w:rsidRPr="00BD7867">
        <w:t xml:space="preserve"> et l</w:t>
      </w:r>
      <w:r>
        <w:t>a</w:t>
      </w:r>
      <w:r w:rsidRPr="00BD7867">
        <w:t xml:space="preserve"> </w:t>
      </w:r>
      <w:r>
        <w:t>p</w:t>
      </w:r>
      <w:r w:rsidRPr="00BD7867">
        <w:t>erformance qui se manifeste directement à travers les mots</w:t>
      </w:r>
      <w:r>
        <w:t xml:space="preserve"> (ceux</w:t>
      </w:r>
      <w:r w:rsidRPr="00BD7867">
        <w:t xml:space="preserve"> qui ne sont pas associés à un espace-temps en particulier</w:t>
      </w:r>
      <w:r>
        <w:t>,</w:t>
      </w:r>
      <w:r w:rsidRPr="00BD7867">
        <w:t xml:space="preserve"> mais au jeu de l’acteur et </w:t>
      </w:r>
      <w:r>
        <w:t>au</w:t>
      </w:r>
      <w:r w:rsidRPr="00BD7867">
        <w:t xml:space="preserve"> rapport qui s’</w:t>
      </w:r>
      <w:r>
        <w:t>établit</w:t>
      </w:r>
      <w:r w:rsidRPr="00BD7867">
        <w:t xml:space="preserve"> entre lui et le spectateur</w:t>
      </w:r>
      <w:r>
        <w:t>)</w:t>
      </w:r>
      <w:r w:rsidRPr="00BD7867">
        <w:t xml:space="preserve">. </w:t>
      </w:r>
      <w:r>
        <w:t>Cependant, l</w:t>
      </w:r>
      <w:r w:rsidRPr="00BD7867">
        <w:t>e rapport entre le texte et la scène n’est pas direct. Il ne s’agit pas d’un théâtre de texte</w:t>
      </w:r>
      <w:r>
        <w:t>s</w:t>
      </w:r>
      <w:r w:rsidRPr="00BD7867">
        <w:t>, contrairement au théâtre dramatique, mais d’une danse de texte</w:t>
      </w:r>
      <w:r>
        <w:t>s</w:t>
      </w:r>
      <w:r w:rsidRPr="00BD7867">
        <w:t>, de mots, d’une danse de gestes de langage où le souffle, le rythme, l’actualité de la présence physique du corps ont une signification considérable</w:t>
      </w:r>
      <w:r>
        <w:t>,</w:t>
      </w:r>
      <w:r w:rsidRPr="00BD7867">
        <w:t xml:space="preserve"> au point où le signifié disparait et le mot devient uniquement porteur de geste. La section A représent</w:t>
      </w:r>
      <w:r>
        <w:t>e</w:t>
      </w:r>
      <w:r w:rsidR="00E03C22">
        <w:t xml:space="preserve"> </w:t>
      </w:r>
      <w:r>
        <w:t>très bien</w:t>
      </w:r>
      <w:r w:rsidRPr="00BD7867">
        <w:t xml:space="preserve"> la primauté absolue du signifiant sur le signifié</w:t>
      </w:r>
      <w:r>
        <w:t>, moment</w:t>
      </w:r>
      <w:r w:rsidRPr="00BD7867">
        <w:t xml:space="preserve"> où le texte se suffit à lui-même. C’est un espace nommé « </w:t>
      </w:r>
      <w:r w:rsidRPr="00BA7E4F">
        <w:t>Chora</w:t>
      </w:r>
      <w:r w:rsidRPr="00BD7867">
        <w:t xml:space="preserve"> » qui signifie, comme Lehmann rappelle</w:t>
      </w:r>
      <w:r>
        <w:t> :</w:t>
      </w:r>
      <w:r w:rsidRPr="00BD7867">
        <w:t xml:space="preserve"> « quelque chose comme antichambre et à la fois excavation secrète du logos de la langue. Mais comme rythme et plaisir aux sonorités, il subsiste en toute langue en tant que « poésie »</w:t>
      </w:r>
      <w:r>
        <w:rPr>
          <w:rStyle w:val="FootnoteReference"/>
        </w:rPr>
        <w:footnoteReference w:id="145"/>
      </w:r>
      <w:r w:rsidRPr="00BD7867">
        <w:t xml:space="preserve"> ». La section A restitue de la Chora, un espace où le langage perd sa hiérarchie, sa causalité et son sens. La destruction et la décontraction poétique du texte aboutit à un discours qui n’est plus orienté vers le sens premier du langage, mais </w:t>
      </w:r>
      <w:r>
        <w:t xml:space="preserve">vers </w:t>
      </w:r>
      <w:r w:rsidRPr="00BD7867">
        <w:t xml:space="preserve">un contenu sonore et gestuel abstrait qui dépend largement du jeu du comédien et </w:t>
      </w:r>
      <w:r>
        <w:t>d</w:t>
      </w:r>
      <w:r w:rsidRPr="00BD7867">
        <w:t>es gestes des musiciens.</w:t>
      </w:r>
      <w:r>
        <w:t xml:space="preserve"> Cet éclatement de la continuité linguistique, et par conséquent la disparition totale de l’aspect narratif (qui est d’ailleurs propre au théâtre post-dramatique du XX</w:t>
      </w:r>
      <w:r w:rsidRPr="003A1E60">
        <w:rPr>
          <w:vertAlign w:val="superscript"/>
        </w:rPr>
        <w:t>e</w:t>
      </w:r>
      <w:r>
        <w:t xml:space="preserve"> siècle), aboutit à une dramaturgie hétérogène avec une temporalité nouvelle, discontinue</w:t>
      </w:r>
      <w:r>
        <w:rPr>
          <w:rStyle w:val="FootnoteReference"/>
        </w:rPr>
        <w:footnoteReference w:id="146"/>
      </w:r>
      <w:r>
        <w:t xml:space="preserve">. Nous constatons également cet éclatement de la narration dans les autres domaines artistiques tels que la danse et le cinéma. Le chorégraphe Merce Cunningham n’attache plus d’importance à raconter une histoire. Le temps est non-linéaire dans </w:t>
      </w:r>
      <w:r w:rsidRPr="009559B7">
        <w:rPr>
          <w:i/>
          <w:iCs/>
        </w:rPr>
        <w:t>Mulholland Drive</w:t>
      </w:r>
      <w:r>
        <w:t xml:space="preserve"> (2000) du réalisateur américain David Lynch. Il est souvent an apnée chez le réalisateur iranien Abbas Kiarostami.</w:t>
      </w:r>
    </w:p>
    <w:p w14:paraId="150BB2B2" w14:textId="77777777" w:rsidR="000B7A40" w:rsidRDefault="000B7A40" w:rsidP="000B7A40">
      <w:pPr>
        <w:pStyle w:val="Default"/>
      </w:pPr>
      <w:r w:rsidRPr="00BD7867">
        <w:lastRenderedPageBreak/>
        <w:t>Au niveau macro-structure</w:t>
      </w:r>
      <w:r>
        <w:t>l</w:t>
      </w:r>
      <w:r w:rsidRPr="00BD7867">
        <w:t xml:space="preserve"> </w:t>
      </w:r>
      <w:r>
        <w:t>des</w:t>
      </w:r>
      <w:r w:rsidRPr="00BD7867">
        <w:t xml:space="preserve"> </w:t>
      </w:r>
      <w:r w:rsidRPr="001040CF">
        <w:rPr>
          <w:i/>
          <w:iCs/>
        </w:rPr>
        <w:t>Chuchotements burlesques</w:t>
      </w:r>
      <w:r>
        <w:rPr>
          <w:i/>
          <w:iCs/>
        </w:rPr>
        <w:t>,</w:t>
      </w:r>
      <w:r w:rsidRPr="00BD7867">
        <w:t xml:space="preserve"> le temps musical et le temps théâtral se juxtaposent</w:t>
      </w:r>
      <w:r>
        <w:t xml:space="preserve">, voire </w:t>
      </w:r>
      <w:r w:rsidRPr="00BD7867">
        <w:t>se superposent. Il existe donc des temporalités contrastées et parallèles. Dans ce sens</w:t>
      </w:r>
      <w:r>
        <w:t>,</w:t>
      </w:r>
      <w:r w:rsidRPr="00BD7867">
        <w:t xml:space="preserve"> la discontinuité est la condition même de l’écoulement du temps et</w:t>
      </w:r>
      <w:r>
        <w:t>,</w:t>
      </w:r>
      <w:r w:rsidRPr="00BD7867">
        <w:t xml:space="preserve"> par conséquent</w:t>
      </w:r>
      <w:r>
        <w:t>,</w:t>
      </w:r>
      <w:r w:rsidRPr="00BD7867">
        <w:t xml:space="preserve"> </w:t>
      </w:r>
      <w:r>
        <w:t>condition du</w:t>
      </w:r>
      <w:r w:rsidRPr="00BD7867">
        <w:t xml:space="preserve"> déroulement du discours. Si l’émotion du spectateur se met en résonance avec ce</w:t>
      </w:r>
      <w:r>
        <w:t xml:space="preserve"> même</w:t>
      </w:r>
      <w:r w:rsidRPr="00BD7867">
        <w:t xml:space="preserve"> discours, l’œuvre jouit d’une unité, </w:t>
      </w:r>
      <w:r>
        <w:t>d’</w:t>
      </w:r>
      <w:r w:rsidRPr="00BD7867">
        <w:t xml:space="preserve">une continuité, </w:t>
      </w:r>
      <w:r>
        <w:t>d’</w:t>
      </w:r>
      <w:r w:rsidRPr="00BD7867">
        <w:t>un sens</w:t>
      </w:r>
      <w:r>
        <w:t>,</w:t>
      </w:r>
      <w:r w:rsidRPr="00BD7867">
        <w:t xml:space="preserve"> </w:t>
      </w:r>
      <w:r>
        <w:t>d’où en résulte</w:t>
      </w:r>
      <w:r w:rsidRPr="00BD7867">
        <w:t xml:space="preserve"> une forme cohérente. Nous allons constater que ce schéma est aussi valable quand il s’agit des échelles de structure plus petites </w:t>
      </w:r>
      <w:r>
        <w:t xml:space="preserve">en regard </w:t>
      </w:r>
      <w:r w:rsidRPr="00BD7867">
        <w:t>de la structure globale de l’œuvre.</w:t>
      </w:r>
    </w:p>
    <w:p w14:paraId="7B13E0F9" w14:textId="77777777" w:rsidR="006F7CB3" w:rsidRDefault="006F7CB3" w:rsidP="006F7CB3">
      <w:pPr>
        <w:pStyle w:val="Default"/>
        <w:ind w:firstLine="0"/>
        <w:jc w:val="center"/>
      </w:pPr>
    </w:p>
    <w:p w14:paraId="44AAB71A" w14:textId="77777777" w:rsidR="006F7CB3" w:rsidRDefault="006F7CB3" w:rsidP="006F7CB3">
      <w:pPr>
        <w:pStyle w:val="Default"/>
        <w:keepNext/>
        <w:ind w:firstLine="0"/>
        <w:jc w:val="center"/>
      </w:pPr>
      <w:r>
        <w:rPr>
          <w:rFonts w:eastAsia="Baskerville" w:cs="Baskerville"/>
          <w:noProof/>
          <w:color w:val="212528"/>
          <w:szCs w:val="24"/>
        </w:rPr>
        <mc:AlternateContent>
          <mc:Choice Requires="wpg">
            <w:drawing>
              <wp:inline distT="0" distB="0" distL="0" distR="0" wp14:anchorId="7FDA8E13" wp14:editId="7FF3845F">
                <wp:extent cx="5760002" cy="2391146"/>
                <wp:effectExtent l="0" t="0" r="19050" b="9525"/>
                <wp:docPr id="6" name="officeArt object" descr="Group"/>
                <wp:cNvGraphicFramePr/>
                <a:graphic xmlns:a="http://schemas.openxmlformats.org/drawingml/2006/main">
                  <a:graphicData uri="http://schemas.microsoft.com/office/word/2010/wordprocessingGroup">
                    <wpg:wgp>
                      <wpg:cNvGrpSpPr/>
                      <wpg:grpSpPr>
                        <a:xfrm>
                          <a:off x="0" y="0"/>
                          <a:ext cx="5760002" cy="2391146"/>
                          <a:chOff x="-1" y="0"/>
                          <a:chExt cx="6160406" cy="2555337"/>
                        </a:xfrm>
                      </wpg:grpSpPr>
                      <wpg:grpSp>
                        <wpg:cNvPr id="1073741907" name="Group"/>
                        <wpg:cNvGrpSpPr/>
                        <wpg:grpSpPr>
                          <a:xfrm>
                            <a:off x="-1" y="936506"/>
                            <a:ext cx="6152841" cy="682506"/>
                            <a:chOff x="0" y="0"/>
                            <a:chExt cx="6152839" cy="682505"/>
                          </a:xfrm>
                        </wpg:grpSpPr>
                        <wps:wsp>
                          <wps:cNvPr id="1073741908" name="Rectangle"/>
                          <wps:cNvSpPr/>
                          <wps:spPr>
                            <a:xfrm>
                              <a:off x="339" y="340942"/>
                              <a:ext cx="6149666" cy="169195"/>
                            </a:xfrm>
                            <a:prstGeom prst="rect">
                              <a:avLst/>
                            </a:prstGeom>
                            <a:noFill/>
                            <a:ln w="6350" cap="flat">
                              <a:solidFill>
                                <a:srgbClr val="000000"/>
                              </a:solidFill>
                              <a:prstDash val="solid"/>
                              <a:miter lim="400000"/>
                            </a:ln>
                            <a:effectLst/>
                          </wps:spPr>
                          <wps:bodyPr/>
                        </wps:wsp>
                        <wps:wsp>
                          <wps:cNvPr id="1073741910" name="Rectangle"/>
                          <wps:cNvSpPr/>
                          <wps:spPr>
                            <a:xfrm>
                              <a:off x="679" y="171748"/>
                              <a:ext cx="6148986" cy="169195"/>
                            </a:xfrm>
                            <a:prstGeom prst="rect">
                              <a:avLst/>
                            </a:prstGeom>
                            <a:noFill/>
                            <a:ln w="6350" cap="flat">
                              <a:solidFill>
                                <a:srgbClr val="000000"/>
                              </a:solidFill>
                              <a:prstDash val="solid"/>
                              <a:miter lim="400000"/>
                            </a:ln>
                            <a:effectLst/>
                          </wps:spPr>
                          <wps:bodyPr/>
                        </wps:wsp>
                        <wps:wsp>
                          <wps:cNvPr id="1073741911" name="Rectangle"/>
                          <wps:cNvSpPr/>
                          <wps:spPr>
                            <a:xfrm>
                              <a:off x="0" y="510137"/>
                              <a:ext cx="6149665" cy="169195"/>
                            </a:xfrm>
                            <a:prstGeom prst="rect">
                              <a:avLst/>
                            </a:prstGeom>
                            <a:noFill/>
                            <a:ln w="6350" cap="flat">
                              <a:solidFill>
                                <a:srgbClr val="000000"/>
                              </a:solidFill>
                              <a:prstDash val="solid"/>
                              <a:miter lim="400000"/>
                            </a:ln>
                            <a:effectLst/>
                          </wps:spPr>
                          <wps:bodyPr/>
                        </wps:wsp>
                        <wps:wsp>
                          <wps:cNvPr id="1073741912" name="Rectangle"/>
                          <wps:cNvSpPr/>
                          <wps:spPr>
                            <a:xfrm>
                              <a:off x="679" y="3174"/>
                              <a:ext cx="6148986" cy="169195"/>
                            </a:xfrm>
                            <a:prstGeom prst="rect">
                              <a:avLst/>
                            </a:prstGeom>
                            <a:noFill/>
                            <a:ln w="6350" cap="flat">
                              <a:solidFill>
                                <a:srgbClr val="000000"/>
                              </a:solidFill>
                              <a:prstDash val="solid"/>
                              <a:miter lim="400000"/>
                            </a:ln>
                            <a:effectLst/>
                          </wps:spPr>
                          <wps:bodyPr/>
                        </wps:wsp>
                        <wps:wsp>
                          <wps:cNvPr id="1073741913" name="&lt;"/>
                          <wps:cNvSpPr/>
                          <wps:spPr>
                            <a:xfrm>
                              <a:off x="5584831" y="344120"/>
                              <a:ext cx="568009" cy="169192"/>
                            </a:xfrm>
                            <a:prstGeom prst="rect">
                              <a:avLst/>
                            </a:prstGeom>
                            <a:solidFill>
                              <a:srgbClr val="535F65"/>
                            </a:solidFill>
                            <a:ln w="12700" cap="flat">
                              <a:noFill/>
                              <a:miter lim="400000"/>
                            </a:ln>
                            <a:effectLst/>
                          </wps:spPr>
                          <wps:txbx>
                            <w:txbxContent>
                              <w:p w14:paraId="088E7E9F" w14:textId="77777777" w:rsidR="00C468EA" w:rsidRDefault="00C468EA" w:rsidP="006F7CB3">
                                <w:pPr>
                                  <w:pStyle w:val="tiquette"/>
                                </w:pPr>
                                <w:r>
                                  <w:t>&lt;</w:t>
                                </w:r>
                              </w:p>
                            </w:txbxContent>
                          </wps:txbx>
                          <wps:bodyPr wrap="square" lIns="50800" tIns="50800" rIns="50800" bIns="50800" numCol="1" anchor="ctr">
                            <a:noAutofit/>
                          </wps:bodyPr>
                        </wps:wsp>
                        <wps:wsp>
                          <wps:cNvPr id="1073741914" name="F01"/>
                          <wps:cNvSpPr txBox="1"/>
                          <wps:spPr>
                            <a:xfrm rot="16200000">
                              <a:off x="651142" y="30138"/>
                              <a:ext cx="168575" cy="108298"/>
                            </a:xfrm>
                            <a:prstGeom prst="rect">
                              <a:avLst/>
                            </a:prstGeom>
                            <a:noFill/>
                            <a:ln w="12700" cap="flat">
                              <a:noFill/>
                              <a:miter lim="400000"/>
                            </a:ln>
                            <a:effectLst/>
                          </wps:spPr>
                          <wps:txbx>
                            <w:txbxContent>
                              <w:p w14:paraId="4F26BC06" w14:textId="77777777" w:rsidR="00C468EA" w:rsidRDefault="00C468EA" w:rsidP="006F7CB3">
                                <w:pPr>
                                  <w:pStyle w:val="Corps"/>
                                  <w:jc w:val="center"/>
                                </w:pPr>
                                <w:r>
                                  <w:rPr>
                                    <w:color w:val="000000"/>
                                    <w:sz w:val="12"/>
                                    <w:szCs w:val="12"/>
                                  </w:rPr>
                                  <w:t>F01</w:t>
                                </w:r>
                              </w:p>
                            </w:txbxContent>
                          </wps:txbx>
                          <wps:bodyPr wrap="square" lIns="0" tIns="0" rIns="0" bIns="0" numCol="1" anchor="t">
                            <a:noAutofit/>
                          </wps:bodyPr>
                        </wps:wsp>
                        <wps:wsp>
                          <wps:cNvPr id="1073741915" name="Rectangle"/>
                          <wps:cNvSpPr/>
                          <wps:spPr>
                            <a:xfrm>
                              <a:off x="2845252" y="340944"/>
                              <a:ext cx="2305622" cy="169192"/>
                            </a:xfrm>
                            <a:prstGeom prst="rect">
                              <a:avLst/>
                            </a:prstGeom>
                            <a:solidFill>
                              <a:srgbClr val="535F65"/>
                            </a:solidFill>
                            <a:ln w="12700" cap="flat">
                              <a:noFill/>
                              <a:miter lim="400000"/>
                            </a:ln>
                            <a:effectLst/>
                          </wps:spPr>
                          <wps:bodyPr/>
                        </wps:wsp>
                        <wps:wsp>
                          <wps:cNvPr id="1073741916" name="F16"/>
                          <wps:cNvSpPr txBox="1"/>
                          <wps:spPr>
                            <a:xfrm rot="16200000">
                              <a:off x="2833291" y="30138"/>
                              <a:ext cx="168574" cy="108298"/>
                            </a:xfrm>
                            <a:prstGeom prst="rect">
                              <a:avLst/>
                            </a:prstGeom>
                            <a:noFill/>
                            <a:ln w="12700" cap="flat">
                              <a:noFill/>
                              <a:miter lim="400000"/>
                            </a:ln>
                            <a:effectLst/>
                          </wps:spPr>
                          <wps:txbx>
                            <w:txbxContent>
                              <w:p w14:paraId="7B71711B" w14:textId="77777777" w:rsidR="00C468EA" w:rsidRDefault="00C468EA" w:rsidP="006F7CB3">
                                <w:pPr>
                                  <w:pStyle w:val="Corps"/>
                                  <w:jc w:val="center"/>
                                </w:pPr>
                                <w:r>
                                  <w:rPr>
                                    <w:color w:val="000000"/>
                                    <w:sz w:val="12"/>
                                    <w:szCs w:val="12"/>
                                  </w:rPr>
                                  <w:t>F16</w:t>
                                </w:r>
                              </w:p>
                            </w:txbxContent>
                          </wps:txbx>
                          <wps:bodyPr wrap="square" lIns="0" tIns="0" rIns="0" bIns="0" numCol="1" anchor="t">
                            <a:noAutofit/>
                          </wps:bodyPr>
                        </wps:wsp>
                        <wps:wsp>
                          <wps:cNvPr id="1073741917" name="G01"/>
                          <wps:cNvSpPr txBox="1"/>
                          <wps:spPr>
                            <a:xfrm rot="16200000">
                              <a:off x="2974779" y="30138"/>
                              <a:ext cx="168575" cy="108298"/>
                            </a:xfrm>
                            <a:prstGeom prst="rect">
                              <a:avLst/>
                            </a:prstGeom>
                            <a:noFill/>
                            <a:ln w="12700" cap="flat">
                              <a:noFill/>
                              <a:miter lim="400000"/>
                            </a:ln>
                            <a:effectLst/>
                          </wps:spPr>
                          <wps:txbx>
                            <w:txbxContent>
                              <w:p w14:paraId="737F9A18" w14:textId="77777777" w:rsidR="00C468EA" w:rsidRDefault="00C468EA" w:rsidP="006F7CB3">
                                <w:pPr>
                                  <w:pStyle w:val="Corps"/>
                                  <w:jc w:val="center"/>
                                </w:pPr>
                                <w:r>
                                  <w:rPr>
                                    <w:color w:val="000000"/>
                                    <w:sz w:val="12"/>
                                    <w:szCs w:val="12"/>
                                  </w:rPr>
                                  <w:t>G01</w:t>
                                </w:r>
                              </w:p>
                            </w:txbxContent>
                          </wps:txbx>
                          <wps:bodyPr wrap="square" lIns="0" tIns="0" rIns="0" bIns="0" numCol="1" anchor="t">
                            <a:noAutofit/>
                          </wps:bodyPr>
                        </wps:wsp>
                        <wps:wsp>
                          <wps:cNvPr id="1073741918" name="Rectangle"/>
                          <wps:cNvSpPr/>
                          <wps:spPr>
                            <a:xfrm>
                              <a:off x="675462" y="168576"/>
                              <a:ext cx="2169791" cy="169192"/>
                            </a:xfrm>
                            <a:prstGeom prst="rect">
                              <a:avLst/>
                            </a:prstGeom>
                            <a:solidFill>
                              <a:srgbClr val="535F65"/>
                            </a:solidFill>
                            <a:ln w="12700" cap="flat">
                              <a:noFill/>
                              <a:miter lim="400000"/>
                            </a:ln>
                            <a:effectLst/>
                          </wps:spPr>
                          <wps:bodyPr/>
                        </wps:wsp>
                        <wps:wsp>
                          <wps:cNvPr id="1073741919" name="Rectangle"/>
                          <wps:cNvSpPr/>
                          <wps:spPr>
                            <a:xfrm>
                              <a:off x="5440179" y="506961"/>
                              <a:ext cx="144653" cy="169193"/>
                            </a:xfrm>
                            <a:prstGeom prst="rect">
                              <a:avLst/>
                            </a:prstGeom>
                            <a:solidFill>
                              <a:srgbClr val="535F65"/>
                            </a:solidFill>
                            <a:ln w="12700" cap="flat">
                              <a:noFill/>
                              <a:miter lim="400000"/>
                            </a:ln>
                            <a:effectLst/>
                          </wps:spPr>
                          <wps:bodyPr/>
                        </wps:wsp>
                        <wps:wsp>
                          <wps:cNvPr id="1073741920" name="Line"/>
                          <wps:cNvCnPr/>
                          <wps:spPr>
                            <a:xfrm>
                              <a:off x="789578" y="63649"/>
                              <a:ext cx="2077542" cy="1"/>
                            </a:xfrm>
                            <a:prstGeom prst="line">
                              <a:avLst/>
                            </a:prstGeom>
                            <a:noFill/>
                            <a:ln w="9525" cap="flat">
                              <a:solidFill>
                                <a:srgbClr val="000000"/>
                              </a:solidFill>
                              <a:prstDash val="sysDot"/>
                              <a:miter lim="400000"/>
                            </a:ln>
                            <a:effectLst/>
                          </wps:spPr>
                          <wps:bodyPr/>
                        </wps:wsp>
                        <wps:wsp>
                          <wps:cNvPr id="1073741921" name="Line"/>
                          <wps:cNvCnPr/>
                          <wps:spPr>
                            <a:xfrm>
                              <a:off x="3113214" y="63651"/>
                              <a:ext cx="1616225" cy="1"/>
                            </a:xfrm>
                            <a:prstGeom prst="line">
                              <a:avLst/>
                            </a:prstGeom>
                            <a:noFill/>
                            <a:ln w="9525" cap="flat">
                              <a:solidFill>
                                <a:srgbClr val="000000"/>
                              </a:solidFill>
                              <a:prstDash val="sysDot"/>
                              <a:miter lim="400000"/>
                            </a:ln>
                            <a:effectLst/>
                          </wps:spPr>
                          <wps:bodyPr/>
                        </wps:wsp>
                        <wps:wsp>
                          <wps:cNvPr id="1073741922" name="H09"/>
                          <wps:cNvSpPr txBox="1"/>
                          <wps:spPr>
                            <a:xfrm rot="16200000">
                              <a:off x="6007134" y="30144"/>
                              <a:ext cx="168575" cy="108297"/>
                            </a:xfrm>
                            <a:prstGeom prst="rect">
                              <a:avLst/>
                            </a:prstGeom>
                            <a:noFill/>
                            <a:ln w="12700" cap="flat">
                              <a:noFill/>
                              <a:miter lim="400000"/>
                            </a:ln>
                            <a:effectLst/>
                          </wps:spPr>
                          <wps:txbx>
                            <w:txbxContent>
                              <w:p w14:paraId="2D1FDA25" w14:textId="77777777" w:rsidR="00C468EA" w:rsidRDefault="00C468EA" w:rsidP="006F7CB3">
                                <w:pPr>
                                  <w:pStyle w:val="Corps"/>
                                  <w:jc w:val="center"/>
                                </w:pPr>
                                <w:r>
                                  <w:rPr>
                                    <w:color w:val="000000"/>
                                    <w:sz w:val="12"/>
                                    <w:szCs w:val="12"/>
                                  </w:rPr>
                                  <w:t>H09</w:t>
                                </w:r>
                              </w:p>
                            </w:txbxContent>
                          </wps:txbx>
                          <wps:bodyPr wrap="square" lIns="0" tIns="0" rIns="0" bIns="0" numCol="1" anchor="t">
                            <a:noAutofit/>
                          </wps:bodyPr>
                        </wps:wsp>
                        <wps:wsp>
                          <wps:cNvPr id="1073741923" name="Théâtre"/>
                          <wps:cNvSpPr txBox="1"/>
                          <wps:spPr>
                            <a:xfrm>
                              <a:off x="339" y="513311"/>
                              <a:ext cx="440138" cy="169193"/>
                            </a:xfrm>
                            <a:prstGeom prst="rect">
                              <a:avLst/>
                            </a:prstGeom>
                            <a:noFill/>
                            <a:ln w="12700" cap="flat">
                              <a:noFill/>
                              <a:miter lim="400000"/>
                            </a:ln>
                            <a:effectLst/>
                          </wps:spPr>
                          <wps:txbx>
                            <w:txbxContent>
                              <w:p w14:paraId="42B8ADD7" w14:textId="77777777" w:rsidR="00C468EA" w:rsidRDefault="00C468EA" w:rsidP="006F7CB3">
                                <w:pPr>
                                  <w:pStyle w:val="Corps"/>
                                </w:pPr>
                                <w:r>
                                  <w:rPr>
                                    <w:color w:val="000000"/>
                                    <w:sz w:val="12"/>
                                    <w:szCs w:val="12"/>
                                    <w:lang w:val="en-US"/>
                                  </w:rPr>
                                  <w:t>Th</w:t>
                                </w:r>
                                <w:r>
                                  <w:rPr>
                                    <w:color w:val="000000"/>
                                    <w:sz w:val="12"/>
                                    <w:szCs w:val="12"/>
                                  </w:rPr>
                                  <w:t>éâtre</w:t>
                                </w:r>
                              </w:p>
                            </w:txbxContent>
                          </wps:txbx>
                          <wps:bodyPr wrap="square" lIns="38100" tIns="38100" rIns="38100" bIns="38100" numCol="1" anchor="t">
                            <a:noAutofit/>
                          </wps:bodyPr>
                        </wps:wsp>
                        <wps:wsp>
                          <wps:cNvPr id="1073741935" name="G13"/>
                          <wps:cNvSpPr txBox="1"/>
                          <wps:spPr>
                            <a:xfrm rot="16200000">
                              <a:off x="4704955" y="30138"/>
                              <a:ext cx="168575" cy="108298"/>
                            </a:xfrm>
                            <a:prstGeom prst="rect">
                              <a:avLst/>
                            </a:prstGeom>
                            <a:noFill/>
                            <a:ln w="12700" cap="flat">
                              <a:noFill/>
                              <a:miter lim="400000"/>
                            </a:ln>
                            <a:effectLst/>
                          </wps:spPr>
                          <wps:txbx>
                            <w:txbxContent>
                              <w:p w14:paraId="786A7C1C" w14:textId="77777777" w:rsidR="00C468EA" w:rsidRDefault="00C468EA" w:rsidP="006F7CB3">
                                <w:pPr>
                                  <w:pStyle w:val="Corps"/>
                                  <w:jc w:val="center"/>
                                </w:pPr>
                                <w:r>
                                  <w:rPr>
                                    <w:color w:val="000000"/>
                                    <w:sz w:val="12"/>
                                    <w:szCs w:val="12"/>
                                  </w:rPr>
                                  <w:t>G13</w:t>
                                </w:r>
                              </w:p>
                            </w:txbxContent>
                          </wps:txbx>
                          <wps:bodyPr wrap="square" lIns="0" tIns="0" rIns="0" bIns="0" numCol="1" anchor="t">
                            <a:noAutofit/>
                          </wps:bodyPr>
                        </wps:wsp>
                        <wps:wsp>
                          <wps:cNvPr id="1073741936" name="H05"/>
                          <wps:cNvSpPr txBox="1"/>
                          <wps:spPr>
                            <a:xfrm rot="16200000">
                              <a:off x="5428218" y="30144"/>
                              <a:ext cx="168575" cy="108297"/>
                            </a:xfrm>
                            <a:prstGeom prst="rect">
                              <a:avLst/>
                            </a:prstGeom>
                            <a:noFill/>
                            <a:ln w="12700" cap="flat">
                              <a:noFill/>
                              <a:miter lim="400000"/>
                            </a:ln>
                            <a:effectLst/>
                          </wps:spPr>
                          <wps:txbx>
                            <w:txbxContent>
                              <w:p w14:paraId="297AEB62" w14:textId="77777777" w:rsidR="00C468EA" w:rsidRDefault="00C468EA" w:rsidP="006F7CB3">
                                <w:pPr>
                                  <w:pStyle w:val="Corps"/>
                                  <w:jc w:val="center"/>
                                </w:pPr>
                                <w:r>
                                  <w:rPr>
                                    <w:color w:val="000000"/>
                                    <w:sz w:val="12"/>
                                    <w:szCs w:val="12"/>
                                  </w:rPr>
                                  <w:t>H05</w:t>
                                </w:r>
                              </w:p>
                            </w:txbxContent>
                          </wps:txbx>
                          <wps:bodyPr wrap="square" lIns="0" tIns="0" rIns="0" bIns="0" numCol="1" anchor="t">
                            <a:noAutofit/>
                          </wps:bodyPr>
                        </wps:wsp>
                        <wps:wsp>
                          <wps:cNvPr id="1073741938" name="Line"/>
                          <wps:cNvCnPr/>
                          <wps:spPr>
                            <a:xfrm>
                              <a:off x="5566346" y="63655"/>
                              <a:ext cx="470928" cy="1"/>
                            </a:xfrm>
                            <a:prstGeom prst="line">
                              <a:avLst/>
                            </a:prstGeom>
                            <a:noFill/>
                            <a:ln w="9525" cap="flat">
                              <a:solidFill>
                                <a:srgbClr val="000000"/>
                              </a:solidFill>
                              <a:prstDash val="sysDot"/>
                              <a:miter lim="400000"/>
                            </a:ln>
                            <a:effectLst/>
                          </wps:spPr>
                          <wps:bodyPr/>
                        </wps:wsp>
                        <wps:wsp>
                          <wps:cNvPr id="1073741939" name="H04"/>
                          <wps:cNvSpPr txBox="1"/>
                          <wps:spPr>
                            <a:xfrm rot="16200000">
                              <a:off x="5283565" y="30145"/>
                              <a:ext cx="168575" cy="108298"/>
                            </a:xfrm>
                            <a:prstGeom prst="rect">
                              <a:avLst/>
                            </a:prstGeom>
                            <a:noFill/>
                            <a:ln w="12700" cap="flat">
                              <a:noFill/>
                              <a:miter lim="400000"/>
                            </a:ln>
                            <a:effectLst/>
                          </wps:spPr>
                          <wps:txbx>
                            <w:txbxContent>
                              <w:p w14:paraId="2BE9DD1A" w14:textId="77777777" w:rsidR="00C468EA" w:rsidRDefault="00C468EA" w:rsidP="006F7CB3">
                                <w:pPr>
                                  <w:pStyle w:val="Corps"/>
                                  <w:jc w:val="center"/>
                                </w:pPr>
                                <w:r>
                                  <w:rPr>
                                    <w:color w:val="000000"/>
                                    <w:sz w:val="12"/>
                                    <w:szCs w:val="12"/>
                                  </w:rPr>
                                  <w:t>H04</w:t>
                                </w:r>
                              </w:p>
                            </w:txbxContent>
                          </wps:txbx>
                          <wps:bodyPr wrap="square" lIns="0" tIns="0" rIns="0" bIns="0" numCol="1" anchor="t">
                            <a:noAutofit/>
                          </wps:bodyPr>
                        </wps:wsp>
                        <wps:wsp>
                          <wps:cNvPr id="1073741940" name="H03"/>
                          <wps:cNvSpPr txBox="1"/>
                          <wps:spPr>
                            <a:xfrm rot="16200000">
                              <a:off x="5138912" y="30145"/>
                              <a:ext cx="168575" cy="108298"/>
                            </a:xfrm>
                            <a:prstGeom prst="rect">
                              <a:avLst/>
                            </a:prstGeom>
                            <a:noFill/>
                            <a:ln w="12700" cap="flat">
                              <a:noFill/>
                              <a:miter lim="400000"/>
                            </a:ln>
                            <a:effectLst/>
                          </wps:spPr>
                          <wps:txbx>
                            <w:txbxContent>
                              <w:p w14:paraId="6F690B8E" w14:textId="77777777" w:rsidR="00C468EA" w:rsidRDefault="00C468EA" w:rsidP="006F7CB3">
                                <w:pPr>
                                  <w:pStyle w:val="Corps"/>
                                  <w:jc w:val="center"/>
                                </w:pPr>
                                <w:r>
                                  <w:rPr>
                                    <w:color w:val="000000"/>
                                    <w:sz w:val="12"/>
                                    <w:szCs w:val="12"/>
                                  </w:rPr>
                                  <w:t>H03</w:t>
                                </w:r>
                              </w:p>
                            </w:txbxContent>
                          </wps:txbx>
                          <wps:bodyPr wrap="square" lIns="0" tIns="0" rIns="0" bIns="0" numCol="1" anchor="t">
                            <a:noAutofit/>
                          </wps:bodyPr>
                        </wps:wsp>
                        <wps:wsp>
                          <wps:cNvPr id="1073741941" name="H02"/>
                          <wps:cNvSpPr txBox="1"/>
                          <wps:spPr>
                            <a:xfrm rot="16200000">
                              <a:off x="4994260" y="30145"/>
                              <a:ext cx="168575" cy="108298"/>
                            </a:xfrm>
                            <a:prstGeom prst="rect">
                              <a:avLst/>
                            </a:prstGeom>
                            <a:noFill/>
                            <a:ln w="12700" cap="flat">
                              <a:noFill/>
                              <a:miter lim="400000"/>
                            </a:ln>
                            <a:effectLst/>
                          </wps:spPr>
                          <wps:txbx>
                            <w:txbxContent>
                              <w:p w14:paraId="470C98C9" w14:textId="77777777" w:rsidR="00C468EA" w:rsidRDefault="00C468EA" w:rsidP="006F7CB3">
                                <w:pPr>
                                  <w:pStyle w:val="Corps"/>
                                  <w:jc w:val="center"/>
                                </w:pPr>
                                <w:r>
                                  <w:rPr>
                                    <w:color w:val="000000"/>
                                    <w:sz w:val="12"/>
                                    <w:szCs w:val="12"/>
                                  </w:rPr>
                                  <w:t>H02</w:t>
                                </w:r>
                              </w:p>
                            </w:txbxContent>
                          </wps:txbx>
                          <wps:bodyPr wrap="square" lIns="0" tIns="0" rIns="0" bIns="0" numCol="1" anchor="t">
                            <a:noAutofit/>
                          </wps:bodyPr>
                        </wps:wsp>
                        <wps:wsp>
                          <wps:cNvPr id="1073741942" name="H01"/>
                          <wps:cNvSpPr txBox="1"/>
                          <wps:spPr>
                            <a:xfrm rot="16200000">
                              <a:off x="4854505" y="30145"/>
                              <a:ext cx="168575" cy="108298"/>
                            </a:xfrm>
                            <a:prstGeom prst="rect">
                              <a:avLst/>
                            </a:prstGeom>
                            <a:noFill/>
                            <a:ln w="12700" cap="flat">
                              <a:noFill/>
                              <a:miter lim="400000"/>
                            </a:ln>
                            <a:effectLst/>
                          </wps:spPr>
                          <wps:txbx>
                            <w:txbxContent>
                              <w:p w14:paraId="5A92389D" w14:textId="77777777" w:rsidR="00C468EA" w:rsidRDefault="00C468EA" w:rsidP="006F7CB3">
                                <w:pPr>
                                  <w:pStyle w:val="Corps"/>
                                  <w:jc w:val="center"/>
                                </w:pPr>
                                <w:r>
                                  <w:rPr>
                                    <w:color w:val="000000"/>
                                    <w:sz w:val="12"/>
                                    <w:szCs w:val="12"/>
                                  </w:rPr>
                                  <w:t>H01</w:t>
                                </w:r>
                              </w:p>
                            </w:txbxContent>
                          </wps:txbx>
                          <wps:bodyPr wrap="square" lIns="0" tIns="0" rIns="0" bIns="0" numCol="1" anchor="t">
                            <a:noAutofit/>
                          </wps:bodyPr>
                        </wps:wsp>
                        <wps:wsp>
                          <wps:cNvPr id="1073741943" name="Rectangle"/>
                          <wps:cNvSpPr/>
                          <wps:spPr>
                            <a:xfrm>
                              <a:off x="5295526" y="344120"/>
                              <a:ext cx="144653" cy="169192"/>
                            </a:xfrm>
                            <a:prstGeom prst="rect">
                              <a:avLst/>
                            </a:prstGeom>
                            <a:solidFill>
                              <a:srgbClr val="535F65"/>
                            </a:solidFill>
                            <a:ln w="12700" cap="flat">
                              <a:noFill/>
                              <a:miter lim="400000"/>
                            </a:ln>
                            <a:effectLst/>
                          </wps:spPr>
                          <wps:bodyPr/>
                        </wps:wsp>
                        <wps:wsp>
                          <wps:cNvPr id="1073741944" name="Rectangle"/>
                          <wps:cNvSpPr/>
                          <wps:spPr>
                            <a:xfrm>
                              <a:off x="5150873" y="513314"/>
                              <a:ext cx="144654" cy="169192"/>
                            </a:xfrm>
                            <a:prstGeom prst="rect">
                              <a:avLst/>
                            </a:prstGeom>
                            <a:solidFill>
                              <a:srgbClr val="535F65"/>
                            </a:solidFill>
                            <a:ln w="12700" cap="flat">
                              <a:noFill/>
                              <a:miter lim="400000"/>
                            </a:ln>
                            <a:effectLst/>
                          </wps:spPr>
                          <wps:bodyPr/>
                        </wps:wsp>
                        <wps:wsp>
                          <wps:cNvPr id="1073741945" name="Musique"/>
                          <wps:cNvSpPr txBox="1"/>
                          <wps:spPr>
                            <a:xfrm>
                              <a:off x="339" y="174926"/>
                              <a:ext cx="440138" cy="169193"/>
                            </a:xfrm>
                            <a:prstGeom prst="rect">
                              <a:avLst/>
                            </a:prstGeom>
                            <a:noFill/>
                            <a:ln w="12700" cap="flat">
                              <a:noFill/>
                              <a:miter lim="400000"/>
                            </a:ln>
                            <a:effectLst/>
                          </wps:spPr>
                          <wps:txbx>
                            <w:txbxContent>
                              <w:p w14:paraId="3937F39A" w14:textId="77777777" w:rsidR="00C468EA" w:rsidRDefault="00C468EA" w:rsidP="006F7CB3">
                                <w:pPr>
                                  <w:pStyle w:val="Corps"/>
                                </w:pPr>
                                <w:r>
                                  <w:rPr>
                                    <w:color w:val="000000"/>
                                    <w:sz w:val="12"/>
                                    <w:szCs w:val="12"/>
                                  </w:rPr>
                                  <w:t>Musique</w:t>
                                </w:r>
                              </w:p>
                            </w:txbxContent>
                          </wps:txbx>
                          <wps:bodyPr wrap="square" lIns="38100" tIns="38100" rIns="38100" bIns="38100" numCol="1" anchor="t">
                            <a:noAutofit/>
                          </wps:bodyPr>
                        </wps:wsp>
                        <wps:wsp>
                          <wps:cNvPr id="1073741946" name="Musique / Gestes"/>
                          <wps:cNvSpPr txBox="1"/>
                          <wps:spPr>
                            <a:xfrm>
                              <a:off x="339" y="337770"/>
                              <a:ext cx="746918" cy="169193"/>
                            </a:xfrm>
                            <a:prstGeom prst="rect">
                              <a:avLst/>
                            </a:prstGeom>
                            <a:noFill/>
                            <a:ln w="12700" cap="flat">
                              <a:noFill/>
                              <a:miter lim="400000"/>
                            </a:ln>
                            <a:effectLst/>
                          </wps:spPr>
                          <wps:txbx>
                            <w:txbxContent>
                              <w:p w14:paraId="560565D1" w14:textId="77777777" w:rsidR="00C468EA" w:rsidRDefault="00C468EA" w:rsidP="006F7CB3">
                                <w:pPr>
                                  <w:pStyle w:val="Corps"/>
                                </w:pPr>
                                <w:r>
                                  <w:rPr>
                                    <w:color w:val="000000"/>
                                    <w:sz w:val="12"/>
                                    <w:szCs w:val="12"/>
                                  </w:rPr>
                                  <w:t>Musique / Gestes</w:t>
                                </w:r>
                              </w:p>
                            </w:txbxContent>
                          </wps:txbx>
                          <wps:bodyPr wrap="square" lIns="38100" tIns="38100" rIns="38100" bIns="38100" numCol="1" anchor="t">
                            <a:noAutofit/>
                          </wps:bodyPr>
                        </wps:wsp>
                      </wpg:grpSp>
                      <wpg:grpSp>
                        <wpg:cNvPr id="1073741947" name="Group"/>
                        <wpg:cNvGrpSpPr/>
                        <wpg:grpSpPr>
                          <a:xfrm>
                            <a:off x="-1" y="1873012"/>
                            <a:ext cx="6152502" cy="682325"/>
                            <a:chOff x="0" y="0"/>
                            <a:chExt cx="6152499" cy="682324"/>
                          </a:xfrm>
                        </wpg:grpSpPr>
                        <wps:wsp>
                          <wps:cNvPr id="1073741948" name="Rectangle"/>
                          <wps:cNvSpPr/>
                          <wps:spPr>
                            <a:xfrm>
                              <a:off x="310" y="171753"/>
                              <a:ext cx="6152190" cy="169134"/>
                            </a:xfrm>
                            <a:prstGeom prst="rect">
                              <a:avLst/>
                            </a:prstGeom>
                            <a:noFill/>
                            <a:ln w="6350" cap="flat">
                              <a:solidFill>
                                <a:srgbClr val="000000"/>
                              </a:solidFill>
                              <a:prstDash val="solid"/>
                              <a:miter lim="400000"/>
                            </a:ln>
                            <a:effectLst/>
                          </wps:spPr>
                          <wps:bodyPr/>
                        </wps:wsp>
                        <wps:wsp>
                          <wps:cNvPr id="1073741949" name="Rectangle"/>
                          <wps:cNvSpPr/>
                          <wps:spPr>
                            <a:xfrm>
                              <a:off x="1323" y="340947"/>
                              <a:ext cx="6150294" cy="169134"/>
                            </a:xfrm>
                            <a:prstGeom prst="rect">
                              <a:avLst/>
                            </a:prstGeom>
                            <a:noFill/>
                            <a:ln w="6350" cap="flat">
                              <a:solidFill>
                                <a:srgbClr val="000000"/>
                              </a:solidFill>
                              <a:prstDash val="solid"/>
                              <a:miter lim="400000"/>
                            </a:ln>
                            <a:effectLst/>
                          </wps:spPr>
                          <wps:bodyPr/>
                        </wps:wsp>
                        <wps:wsp>
                          <wps:cNvPr id="1073741950" name="Rectangle"/>
                          <wps:cNvSpPr/>
                          <wps:spPr>
                            <a:xfrm>
                              <a:off x="1322" y="509958"/>
                              <a:ext cx="6150294" cy="169134"/>
                            </a:xfrm>
                            <a:prstGeom prst="rect">
                              <a:avLst/>
                            </a:prstGeom>
                            <a:noFill/>
                            <a:ln w="6350" cap="flat">
                              <a:solidFill>
                                <a:srgbClr val="000000"/>
                              </a:solidFill>
                              <a:prstDash val="solid"/>
                              <a:miter lim="400000"/>
                            </a:ln>
                            <a:effectLst/>
                          </wps:spPr>
                          <wps:bodyPr/>
                        </wps:wsp>
                        <wps:wsp>
                          <wps:cNvPr id="1073741951" name="Rectangle"/>
                          <wps:cNvSpPr/>
                          <wps:spPr>
                            <a:xfrm>
                              <a:off x="1832344" y="340948"/>
                              <a:ext cx="723263" cy="169132"/>
                            </a:xfrm>
                            <a:prstGeom prst="rect">
                              <a:avLst/>
                            </a:prstGeom>
                            <a:solidFill>
                              <a:srgbClr val="535F65"/>
                            </a:solidFill>
                            <a:ln w="12700" cap="flat">
                              <a:noFill/>
                              <a:miter lim="400000"/>
                            </a:ln>
                            <a:effectLst/>
                          </wps:spPr>
                          <wps:bodyPr/>
                        </wps:wsp>
                        <wps:wsp>
                          <wps:cNvPr id="1073741952" name="I01"/>
                          <wps:cNvSpPr txBox="1"/>
                          <wps:spPr>
                            <a:xfrm rot="16200000">
                              <a:off x="1808687" y="30143"/>
                              <a:ext cx="168575" cy="108297"/>
                            </a:xfrm>
                            <a:prstGeom prst="rect">
                              <a:avLst/>
                            </a:prstGeom>
                            <a:noFill/>
                            <a:ln w="12700" cap="flat">
                              <a:noFill/>
                              <a:miter lim="400000"/>
                            </a:ln>
                            <a:effectLst/>
                          </wps:spPr>
                          <wps:txbx>
                            <w:txbxContent>
                              <w:p w14:paraId="6D0B52D7" w14:textId="77777777" w:rsidR="00C468EA" w:rsidRDefault="00C468EA" w:rsidP="006F7CB3">
                                <w:pPr>
                                  <w:pStyle w:val="Corps"/>
                                  <w:jc w:val="center"/>
                                </w:pPr>
                                <w:r>
                                  <w:rPr>
                                    <w:color w:val="000000"/>
                                    <w:sz w:val="12"/>
                                    <w:szCs w:val="12"/>
                                  </w:rPr>
                                  <w:t>I01</w:t>
                                </w:r>
                              </w:p>
                            </w:txbxContent>
                          </wps:txbx>
                          <wps:bodyPr wrap="square" lIns="0" tIns="0" rIns="0" bIns="0" numCol="1" anchor="t">
                            <a:noAutofit/>
                          </wps:bodyPr>
                        </wps:wsp>
                        <wps:wsp>
                          <wps:cNvPr id="1073741953" name="I06"/>
                          <wps:cNvSpPr txBox="1"/>
                          <wps:spPr>
                            <a:xfrm rot="16200000">
                              <a:off x="2543646" y="30143"/>
                              <a:ext cx="168575" cy="108297"/>
                            </a:xfrm>
                            <a:prstGeom prst="rect">
                              <a:avLst/>
                            </a:prstGeom>
                            <a:noFill/>
                            <a:ln w="12700" cap="flat">
                              <a:noFill/>
                              <a:miter lim="400000"/>
                            </a:ln>
                            <a:effectLst/>
                          </wps:spPr>
                          <wps:txbx>
                            <w:txbxContent>
                              <w:p w14:paraId="58B37D7A" w14:textId="77777777" w:rsidR="00C468EA" w:rsidRDefault="00C468EA" w:rsidP="006F7CB3">
                                <w:pPr>
                                  <w:pStyle w:val="Corps"/>
                                  <w:jc w:val="center"/>
                                </w:pPr>
                                <w:r>
                                  <w:rPr>
                                    <w:color w:val="000000"/>
                                    <w:sz w:val="12"/>
                                    <w:szCs w:val="12"/>
                                  </w:rPr>
                                  <w:t>I06</w:t>
                                </w:r>
                              </w:p>
                            </w:txbxContent>
                          </wps:txbx>
                          <wps:bodyPr wrap="square" lIns="0" tIns="0" rIns="0" bIns="0" numCol="1" anchor="t">
                            <a:noAutofit/>
                          </wps:bodyPr>
                        </wps:wsp>
                        <wps:wsp>
                          <wps:cNvPr id="1073741954" name="J01"/>
                          <wps:cNvSpPr txBox="1"/>
                          <wps:spPr>
                            <a:xfrm rot="16200000">
                              <a:off x="2685482" y="30144"/>
                              <a:ext cx="168575" cy="108298"/>
                            </a:xfrm>
                            <a:prstGeom prst="rect">
                              <a:avLst/>
                            </a:prstGeom>
                            <a:noFill/>
                            <a:ln w="12700" cap="flat">
                              <a:noFill/>
                              <a:miter lim="400000"/>
                            </a:ln>
                            <a:effectLst/>
                          </wps:spPr>
                          <wps:txbx>
                            <w:txbxContent>
                              <w:p w14:paraId="00930AD6" w14:textId="77777777" w:rsidR="00C468EA" w:rsidRDefault="00C468EA" w:rsidP="006F7CB3">
                                <w:pPr>
                                  <w:pStyle w:val="Corps"/>
                                  <w:jc w:val="center"/>
                                </w:pPr>
                                <w:r>
                                  <w:rPr>
                                    <w:color w:val="000000"/>
                                    <w:sz w:val="12"/>
                                    <w:szCs w:val="12"/>
                                  </w:rPr>
                                  <w:t>J01</w:t>
                                </w:r>
                              </w:p>
                            </w:txbxContent>
                          </wps:txbx>
                          <wps:bodyPr wrap="square" lIns="0" tIns="0" rIns="0" bIns="0" numCol="1" anchor="t">
                            <a:noAutofit/>
                          </wps:bodyPr>
                        </wps:wsp>
                        <wps:wsp>
                          <wps:cNvPr id="1073741955" name="Rectangle"/>
                          <wps:cNvSpPr/>
                          <wps:spPr>
                            <a:xfrm>
                              <a:off x="3704008" y="506784"/>
                              <a:ext cx="144653" cy="169193"/>
                            </a:xfrm>
                            <a:prstGeom prst="rect">
                              <a:avLst/>
                            </a:prstGeom>
                            <a:solidFill>
                              <a:srgbClr val="535F65"/>
                            </a:solidFill>
                            <a:ln w="12700" cap="flat">
                              <a:noFill/>
                              <a:miter lim="400000"/>
                            </a:ln>
                            <a:effectLst/>
                          </wps:spPr>
                          <wps:bodyPr/>
                        </wps:wsp>
                        <wps:wsp>
                          <wps:cNvPr id="1073741956" name="K01"/>
                          <wps:cNvSpPr txBox="1"/>
                          <wps:spPr>
                            <a:xfrm rot="16200000">
                              <a:off x="3692047" y="30143"/>
                              <a:ext cx="168574" cy="108297"/>
                            </a:xfrm>
                            <a:prstGeom prst="rect">
                              <a:avLst/>
                            </a:prstGeom>
                            <a:noFill/>
                            <a:ln w="12700" cap="flat">
                              <a:noFill/>
                              <a:miter lim="400000"/>
                            </a:ln>
                            <a:effectLst/>
                          </wps:spPr>
                          <wps:txbx>
                            <w:txbxContent>
                              <w:p w14:paraId="17D8DC1B" w14:textId="77777777" w:rsidR="00C468EA" w:rsidRDefault="00C468EA" w:rsidP="006F7CB3">
                                <w:pPr>
                                  <w:pStyle w:val="Corps"/>
                                  <w:jc w:val="center"/>
                                </w:pPr>
                                <w:r>
                                  <w:rPr>
                                    <w:color w:val="000000"/>
                                    <w:sz w:val="12"/>
                                    <w:szCs w:val="12"/>
                                  </w:rPr>
                                  <w:t>K01</w:t>
                                </w:r>
                              </w:p>
                            </w:txbxContent>
                          </wps:txbx>
                          <wps:bodyPr wrap="square" lIns="0" tIns="0" rIns="0" bIns="0" numCol="1" anchor="t">
                            <a:noAutofit/>
                          </wps:bodyPr>
                        </wps:wsp>
                        <wps:wsp>
                          <wps:cNvPr id="1073741958" name="Rectangle"/>
                          <wps:cNvSpPr/>
                          <wps:spPr>
                            <a:xfrm>
                              <a:off x="2555606" y="168520"/>
                              <a:ext cx="1148403" cy="169193"/>
                            </a:xfrm>
                            <a:prstGeom prst="rect">
                              <a:avLst/>
                            </a:prstGeom>
                            <a:solidFill>
                              <a:srgbClr val="535F65"/>
                            </a:solidFill>
                            <a:ln w="12700" cap="flat">
                              <a:noFill/>
                              <a:miter lim="400000"/>
                            </a:ln>
                            <a:effectLst/>
                          </wps:spPr>
                          <wps:bodyPr/>
                        </wps:wsp>
                        <wps:wsp>
                          <wps:cNvPr id="1073741959" name="Rectangle"/>
                          <wps:cNvSpPr/>
                          <wps:spPr>
                            <a:xfrm>
                              <a:off x="4414911" y="513132"/>
                              <a:ext cx="1024929" cy="169193"/>
                            </a:xfrm>
                            <a:prstGeom prst="rect">
                              <a:avLst/>
                            </a:prstGeom>
                            <a:solidFill>
                              <a:srgbClr val="535F65"/>
                            </a:solidFill>
                            <a:ln w="12700" cap="flat">
                              <a:noFill/>
                              <a:miter lim="400000"/>
                            </a:ln>
                            <a:effectLst/>
                          </wps:spPr>
                          <wps:bodyPr/>
                        </wps:wsp>
                        <wps:wsp>
                          <wps:cNvPr id="1073741960" name="Rectangle"/>
                          <wps:cNvSpPr/>
                          <wps:spPr>
                            <a:xfrm>
                              <a:off x="3848661" y="168518"/>
                              <a:ext cx="578610" cy="169192"/>
                            </a:xfrm>
                            <a:prstGeom prst="rect">
                              <a:avLst/>
                            </a:prstGeom>
                            <a:solidFill>
                              <a:srgbClr val="535F65"/>
                            </a:solidFill>
                            <a:ln w="12700" cap="flat">
                              <a:noFill/>
                              <a:miter lim="400000"/>
                            </a:ln>
                            <a:effectLst/>
                          </wps:spPr>
                          <wps:bodyPr/>
                        </wps:wsp>
                        <wps:wsp>
                          <wps:cNvPr id="1073741961" name="K05"/>
                          <wps:cNvSpPr txBox="1"/>
                          <wps:spPr>
                            <a:xfrm rot="16200000">
                              <a:off x="4258298" y="30143"/>
                              <a:ext cx="168575" cy="108297"/>
                            </a:xfrm>
                            <a:prstGeom prst="rect">
                              <a:avLst/>
                            </a:prstGeom>
                            <a:noFill/>
                            <a:ln w="12700" cap="flat">
                              <a:noFill/>
                              <a:miter lim="400000"/>
                            </a:ln>
                            <a:effectLst/>
                          </wps:spPr>
                          <wps:txbx>
                            <w:txbxContent>
                              <w:p w14:paraId="6567238C" w14:textId="77777777" w:rsidR="00C468EA" w:rsidRDefault="00C468EA" w:rsidP="006F7CB3">
                                <w:pPr>
                                  <w:pStyle w:val="Corps"/>
                                  <w:jc w:val="center"/>
                                </w:pPr>
                                <w:r>
                                  <w:rPr>
                                    <w:color w:val="000000"/>
                                    <w:sz w:val="12"/>
                                    <w:szCs w:val="12"/>
                                  </w:rPr>
                                  <w:t>K05</w:t>
                                </w:r>
                              </w:p>
                            </w:txbxContent>
                          </wps:txbx>
                          <wps:bodyPr wrap="square" lIns="0" tIns="0" rIns="0" bIns="0" numCol="1" anchor="t">
                            <a:noAutofit/>
                          </wps:bodyPr>
                        </wps:wsp>
                        <wps:wsp>
                          <wps:cNvPr id="1073742075" name="L01"/>
                          <wps:cNvSpPr txBox="1"/>
                          <wps:spPr>
                            <a:xfrm rot="16200000">
                              <a:off x="4402683" y="30143"/>
                              <a:ext cx="168575" cy="108297"/>
                            </a:xfrm>
                            <a:prstGeom prst="rect">
                              <a:avLst/>
                            </a:prstGeom>
                            <a:noFill/>
                            <a:ln w="12700" cap="flat">
                              <a:noFill/>
                              <a:miter lim="400000"/>
                            </a:ln>
                            <a:effectLst/>
                          </wps:spPr>
                          <wps:txbx>
                            <w:txbxContent>
                              <w:p w14:paraId="5CA1195A" w14:textId="77777777" w:rsidR="00C468EA" w:rsidRDefault="00C468EA" w:rsidP="006F7CB3">
                                <w:pPr>
                                  <w:pStyle w:val="Corps"/>
                                  <w:jc w:val="center"/>
                                </w:pPr>
                                <w:r>
                                  <w:rPr>
                                    <w:color w:val="000000"/>
                                    <w:sz w:val="12"/>
                                    <w:szCs w:val="12"/>
                                  </w:rPr>
                                  <w:t>L01</w:t>
                                </w:r>
                              </w:p>
                            </w:txbxContent>
                          </wps:txbx>
                          <wps:bodyPr wrap="square" lIns="0" tIns="0" rIns="0" bIns="0" numCol="1" anchor="t">
                            <a:noAutofit/>
                          </wps:bodyPr>
                        </wps:wsp>
                        <wps:wsp>
                          <wps:cNvPr id="1073742076" name="Line"/>
                          <wps:cNvCnPr/>
                          <wps:spPr>
                            <a:xfrm>
                              <a:off x="1947122" y="73156"/>
                              <a:ext cx="608485" cy="1"/>
                            </a:xfrm>
                            <a:prstGeom prst="line">
                              <a:avLst/>
                            </a:prstGeom>
                            <a:noFill/>
                            <a:ln w="9525" cap="flat">
                              <a:solidFill>
                                <a:srgbClr val="000000"/>
                              </a:solidFill>
                              <a:prstDash val="sysDot"/>
                              <a:miter lim="400000"/>
                            </a:ln>
                            <a:effectLst/>
                          </wps:spPr>
                          <wps:bodyPr/>
                        </wps:wsp>
                        <wps:wsp>
                          <wps:cNvPr id="1073742077" name="M05"/>
                          <wps:cNvSpPr txBox="1"/>
                          <wps:spPr>
                            <a:xfrm rot="16200000">
                              <a:off x="6005952" y="30149"/>
                              <a:ext cx="168575" cy="108297"/>
                            </a:xfrm>
                            <a:prstGeom prst="rect">
                              <a:avLst/>
                            </a:prstGeom>
                            <a:noFill/>
                            <a:ln w="12700" cap="flat">
                              <a:noFill/>
                              <a:miter lim="400000"/>
                            </a:ln>
                            <a:effectLst/>
                          </wps:spPr>
                          <wps:txbx>
                            <w:txbxContent>
                              <w:p w14:paraId="2FACDE52" w14:textId="77777777" w:rsidR="00C468EA" w:rsidRDefault="00C468EA" w:rsidP="006F7CB3">
                                <w:pPr>
                                  <w:pStyle w:val="Corps"/>
                                  <w:jc w:val="center"/>
                                </w:pPr>
                                <w:r>
                                  <w:rPr>
                                    <w:color w:val="000000"/>
                                    <w:sz w:val="12"/>
                                    <w:szCs w:val="12"/>
                                  </w:rPr>
                                  <w:t>M05</w:t>
                                </w:r>
                              </w:p>
                            </w:txbxContent>
                          </wps:txbx>
                          <wps:bodyPr wrap="square" lIns="0" tIns="0" rIns="0" bIns="0" numCol="1" anchor="t">
                            <a:noAutofit/>
                          </wps:bodyPr>
                        </wps:wsp>
                        <wps:wsp>
                          <wps:cNvPr id="1073742078" name="Théâtre"/>
                          <wps:cNvSpPr txBox="1"/>
                          <wps:spPr>
                            <a:xfrm>
                              <a:off x="1322" y="513132"/>
                              <a:ext cx="439980" cy="169132"/>
                            </a:xfrm>
                            <a:prstGeom prst="rect">
                              <a:avLst/>
                            </a:prstGeom>
                            <a:noFill/>
                            <a:ln w="12700" cap="flat">
                              <a:noFill/>
                              <a:miter lim="400000"/>
                            </a:ln>
                            <a:effectLst/>
                          </wps:spPr>
                          <wps:txbx>
                            <w:txbxContent>
                              <w:p w14:paraId="5B02A63C" w14:textId="77777777" w:rsidR="00C468EA" w:rsidRDefault="00C468EA" w:rsidP="006F7CB3">
                                <w:pPr>
                                  <w:pStyle w:val="Corps"/>
                                </w:pPr>
                                <w:r>
                                  <w:rPr>
                                    <w:color w:val="000000"/>
                                    <w:sz w:val="12"/>
                                    <w:szCs w:val="12"/>
                                    <w:lang w:val="en-US"/>
                                  </w:rPr>
                                  <w:t>Th</w:t>
                                </w:r>
                                <w:r>
                                  <w:rPr>
                                    <w:color w:val="000000"/>
                                    <w:sz w:val="12"/>
                                    <w:szCs w:val="12"/>
                                  </w:rPr>
                                  <w:t>éâtre</w:t>
                                </w:r>
                              </w:p>
                            </w:txbxContent>
                          </wps:txbx>
                          <wps:bodyPr wrap="square" lIns="38100" tIns="38100" rIns="38100" bIns="38100" numCol="1" anchor="t">
                            <a:noAutofit/>
                          </wps:bodyPr>
                        </wps:wsp>
                        <wps:wsp>
                          <wps:cNvPr id="1073742079" name="L07"/>
                          <wps:cNvSpPr txBox="1"/>
                          <wps:spPr>
                            <a:xfrm rot="16200000">
                              <a:off x="5283225" y="30143"/>
                              <a:ext cx="168575" cy="108298"/>
                            </a:xfrm>
                            <a:prstGeom prst="rect">
                              <a:avLst/>
                            </a:prstGeom>
                            <a:noFill/>
                            <a:ln w="12700" cap="flat">
                              <a:noFill/>
                              <a:miter lim="400000"/>
                            </a:ln>
                            <a:effectLst/>
                          </wps:spPr>
                          <wps:txbx>
                            <w:txbxContent>
                              <w:p w14:paraId="7424E9EF" w14:textId="77777777" w:rsidR="00C468EA" w:rsidRDefault="00C468EA" w:rsidP="006F7CB3">
                                <w:pPr>
                                  <w:pStyle w:val="Corps"/>
                                  <w:jc w:val="center"/>
                                </w:pPr>
                                <w:r>
                                  <w:rPr>
                                    <w:color w:val="000000"/>
                                    <w:sz w:val="12"/>
                                    <w:szCs w:val="12"/>
                                  </w:rPr>
                                  <w:t>L07</w:t>
                                </w:r>
                              </w:p>
                            </w:txbxContent>
                          </wps:txbx>
                          <wps:bodyPr wrap="square" lIns="0" tIns="0" rIns="0" bIns="0" numCol="1" anchor="t">
                            <a:noAutofit/>
                          </wps:bodyPr>
                        </wps:wsp>
                        <wps:wsp>
                          <wps:cNvPr id="384" name="Rectangle"/>
                          <wps:cNvSpPr/>
                          <wps:spPr>
                            <a:xfrm>
                              <a:off x="5439839" y="337652"/>
                              <a:ext cx="710021" cy="169132"/>
                            </a:xfrm>
                            <a:prstGeom prst="rect">
                              <a:avLst/>
                            </a:prstGeom>
                            <a:solidFill>
                              <a:srgbClr val="535F65"/>
                            </a:solidFill>
                            <a:ln w="12700" cap="flat">
                              <a:noFill/>
                              <a:miter lim="400000"/>
                            </a:ln>
                            <a:effectLst/>
                          </wps:spPr>
                          <wps:bodyPr/>
                        </wps:wsp>
                        <wps:wsp>
                          <wps:cNvPr id="385" name="M01"/>
                          <wps:cNvSpPr txBox="1"/>
                          <wps:spPr>
                            <a:xfrm rot="16200000">
                              <a:off x="5427878" y="30143"/>
                              <a:ext cx="168575" cy="108298"/>
                            </a:xfrm>
                            <a:prstGeom prst="rect">
                              <a:avLst/>
                            </a:prstGeom>
                            <a:noFill/>
                            <a:ln w="12700" cap="flat">
                              <a:noFill/>
                              <a:miter lim="400000"/>
                            </a:ln>
                            <a:effectLst/>
                          </wps:spPr>
                          <wps:txbx>
                            <w:txbxContent>
                              <w:p w14:paraId="0314B931" w14:textId="77777777" w:rsidR="00C468EA" w:rsidRDefault="00C468EA" w:rsidP="006F7CB3">
                                <w:pPr>
                                  <w:pStyle w:val="Corps"/>
                                  <w:jc w:val="center"/>
                                </w:pPr>
                                <w:r>
                                  <w:rPr>
                                    <w:color w:val="000000"/>
                                    <w:sz w:val="12"/>
                                    <w:szCs w:val="12"/>
                                  </w:rPr>
                                  <w:t>M01</w:t>
                                </w:r>
                              </w:p>
                            </w:txbxContent>
                          </wps:txbx>
                          <wps:bodyPr wrap="square" lIns="0" tIns="0" rIns="0" bIns="0" numCol="1" anchor="t">
                            <a:noAutofit/>
                          </wps:bodyPr>
                        </wps:wsp>
                        <wps:wsp>
                          <wps:cNvPr id="386" name="Line"/>
                          <wps:cNvCnPr/>
                          <wps:spPr>
                            <a:xfrm>
                              <a:off x="4541118" y="63631"/>
                              <a:ext cx="754069" cy="1"/>
                            </a:xfrm>
                            <a:prstGeom prst="line">
                              <a:avLst/>
                            </a:prstGeom>
                            <a:noFill/>
                            <a:ln w="9525" cap="flat">
                              <a:solidFill>
                                <a:srgbClr val="000000"/>
                              </a:solidFill>
                              <a:prstDash val="sysDot"/>
                              <a:miter lim="400000"/>
                            </a:ln>
                            <a:effectLst/>
                          </wps:spPr>
                          <wps:bodyPr/>
                        </wps:wsp>
                        <wps:wsp>
                          <wps:cNvPr id="387" name="Rectangle"/>
                          <wps:cNvSpPr/>
                          <wps:spPr>
                            <a:xfrm>
                              <a:off x="0" y="3179"/>
                              <a:ext cx="6152463" cy="169135"/>
                            </a:xfrm>
                            <a:prstGeom prst="rect">
                              <a:avLst/>
                            </a:prstGeom>
                            <a:noFill/>
                            <a:ln w="6350" cap="flat">
                              <a:solidFill>
                                <a:srgbClr val="000000"/>
                              </a:solidFill>
                              <a:prstDash val="solid"/>
                              <a:miter lim="400000"/>
                            </a:ln>
                            <a:effectLst/>
                          </wps:spPr>
                          <wps:bodyPr/>
                        </wps:wsp>
                        <wps:wsp>
                          <wps:cNvPr id="388" name="Musique / Gestes"/>
                          <wps:cNvSpPr txBox="1"/>
                          <wps:spPr>
                            <a:xfrm>
                              <a:off x="1323" y="337775"/>
                              <a:ext cx="746649" cy="169132"/>
                            </a:xfrm>
                            <a:prstGeom prst="rect">
                              <a:avLst/>
                            </a:prstGeom>
                            <a:noFill/>
                            <a:ln w="12700" cap="flat">
                              <a:noFill/>
                              <a:miter lim="400000"/>
                            </a:ln>
                            <a:effectLst/>
                          </wps:spPr>
                          <wps:txbx>
                            <w:txbxContent>
                              <w:p w14:paraId="2782F080" w14:textId="77777777" w:rsidR="00C468EA" w:rsidRDefault="00C468EA" w:rsidP="006F7CB3">
                                <w:pPr>
                                  <w:pStyle w:val="Corps"/>
                                </w:pPr>
                                <w:r>
                                  <w:rPr>
                                    <w:color w:val="000000"/>
                                    <w:sz w:val="12"/>
                                    <w:szCs w:val="12"/>
                                  </w:rPr>
                                  <w:t>Musique / Gestes</w:t>
                                </w:r>
                              </w:p>
                            </w:txbxContent>
                          </wps:txbx>
                          <wps:bodyPr wrap="square" lIns="38100" tIns="38100" rIns="38100" bIns="38100" numCol="1" anchor="t">
                            <a:noAutofit/>
                          </wps:bodyPr>
                        </wps:wsp>
                        <wps:wsp>
                          <wps:cNvPr id="389" name="Line"/>
                          <wps:cNvCnPr/>
                          <wps:spPr>
                            <a:xfrm>
                              <a:off x="3980953" y="68393"/>
                              <a:ext cx="289307" cy="1"/>
                            </a:xfrm>
                            <a:prstGeom prst="line">
                              <a:avLst/>
                            </a:prstGeom>
                            <a:noFill/>
                            <a:ln w="9525" cap="flat">
                              <a:solidFill>
                                <a:srgbClr val="000000"/>
                              </a:solidFill>
                              <a:prstDash val="sysDot"/>
                              <a:miter lim="400000"/>
                            </a:ln>
                            <a:effectLst/>
                          </wps:spPr>
                          <wps:bodyPr/>
                        </wps:wsp>
                        <wps:wsp>
                          <wps:cNvPr id="390" name="K02"/>
                          <wps:cNvSpPr txBox="1"/>
                          <wps:spPr>
                            <a:xfrm rot="16200000">
                              <a:off x="3836699" y="30138"/>
                              <a:ext cx="168575" cy="108298"/>
                            </a:xfrm>
                            <a:prstGeom prst="rect">
                              <a:avLst/>
                            </a:prstGeom>
                            <a:noFill/>
                            <a:ln w="12700" cap="flat">
                              <a:noFill/>
                              <a:miter lim="400000"/>
                            </a:ln>
                            <a:effectLst/>
                          </wps:spPr>
                          <wps:txbx>
                            <w:txbxContent>
                              <w:p w14:paraId="7264F2E7" w14:textId="77777777" w:rsidR="00C468EA" w:rsidRDefault="00C468EA" w:rsidP="006F7CB3">
                                <w:pPr>
                                  <w:pStyle w:val="Corps"/>
                                  <w:jc w:val="center"/>
                                </w:pPr>
                                <w:r>
                                  <w:rPr>
                                    <w:color w:val="000000"/>
                                    <w:sz w:val="12"/>
                                    <w:szCs w:val="12"/>
                                  </w:rPr>
                                  <w:t>K02</w:t>
                                </w:r>
                              </w:p>
                            </w:txbxContent>
                          </wps:txbx>
                          <wps:bodyPr wrap="square" lIns="0" tIns="0" rIns="0" bIns="0" numCol="1" anchor="t">
                            <a:noAutofit/>
                          </wps:bodyPr>
                        </wps:wsp>
                        <wps:wsp>
                          <wps:cNvPr id="391" name="J10"/>
                          <wps:cNvSpPr txBox="1"/>
                          <wps:spPr>
                            <a:xfrm rot="16200000">
                              <a:off x="3547394" y="30138"/>
                              <a:ext cx="168575" cy="108298"/>
                            </a:xfrm>
                            <a:prstGeom prst="rect">
                              <a:avLst/>
                            </a:prstGeom>
                            <a:noFill/>
                            <a:ln w="12700" cap="flat">
                              <a:noFill/>
                              <a:miter lim="400000"/>
                            </a:ln>
                            <a:effectLst/>
                          </wps:spPr>
                          <wps:txbx>
                            <w:txbxContent>
                              <w:p w14:paraId="71D2299C" w14:textId="77777777" w:rsidR="00C468EA" w:rsidRDefault="00C468EA" w:rsidP="006F7CB3">
                                <w:pPr>
                                  <w:pStyle w:val="Corps"/>
                                  <w:jc w:val="center"/>
                                </w:pPr>
                                <w:r>
                                  <w:rPr>
                                    <w:color w:val="000000"/>
                                    <w:sz w:val="12"/>
                                    <w:szCs w:val="12"/>
                                  </w:rPr>
                                  <w:t>J10</w:t>
                                </w:r>
                              </w:p>
                            </w:txbxContent>
                          </wps:txbx>
                          <wps:bodyPr wrap="square" lIns="0" tIns="0" rIns="0" bIns="0" numCol="1" anchor="t">
                            <a:noAutofit/>
                          </wps:bodyPr>
                        </wps:wsp>
                        <wps:wsp>
                          <wps:cNvPr id="392" name="Line"/>
                          <wps:cNvCnPr/>
                          <wps:spPr>
                            <a:xfrm>
                              <a:off x="2823918" y="68399"/>
                              <a:ext cx="744258" cy="1"/>
                            </a:xfrm>
                            <a:prstGeom prst="line">
                              <a:avLst/>
                            </a:prstGeom>
                            <a:noFill/>
                            <a:ln w="9525" cap="flat">
                              <a:solidFill>
                                <a:srgbClr val="000000"/>
                              </a:solidFill>
                              <a:prstDash val="sysDot"/>
                              <a:miter lim="400000"/>
                            </a:ln>
                            <a:effectLst/>
                          </wps:spPr>
                          <wps:bodyPr/>
                        </wps:wsp>
                        <wps:wsp>
                          <wps:cNvPr id="393" name="Line"/>
                          <wps:cNvCnPr/>
                          <wps:spPr>
                            <a:xfrm>
                              <a:off x="5566313" y="68399"/>
                              <a:ext cx="452138" cy="1"/>
                            </a:xfrm>
                            <a:prstGeom prst="line">
                              <a:avLst/>
                            </a:prstGeom>
                            <a:noFill/>
                            <a:ln w="9525" cap="flat">
                              <a:solidFill>
                                <a:srgbClr val="000000"/>
                              </a:solidFill>
                              <a:prstDash val="sysDot"/>
                              <a:miter lim="400000"/>
                            </a:ln>
                            <a:effectLst/>
                          </wps:spPr>
                          <wps:bodyPr/>
                        </wps:wsp>
                        <wps:wsp>
                          <wps:cNvPr id="394" name="Musique"/>
                          <wps:cNvSpPr txBox="1"/>
                          <wps:spPr>
                            <a:xfrm>
                              <a:off x="1322" y="174931"/>
                              <a:ext cx="439980" cy="169132"/>
                            </a:xfrm>
                            <a:prstGeom prst="rect">
                              <a:avLst/>
                            </a:prstGeom>
                            <a:noFill/>
                            <a:ln w="12700" cap="flat">
                              <a:noFill/>
                              <a:miter lim="400000"/>
                            </a:ln>
                            <a:effectLst/>
                          </wps:spPr>
                          <wps:txbx>
                            <w:txbxContent>
                              <w:p w14:paraId="7ACCD577" w14:textId="77777777" w:rsidR="00C468EA" w:rsidRDefault="00C468EA" w:rsidP="006F7CB3">
                                <w:pPr>
                                  <w:pStyle w:val="Corps"/>
                                </w:pPr>
                                <w:r>
                                  <w:rPr>
                                    <w:color w:val="000000"/>
                                    <w:sz w:val="12"/>
                                    <w:szCs w:val="12"/>
                                  </w:rPr>
                                  <w:t>Musique</w:t>
                                </w:r>
                              </w:p>
                            </w:txbxContent>
                          </wps:txbx>
                          <wps:bodyPr wrap="square" lIns="38100" tIns="38100" rIns="38100" bIns="38100" numCol="1" anchor="t">
                            <a:noAutofit/>
                          </wps:bodyPr>
                        </wps:wsp>
                      </wpg:grpSp>
                      <wpg:grpSp>
                        <wpg:cNvPr id="395" name="Group"/>
                        <wpg:cNvGrpSpPr/>
                        <wpg:grpSpPr>
                          <a:xfrm>
                            <a:off x="5696" y="0"/>
                            <a:ext cx="6154709" cy="682507"/>
                            <a:chOff x="0" y="0"/>
                            <a:chExt cx="6154707" cy="682506"/>
                          </a:xfrm>
                        </wpg:grpSpPr>
                        <wps:wsp>
                          <wps:cNvPr id="396" name="Rectangle"/>
                          <wps:cNvSpPr/>
                          <wps:spPr>
                            <a:xfrm>
                              <a:off x="310" y="171748"/>
                              <a:ext cx="6154398" cy="169195"/>
                            </a:xfrm>
                            <a:prstGeom prst="rect">
                              <a:avLst/>
                            </a:prstGeom>
                            <a:noFill/>
                            <a:ln w="6350" cap="flat">
                              <a:solidFill>
                                <a:srgbClr val="000000"/>
                              </a:solidFill>
                              <a:prstDash val="solid"/>
                              <a:miter lim="400000"/>
                            </a:ln>
                            <a:effectLst/>
                          </wps:spPr>
                          <wps:bodyPr/>
                        </wps:wsp>
                        <wps:wsp>
                          <wps:cNvPr id="397" name="Rectangle"/>
                          <wps:cNvSpPr/>
                          <wps:spPr>
                            <a:xfrm>
                              <a:off x="1323" y="340942"/>
                              <a:ext cx="6152501" cy="169195"/>
                            </a:xfrm>
                            <a:prstGeom prst="rect">
                              <a:avLst/>
                            </a:prstGeom>
                            <a:noFill/>
                            <a:ln w="6350" cap="flat">
                              <a:solidFill>
                                <a:srgbClr val="000000"/>
                              </a:solidFill>
                              <a:prstDash val="solid"/>
                              <a:miter lim="400000"/>
                            </a:ln>
                            <a:effectLst/>
                          </wps:spPr>
                          <wps:bodyPr/>
                        </wps:wsp>
                        <wps:wsp>
                          <wps:cNvPr id="398" name="Rectangle"/>
                          <wps:cNvSpPr/>
                          <wps:spPr>
                            <a:xfrm>
                              <a:off x="1323" y="510136"/>
                              <a:ext cx="6152501" cy="169195"/>
                            </a:xfrm>
                            <a:prstGeom prst="rect">
                              <a:avLst/>
                            </a:prstGeom>
                            <a:noFill/>
                            <a:ln w="6350" cap="flat">
                              <a:solidFill>
                                <a:srgbClr val="000000"/>
                              </a:solidFill>
                              <a:prstDash val="solid"/>
                              <a:miter lim="400000"/>
                            </a:ln>
                            <a:effectLst/>
                          </wps:spPr>
                          <wps:bodyPr/>
                        </wps:wsp>
                        <wps:wsp>
                          <wps:cNvPr id="399" name="A01"/>
                          <wps:cNvSpPr txBox="1"/>
                          <wps:spPr>
                            <a:xfrm rot="16200000">
                              <a:off x="652126" y="30138"/>
                              <a:ext cx="168575" cy="108298"/>
                            </a:xfrm>
                            <a:prstGeom prst="rect">
                              <a:avLst/>
                            </a:prstGeom>
                            <a:noFill/>
                            <a:ln w="12700" cap="flat">
                              <a:noFill/>
                              <a:miter lim="400000"/>
                            </a:ln>
                            <a:effectLst/>
                          </wps:spPr>
                          <wps:txbx>
                            <w:txbxContent>
                              <w:p w14:paraId="18FD26E6" w14:textId="77777777" w:rsidR="00C468EA" w:rsidRDefault="00C468EA" w:rsidP="006F7CB3">
                                <w:pPr>
                                  <w:pStyle w:val="Corps"/>
                                  <w:jc w:val="center"/>
                                </w:pPr>
                                <w:r>
                                  <w:rPr>
                                    <w:color w:val="000000"/>
                                    <w:sz w:val="12"/>
                                    <w:szCs w:val="12"/>
                                  </w:rPr>
                                  <w:t>A01</w:t>
                                </w:r>
                              </w:p>
                            </w:txbxContent>
                          </wps:txbx>
                          <wps:bodyPr wrap="square" lIns="0" tIns="0" rIns="0" bIns="0" numCol="1" anchor="t">
                            <a:noAutofit/>
                          </wps:bodyPr>
                        </wps:wsp>
                        <wps:wsp>
                          <wps:cNvPr id="400" name="Rectangle"/>
                          <wps:cNvSpPr/>
                          <wps:spPr>
                            <a:xfrm>
                              <a:off x="658390" y="506961"/>
                              <a:ext cx="144653" cy="169193"/>
                            </a:xfrm>
                            <a:prstGeom prst="rect">
                              <a:avLst/>
                            </a:prstGeom>
                            <a:solidFill>
                              <a:srgbClr val="535F65"/>
                            </a:solidFill>
                            <a:ln w="12700" cap="flat">
                              <a:noFill/>
                              <a:miter lim="400000"/>
                            </a:ln>
                            <a:effectLst/>
                          </wps:spPr>
                          <wps:bodyPr/>
                        </wps:wsp>
                        <wps:wsp>
                          <wps:cNvPr id="401" name="Rectangle"/>
                          <wps:cNvSpPr/>
                          <wps:spPr>
                            <a:xfrm>
                              <a:off x="808739" y="168573"/>
                              <a:ext cx="144653" cy="169193"/>
                            </a:xfrm>
                            <a:prstGeom prst="rect">
                              <a:avLst/>
                            </a:prstGeom>
                            <a:solidFill>
                              <a:srgbClr val="535F65"/>
                            </a:solidFill>
                            <a:ln w="12700" cap="flat">
                              <a:noFill/>
                              <a:miter lim="400000"/>
                            </a:ln>
                            <a:effectLst/>
                          </wps:spPr>
                          <wps:bodyPr/>
                        </wps:wsp>
                        <wps:wsp>
                          <wps:cNvPr id="402" name="Rectangle"/>
                          <wps:cNvSpPr/>
                          <wps:spPr>
                            <a:xfrm>
                              <a:off x="947695" y="506961"/>
                              <a:ext cx="144653" cy="169193"/>
                            </a:xfrm>
                            <a:prstGeom prst="rect">
                              <a:avLst/>
                            </a:prstGeom>
                            <a:solidFill>
                              <a:srgbClr val="535F65"/>
                            </a:solidFill>
                            <a:ln w="12700" cap="flat">
                              <a:noFill/>
                              <a:miter lim="400000"/>
                            </a:ln>
                            <a:effectLst/>
                          </wps:spPr>
                          <wps:bodyPr/>
                        </wps:wsp>
                        <wps:wsp>
                          <wps:cNvPr id="403" name="Rectangle"/>
                          <wps:cNvSpPr/>
                          <wps:spPr>
                            <a:xfrm>
                              <a:off x="1098045" y="168573"/>
                              <a:ext cx="144653" cy="169193"/>
                            </a:xfrm>
                            <a:prstGeom prst="rect">
                              <a:avLst/>
                            </a:prstGeom>
                            <a:solidFill>
                              <a:srgbClr val="535F65"/>
                            </a:solidFill>
                            <a:ln w="12700" cap="flat">
                              <a:noFill/>
                              <a:miter lim="400000"/>
                            </a:ln>
                            <a:effectLst/>
                          </wps:spPr>
                          <wps:bodyPr/>
                        </wps:wsp>
                        <wps:wsp>
                          <wps:cNvPr id="404" name="Rectangle"/>
                          <wps:cNvSpPr/>
                          <wps:spPr>
                            <a:xfrm>
                              <a:off x="1237000" y="506961"/>
                              <a:ext cx="144654" cy="169193"/>
                            </a:xfrm>
                            <a:prstGeom prst="rect">
                              <a:avLst/>
                            </a:prstGeom>
                            <a:solidFill>
                              <a:srgbClr val="535F65"/>
                            </a:solidFill>
                            <a:ln w="12700" cap="flat">
                              <a:noFill/>
                              <a:miter lim="400000"/>
                            </a:ln>
                            <a:effectLst/>
                          </wps:spPr>
                          <wps:bodyPr/>
                        </wps:wsp>
                        <wps:wsp>
                          <wps:cNvPr id="405" name="Rectangle"/>
                          <wps:cNvSpPr/>
                          <wps:spPr>
                            <a:xfrm>
                              <a:off x="1387349" y="168573"/>
                              <a:ext cx="144654" cy="169193"/>
                            </a:xfrm>
                            <a:prstGeom prst="rect">
                              <a:avLst/>
                            </a:prstGeom>
                            <a:solidFill>
                              <a:srgbClr val="535F65"/>
                            </a:solidFill>
                            <a:ln w="12700" cap="flat">
                              <a:noFill/>
                              <a:miter lim="400000"/>
                            </a:ln>
                            <a:effectLst/>
                          </wps:spPr>
                          <wps:bodyPr/>
                        </wps:wsp>
                        <wps:wsp>
                          <wps:cNvPr id="406" name="Rectangle"/>
                          <wps:cNvSpPr/>
                          <wps:spPr>
                            <a:xfrm>
                              <a:off x="1526305" y="506961"/>
                              <a:ext cx="144654" cy="169193"/>
                            </a:xfrm>
                            <a:prstGeom prst="rect">
                              <a:avLst/>
                            </a:prstGeom>
                            <a:solidFill>
                              <a:srgbClr val="535F65"/>
                            </a:solidFill>
                            <a:ln w="12700" cap="flat">
                              <a:noFill/>
                              <a:miter lim="400000"/>
                            </a:ln>
                            <a:effectLst/>
                          </wps:spPr>
                          <wps:bodyPr/>
                        </wps:wsp>
                        <wps:wsp>
                          <wps:cNvPr id="407" name="Rectangle"/>
                          <wps:cNvSpPr/>
                          <wps:spPr>
                            <a:xfrm>
                              <a:off x="1676655" y="168573"/>
                              <a:ext cx="144654" cy="169193"/>
                            </a:xfrm>
                            <a:prstGeom prst="rect">
                              <a:avLst/>
                            </a:prstGeom>
                            <a:solidFill>
                              <a:srgbClr val="535F65"/>
                            </a:solidFill>
                            <a:ln w="12700" cap="flat">
                              <a:noFill/>
                              <a:miter lim="400000"/>
                            </a:ln>
                            <a:effectLst/>
                          </wps:spPr>
                          <wps:bodyPr/>
                        </wps:wsp>
                        <wps:wsp>
                          <wps:cNvPr id="408" name="A02"/>
                          <wps:cNvSpPr txBox="1"/>
                          <wps:spPr>
                            <a:xfrm rot="16200000">
                              <a:off x="796778" y="30138"/>
                              <a:ext cx="168575" cy="108298"/>
                            </a:xfrm>
                            <a:prstGeom prst="rect">
                              <a:avLst/>
                            </a:prstGeom>
                            <a:noFill/>
                            <a:ln w="12700" cap="flat">
                              <a:noFill/>
                              <a:miter lim="400000"/>
                            </a:ln>
                            <a:effectLst/>
                          </wps:spPr>
                          <wps:txbx>
                            <w:txbxContent>
                              <w:p w14:paraId="596C1930" w14:textId="77777777" w:rsidR="00C468EA" w:rsidRDefault="00C468EA" w:rsidP="006F7CB3">
                                <w:pPr>
                                  <w:pStyle w:val="Corps"/>
                                  <w:jc w:val="center"/>
                                </w:pPr>
                                <w:r>
                                  <w:rPr>
                                    <w:color w:val="000000"/>
                                    <w:sz w:val="12"/>
                                    <w:szCs w:val="12"/>
                                  </w:rPr>
                                  <w:t>A02</w:t>
                                </w:r>
                              </w:p>
                            </w:txbxContent>
                          </wps:txbx>
                          <wps:bodyPr wrap="square" lIns="0" tIns="0" rIns="0" bIns="0" numCol="1" anchor="t">
                            <a:noAutofit/>
                          </wps:bodyPr>
                        </wps:wsp>
                        <wps:wsp>
                          <wps:cNvPr id="409" name="A03"/>
                          <wps:cNvSpPr txBox="1"/>
                          <wps:spPr>
                            <a:xfrm rot="16200000">
                              <a:off x="941431" y="30138"/>
                              <a:ext cx="168575" cy="108298"/>
                            </a:xfrm>
                            <a:prstGeom prst="rect">
                              <a:avLst/>
                            </a:prstGeom>
                            <a:noFill/>
                            <a:ln w="12700" cap="flat">
                              <a:noFill/>
                              <a:miter lim="400000"/>
                            </a:ln>
                            <a:effectLst/>
                          </wps:spPr>
                          <wps:txbx>
                            <w:txbxContent>
                              <w:p w14:paraId="1A2A495E" w14:textId="77777777" w:rsidR="00C468EA" w:rsidRDefault="00C468EA" w:rsidP="006F7CB3">
                                <w:pPr>
                                  <w:pStyle w:val="Corps"/>
                                  <w:jc w:val="center"/>
                                </w:pPr>
                                <w:r>
                                  <w:rPr>
                                    <w:color w:val="000000"/>
                                    <w:sz w:val="12"/>
                                    <w:szCs w:val="12"/>
                                  </w:rPr>
                                  <w:t>A03</w:t>
                                </w:r>
                              </w:p>
                            </w:txbxContent>
                          </wps:txbx>
                          <wps:bodyPr wrap="square" lIns="0" tIns="0" rIns="0" bIns="0" numCol="1" anchor="t">
                            <a:noAutofit/>
                          </wps:bodyPr>
                        </wps:wsp>
                        <wps:wsp>
                          <wps:cNvPr id="410" name="A04"/>
                          <wps:cNvSpPr txBox="1"/>
                          <wps:spPr>
                            <a:xfrm rot="16200000">
                              <a:off x="1086084" y="30138"/>
                              <a:ext cx="168575" cy="108298"/>
                            </a:xfrm>
                            <a:prstGeom prst="rect">
                              <a:avLst/>
                            </a:prstGeom>
                            <a:noFill/>
                            <a:ln w="12700" cap="flat">
                              <a:noFill/>
                              <a:miter lim="400000"/>
                            </a:ln>
                            <a:effectLst/>
                          </wps:spPr>
                          <wps:txbx>
                            <w:txbxContent>
                              <w:p w14:paraId="29DC2A22" w14:textId="77777777" w:rsidR="00C468EA" w:rsidRDefault="00C468EA" w:rsidP="006F7CB3">
                                <w:pPr>
                                  <w:pStyle w:val="Corps"/>
                                  <w:jc w:val="center"/>
                                </w:pPr>
                                <w:r>
                                  <w:rPr>
                                    <w:color w:val="000000"/>
                                    <w:sz w:val="12"/>
                                    <w:szCs w:val="12"/>
                                  </w:rPr>
                                  <w:t>A04</w:t>
                                </w:r>
                              </w:p>
                            </w:txbxContent>
                          </wps:txbx>
                          <wps:bodyPr wrap="square" lIns="0" tIns="0" rIns="0" bIns="0" numCol="1" anchor="t">
                            <a:noAutofit/>
                          </wps:bodyPr>
                        </wps:wsp>
                        <wps:wsp>
                          <wps:cNvPr id="411" name="A05"/>
                          <wps:cNvSpPr txBox="1"/>
                          <wps:spPr>
                            <a:xfrm rot="16200000">
                              <a:off x="1230736" y="30138"/>
                              <a:ext cx="168575" cy="108298"/>
                            </a:xfrm>
                            <a:prstGeom prst="rect">
                              <a:avLst/>
                            </a:prstGeom>
                            <a:noFill/>
                            <a:ln w="12700" cap="flat">
                              <a:noFill/>
                              <a:miter lim="400000"/>
                            </a:ln>
                            <a:effectLst/>
                          </wps:spPr>
                          <wps:txbx>
                            <w:txbxContent>
                              <w:p w14:paraId="558A19D5" w14:textId="77777777" w:rsidR="00C468EA" w:rsidRDefault="00C468EA" w:rsidP="006F7CB3">
                                <w:pPr>
                                  <w:pStyle w:val="Corps"/>
                                  <w:jc w:val="center"/>
                                </w:pPr>
                                <w:r>
                                  <w:rPr>
                                    <w:color w:val="000000"/>
                                    <w:sz w:val="12"/>
                                    <w:szCs w:val="12"/>
                                  </w:rPr>
                                  <w:t>A05</w:t>
                                </w:r>
                              </w:p>
                            </w:txbxContent>
                          </wps:txbx>
                          <wps:bodyPr wrap="square" lIns="0" tIns="0" rIns="0" bIns="0" numCol="1" anchor="t">
                            <a:noAutofit/>
                          </wps:bodyPr>
                        </wps:wsp>
                        <wps:wsp>
                          <wps:cNvPr id="412" name="A06"/>
                          <wps:cNvSpPr txBox="1"/>
                          <wps:spPr>
                            <a:xfrm rot="16200000">
                              <a:off x="1375389" y="30138"/>
                              <a:ext cx="168575" cy="108298"/>
                            </a:xfrm>
                            <a:prstGeom prst="rect">
                              <a:avLst/>
                            </a:prstGeom>
                            <a:noFill/>
                            <a:ln w="12700" cap="flat">
                              <a:noFill/>
                              <a:miter lim="400000"/>
                            </a:ln>
                            <a:effectLst/>
                          </wps:spPr>
                          <wps:txbx>
                            <w:txbxContent>
                              <w:p w14:paraId="6387F2E1" w14:textId="77777777" w:rsidR="00C468EA" w:rsidRDefault="00C468EA" w:rsidP="006F7CB3">
                                <w:pPr>
                                  <w:pStyle w:val="Corps"/>
                                  <w:jc w:val="center"/>
                                </w:pPr>
                                <w:r>
                                  <w:rPr>
                                    <w:color w:val="000000"/>
                                    <w:sz w:val="12"/>
                                    <w:szCs w:val="12"/>
                                  </w:rPr>
                                  <w:t>A06</w:t>
                                </w:r>
                              </w:p>
                            </w:txbxContent>
                          </wps:txbx>
                          <wps:bodyPr wrap="square" lIns="0" tIns="0" rIns="0" bIns="0" numCol="1" anchor="t">
                            <a:noAutofit/>
                          </wps:bodyPr>
                        </wps:wsp>
                        <wps:wsp>
                          <wps:cNvPr id="413" name="A07"/>
                          <wps:cNvSpPr txBox="1"/>
                          <wps:spPr>
                            <a:xfrm rot="16200000">
                              <a:off x="1520041" y="30138"/>
                              <a:ext cx="168575" cy="108298"/>
                            </a:xfrm>
                            <a:prstGeom prst="rect">
                              <a:avLst/>
                            </a:prstGeom>
                            <a:noFill/>
                            <a:ln w="12700" cap="flat">
                              <a:noFill/>
                              <a:miter lim="400000"/>
                            </a:ln>
                            <a:effectLst/>
                          </wps:spPr>
                          <wps:txbx>
                            <w:txbxContent>
                              <w:p w14:paraId="760BEDA9" w14:textId="77777777" w:rsidR="00C468EA" w:rsidRDefault="00C468EA" w:rsidP="006F7CB3">
                                <w:pPr>
                                  <w:pStyle w:val="Corps"/>
                                  <w:jc w:val="center"/>
                                </w:pPr>
                                <w:r>
                                  <w:rPr>
                                    <w:color w:val="000000"/>
                                    <w:sz w:val="12"/>
                                    <w:szCs w:val="12"/>
                                  </w:rPr>
                                  <w:t>A07</w:t>
                                </w:r>
                              </w:p>
                            </w:txbxContent>
                          </wps:txbx>
                          <wps:bodyPr wrap="square" lIns="0" tIns="0" rIns="0" bIns="0" numCol="1" anchor="t">
                            <a:noAutofit/>
                          </wps:bodyPr>
                        </wps:wsp>
                        <wps:wsp>
                          <wps:cNvPr id="414" name="A08"/>
                          <wps:cNvSpPr txBox="1"/>
                          <wps:spPr>
                            <a:xfrm rot="16200000">
                              <a:off x="1664694" y="30138"/>
                              <a:ext cx="168575" cy="108298"/>
                            </a:xfrm>
                            <a:prstGeom prst="rect">
                              <a:avLst/>
                            </a:prstGeom>
                            <a:noFill/>
                            <a:ln w="12700" cap="flat">
                              <a:noFill/>
                              <a:miter lim="400000"/>
                            </a:ln>
                            <a:effectLst/>
                          </wps:spPr>
                          <wps:txbx>
                            <w:txbxContent>
                              <w:p w14:paraId="74F226C8" w14:textId="77777777" w:rsidR="00C468EA" w:rsidRDefault="00C468EA" w:rsidP="006F7CB3">
                                <w:pPr>
                                  <w:pStyle w:val="Corps"/>
                                  <w:jc w:val="center"/>
                                </w:pPr>
                                <w:r>
                                  <w:rPr>
                                    <w:color w:val="000000"/>
                                    <w:sz w:val="12"/>
                                    <w:szCs w:val="12"/>
                                  </w:rPr>
                                  <w:t>A08</w:t>
                                </w:r>
                              </w:p>
                            </w:txbxContent>
                          </wps:txbx>
                          <wps:bodyPr wrap="square" lIns="0" tIns="0" rIns="0" bIns="0" numCol="1" anchor="t">
                            <a:noAutofit/>
                          </wps:bodyPr>
                        </wps:wsp>
                        <wps:wsp>
                          <wps:cNvPr id="415" name="Rectangle"/>
                          <wps:cNvSpPr/>
                          <wps:spPr>
                            <a:xfrm>
                              <a:off x="1815611" y="513314"/>
                              <a:ext cx="144653" cy="169193"/>
                            </a:xfrm>
                            <a:prstGeom prst="rect">
                              <a:avLst/>
                            </a:prstGeom>
                            <a:solidFill>
                              <a:srgbClr val="535F65"/>
                            </a:solidFill>
                            <a:ln w="12700" cap="flat">
                              <a:noFill/>
                              <a:miter lim="400000"/>
                            </a:ln>
                            <a:effectLst/>
                          </wps:spPr>
                          <wps:bodyPr/>
                        </wps:wsp>
                        <wps:wsp>
                          <wps:cNvPr id="416" name="Rectangle"/>
                          <wps:cNvSpPr/>
                          <wps:spPr>
                            <a:xfrm>
                              <a:off x="1965960" y="168575"/>
                              <a:ext cx="575106" cy="169192"/>
                            </a:xfrm>
                            <a:prstGeom prst="rect">
                              <a:avLst/>
                            </a:prstGeom>
                            <a:solidFill>
                              <a:srgbClr val="535F65"/>
                            </a:solidFill>
                            <a:ln w="12700" cap="flat">
                              <a:noFill/>
                              <a:miter lim="400000"/>
                            </a:ln>
                            <a:effectLst/>
                          </wps:spPr>
                          <wps:bodyPr/>
                        </wps:wsp>
                        <wps:wsp>
                          <wps:cNvPr id="417" name="A09"/>
                          <wps:cNvSpPr txBox="1"/>
                          <wps:spPr>
                            <a:xfrm rot="16200000">
                              <a:off x="1809347" y="30138"/>
                              <a:ext cx="168575" cy="108298"/>
                            </a:xfrm>
                            <a:prstGeom prst="rect">
                              <a:avLst/>
                            </a:prstGeom>
                            <a:noFill/>
                            <a:ln w="12700" cap="flat">
                              <a:noFill/>
                              <a:miter lim="400000"/>
                            </a:ln>
                            <a:effectLst/>
                          </wps:spPr>
                          <wps:txbx>
                            <w:txbxContent>
                              <w:p w14:paraId="488C0880" w14:textId="77777777" w:rsidR="00C468EA" w:rsidRDefault="00C468EA" w:rsidP="006F7CB3">
                                <w:pPr>
                                  <w:pStyle w:val="Corps"/>
                                  <w:jc w:val="center"/>
                                </w:pPr>
                                <w:r>
                                  <w:rPr>
                                    <w:color w:val="000000"/>
                                    <w:sz w:val="12"/>
                                    <w:szCs w:val="12"/>
                                  </w:rPr>
                                  <w:t>A09</w:t>
                                </w:r>
                              </w:p>
                            </w:txbxContent>
                          </wps:txbx>
                          <wps:bodyPr wrap="square" lIns="0" tIns="0" rIns="0" bIns="0" numCol="1" anchor="t">
                            <a:noAutofit/>
                          </wps:bodyPr>
                        </wps:wsp>
                        <wps:wsp>
                          <wps:cNvPr id="419" name="A10"/>
                          <wps:cNvSpPr txBox="1"/>
                          <wps:spPr>
                            <a:xfrm rot="16200000">
                              <a:off x="1953843" y="39663"/>
                              <a:ext cx="168574" cy="108298"/>
                            </a:xfrm>
                            <a:prstGeom prst="rect">
                              <a:avLst/>
                            </a:prstGeom>
                            <a:noFill/>
                            <a:ln w="12700" cap="flat">
                              <a:noFill/>
                              <a:miter lim="400000"/>
                            </a:ln>
                            <a:effectLst/>
                          </wps:spPr>
                          <wps:txbx>
                            <w:txbxContent>
                              <w:p w14:paraId="05E9B53D" w14:textId="77777777" w:rsidR="00C468EA" w:rsidRDefault="00C468EA" w:rsidP="006F7CB3">
                                <w:pPr>
                                  <w:pStyle w:val="Corps"/>
                                  <w:jc w:val="center"/>
                                </w:pPr>
                                <w:r>
                                  <w:rPr>
                                    <w:color w:val="000000"/>
                                    <w:sz w:val="12"/>
                                    <w:szCs w:val="12"/>
                                  </w:rPr>
                                  <w:t>A10</w:t>
                                </w:r>
                              </w:p>
                            </w:txbxContent>
                          </wps:txbx>
                          <wps:bodyPr wrap="square" lIns="0" tIns="0" rIns="0" bIns="0" numCol="1" anchor="t">
                            <a:noAutofit/>
                          </wps:bodyPr>
                        </wps:wsp>
                        <wps:wsp>
                          <wps:cNvPr id="420" name="A13"/>
                          <wps:cNvSpPr txBox="1"/>
                          <wps:spPr>
                            <a:xfrm rot="16200000">
                              <a:off x="2387957" y="30138"/>
                              <a:ext cx="168575" cy="108298"/>
                            </a:xfrm>
                            <a:prstGeom prst="rect">
                              <a:avLst/>
                            </a:prstGeom>
                            <a:noFill/>
                            <a:ln w="12700" cap="flat">
                              <a:noFill/>
                              <a:miter lim="400000"/>
                            </a:ln>
                            <a:effectLst/>
                          </wps:spPr>
                          <wps:txbx>
                            <w:txbxContent>
                              <w:p w14:paraId="6B9CC5AF" w14:textId="77777777" w:rsidR="00C468EA" w:rsidRDefault="00C468EA" w:rsidP="006F7CB3">
                                <w:pPr>
                                  <w:pStyle w:val="Corps"/>
                                  <w:jc w:val="center"/>
                                </w:pPr>
                                <w:r>
                                  <w:rPr>
                                    <w:color w:val="000000"/>
                                    <w:sz w:val="12"/>
                                    <w:szCs w:val="12"/>
                                  </w:rPr>
                                  <w:t>A13</w:t>
                                </w:r>
                              </w:p>
                            </w:txbxContent>
                          </wps:txbx>
                          <wps:bodyPr wrap="square" lIns="0" tIns="0" rIns="0" bIns="0" numCol="1" anchor="t">
                            <a:noAutofit/>
                          </wps:bodyPr>
                        </wps:wsp>
                        <wps:wsp>
                          <wps:cNvPr id="421" name="Rectangle"/>
                          <wps:cNvSpPr/>
                          <wps:spPr>
                            <a:xfrm>
                              <a:off x="2868103" y="422366"/>
                              <a:ext cx="1114174" cy="169192"/>
                            </a:xfrm>
                            <a:prstGeom prst="rect">
                              <a:avLst/>
                            </a:prstGeom>
                            <a:solidFill>
                              <a:srgbClr val="535F65"/>
                            </a:solidFill>
                            <a:ln w="12700" cap="flat">
                              <a:noFill/>
                              <a:miter lim="400000"/>
                            </a:ln>
                            <a:effectLst/>
                          </wps:spPr>
                          <wps:bodyPr/>
                        </wps:wsp>
                        <wps:wsp>
                          <wps:cNvPr id="422" name="A14"/>
                          <wps:cNvSpPr txBox="1"/>
                          <wps:spPr>
                            <a:xfrm rot="16200000">
                              <a:off x="2529104" y="30140"/>
                              <a:ext cx="168575" cy="108297"/>
                            </a:xfrm>
                            <a:prstGeom prst="rect">
                              <a:avLst/>
                            </a:prstGeom>
                            <a:noFill/>
                            <a:ln w="12700" cap="flat">
                              <a:noFill/>
                              <a:miter lim="400000"/>
                            </a:ln>
                            <a:effectLst/>
                          </wps:spPr>
                          <wps:txbx>
                            <w:txbxContent>
                              <w:p w14:paraId="7FB319B2" w14:textId="77777777" w:rsidR="00C468EA" w:rsidRDefault="00C468EA" w:rsidP="006F7CB3">
                                <w:pPr>
                                  <w:pStyle w:val="Corps"/>
                                  <w:jc w:val="center"/>
                                </w:pPr>
                                <w:r>
                                  <w:rPr>
                                    <w:color w:val="000000"/>
                                    <w:sz w:val="12"/>
                                    <w:szCs w:val="12"/>
                                  </w:rPr>
                                  <w:t>A14</w:t>
                                </w:r>
                              </w:p>
                            </w:txbxContent>
                          </wps:txbx>
                          <wps:bodyPr wrap="square" lIns="0" tIns="0" rIns="0" bIns="0" numCol="1" anchor="t">
                            <a:noAutofit/>
                          </wps:bodyPr>
                        </wps:wsp>
                        <wps:wsp>
                          <wps:cNvPr id="423" name="B01"/>
                          <wps:cNvSpPr txBox="1"/>
                          <wps:spPr>
                            <a:xfrm rot="16200000">
                              <a:off x="2686457" y="30140"/>
                              <a:ext cx="168574" cy="108297"/>
                            </a:xfrm>
                            <a:prstGeom prst="rect">
                              <a:avLst/>
                            </a:prstGeom>
                            <a:noFill/>
                            <a:ln w="12700" cap="flat">
                              <a:noFill/>
                              <a:miter lim="400000"/>
                            </a:ln>
                            <a:effectLst/>
                          </wps:spPr>
                          <wps:txbx>
                            <w:txbxContent>
                              <w:p w14:paraId="7D535480" w14:textId="77777777" w:rsidR="00C468EA" w:rsidRDefault="00C468EA" w:rsidP="006F7CB3">
                                <w:pPr>
                                  <w:pStyle w:val="Corps"/>
                                  <w:jc w:val="center"/>
                                </w:pPr>
                                <w:r>
                                  <w:rPr>
                                    <w:color w:val="000000"/>
                                    <w:sz w:val="12"/>
                                    <w:szCs w:val="12"/>
                                  </w:rPr>
                                  <w:t>B01</w:t>
                                </w:r>
                              </w:p>
                            </w:txbxContent>
                          </wps:txbx>
                          <wps:bodyPr wrap="square" lIns="0" tIns="0" rIns="0" bIns="0" numCol="1" anchor="t">
                            <a:noAutofit/>
                          </wps:bodyPr>
                        </wps:wsp>
                        <wps:wsp>
                          <wps:cNvPr id="424" name="Rectangle"/>
                          <wps:cNvSpPr/>
                          <wps:spPr>
                            <a:xfrm>
                              <a:off x="3982277" y="513314"/>
                              <a:ext cx="144653" cy="169193"/>
                            </a:xfrm>
                            <a:prstGeom prst="rect">
                              <a:avLst/>
                            </a:prstGeom>
                            <a:solidFill>
                              <a:srgbClr val="535F65"/>
                            </a:solidFill>
                            <a:ln w="12700" cap="flat">
                              <a:noFill/>
                              <a:miter lim="400000"/>
                            </a:ln>
                            <a:effectLst/>
                          </wps:spPr>
                          <wps:bodyPr/>
                        </wps:wsp>
                        <wps:wsp>
                          <wps:cNvPr id="425" name="B09"/>
                          <wps:cNvSpPr txBox="1"/>
                          <wps:spPr>
                            <a:xfrm rot="16200000">
                              <a:off x="3825664" y="30138"/>
                              <a:ext cx="168574" cy="108298"/>
                            </a:xfrm>
                            <a:prstGeom prst="rect">
                              <a:avLst/>
                            </a:prstGeom>
                            <a:noFill/>
                            <a:ln w="12700" cap="flat">
                              <a:noFill/>
                              <a:miter lim="400000"/>
                            </a:ln>
                            <a:effectLst/>
                          </wps:spPr>
                          <wps:txbx>
                            <w:txbxContent>
                              <w:p w14:paraId="5237AB11" w14:textId="77777777" w:rsidR="00C468EA" w:rsidRDefault="00C468EA" w:rsidP="006F7CB3">
                                <w:pPr>
                                  <w:pStyle w:val="Corps"/>
                                  <w:jc w:val="center"/>
                                </w:pPr>
                                <w:r>
                                  <w:rPr>
                                    <w:color w:val="000000"/>
                                    <w:sz w:val="12"/>
                                    <w:szCs w:val="12"/>
                                  </w:rPr>
                                  <w:t>B09</w:t>
                                </w:r>
                              </w:p>
                            </w:txbxContent>
                          </wps:txbx>
                          <wps:bodyPr wrap="square" lIns="0" tIns="0" rIns="0" bIns="0" numCol="1" anchor="t">
                            <a:noAutofit/>
                          </wps:bodyPr>
                        </wps:wsp>
                        <wps:wsp>
                          <wps:cNvPr id="426" name="Rectangle"/>
                          <wps:cNvSpPr/>
                          <wps:spPr>
                            <a:xfrm>
                              <a:off x="2541065" y="506960"/>
                              <a:ext cx="144653" cy="169193"/>
                            </a:xfrm>
                            <a:prstGeom prst="rect">
                              <a:avLst/>
                            </a:prstGeom>
                            <a:solidFill>
                              <a:srgbClr val="535F65"/>
                            </a:solidFill>
                            <a:ln w="12700" cap="flat">
                              <a:noFill/>
                              <a:miter lim="400000"/>
                            </a:ln>
                            <a:effectLst/>
                          </wps:spPr>
                          <wps:bodyPr/>
                        </wps:wsp>
                        <wps:wsp>
                          <wps:cNvPr id="427" name="Rectangle"/>
                          <wps:cNvSpPr/>
                          <wps:spPr>
                            <a:xfrm>
                              <a:off x="2698418" y="168576"/>
                              <a:ext cx="144653" cy="169192"/>
                            </a:xfrm>
                            <a:prstGeom prst="rect">
                              <a:avLst/>
                            </a:prstGeom>
                            <a:solidFill>
                              <a:srgbClr val="535F65"/>
                            </a:solidFill>
                            <a:ln w="12700" cap="flat">
                              <a:noFill/>
                              <a:miter lim="400000"/>
                            </a:ln>
                            <a:effectLst/>
                          </wps:spPr>
                          <wps:bodyPr/>
                        </wps:wsp>
                        <wps:wsp>
                          <wps:cNvPr id="428" name="Rectangle"/>
                          <wps:cNvSpPr/>
                          <wps:spPr>
                            <a:xfrm>
                              <a:off x="4271582" y="506961"/>
                              <a:ext cx="144654" cy="169193"/>
                            </a:xfrm>
                            <a:prstGeom prst="rect">
                              <a:avLst/>
                            </a:prstGeom>
                            <a:solidFill>
                              <a:srgbClr val="535F65"/>
                            </a:solidFill>
                            <a:ln w="12700" cap="flat">
                              <a:noFill/>
                              <a:miter lim="400000"/>
                            </a:ln>
                            <a:effectLst/>
                          </wps:spPr>
                          <wps:bodyPr/>
                        </wps:wsp>
                        <wps:wsp>
                          <wps:cNvPr id="429" name="C01"/>
                          <wps:cNvSpPr txBox="1"/>
                          <wps:spPr>
                            <a:xfrm rot="16200000">
                              <a:off x="3970316" y="30138"/>
                              <a:ext cx="168575" cy="108298"/>
                            </a:xfrm>
                            <a:prstGeom prst="rect">
                              <a:avLst/>
                            </a:prstGeom>
                            <a:noFill/>
                            <a:ln w="12700" cap="flat">
                              <a:noFill/>
                              <a:miter lim="400000"/>
                            </a:ln>
                            <a:effectLst/>
                          </wps:spPr>
                          <wps:txbx>
                            <w:txbxContent>
                              <w:p w14:paraId="77A64617" w14:textId="77777777" w:rsidR="00C468EA" w:rsidRDefault="00C468EA" w:rsidP="006F7CB3">
                                <w:pPr>
                                  <w:pStyle w:val="Corps"/>
                                  <w:jc w:val="center"/>
                                </w:pPr>
                                <w:r>
                                  <w:rPr>
                                    <w:color w:val="000000"/>
                                    <w:sz w:val="12"/>
                                    <w:szCs w:val="12"/>
                                  </w:rPr>
                                  <w:t>C01</w:t>
                                </w:r>
                              </w:p>
                            </w:txbxContent>
                          </wps:txbx>
                          <wps:bodyPr wrap="square" lIns="0" tIns="0" rIns="0" bIns="0" numCol="1" anchor="t">
                            <a:noAutofit/>
                          </wps:bodyPr>
                        </wps:wsp>
                        <wps:wsp>
                          <wps:cNvPr id="430" name="Rectangle"/>
                          <wps:cNvSpPr/>
                          <wps:spPr>
                            <a:xfrm>
                              <a:off x="4416235" y="168573"/>
                              <a:ext cx="144654" cy="169193"/>
                            </a:xfrm>
                            <a:prstGeom prst="rect">
                              <a:avLst/>
                            </a:prstGeom>
                            <a:solidFill>
                              <a:srgbClr val="535F65"/>
                            </a:solidFill>
                            <a:ln w="12700" cap="flat">
                              <a:noFill/>
                              <a:miter lim="400000"/>
                            </a:ln>
                            <a:effectLst/>
                          </wps:spPr>
                          <wps:bodyPr/>
                        </wps:wsp>
                        <wps:wsp>
                          <wps:cNvPr id="431" name="C02"/>
                          <wps:cNvSpPr txBox="1"/>
                          <wps:spPr>
                            <a:xfrm rot="16200000">
                              <a:off x="4114969" y="30138"/>
                              <a:ext cx="168575" cy="108298"/>
                            </a:xfrm>
                            <a:prstGeom prst="rect">
                              <a:avLst/>
                            </a:prstGeom>
                            <a:noFill/>
                            <a:ln w="12700" cap="flat">
                              <a:noFill/>
                              <a:miter lim="400000"/>
                            </a:ln>
                            <a:effectLst/>
                          </wps:spPr>
                          <wps:txbx>
                            <w:txbxContent>
                              <w:p w14:paraId="4E03628A" w14:textId="77777777" w:rsidR="00C468EA" w:rsidRDefault="00C468EA" w:rsidP="006F7CB3">
                                <w:pPr>
                                  <w:pStyle w:val="Corps"/>
                                  <w:jc w:val="center"/>
                                </w:pPr>
                                <w:r>
                                  <w:rPr>
                                    <w:color w:val="000000"/>
                                    <w:sz w:val="12"/>
                                    <w:szCs w:val="12"/>
                                  </w:rPr>
                                  <w:t>C02</w:t>
                                </w:r>
                              </w:p>
                            </w:txbxContent>
                          </wps:txbx>
                          <wps:bodyPr wrap="square" lIns="0" tIns="0" rIns="0" bIns="0" numCol="1" anchor="t">
                            <a:noAutofit/>
                          </wps:bodyPr>
                        </wps:wsp>
                        <wps:wsp>
                          <wps:cNvPr id="432" name="Rectangle"/>
                          <wps:cNvSpPr/>
                          <wps:spPr>
                            <a:xfrm>
                              <a:off x="4560888" y="513312"/>
                              <a:ext cx="144653" cy="169192"/>
                            </a:xfrm>
                            <a:prstGeom prst="rect">
                              <a:avLst/>
                            </a:prstGeom>
                            <a:solidFill>
                              <a:srgbClr val="535F65"/>
                            </a:solidFill>
                            <a:ln w="12700" cap="flat">
                              <a:noFill/>
                              <a:miter lim="400000"/>
                            </a:ln>
                            <a:effectLst/>
                          </wps:spPr>
                          <wps:bodyPr/>
                        </wps:wsp>
                        <wps:wsp>
                          <wps:cNvPr id="433" name="Rectangle"/>
                          <wps:cNvSpPr/>
                          <wps:spPr>
                            <a:xfrm>
                              <a:off x="4126930" y="168573"/>
                              <a:ext cx="144653" cy="169193"/>
                            </a:xfrm>
                            <a:prstGeom prst="rect">
                              <a:avLst/>
                            </a:prstGeom>
                            <a:solidFill>
                              <a:srgbClr val="535F65"/>
                            </a:solidFill>
                            <a:ln w="12700" cap="flat">
                              <a:noFill/>
                              <a:miter lim="400000"/>
                            </a:ln>
                            <a:effectLst/>
                          </wps:spPr>
                          <wps:bodyPr/>
                        </wps:wsp>
                        <wps:wsp>
                          <wps:cNvPr id="434" name="Rectangle"/>
                          <wps:cNvSpPr/>
                          <wps:spPr>
                            <a:xfrm>
                              <a:off x="4705540" y="425540"/>
                              <a:ext cx="1012569" cy="169192"/>
                            </a:xfrm>
                            <a:prstGeom prst="rect">
                              <a:avLst/>
                            </a:prstGeom>
                            <a:solidFill>
                              <a:srgbClr val="535F65"/>
                            </a:solidFill>
                            <a:ln w="12700" cap="flat">
                              <a:noFill/>
                              <a:miter lim="400000"/>
                            </a:ln>
                            <a:effectLst/>
                          </wps:spPr>
                          <wps:bodyPr/>
                        </wps:wsp>
                        <wps:wsp>
                          <wps:cNvPr id="435" name="C03"/>
                          <wps:cNvSpPr txBox="1"/>
                          <wps:spPr>
                            <a:xfrm rot="16200000">
                              <a:off x="4259622" y="30138"/>
                              <a:ext cx="168574" cy="108298"/>
                            </a:xfrm>
                            <a:prstGeom prst="rect">
                              <a:avLst/>
                            </a:prstGeom>
                            <a:noFill/>
                            <a:ln w="12700" cap="flat">
                              <a:noFill/>
                              <a:miter lim="400000"/>
                            </a:ln>
                            <a:effectLst/>
                          </wps:spPr>
                          <wps:txbx>
                            <w:txbxContent>
                              <w:p w14:paraId="517CDBD2" w14:textId="77777777" w:rsidR="00C468EA" w:rsidRDefault="00C468EA" w:rsidP="006F7CB3">
                                <w:pPr>
                                  <w:pStyle w:val="Corps"/>
                                  <w:jc w:val="center"/>
                                </w:pPr>
                                <w:r>
                                  <w:rPr>
                                    <w:color w:val="000000"/>
                                    <w:sz w:val="12"/>
                                    <w:szCs w:val="12"/>
                                  </w:rPr>
                                  <w:t>C03</w:t>
                                </w:r>
                              </w:p>
                            </w:txbxContent>
                          </wps:txbx>
                          <wps:bodyPr wrap="square" lIns="0" tIns="0" rIns="0" bIns="0" numCol="1" anchor="t">
                            <a:noAutofit/>
                          </wps:bodyPr>
                        </wps:wsp>
                        <wps:wsp>
                          <wps:cNvPr id="436" name="C04"/>
                          <wps:cNvSpPr txBox="1"/>
                          <wps:spPr>
                            <a:xfrm rot="16200000">
                              <a:off x="4404274" y="30138"/>
                              <a:ext cx="168575" cy="108298"/>
                            </a:xfrm>
                            <a:prstGeom prst="rect">
                              <a:avLst/>
                            </a:prstGeom>
                            <a:noFill/>
                            <a:ln w="12700" cap="flat">
                              <a:noFill/>
                              <a:miter lim="400000"/>
                            </a:ln>
                            <a:effectLst/>
                          </wps:spPr>
                          <wps:txbx>
                            <w:txbxContent>
                              <w:p w14:paraId="1FDFD4B1" w14:textId="77777777" w:rsidR="00C468EA" w:rsidRDefault="00C468EA" w:rsidP="006F7CB3">
                                <w:pPr>
                                  <w:pStyle w:val="Corps"/>
                                  <w:jc w:val="center"/>
                                </w:pPr>
                                <w:r>
                                  <w:rPr>
                                    <w:color w:val="000000"/>
                                    <w:sz w:val="12"/>
                                    <w:szCs w:val="12"/>
                                  </w:rPr>
                                  <w:t>C04</w:t>
                                </w:r>
                              </w:p>
                            </w:txbxContent>
                          </wps:txbx>
                          <wps:bodyPr wrap="square" lIns="0" tIns="0" rIns="0" bIns="0" numCol="1" anchor="t">
                            <a:noAutofit/>
                          </wps:bodyPr>
                        </wps:wsp>
                        <wps:wsp>
                          <wps:cNvPr id="437" name="C05"/>
                          <wps:cNvSpPr txBox="1"/>
                          <wps:spPr>
                            <a:xfrm rot="16200000">
                              <a:off x="4548926" y="30138"/>
                              <a:ext cx="168575" cy="108298"/>
                            </a:xfrm>
                            <a:prstGeom prst="rect">
                              <a:avLst/>
                            </a:prstGeom>
                            <a:noFill/>
                            <a:ln w="12700" cap="flat">
                              <a:noFill/>
                              <a:miter lim="400000"/>
                            </a:ln>
                            <a:effectLst/>
                          </wps:spPr>
                          <wps:txbx>
                            <w:txbxContent>
                              <w:p w14:paraId="3FCDEE30" w14:textId="77777777" w:rsidR="00C468EA" w:rsidRDefault="00C468EA" w:rsidP="006F7CB3">
                                <w:pPr>
                                  <w:pStyle w:val="Corps"/>
                                  <w:jc w:val="center"/>
                                </w:pPr>
                                <w:r>
                                  <w:rPr>
                                    <w:color w:val="000000"/>
                                    <w:sz w:val="12"/>
                                    <w:szCs w:val="12"/>
                                  </w:rPr>
                                  <w:t>C05</w:t>
                                </w:r>
                              </w:p>
                            </w:txbxContent>
                          </wps:txbx>
                          <wps:bodyPr wrap="square" lIns="0" tIns="0" rIns="0" bIns="0" numCol="1" anchor="t">
                            <a:noAutofit/>
                          </wps:bodyPr>
                        </wps:wsp>
                        <wps:wsp>
                          <wps:cNvPr id="439" name="E01"/>
                          <wps:cNvSpPr txBox="1"/>
                          <wps:spPr>
                            <a:xfrm rot="16200000">
                              <a:off x="5706147" y="30138"/>
                              <a:ext cx="168575" cy="108298"/>
                            </a:xfrm>
                            <a:prstGeom prst="rect">
                              <a:avLst/>
                            </a:prstGeom>
                            <a:noFill/>
                            <a:ln w="12700" cap="flat">
                              <a:noFill/>
                              <a:miter lim="400000"/>
                            </a:ln>
                            <a:effectLst/>
                          </wps:spPr>
                          <wps:txbx>
                            <w:txbxContent>
                              <w:p w14:paraId="1B1478BF" w14:textId="77777777" w:rsidR="00C468EA" w:rsidRDefault="00C468EA" w:rsidP="006F7CB3">
                                <w:pPr>
                                  <w:pStyle w:val="Corps"/>
                                  <w:jc w:val="center"/>
                                </w:pPr>
                                <w:r>
                                  <w:rPr>
                                    <w:color w:val="000000"/>
                                    <w:sz w:val="12"/>
                                    <w:szCs w:val="12"/>
                                  </w:rPr>
                                  <w:t>E01</w:t>
                                </w:r>
                              </w:p>
                            </w:txbxContent>
                          </wps:txbx>
                          <wps:bodyPr wrap="square" lIns="0" tIns="0" rIns="0" bIns="0" numCol="1" anchor="t">
                            <a:noAutofit/>
                          </wps:bodyPr>
                        </wps:wsp>
                        <wps:wsp>
                          <wps:cNvPr id="440" name="Line"/>
                          <wps:cNvCnPr/>
                          <wps:spPr>
                            <a:xfrm>
                              <a:off x="2092278" y="63649"/>
                              <a:ext cx="309614" cy="1"/>
                            </a:xfrm>
                            <a:prstGeom prst="line">
                              <a:avLst/>
                            </a:prstGeom>
                            <a:noFill/>
                            <a:ln w="9525" cap="flat">
                              <a:solidFill>
                                <a:srgbClr val="000000"/>
                              </a:solidFill>
                              <a:prstDash val="sysDot"/>
                              <a:miter lim="400000"/>
                            </a:ln>
                            <a:effectLst/>
                          </wps:spPr>
                          <wps:bodyPr/>
                        </wps:wsp>
                        <wps:wsp>
                          <wps:cNvPr id="441" name="Line"/>
                          <wps:cNvCnPr/>
                          <wps:spPr>
                            <a:xfrm>
                              <a:off x="2824892" y="63651"/>
                              <a:ext cx="1030536" cy="1"/>
                            </a:xfrm>
                            <a:prstGeom prst="line">
                              <a:avLst/>
                            </a:prstGeom>
                            <a:noFill/>
                            <a:ln w="9525" cap="flat">
                              <a:solidFill>
                                <a:srgbClr val="000000"/>
                              </a:solidFill>
                              <a:prstDash val="sysDot"/>
                              <a:miter lim="400000"/>
                            </a:ln>
                            <a:effectLst/>
                          </wps:spPr>
                          <wps:bodyPr/>
                        </wps:wsp>
                        <wps:wsp>
                          <wps:cNvPr id="442" name="E02"/>
                          <wps:cNvSpPr txBox="1"/>
                          <wps:spPr>
                            <a:xfrm rot="16200000">
                              <a:off x="5850799" y="30138"/>
                              <a:ext cx="168575" cy="108298"/>
                            </a:xfrm>
                            <a:prstGeom prst="rect">
                              <a:avLst/>
                            </a:prstGeom>
                            <a:noFill/>
                            <a:ln w="12700" cap="flat">
                              <a:noFill/>
                              <a:miter lim="400000"/>
                            </a:ln>
                            <a:effectLst/>
                          </wps:spPr>
                          <wps:txbx>
                            <w:txbxContent>
                              <w:p w14:paraId="078A7DF9" w14:textId="77777777" w:rsidR="00C468EA" w:rsidRDefault="00C468EA" w:rsidP="006F7CB3">
                                <w:pPr>
                                  <w:pStyle w:val="Corps"/>
                                  <w:jc w:val="center"/>
                                </w:pPr>
                                <w:r>
                                  <w:rPr>
                                    <w:color w:val="000000"/>
                                    <w:sz w:val="12"/>
                                    <w:szCs w:val="12"/>
                                  </w:rPr>
                                  <w:t>E02</w:t>
                                </w:r>
                              </w:p>
                            </w:txbxContent>
                          </wps:txbx>
                          <wps:bodyPr wrap="square" lIns="0" tIns="0" rIns="0" bIns="0" numCol="1" anchor="t">
                            <a:noAutofit/>
                          </wps:bodyPr>
                        </wps:wsp>
                        <wps:wsp>
                          <wps:cNvPr id="443" name="E03"/>
                          <wps:cNvSpPr txBox="1"/>
                          <wps:spPr>
                            <a:xfrm rot="16200000">
                              <a:off x="6008118" y="30144"/>
                              <a:ext cx="168574" cy="108297"/>
                            </a:xfrm>
                            <a:prstGeom prst="rect">
                              <a:avLst/>
                            </a:prstGeom>
                            <a:noFill/>
                            <a:ln w="12700" cap="flat">
                              <a:noFill/>
                              <a:miter lim="400000"/>
                            </a:ln>
                            <a:effectLst/>
                          </wps:spPr>
                          <wps:txbx>
                            <w:txbxContent>
                              <w:p w14:paraId="54B36B6D" w14:textId="77777777" w:rsidR="00C468EA" w:rsidRDefault="00C468EA" w:rsidP="006F7CB3">
                                <w:pPr>
                                  <w:pStyle w:val="Corps"/>
                                  <w:jc w:val="center"/>
                                </w:pPr>
                                <w:r>
                                  <w:rPr>
                                    <w:color w:val="000000"/>
                                    <w:sz w:val="12"/>
                                    <w:szCs w:val="12"/>
                                  </w:rPr>
                                  <w:t>E03</w:t>
                                </w:r>
                              </w:p>
                            </w:txbxContent>
                          </wps:txbx>
                          <wps:bodyPr wrap="square" lIns="0" tIns="0" rIns="0" bIns="0" numCol="1" anchor="t">
                            <a:noAutofit/>
                          </wps:bodyPr>
                        </wps:wsp>
                        <wps:wsp>
                          <wps:cNvPr id="444" name="Théâtre"/>
                          <wps:cNvSpPr txBox="1"/>
                          <wps:spPr>
                            <a:xfrm>
                              <a:off x="1323" y="513311"/>
                              <a:ext cx="440138" cy="169193"/>
                            </a:xfrm>
                            <a:prstGeom prst="rect">
                              <a:avLst/>
                            </a:prstGeom>
                            <a:noFill/>
                            <a:ln w="12700" cap="flat">
                              <a:noFill/>
                              <a:miter lim="400000"/>
                            </a:ln>
                            <a:effectLst/>
                          </wps:spPr>
                          <wps:txbx>
                            <w:txbxContent>
                              <w:p w14:paraId="19C2BFFE" w14:textId="77777777" w:rsidR="00C468EA" w:rsidRDefault="00C468EA" w:rsidP="006F7CB3">
                                <w:pPr>
                                  <w:pStyle w:val="Corps"/>
                                </w:pPr>
                                <w:r>
                                  <w:rPr>
                                    <w:color w:val="000000"/>
                                    <w:sz w:val="12"/>
                                    <w:szCs w:val="12"/>
                                    <w:lang w:val="en-US"/>
                                  </w:rPr>
                                  <w:t>Th</w:t>
                                </w:r>
                                <w:r>
                                  <w:rPr>
                                    <w:color w:val="000000"/>
                                    <w:sz w:val="12"/>
                                    <w:szCs w:val="12"/>
                                  </w:rPr>
                                  <w:t>éâtre</w:t>
                                </w:r>
                              </w:p>
                            </w:txbxContent>
                          </wps:txbx>
                          <wps:bodyPr wrap="square" lIns="38100" tIns="38100" rIns="38100" bIns="38100" numCol="1" anchor="t">
                            <a:noAutofit/>
                          </wps:bodyPr>
                        </wps:wsp>
                        <wps:wsp>
                          <wps:cNvPr id="445" name="D01"/>
                          <wps:cNvSpPr txBox="1"/>
                          <wps:spPr>
                            <a:xfrm rot="16200000">
                              <a:off x="4687441" y="30138"/>
                              <a:ext cx="168574" cy="108298"/>
                            </a:xfrm>
                            <a:prstGeom prst="rect">
                              <a:avLst/>
                            </a:prstGeom>
                            <a:noFill/>
                            <a:ln w="12700" cap="flat">
                              <a:noFill/>
                              <a:miter lim="400000"/>
                            </a:ln>
                            <a:effectLst/>
                          </wps:spPr>
                          <wps:txbx>
                            <w:txbxContent>
                              <w:p w14:paraId="0C2346A1" w14:textId="77777777" w:rsidR="00C468EA" w:rsidRDefault="00C468EA" w:rsidP="006F7CB3">
                                <w:pPr>
                                  <w:pStyle w:val="Corps"/>
                                  <w:jc w:val="center"/>
                                </w:pPr>
                                <w:r>
                                  <w:rPr>
                                    <w:color w:val="000000"/>
                                    <w:sz w:val="12"/>
                                    <w:szCs w:val="12"/>
                                  </w:rPr>
                                  <w:t>D01</w:t>
                                </w:r>
                              </w:p>
                            </w:txbxContent>
                          </wps:txbx>
                          <wps:bodyPr wrap="square" lIns="0" tIns="0" rIns="0" bIns="0" numCol="1" anchor="t">
                            <a:noAutofit/>
                          </wps:bodyPr>
                        </wps:wsp>
                        <wps:wsp>
                          <wps:cNvPr id="446" name="Rectangle"/>
                          <wps:cNvSpPr/>
                          <wps:spPr>
                            <a:xfrm>
                              <a:off x="5718108" y="513314"/>
                              <a:ext cx="433958" cy="169193"/>
                            </a:xfrm>
                            <a:prstGeom prst="rect">
                              <a:avLst/>
                            </a:prstGeom>
                            <a:solidFill>
                              <a:srgbClr val="535F65"/>
                            </a:solidFill>
                            <a:ln w="12700" cap="flat">
                              <a:noFill/>
                              <a:miter lim="400000"/>
                            </a:ln>
                            <a:effectLst/>
                          </wps:spPr>
                          <wps:bodyPr/>
                        </wps:wsp>
                        <wps:wsp>
                          <wps:cNvPr id="447" name="D07"/>
                          <wps:cNvSpPr txBox="1"/>
                          <wps:spPr>
                            <a:xfrm rot="16200000">
                              <a:off x="5561495" y="30144"/>
                              <a:ext cx="168575" cy="108297"/>
                            </a:xfrm>
                            <a:prstGeom prst="rect">
                              <a:avLst/>
                            </a:prstGeom>
                            <a:noFill/>
                            <a:ln w="12700" cap="flat">
                              <a:noFill/>
                              <a:miter lim="400000"/>
                            </a:ln>
                            <a:effectLst/>
                          </wps:spPr>
                          <wps:txbx>
                            <w:txbxContent>
                              <w:p w14:paraId="3BA34E23" w14:textId="77777777" w:rsidR="00C468EA" w:rsidRDefault="00C468EA" w:rsidP="006F7CB3">
                                <w:pPr>
                                  <w:pStyle w:val="Corps"/>
                                  <w:jc w:val="center"/>
                                </w:pPr>
                                <w:r>
                                  <w:rPr>
                                    <w:color w:val="000000"/>
                                    <w:sz w:val="12"/>
                                    <w:szCs w:val="12"/>
                                  </w:rPr>
                                  <w:t>D07</w:t>
                                </w:r>
                              </w:p>
                            </w:txbxContent>
                          </wps:txbx>
                          <wps:bodyPr wrap="square" lIns="0" tIns="0" rIns="0" bIns="0" numCol="1" anchor="t">
                            <a:noAutofit/>
                          </wps:bodyPr>
                        </wps:wsp>
                        <wps:wsp>
                          <wps:cNvPr id="1073742336" name="Line"/>
                          <wps:cNvCnPr/>
                          <wps:spPr>
                            <a:xfrm>
                              <a:off x="4825875" y="63655"/>
                              <a:ext cx="747581" cy="1"/>
                            </a:xfrm>
                            <a:prstGeom prst="line">
                              <a:avLst/>
                            </a:prstGeom>
                            <a:noFill/>
                            <a:ln w="9525" cap="flat">
                              <a:solidFill>
                                <a:srgbClr val="000000"/>
                              </a:solidFill>
                              <a:prstDash val="sysDot"/>
                              <a:miter lim="400000"/>
                            </a:ln>
                            <a:effectLst/>
                          </wps:spPr>
                          <wps:bodyPr/>
                        </wps:wsp>
                        <wps:wsp>
                          <wps:cNvPr id="1073742337" name="Rectangle"/>
                          <wps:cNvSpPr/>
                          <wps:spPr>
                            <a:xfrm>
                              <a:off x="0" y="3175"/>
                              <a:ext cx="6154671" cy="169195"/>
                            </a:xfrm>
                            <a:prstGeom prst="rect">
                              <a:avLst/>
                            </a:prstGeom>
                            <a:noFill/>
                            <a:ln w="6350" cap="flat">
                              <a:solidFill>
                                <a:srgbClr val="000000"/>
                              </a:solidFill>
                              <a:prstDash val="solid"/>
                              <a:miter lim="400000"/>
                            </a:ln>
                            <a:effectLst/>
                          </wps:spPr>
                          <wps:bodyPr/>
                        </wps:wsp>
                        <wps:wsp>
                          <wps:cNvPr id="1073742338" name="Musique / Gestes"/>
                          <wps:cNvSpPr txBox="1"/>
                          <wps:spPr>
                            <a:xfrm>
                              <a:off x="1323" y="337770"/>
                              <a:ext cx="746917" cy="169193"/>
                            </a:xfrm>
                            <a:prstGeom prst="rect">
                              <a:avLst/>
                            </a:prstGeom>
                            <a:noFill/>
                            <a:ln w="12700" cap="flat">
                              <a:noFill/>
                              <a:miter lim="400000"/>
                            </a:ln>
                            <a:effectLst/>
                          </wps:spPr>
                          <wps:txbx>
                            <w:txbxContent>
                              <w:p w14:paraId="32DFD41E" w14:textId="77777777" w:rsidR="00C468EA" w:rsidRDefault="00C468EA" w:rsidP="006F7CB3">
                                <w:pPr>
                                  <w:pStyle w:val="Corps"/>
                                </w:pPr>
                                <w:r>
                                  <w:rPr>
                                    <w:color w:val="000000"/>
                                    <w:sz w:val="12"/>
                                    <w:szCs w:val="12"/>
                                  </w:rPr>
                                  <w:t>Musique / Gestes</w:t>
                                </w:r>
                              </w:p>
                            </w:txbxContent>
                          </wps:txbx>
                          <wps:bodyPr wrap="square" lIns="38100" tIns="38100" rIns="38100" bIns="38100" numCol="1" anchor="t">
                            <a:noAutofit/>
                          </wps:bodyPr>
                        </wps:wsp>
                        <wps:wsp>
                          <wps:cNvPr id="1073742339" name="Musique"/>
                          <wps:cNvSpPr txBox="1"/>
                          <wps:spPr>
                            <a:xfrm>
                              <a:off x="1323" y="168573"/>
                              <a:ext cx="440138" cy="169193"/>
                            </a:xfrm>
                            <a:prstGeom prst="rect">
                              <a:avLst/>
                            </a:prstGeom>
                            <a:noFill/>
                            <a:ln w="12700" cap="flat">
                              <a:noFill/>
                              <a:miter lim="400000"/>
                            </a:ln>
                            <a:effectLst/>
                          </wps:spPr>
                          <wps:txbx>
                            <w:txbxContent>
                              <w:p w14:paraId="5E802196" w14:textId="77777777" w:rsidR="00C468EA" w:rsidRDefault="00C468EA" w:rsidP="006F7CB3">
                                <w:pPr>
                                  <w:pStyle w:val="Corps"/>
                                </w:pPr>
                                <w:r>
                                  <w:rPr>
                                    <w:color w:val="000000"/>
                                    <w:sz w:val="12"/>
                                    <w:szCs w:val="12"/>
                                  </w:rPr>
                                  <w:t>Musique</w:t>
                                </w:r>
                              </w:p>
                            </w:txbxContent>
                          </wps:txbx>
                          <wps:bodyPr wrap="square" lIns="38100" tIns="38100" rIns="38100" bIns="38100" numCol="1" anchor="t">
                            <a:noAutofit/>
                          </wps:bodyPr>
                        </wps:wsp>
                      </wpg:grpSp>
                    </wpg:wgp>
                  </a:graphicData>
                </a:graphic>
              </wp:inline>
            </w:drawing>
          </mc:Choice>
          <mc:Fallback>
            <w:pict>
              <v:group w14:anchorId="7FDA8E13" id="officeArt object" o:spid="_x0000_s1060" alt="Group" style="width:453.55pt;height:188.3pt;mso-position-horizontal-relative:char;mso-position-vertical-relative:line" coordorigin="" coordsize="61604,2555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">
                <v:group id="Group" o:spid="_x0000_s1061" style="position:absolute;top:9365;width:61528;height:6825" coordsize="61528,68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">
                  <v:rect id="Rectangle" o:spid="_x0000_s1062" style="position:absolute;left:3;top:3409;width:6149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" filled="f" strokeweight=".5pt">
                    <v:stroke miterlimit="4"/>
                  </v:rect>
                  <v:rect id="Rectangle" o:spid="_x0000_s1063" style="position:absolute;left:6;top:1717;width:61490;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" filled="f" strokeweight=".5pt">
                    <v:stroke miterlimit="4"/>
                  </v:rect>
                  <v:rect id="Rectangle" o:spid="_x0000_s1064" style="position:absolute;top:5101;width:6149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" filled="f" strokeweight=".5pt">
                    <v:stroke miterlimit="4"/>
                  </v:rect>
                  <v:rect id="Rectangle" o:spid="_x0000_s1065" style="position:absolute;left:6;top:31;width:61490;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" filled="f" strokeweight=".5pt">
                    <v:stroke miterlimit="4"/>
                  </v:rect>
                  <v:rect id="&lt;" o:spid="_x0000_s1066" style="position:absolute;left:55848;top:3441;width:5680;height:16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" fillcolor="#535f65" stroked="f" strokeweight="1pt">
                    <v:stroke miterlimit="4"/>
                    <v:textbox inset="4pt,4pt,4pt,4pt">
                      <w:txbxContent>
                        <w:p w14:paraId="088E7E9F" w14:textId="77777777" w:rsidR="00C468EA" w:rsidRDefault="00C468EA" w:rsidP="006F7CB3">
                          <w:pPr>
                            <w:pStyle w:val="tiquette"/>
                          </w:pPr>
                          <w:r>
                            <w:t>&lt;</w:t>
                          </w:r>
                        </w:p>
                      </w:txbxContent>
                    </v:textbox>
                  </v:rect>
                  <v:shape id="F01" o:spid="_x0000_s1067" type="#_x0000_t202" style="position:absolute;left:6511;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" filled="f" stroked="f" strokeweight="1pt">
                    <v:stroke miterlimit="4"/>
                    <v:textbox inset="0,0,0,0">
                      <w:txbxContent>
                        <w:p w14:paraId="4F26BC06" w14:textId="77777777" w:rsidR="00C468EA" w:rsidRDefault="00C468EA" w:rsidP="006F7CB3">
                          <w:pPr>
                            <w:pStyle w:val="Corps"/>
                            <w:jc w:val="center"/>
                          </w:pPr>
                          <w:r>
                            <w:rPr>
                              <w:color w:val="000000"/>
                              <w:sz w:val="12"/>
                              <w:szCs w:val="12"/>
                            </w:rPr>
                            <w:t>F01</w:t>
                          </w:r>
                        </w:p>
                      </w:txbxContent>
                    </v:textbox>
                  </v:shape>
                  <v:rect id="Rectangle" o:spid="_x0000_s1068" style="position:absolute;left:28452;top:3409;width:2305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" fillcolor="#535f65" stroked="f" strokeweight="1pt">
                    <v:stroke miterlimit="4"/>
                  </v:rect>
                  <v:shape id="F16" o:spid="_x0000_s1069" type="#_x0000_t202" style="position:absolute;left:28333;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" filled="f" stroked="f" strokeweight="1pt">
                    <v:stroke miterlimit="4"/>
                    <v:textbox inset="0,0,0,0">
                      <w:txbxContent>
                        <w:p w14:paraId="7B71711B" w14:textId="77777777" w:rsidR="00C468EA" w:rsidRDefault="00C468EA" w:rsidP="006F7CB3">
                          <w:pPr>
                            <w:pStyle w:val="Corps"/>
                            <w:jc w:val="center"/>
                          </w:pPr>
                          <w:r>
                            <w:rPr>
                              <w:color w:val="000000"/>
                              <w:sz w:val="12"/>
                              <w:szCs w:val="12"/>
                            </w:rPr>
                            <w:t>F16</w:t>
                          </w:r>
                        </w:p>
                      </w:txbxContent>
                    </v:textbox>
                  </v:shape>
                  <v:shape id="G01" o:spid="_x0000_s1070" type="#_x0000_t202" style="position:absolute;left:29748;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" filled="f" stroked="f" strokeweight="1pt">
                    <v:stroke miterlimit="4"/>
                    <v:textbox inset="0,0,0,0">
                      <w:txbxContent>
                        <w:p w14:paraId="737F9A18" w14:textId="77777777" w:rsidR="00C468EA" w:rsidRDefault="00C468EA" w:rsidP="006F7CB3">
                          <w:pPr>
                            <w:pStyle w:val="Corps"/>
                            <w:jc w:val="center"/>
                          </w:pPr>
                          <w:r>
                            <w:rPr>
                              <w:color w:val="000000"/>
                              <w:sz w:val="12"/>
                              <w:szCs w:val="12"/>
                            </w:rPr>
                            <w:t>G01</w:t>
                          </w:r>
                        </w:p>
                      </w:txbxContent>
                    </v:textbox>
                  </v:shape>
                  <v:rect id="Rectangle" o:spid="_x0000_s1071" style="position:absolute;left:6754;top:1685;width:21698;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" fillcolor="#535f65" stroked="f" strokeweight="1pt">
                    <v:stroke miterlimit="4"/>
                  </v:rect>
                  <v:rect id="Rectangle" o:spid="_x0000_s1072" style="position:absolute;left:54401;top:5069;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" fillcolor="#535f65" stroked="f" strokeweight="1pt">
                    <v:stroke miterlimit="4"/>
                  </v:rect>
                  <v:line id="Line" o:spid="_x0000_s1073" style="position:absolute;visibility:visible;mso-wrap-style:square" from="7895,636" to="28671,6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">
                    <v:stroke dashstyle="1 1" miterlimit="4" joinstyle="miter"/>
                  </v:line>
                  <v:line id="Line" o:spid="_x0000_s1074" style="position:absolute;visibility:visible;mso-wrap-style:square" from="31132,636" to="47294,6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">
                    <v:stroke dashstyle="1 1" miterlimit="4" joinstyle="miter"/>
                  </v:line>
                  <v:shape id="H09" o:spid="_x0000_s1075" type="#_x0000_t202" style="position:absolute;left:60071;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" filled="f" stroked="f" strokeweight="1pt">
                    <v:stroke miterlimit="4"/>
                    <v:textbox inset="0,0,0,0">
                      <w:txbxContent>
                        <w:p w14:paraId="2D1FDA25" w14:textId="77777777" w:rsidR="00C468EA" w:rsidRDefault="00C468EA" w:rsidP="006F7CB3">
                          <w:pPr>
                            <w:pStyle w:val="Corps"/>
                            <w:jc w:val="center"/>
                          </w:pPr>
                          <w:r>
                            <w:rPr>
                              <w:color w:val="000000"/>
                              <w:sz w:val="12"/>
                              <w:szCs w:val="12"/>
                            </w:rPr>
                            <w:t>H09</w:t>
                          </w:r>
                        </w:p>
                      </w:txbxContent>
                    </v:textbox>
                  </v:shape>
                  <v:shape id="Théâtre" o:spid="_x0000_s1076" type="#_x0000_t202" style="position:absolute;left:3;top:5133;width:4401;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" filled="f" stroked="f" strokeweight="1pt">
                    <v:stroke miterlimit="4"/>
                    <v:textbox inset="3pt,3pt,3pt,3pt">
                      <w:txbxContent>
                        <w:p w14:paraId="42B8ADD7" w14:textId="77777777" w:rsidR="00C468EA" w:rsidRDefault="00C468EA" w:rsidP="006F7CB3">
                          <w:pPr>
                            <w:pStyle w:val="Corps"/>
                          </w:pPr>
                          <w:r>
                            <w:rPr>
                              <w:color w:val="000000"/>
                              <w:sz w:val="12"/>
                              <w:szCs w:val="12"/>
                              <w:lang w:val="en-US"/>
                            </w:rPr>
                            <w:t>Th</w:t>
                          </w:r>
                          <w:proofErr w:type="spellStart"/>
                          <w:r>
                            <w:rPr>
                              <w:color w:val="000000"/>
                              <w:sz w:val="12"/>
                              <w:szCs w:val="12"/>
                            </w:rPr>
                            <w:t>éâtre</w:t>
                          </w:r>
                          <w:proofErr w:type="spellEnd"/>
                        </w:p>
                      </w:txbxContent>
                    </v:textbox>
                  </v:shape>
                  <v:shape id="G13" o:spid="_x0000_s1077" type="#_x0000_t202" style="position:absolute;left:47049;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" filled="f" stroked="f" strokeweight="1pt">
                    <v:stroke miterlimit="4"/>
                    <v:textbox inset="0,0,0,0">
                      <w:txbxContent>
                        <w:p w14:paraId="786A7C1C" w14:textId="77777777" w:rsidR="00C468EA" w:rsidRDefault="00C468EA" w:rsidP="006F7CB3">
                          <w:pPr>
                            <w:pStyle w:val="Corps"/>
                            <w:jc w:val="center"/>
                          </w:pPr>
                          <w:r>
                            <w:rPr>
                              <w:color w:val="000000"/>
                              <w:sz w:val="12"/>
                              <w:szCs w:val="12"/>
                            </w:rPr>
                            <w:t>G13</w:t>
                          </w:r>
                        </w:p>
                      </w:txbxContent>
                    </v:textbox>
                  </v:shape>
                  <v:shape id="H05" o:spid="_x0000_s1078" type="#_x0000_t202" style="position:absolute;left:54282;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" filled="f" stroked="f" strokeweight="1pt">
                    <v:stroke miterlimit="4"/>
                    <v:textbox inset="0,0,0,0">
                      <w:txbxContent>
                        <w:p w14:paraId="297AEB62" w14:textId="77777777" w:rsidR="00C468EA" w:rsidRDefault="00C468EA" w:rsidP="006F7CB3">
                          <w:pPr>
                            <w:pStyle w:val="Corps"/>
                            <w:jc w:val="center"/>
                          </w:pPr>
                          <w:r>
                            <w:rPr>
                              <w:color w:val="000000"/>
                              <w:sz w:val="12"/>
                              <w:szCs w:val="12"/>
                            </w:rPr>
                            <w:t>H05</w:t>
                          </w:r>
                        </w:p>
                      </w:txbxContent>
                    </v:textbox>
                  </v:shape>
                  <v:line id="Line" o:spid="_x0000_s1079" style="position:absolute;visibility:visible;mso-wrap-style:square" from="55663,636" to="60372,6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">
                    <v:stroke dashstyle="1 1" miterlimit="4" joinstyle="miter"/>
                  </v:line>
                  <v:shape id="H04" o:spid="_x0000_s1080" type="#_x0000_t202" style="position:absolute;left:52836;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" filled="f" stroked="f" strokeweight="1pt">
                    <v:stroke miterlimit="4"/>
                    <v:textbox inset="0,0,0,0">
                      <w:txbxContent>
                        <w:p w14:paraId="2BE9DD1A" w14:textId="77777777" w:rsidR="00C468EA" w:rsidRDefault="00C468EA" w:rsidP="006F7CB3">
                          <w:pPr>
                            <w:pStyle w:val="Corps"/>
                            <w:jc w:val="center"/>
                          </w:pPr>
                          <w:r>
                            <w:rPr>
                              <w:color w:val="000000"/>
                              <w:sz w:val="12"/>
                              <w:szCs w:val="12"/>
                            </w:rPr>
                            <w:t>H04</w:t>
                          </w:r>
                        </w:p>
                      </w:txbxContent>
                    </v:textbox>
                  </v:shape>
                  <v:shape id="H03" o:spid="_x0000_s1081" type="#_x0000_t202" style="position:absolute;left:51389;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" filled="f" stroked="f" strokeweight="1pt">
                    <v:stroke miterlimit="4"/>
                    <v:textbox inset="0,0,0,0">
                      <w:txbxContent>
                        <w:p w14:paraId="6F690B8E" w14:textId="77777777" w:rsidR="00C468EA" w:rsidRDefault="00C468EA" w:rsidP="006F7CB3">
                          <w:pPr>
                            <w:pStyle w:val="Corps"/>
                            <w:jc w:val="center"/>
                          </w:pPr>
                          <w:r>
                            <w:rPr>
                              <w:color w:val="000000"/>
                              <w:sz w:val="12"/>
                              <w:szCs w:val="12"/>
                            </w:rPr>
                            <w:t>H03</w:t>
                          </w:r>
                        </w:p>
                      </w:txbxContent>
                    </v:textbox>
                  </v:shape>
                  <v:shape id="H02" o:spid="_x0000_s1082" type="#_x0000_t202" style="position:absolute;left:49942;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" filled="f" stroked="f" strokeweight="1pt">
                    <v:stroke miterlimit="4"/>
                    <v:textbox inset="0,0,0,0">
                      <w:txbxContent>
                        <w:p w14:paraId="470C98C9" w14:textId="77777777" w:rsidR="00C468EA" w:rsidRDefault="00C468EA" w:rsidP="006F7CB3">
                          <w:pPr>
                            <w:pStyle w:val="Corps"/>
                            <w:jc w:val="center"/>
                          </w:pPr>
                          <w:r>
                            <w:rPr>
                              <w:color w:val="000000"/>
                              <w:sz w:val="12"/>
                              <w:szCs w:val="12"/>
                            </w:rPr>
                            <w:t>H02</w:t>
                          </w:r>
                        </w:p>
                      </w:txbxContent>
                    </v:textbox>
                  </v:shape>
                  <v:shape id="H01" o:spid="_x0000_s1083" type="#_x0000_t202" style="position:absolute;left:48545;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" filled="f" stroked="f" strokeweight="1pt">
                    <v:stroke miterlimit="4"/>
                    <v:textbox inset="0,0,0,0">
                      <w:txbxContent>
                        <w:p w14:paraId="5A92389D" w14:textId="77777777" w:rsidR="00C468EA" w:rsidRDefault="00C468EA" w:rsidP="006F7CB3">
                          <w:pPr>
                            <w:pStyle w:val="Corps"/>
                            <w:jc w:val="center"/>
                          </w:pPr>
                          <w:r>
                            <w:rPr>
                              <w:color w:val="000000"/>
                              <w:sz w:val="12"/>
                              <w:szCs w:val="12"/>
                            </w:rPr>
                            <w:t>H01</w:t>
                          </w:r>
                        </w:p>
                      </w:txbxContent>
                    </v:textbox>
                  </v:shape>
                  <v:rect id="Rectangle" o:spid="_x0000_s1084" style="position:absolute;left:52955;top:3441;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" fillcolor="#535f65" stroked="f" strokeweight="1pt">
                    <v:stroke miterlimit="4"/>
                  </v:rect>
                  <v:rect id="Rectangle" o:spid="_x0000_s1085" style="position:absolute;left:51508;top:5133;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" fillcolor="#535f65" stroked="f" strokeweight="1pt">
                    <v:stroke miterlimit="4"/>
                  </v:rect>
                  <v:shape id="Musique" o:spid="_x0000_s1086" type="#_x0000_t202" style="position:absolute;left:3;top:1749;width:4401;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" filled="f" stroked="f" strokeweight="1pt">
                    <v:stroke miterlimit="4"/>
                    <v:textbox inset="3pt,3pt,3pt,3pt">
                      <w:txbxContent>
                        <w:p w14:paraId="3937F39A" w14:textId="77777777" w:rsidR="00C468EA" w:rsidRDefault="00C468EA" w:rsidP="006F7CB3">
                          <w:pPr>
                            <w:pStyle w:val="Corps"/>
                          </w:pPr>
                          <w:r>
                            <w:rPr>
                              <w:color w:val="000000"/>
                              <w:sz w:val="12"/>
                              <w:szCs w:val="12"/>
                            </w:rPr>
                            <w:t>Musique</w:t>
                          </w:r>
                        </w:p>
                      </w:txbxContent>
                    </v:textbox>
                  </v:shape>
                  <v:shape id="Musique / Gestes" o:spid="_x0000_s1087" type="#_x0000_t202" style="position:absolute;left:3;top:3377;width:7469;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" filled="f" stroked="f" strokeweight="1pt">
                    <v:stroke miterlimit="4"/>
                    <v:textbox inset="3pt,3pt,3pt,3pt">
                      <w:txbxContent>
                        <w:p w14:paraId="560565D1" w14:textId="77777777" w:rsidR="00C468EA" w:rsidRDefault="00C468EA" w:rsidP="006F7CB3">
                          <w:pPr>
                            <w:pStyle w:val="Corps"/>
                          </w:pPr>
                          <w:r>
                            <w:rPr>
                              <w:color w:val="000000"/>
                              <w:sz w:val="12"/>
                              <w:szCs w:val="12"/>
                            </w:rPr>
                            <w:t>Musique / Gestes</w:t>
                          </w:r>
                        </w:p>
                      </w:txbxContent>
                    </v:textbox>
                  </v:shape>
                </v:group>
                <v:group id="Group" o:spid="_x0000_s1088" style="position:absolute;top:18730;width:61525;height:6823" coordsize="61524,68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">
                  <v:rect id="Rectangle" o:spid="_x0000_s1089" style="position:absolute;left:3;top:1717;width:61522;height:1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" filled="f" strokeweight=".5pt">
                    <v:stroke miterlimit="4"/>
                  </v:rect>
                  <v:rect id="Rectangle" o:spid="_x0000_s1090" style="position:absolute;left:13;top:3409;width:61503;height:1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" filled="f" strokeweight=".5pt">
                    <v:stroke miterlimit="4"/>
                  </v:rect>
                  <v:rect id="Rectangle" o:spid="_x0000_s1091" style="position:absolute;left:13;top:5099;width:61503;height:1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" filled="f" strokeweight=".5pt">
                    <v:stroke miterlimit="4"/>
                  </v:rect>
                  <v:rect id="Rectangle" o:spid="_x0000_s1092" style="position:absolute;left:18323;top:3409;width:7233;height:1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" fillcolor="#535f65" stroked="f" strokeweight="1pt">
                    <v:stroke miterlimit="4"/>
                  </v:rect>
                  <v:shape id="I01" o:spid="_x0000_s1093" type="#_x0000_t202" style="position:absolute;left:18087;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" filled="f" stroked="f" strokeweight="1pt">
                    <v:stroke miterlimit="4"/>
                    <v:textbox inset="0,0,0,0">
                      <w:txbxContent>
                        <w:p w14:paraId="6D0B52D7" w14:textId="77777777" w:rsidR="00C468EA" w:rsidRDefault="00C468EA" w:rsidP="006F7CB3">
                          <w:pPr>
                            <w:pStyle w:val="Corps"/>
                            <w:jc w:val="center"/>
                          </w:pPr>
                          <w:r>
                            <w:rPr>
                              <w:color w:val="000000"/>
                              <w:sz w:val="12"/>
                              <w:szCs w:val="12"/>
                            </w:rPr>
                            <w:t>I01</w:t>
                          </w:r>
                        </w:p>
                      </w:txbxContent>
                    </v:textbox>
                  </v:shape>
                  <v:shape id="I06" o:spid="_x0000_s1094" type="#_x0000_t202" style="position:absolute;left:25436;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" filled="f" stroked="f" strokeweight="1pt">
                    <v:stroke miterlimit="4"/>
                    <v:textbox inset="0,0,0,0">
                      <w:txbxContent>
                        <w:p w14:paraId="58B37D7A" w14:textId="77777777" w:rsidR="00C468EA" w:rsidRDefault="00C468EA" w:rsidP="006F7CB3">
                          <w:pPr>
                            <w:pStyle w:val="Corps"/>
                            <w:jc w:val="center"/>
                          </w:pPr>
                          <w:r>
                            <w:rPr>
                              <w:color w:val="000000"/>
                              <w:sz w:val="12"/>
                              <w:szCs w:val="12"/>
                            </w:rPr>
                            <w:t>I06</w:t>
                          </w:r>
                        </w:p>
                      </w:txbxContent>
                    </v:textbox>
                  </v:shape>
                  <v:shape id="J01" o:spid="_x0000_s1095" type="#_x0000_t202" style="position:absolute;left:26855;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" filled="f" stroked="f" strokeweight="1pt">
                    <v:stroke miterlimit="4"/>
                    <v:textbox inset="0,0,0,0">
                      <w:txbxContent>
                        <w:p w14:paraId="00930AD6" w14:textId="77777777" w:rsidR="00C468EA" w:rsidRDefault="00C468EA" w:rsidP="006F7CB3">
                          <w:pPr>
                            <w:pStyle w:val="Corps"/>
                            <w:jc w:val="center"/>
                          </w:pPr>
                          <w:r>
                            <w:rPr>
                              <w:color w:val="000000"/>
                              <w:sz w:val="12"/>
                              <w:szCs w:val="12"/>
                            </w:rPr>
                            <w:t>J01</w:t>
                          </w:r>
                        </w:p>
                      </w:txbxContent>
                    </v:textbox>
                  </v:shape>
                  <v:rect id="Rectangle" o:spid="_x0000_s1096" style="position:absolute;left:37040;top:5067;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" fillcolor="#535f65" stroked="f" strokeweight="1pt">
                    <v:stroke miterlimit="4"/>
                  </v:rect>
                  <v:shape id="K01" o:spid="_x0000_s1097" type="#_x0000_t202" style="position:absolute;left:36920;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" filled="f" stroked="f" strokeweight="1pt">
                    <v:stroke miterlimit="4"/>
                    <v:textbox inset="0,0,0,0">
                      <w:txbxContent>
                        <w:p w14:paraId="17D8DC1B" w14:textId="77777777" w:rsidR="00C468EA" w:rsidRDefault="00C468EA" w:rsidP="006F7CB3">
                          <w:pPr>
                            <w:pStyle w:val="Corps"/>
                            <w:jc w:val="center"/>
                          </w:pPr>
                          <w:r>
                            <w:rPr>
                              <w:color w:val="000000"/>
                              <w:sz w:val="12"/>
                              <w:szCs w:val="12"/>
                            </w:rPr>
                            <w:t>K01</w:t>
                          </w:r>
                        </w:p>
                      </w:txbxContent>
                    </v:textbox>
                  </v:shape>
                  <v:rect id="Rectangle" o:spid="_x0000_s1098" style="position:absolute;left:25556;top:1685;width:11484;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" fillcolor="#535f65" stroked="f" strokeweight="1pt">
                    <v:stroke miterlimit="4"/>
                  </v:rect>
                  <v:rect id="Rectangle" o:spid="_x0000_s1099" style="position:absolute;left:44149;top:5131;width:10249;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" fillcolor="#535f65" stroked="f" strokeweight="1pt">
                    <v:stroke miterlimit="4"/>
                  </v:rect>
                  <v:rect id="Rectangle" o:spid="_x0000_s1100" style="position:absolute;left:38486;top:1685;width:578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" fillcolor="#535f65" stroked="f" strokeweight="1pt">
                    <v:stroke miterlimit="4"/>
                  </v:rect>
                  <v:shape id="K05" o:spid="_x0000_s1101" type="#_x0000_t202" style="position:absolute;left:42583;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" filled="f" stroked="f" strokeweight="1pt">
                    <v:stroke miterlimit="4"/>
                    <v:textbox inset="0,0,0,0">
                      <w:txbxContent>
                        <w:p w14:paraId="6567238C" w14:textId="77777777" w:rsidR="00C468EA" w:rsidRDefault="00C468EA" w:rsidP="006F7CB3">
                          <w:pPr>
                            <w:pStyle w:val="Corps"/>
                            <w:jc w:val="center"/>
                          </w:pPr>
                          <w:r>
                            <w:rPr>
                              <w:color w:val="000000"/>
                              <w:sz w:val="12"/>
                              <w:szCs w:val="12"/>
                            </w:rPr>
                            <w:t>K05</w:t>
                          </w:r>
                        </w:p>
                      </w:txbxContent>
                    </v:textbox>
                  </v:shape>
                  <v:shape id="L01" o:spid="_x0000_s1102" type="#_x0000_t202" style="position:absolute;left:44027;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" filled="f" stroked="f" strokeweight="1pt">
                    <v:stroke miterlimit="4"/>
                    <v:textbox inset="0,0,0,0">
                      <w:txbxContent>
                        <w:p w14:paraId="5CA1195A" w14:textId="77777777" w:rsidR="00C468EA" w:rsidRDefault="00C468EA" w:rsidP="006F7CB3">
                          <w:pPr>
                            <w:pStyle w:val="Corps"/>
                            <w:jc w:val="center"/>
                          </w:pPr>
                          <w:r>
                            <w:rPr>
                              <w:color w:val="000000"/>
                              <w:sz w:val="12"/>
                              <w:szCs w:val="12"/>
                            </w:rPr>
                            <w:t>L01</w:t>
                          </w:r>
                        </w:p>
                      </w:txbxContent>
                    </v:textbox>
                  </v:shape>
                  <v:line id="Line" o:spid="_x0000_s1103" style="position:absolute;visibility:visible;mso-wrap-style:square" from="19471,731" to="25556,73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">
                    <v:stroke dashstyle="1 1" miterlimit="4" joinstyle="miter"/>
                  </v:line>
                  <v:shape id="M05" o:spid="_x0000_s1104" type="#_x0000_t202" style="position:absolute;left:60059;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" filled="f" stroked="f" strokeweight="1pt">
                    <v:stroke miterlimit="4"/>
                    <v:textbox inset="0,0,0,0">
                      <w:txbxContent>
                        <w:p w14:paraId="2FACDE52" w14:textId="77777777" w:rsidR="00C468EA" w:rsidRDefault="00C468EA" w:rsidP="006F7CB3">
                          <w:pPr>
                            <w:pStyle w:val="Corps"/>
                            <w:jc w:val="center"/>
                          </w:pPr>
                          <w:r>
                            <w:rPr>
                              <w:color w:val="000000"/>
                              <w:sz w:val="12"/>
                              <w:szCs w:val="12"/>
                            </w:rPr>
                            <w:t>M05</w:t>
                          </w:r>
                        </w:p>
                      </w:txbxContent>
                    </v:textbox>
                  </v:shape>
                  <v:shape id="Théâtre" o:spid="_x0000_s1105" type="#_x0000_t202" style="position:absolute;left:13;top:5131;width:4400;height:1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" filled="f" stroked="f" strokeweight="1pt">
                    <v:stroke miterlimit="4"/>
                    <v:textbox inset="3pt,3pt,3pt,3pt">
                      <w:txbxContent>
                        <w:p w14:paraId="5B02A63C" w14:textId="77777777" w:rsidR="00C468EA" w:rsidRDefault="00C468EA" w:rsidP="006F7CB3">
                          <w:pPr>
                            <w:pStyle w:val="Corps"/>
                          </w:pPr>
                          <w:r>
                            <w:rPr>
                              <w:color w:val="000000"/>
                              <w:sz w:val="12"/>
                              <w:szCs w:val="12"/>
                              <w:lang w:val="en-US"/>
                            </w:rPr>
                            <w:t>Th</w:t>
                          </w:r>
                          <w:proofErr w:type="spellStart"/>
                          <w:r>
                            <w:rPr>
                              <w:color w:val="000000"/>
                              <w:sz w:val="12"/>
                              <w:szCs w:val="12"/>
                            </w:rPr>
                            <w:t>éâtre</w:t>
                          </w:r>
                          <w:proofErr w:type="spellEnd"/>
                        </w:p>
                      </w:txbxContent>
                    </v:textbox>
                  </v:shape>
                  <v:shape id="L07" o:spid="_x0000_s1106" type="#_x0000_t202" style="position:absolute;left:52832;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" filled="f" stroked="f" strokeweight="1pt">
                    <v:stroke miterlimit="4"/>
                    <v:textbox inset="0,0,0,0">
                      <w:txbxContent>
                        <w:p w14:paraId="7424E9EF" w14:textId="77777777" w:rsidR="00C468EA" w:rsidRDefault="00C468EA" w:rsidP="006F7CB3">
                          <w:pPr>
                            <w:pStyle w:val="Corps"/>
                            <w:jc w:val="center"/>
                          </w:pPr>
                          <w:r>
                            <w:rPr>
                              <w:color w:val="000000"/>
                              <w:sz w:val="12"/>
                              <w:szCs w:val="12"/>
                            </w:rPr>
                            <w:t>L07</w:t>
                          </w:r>
                        </w:p>
                      </w:txbxContent>
                    </v:textbox>
                  </v:shape>
                  <v:rect id="Rectangle" o:spid="_x0000_s1107" style="position:absolute;left:54398;top:3376;width:7100;height:1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" fillcolor="#535f65" stroked="f" strokeweight="1pt">
                    <v:stroke miterlimit="4"/>
                  </v:rect>
                  <v:shape id="M01" o:spid="_x0000_s1108" type="#_x0000_t202" style="position:absolute;left:54279;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" filled="f" stroked="f" strokeweight="1pt">
                    <v:stroke miterlimit="4"/>
                    <v:textbox inset="0,0,0,0">
                      <w:txbxContent>
                        <w:p w14:paraId="0314B931" w14:textId="77777777" w:rsidR="00C468EA" w:rsidRDefault="00C468EA" w:rsidP="006F7CB3">
                          <w:pPr>
                            <w:pStyle w:val="Corps"/>
                            <w:jc w:val="center"/>
                          </w:pPr>
                          <w:r>
                            <w:rPr>
                              <w:color w:val="000000"/>
                              <w:sz w:val="12"/>
                              <w:szCs w:val="12"/>
                            </w:rPr>
                            <w:t>M01</w:t>
                          </w:r>
                        </w:p>
                      </w:txbxContent>
                    </v:textbox>
                  </v:shape>
                  <v:line id="Line" o:spid="_x0000_s1109" style="position:absolute;visibility:visible;mso-wrap-style:square" from="45411,636" to="52951,6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">
                    <v:stroke dashstyle="1 1" miterlimit="4" joinstyle="miter"/>
                  </v:line>
                  <v:rect id="Rectangle" o:spid="_x0000_s1110" style="position:absolute;top:31;width:61524;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" filled="f" strokeweight=".5pt">
                    <v:stroke miterlimit="4"/>
                  </v:rect>
                  <v:shape id="Musique / Gestes" o:spid="_x0000_s1111" type="#_x0000_t202" style="position:absolute;left:13;top:3377;width:746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" filled="f" stroked="f" strokeweight="1pt">
                    <v:stroke miterlimit="4"/>
                    <v:textbox inset="3pt,3pt,3pt,3pt">
                      <w:txbxContent>
                        <w:p w14:paraId="2782F080" w14:textId="77777777" w:rsidR="00C468EA" w:rsidRDefault="00C468EA" w:rsidP="006F7CB3">
                          <w:pPr>
                            <w:pStyle w:val="Corps"/>
                          </w:pPr>
                          <w:r>
                            <w:rPr>
                              <w:color w:val="000000"/>
                              <w:sz w:val="12"/>
                              <w:szCs w:val="12"/>
                            </w:rPr>
                            <w:t>Musique / Gestes</w:t>
                          </w:r>
                        </w:p>
                      </w:txbxContent>
                    </v:textbox>
                  </v:shape>
                  <v:line id="Line" o:spid="_x0000_s1112" style="position:absolute;visibility:visible;mso-wrap-style:square" from="39809,683" to="42702,68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">
                    <v:stroke dashstyle="1 1" miterlimit="4" joinstyle="miter"/>
                  </v:line>
                  <v:shape id="K02" o:spid="_x0000_s1113" type="#_x0000_t202" style="position:absolute;left:38367;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" filled="f" stroked="f" strokeweight="1pt">
                    <v:stroke miterlimit="4"/>
                    <v:textbox inset="0,0,0,0">
                      <w:txbxContent>
                        <w:p w14:paraId="7264F2E7" w14:textId="77777777" w:rsidR="00C468EA" w:rsidRDefault="00C468EA" w:rsidP="006F7CB3">
                          <w:pPr>
                            <w:pStyle w:val="Corps"/>
                            <w:jc w:val="center"/>
                          </w:pPr>
                          <w:r>
                            <w:rPr>
                              <w:color w:val="000000"/>
                              <w:sz w:val="12"/>
                              <w:szCs w:val="12"/>
                            </w:rPr>
                            <w:t>K02</w:t>
                          </w:r>
                        </w:p>
                      </w:txbxContent>
                    </v:textbox>
                  </v:shape>
                  <v:shape id="J10" o:spid="_x0000_s1114" type="#_x0000_t202" style="position:absolute;left:35474;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" filled="f" stroked="f" strokeweight="1pt">
                    <v:stroke miterlimit="4"/>
                    <v:textbox inset="0,0,0,0">
                      <w:txbxContent>
                        <w:p w14:paraId="71D2299C" w14:textId="77777777" w:rsidR="00C468EA" w:rsidRDefault="00C468EA" w:rsidP="006F7CB3">
                          <w:pPr>
                            <w:pStyle w:val="Corps"/>
                            <w:jc w:val="center"/>
                          </w:pPr>
                          <w:r>
                            <w:rPr>
                              <w:color w:val="000000"/>
                              <w:sz w:val="12"/>
                              <w:szCs w:val="12"/>
                            </w:rPr>
                            <w:t>J10</w:t>
                          </w:r>
                        </w:p>
                      </w:txbxContent>
                    </v:textbox>
                  </v:shape>
                  <v:line id="Line" o:spid="_x0000_s1115" style="position:absolute;visibility:visible;mso-wrap-style:square" from="28239,683" to="35681,6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">
                    <v:stroke dashstyle="1 1" miterlimit="4" joinstyle="miter"/>
                  </v:line>
                  <v:line id="Line" o:spid="_x0000_s1116" style="position:absolute;visibility:visible;mso-wrap-style:square" from="55663,683" to="60184,68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">
                    <v:stroke dashstyle="1 1" miterlimit="4" joinstyle="miter"/>
                  </v:line>
                  <v:shape id="Musique" o:spid="_x0000_s1117" type="#_x0000_t202" style="position:absolute;left:13;top:1749;width:4400;height:16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" filled="f" stroked="f" strokeweight="1pt">
                    <v:stroke miterlimit="4"/>
                    <v:textbox inset="3pt,3pt,3pt,3pt">
                      <w:txbxContent>
                        <w:p w14:paraId="7ACCD577" w14:textId="77777777" w:rsidR="00C468EA" w:rsidRDefault="00C468EA" w:rsidP="006F7CB3">
                          <w:pPr>
                            <w:pStyle w:val="Corps"/>
                          </w:pPr>
                          <w:r>
                            <w:rPr>
                              <w:color w:val="000000"/>
                              <w:sz w:val="12"/>
                              <w:szCs w:val="12"/>
                            </w:rPr>
                            <w:t>Musique</w:t>
                          </w:r>
                        </w:p>
                      </w:txbxContent>
                    </v:textbox>
                  </v:shape>
                </v:group>
                <v:group id="Group" o:spid="_x0000_s1118" style="position:absolute;left:56;width:61548;height:6825" coordsize="61547,68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">
                  <v:rect id="Rectangle" o:spid="_x0000_s1119" style="position:absolute;left:3;top:1717;width:61544;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" filled="f" strokeweight=".5pt">
                    <v:stroke miterlimit="4"/>
                  </v:rect>
                  <v:rect id="Rectangle" o:spid="_x0000_s1120" style="position:absolute;left:13;top:3409;width:61525;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" filled="f" strokeweight=".5pt">
                    <v:stroke miterlimit="4"/>
                  </v:rect>
                  <v:rect id="Rectangle" o:spid="_x0000_s1121" style="position:absolute;left:13;top:5101;width:61525;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" filled="f" strokeweight=".5pt">
                    <v:stroke miterlimit="4"/>
                  </v:rect>
                  <v:shape id="A01" o:spid="_x0000_s1122" type="#_x0000_t202" style="position:absolute;left:6521;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" filled="f" stroked="f" strokeweight="1pt">
                    <v:stroke miterlimit="4"/>
                    <v:textbox inset="0,0,0,0">
                      <w:txbxContent>
                        <w:p w14:paraId="18FD26E6" w14:textId="77777777" w:rsidR="00C468EA" w:rsidRDefault="00C468EA" w:rsidP="006F7CB3">
                          <w:pPr>
                            <w:pStyle w:val="Corps"/>
                            <w:jc w:val="center"/>
                          </w:pPr>
                          <w:r>
                            <w:rPr>
                              <w:color w:val="000000"/>
                              <w:sz w:val="12"/>
                              <w:szCs w:val="12"/>
                            </w:rPr>
                            <w:t>A01</w:t>
                          </w:r>
                        </w:p>
                      </w:txbxContent>
                    </v:textbox>
                  </v:shape>
                  <v:rect id="Rectangle" o:spid="_x0000_s1123" style="position:absolute;left:6583;top:5069;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" fillcolor="#535f65" stroked="f" strokeweight="1pt">
                    <v:stroke miterlimit="4"/>
                  </v:rect>
                  <v:rect id="Rectangle" o:spid="_x0000_s1124" style="position:absolute;left:8087;top:1685;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" fillcolor="#535f65" stroked="f" strokeweight="1pt">
                    <v:stroke miterlimit="4"/>
                  </v:rect>
                  <v:rect id="Rectangle" o:spid="_x0000_s1125" style="position:absolute;left:9476;top:5069;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" fillcolor="#535f65" stroked="f" strokeweight="1pt">
                    <v:stroke miterlimit="4"/>
                  </v:rect>
                  <v:rect id="Rectangle" o:spid="_x0000_s1126" style="position:absolute;left:10980;top:1685;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" fillcolor="#535f65" stroked="f" strokeweight="1pt">
                    <v:stroke miterlimit="4"/>
                  </v:rect>
                  <v:rect id="Rectangle" o:spid="_x0000_s1127" style="position:absolute;left:12370;top:5069;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" fillcolor="#535f65" stroked="f" strokeweight="1pt">
                    <v:stroke miterlimit="4"/>
                  </v:rect>
                  <v:rect id="Rectangle" o:spid="_x0000_s1128" style="position:absolute;left:13873;top:1685;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" fillcolor="#535f65" stroked="f" strokeweight="1pt">
                    <v:stroke miterlimit="4"/>
                  </v:rect>
                  <v:rect id="Rectangle" o:spid="_x0000_s1129" style="position:absolute;left:15263;top:5069;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" fillcolor="#535f65" stroked="f" strokeweight="1pt">
                    <v:stroke miterlimit="4"/>
                  </v:rect>
                  <v:rect id="Rectangle" o:spid="_x0000_s1130" style="position:absolute;left:16766;top:1685;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" fillcolor="#535f65" stroked="f" strokeweight="1pt">
                    <v:stroke miterlimit="4"/>
                  </v:rect>
                  <v:shape id="A02" o:spid="_x0000_s1131" type="#_x0000_t202" style="position:absolute;left:7968;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" filled="f" stroked="f" strokeweight="1pt">
                    <v:stroke miterlimit="4"/>
                    <v:textbox inset="0,0,0,0">
                      <w:txbxContent>
                        <w:p w14:paraId="596C1930" w14:textId="77777777" w:rsidR="00C468EA" w:rsidRDefault="00C468EA" w:rsidP="006F7CB3">
                          <w:pPr>
                            <w:pStyle w:val="Corps"/>
                            <w:jc w:val="center"/>
                          </w:pPr>
                          <w:r>
                            <w:rPr>
                              <w:color w:val="000000"/>
                              <w:sz w:val="12"/>
                              <w:szCs w:val="12"/>
                            </w:rPr>
                            <w:t>A02</w:t>
                          </w:r>
                        </w:p>
                      </w:txbxContent>
                    </v:textbox>
                  </v:shape>
                  <v:shape id="A03" o:spid="_x0000_s1132" type="#_x0000_t202" style="position:absolute;left:9414;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" filled="f" stroked="f" strokeweight="1pt">
                    <v:stroke miterlimit="4"/>
                    <v:textbox inset="0,0,0,0">
                      <w:txbxContent>
                        <w:p w14:paraId="1A2A495E" w14:textId="77777777" w:rsidR="00C468EA" w:rsidRDefault="00C468EA" w:rsidP="006F7CB3">
                          <w:pPr>
                            <w:pStyle w:val="Corps"/>
                            <w:jc w:val="center"/>
                          </w:pPr>
                          <w:r>
                            <w:rPr>
                              <w:color w:val="000000"/>
                              <w:sz w:val="12"/>
                              <w:szCs w:val="12"/>
                            </w:rPr>
                            <w:t>A03</w:t>
                          </w:r>
                        </w:p>
                      </w:txbxContent>
                    </v:textbox>
                  </v:shape>
                  <v:shape id="A04" o:spid="_x0000_s1133" type="#_x0000_t202" style="position:absolute;left:10861;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" filled="f" stroked="f" strokeweight="1pt">
                    <v:stroke miterlimit="4"/>
                    <v:textbox inset="0,0,0,0">
                      <w:txbxContent>
                        <w:p w14:paraId="29DC2A22" w14:textId="77777777" w:rsidR="00C468EA" w:rsidRDefault="00C468EA" w:rsidP="006F7CB3">
                          <w:pPr>
                            <w:pStyle w:val="Corps"/>
                            <w:jc w:val="center"/>
                          </w:pPr>
                          <w:r>
                            <w:rPr>
                              <w:color w:val="000000"/>
                              <w:sz w:val="12"/>
                              <w:szCs w:val="12"/>
                            </w:rPr>
                            <w:t>A04</w:t>
                          </w:r>
                        </w:p>
                      </w:txbxContent>
                    </v:textbox>
                  </v:shape>
                  <v:shape id="A05" o:spid="_x0000_s1134" type="#_x0000_t202" style="position:absolute;left:12307;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" filled="f" stroked="f" strokeweight="1pt">
                    <v:stroke miterlimit="4"/>
                    <v:textbox inset="0,0,0,0">
                      <w:txbxContent>
                        <w:p w14:paraId="558A19D5" w14:textId="77777777" w:rsidR="00C468EA" w:rsidRDefault="00C468EA" w:rsidP="006F7CB3">
                          <w:pPr>
                            <w:pStyle w:val="Corps"/>
                            <w:jc w:val="center"/>
                          </w:pPr>
                          <w:r>
                            <w:rPr>
                              <w:color w:val="000000"/>
                              <w:sz w:val="12"/>
                              <w:szCs w:val="12"/>
                            </w:rPr>
                            <w:t>A05</w:t>
                          </w:r>
                        </w:p>
                      </w:txbxContent>
                    </v:textbox>
                  </v:shape>
                  <v:shape id="A06" o:spid="_x0000_s1135" type="#_x0000_t202" style="position:absolute;left:13754;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" filled="f" stroked="f" strokeweight="1pt">
                    <v:stroke miterlimit="4"/>
                    <v:textbox inset="0,0,0,0">
                      <w:txbxContent>
                        <w:p w14:paraId="6387F2E1" w14:textId="77777777" w:rsidR="00C468EA" w:rsidRDefault="00C468EA" w:rsidP="006F7CB3">
                          <w:pPr>
                            <w:pStyle w:val="Corps"/>
                            <w:jc w:val="center"/>
                          </w:pPr>
                          <w:r>
                            <w:rPr>
                              <w:color w:val="000000"/>
                              <w:sz w:val="12"/>
                              <w:szCs w:val="12"/>
                            </w:rPr>
                            <w:t>A06</w:t>
                          </w:r>
                        </w:p>
                      </w:txbxContent>
                    </v:textbox>
                  </v:shape>
                  <v:shape id="A07" o:spid="_x0000_s1136" type="#_x0000_t202" style="position:absolute;left:15200;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" filled="f" stroked="f" strokeweight="1pt">
                    <v:stroke miterlimit="4"/>
                    <v:textbox inset="0,0,0,0">
                      <w:txbxContent>
                        <w:p w14:paraId="760BEDA9" w14:textId="77777777" w:rsidR="00C468EA" w:rsidRDefault="00C468EA" w:rsidP="006F7CB3">
                          <w:pPr>
                            <w:pStyle w:val="Corps"/>
                            <w:jc w:val="center"/>
                          </w:pPr>
                          <w:r>
                            <w:rPr>
                              <w:color w:val="000000"/>
                              <w:sz w:val="12"/>
                              <w:szCs w:val="12"/>
                            </w:rPr>
                            <w:t>A07</w:t>
                          </w:r>
                        </w:p>
                      </w:txbxContent>
                    </v:textbox>
                  </v:shape>
                  <v:shape id="A08" o:spid="_x0000_s1137" type="#_x0000_t202" style="position:absolute;left:16647;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" filled="f" stroked="f" strokeweight="1pt">
                    <v:stroke miterlimit="4"/>
                    <v:textbox inset="0,0,0,0">
                      <w:txbxContent>
                        <w:p w14:paraId="74F226C8" w14:textId="77777777" w:rsidR="00C468EA" w:rsidRDefault="00C468EA" w:rsidP="006F7CB3">
                          <w:pPr>
                            <w:pStyle w:val="Corps"/>
                            <w:jc w:val="center"/>
                          </w:pPr>
                          <w:r>
                            <w:rPr>
                              <w:color w:val="000000"/>
                              <w:sz w:val="12"/>
                              <w:szCs w:val="12"/>
                            </w:rPr>
                            <w:t>A08</w:t>
                          </w:r>
                        </w:p>
                      </w:txbxContent>
                    </v:textbox>
                  </v:shape>
                  <v:rect id="Rectangle" o:spid="_x0000_s1138" style="position:absolute;left:18156;top:5133;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" fillcolor="#535f65" stroked="f" strokeweight="1pt">
                    <v:stroke miterlimit="4"/>
                  </v:rect>
                  <v:rect id="Rectangle" o:spid="_x0000_s1139" style="position:absolute;left:19659;top:1685;width:5751;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" fillcolor="#535f65" stroked="f" strokeweight="1pt">
                    <v:stroke miterlimit="4"/>
                  </v:rect>
                  <v:shape id="A09" o:spid="_x0000_s1140" type="#_x0000_t202" style="position:absolute;left:18093;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" filled="f" stroked="f" strokeweight="1pt">
                    <v:stroke miterlimit="4"/>
                    <v:textbox inset="0,0,0,0">
                      <w:txbxContent>
                        <w:p w14:paraId="488C0880" w14:textId="77777777" w:rsidR="00C468EA" w:rsidRDefault="00C468EA" w:rsidP="006F7CB3">
                          <w:pPr>
                            <w:pStyle w:val="Corps"/>
                            <w:jc w:val="center"/>
                          </w:pPr>
                          <w:r>
                            <w:rPr>
                              <w:color w:val="000000"/>
                              <w:sz w:val="12"/>
                              <w:szCs w:val="12"/>
                            </w:rPr>
                            <w:t>A09</w:t>
                          </w:r>
                        </w:p>
                      </w:txbxContent>
                    </v:textbox>
                  </v:shape>
                  <v:shape id="A10" o:spid="_x0000_s1141" type="#_x0000_t202" style="position:absolute;left:19538;top:396;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" filled="f" stroked="f" strokeweight="1pt">
                    <v:stroke miterlimit="4"/>
                    <v:textbox inset="0,0,0,0">
                      <w:txbxContent>
                        <w:p w14:paraId="05E9B53D" w14:textId="77777777" w:rsidR="00C468EA" w:rsidRDefault="00C468EA" w:rsidP="006F7CB3">
                          <w:pPr>
                            <w:pStyle w:val="Corps"/>
                            <w:jc w:val="center"/>
                          </w:pPr>
                          <w:r>
                            <w:rPr>
                              <w:color w:val="000000"/>
                              <w:sz w:val="12"/>
                              <w:szCs w:val="12"/>
                            </w:rPr>
                            <w:t>A10</w:t>
                          </w:r>
                        </w:p>
                      </w:txbxContent>
                    </v:textbox>
                  </v:shape>
                  <v:shape id="A13" o:spid="_x0000_s1142" type="#_x0000_t202" style="position:absolute;left:23879;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" filled="f" stroked="f" strokeweight="1pt">
                    <v:stroke miterlimit="4"/>
                    <v:textbox inset="0,0,0,0">
                      <w:txbxContent>
                        <w:p w14:paraId="6B9CC5AF" w14:textId="77777777" w:rsidR="00C468EA" w:rsidRDefault="00C468EA" w:rsidP="006F7CB3">
                          <w:pPr>
                            <w:pStyle w:val="Corps"/>
                            <w:jc w:val="center"/>
                          </w:pPr>
                          <w:r>
                            <w:rPr>
                              <w:color w:val="000000"/>
                              <w:sz w:val="12"/>
                              <w:szCs w:val="12"/>
                            </w:rPr>
                            <w:t>A13</w:t>
                          </w:r>
                        </w:p>
                      </w:txbxContent>
                    </v:textbox>
                  </v:shape>
                  <v:rect id="Rectangle" o:spid="_x0000_s1143" style="position:absolute;left:28681;top:4223;width:11141;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" fillcolor="#535f65" stroked="f" strokeweight="1pt">
                    <v:stroke miterlimit="4"/>
                  </v:rect>
                  <v:shape id="A14" o:spid="_x0000_s1144" type="#_x0000_t202" style="position:absolute;left:25291;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" filled="f" stroked="f" strokeweight="1pt">
                    <v:stroke miterlimit="4"/>
                    <v:textbox inset="0,0,0,0">
                      <w:txbxContent>
                        <w:p w14:paraId="7FB319B2" w14:textId="77777777" w:rsidR="00C468EA" w:rsidRDefault="00C468EA" w:rsidP="006F7CB3">
                          <w:pPr>
                            <w:pStyle w:val="Corps"/>
                            <w:jc w:val="center"/>
                          </w:pPr>
                          <w:r>
                            <w:rPr>
                              <w:color w:val="000000"/>
                              <w:sz w:val="12"/>
                              <w:szCs w:val="12"/>
                            </w:rPr>
                            <w:t>A14</w:t>
                          </w:r>
                        </w:p>
                      </w:txbxContent>
                    </v:textbox>
                  </v:shape>
                  <v:shape id="B01" o:spid="_x0000_s1145" type="#_x0000_t202" style="position:absolute;left:26864;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" filled="f" stroked="f" strokeweight="1pt">
                    <v:stroke miterlimit="4"/>
                    <v:textbox inset="0,0,0,0">
                      <w:txbxContent>
                        <w:p w14:paraId="7D535480" w14:textId="77777777" w:rsidR="00C468EA" w:rsidRDefault="00C468EA" w:rsidP="006F7CB3">
                          <w:pPr>
                            <w:pStyle w:val="Corps"/>
                            <w:jc w:val="center"/>
                          </w:pPr>
                          <w:r>
                            <w:rPr>
                              <w:color w:val="000000"/>
                              <w:sz w:val="12"/>
                              <w:szCs w:val="12"/>
                            </w:rPr>
                            <w:t>B01</w:t>
                          </w:r>
                        </w:p>
                      </w:txbxContent>
                    </v:textbox>
                  </v:shape>
                  <v:rect id="Rectangle" o:spid="_x0000_s1146" style="position:absolute;left:39822;top:5133;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" fillcolor="#535f65" stroked="f" strokeweight="1pt">
                    <v:stroke miterlimit="4"/>
                  </v:rect>
                  <v:shape id="B09" o:spid="_x0000_s1147" type="#_x0000_t202" style="position:absolute;left:38257;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" filled="f" stroked="f" strokeweight="1pt">
                    <v:stroke miterlimit="4"/>
                    <v:textbox inset="0,0,0,0">
                      <w:txbxContent>
                        <w:p w14:paraId="5237AB11" w14:textId="77777777" w:rsidR="00C468EA" w:rsidRDefault="00C468EA" w:rsidP="006F7CB3">
                          <w:pPr>
                            <w:pStyle w:val="Corps"/>
                            <w:jc w:val="center"/>
                          </w:pPr>
                          <w:r>
                            <w:rPr>
                              <w:color w:val="000000"/>
                              <w:sz w:val="12"/>
                              <w:szCs w:val="12"/>
                            </w:rPr>
                            <w:t>B09</w:t>
                          </w:r>
                        </w:p>
                      </w:txbxContent>
                    </v:textbox>
                  </v:shape>
                  <v:rect id="Rectangle" o:spid="_x0000_s1148" style="position:absolute;left:25410;top:5069;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" fillcolor="#535f65" stroked="f" strokeweight="1pt">
                    <v:stroke miterlimit="4"/>
                  </v:rect>
                  <v:rect id="Rectangle" o:spid="_x0000_s1149" style="position:absolute;left:26984;top:1685;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" fillcolor="#535f65" stroked="f" strokeweight="1pt">
                    <v:stroke miterlimit="4"/>
                  </v:rect>
                  <v:rect id="Rectangle" o:spid="_x0000_s1150" style="position:absolute;left:42715;top:5069;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" fillcolor="#535f65" stroked="f" strokeweight="1pt">
                    <v:stroke miterlimit="4"/>
                  </v:rect>
                  <v:shape id="C01" o:spid="_x0000_s1151" type="#_x0000_t202" style="position:absolute;left:39703;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" filled="f" stroked="f" strokeweight="1pt">
                    <v:stroke miterlimit="4"/>
                    <v:textbox inset="0,0,0,0">
                      <w:txbxContent>
                        <w:p w14:paraId="77A64617" w14:textId="77777777" w:rsidR="00C468EA" w:rsidRDefault="00C468EA" w:rsidP="006F7CB3">
                          <w:pPr>
                            <w:pStyle w:val="Corps"/>
                            <w:jc w:val="center"/>
                          </w:pPr>
                          <w:r>
                            <w:rPr>
                              <w:color w:val="000000"/>
                              <w:sz w:val="12"/>
                              <w:szCs w:val="12"/>
                            </w:rPr>
                            <w:t>C01</w:t>
                          </w:r>
                        </w:p>
                      </w:txbxContent>
                    </v:textbox>
                  </v:shape>
                  <v:rect id="Rectangle" o:spid="_x0000_s1152" style="position:absolute;left:44162;top:1685;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" fillcolor="#535f65" stroked="f" strokeweight="1pt">
                    <v:stroke miterlimit="4"/>
                  </v:rect>
                  <v:shape id="C02" o:spid="_x0000_s1153" type="#_x0000_t202" style="position:absolute;left:41150;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" filled="f" stroked="f" strokeweight="1pt">
                    <v:stroke miterlimit="4"/>
                    <v:textbox inset="0,0,0,0">
                      <w:txbxContent>
                        <w:p w14:paraId="4E03628A" w14:textId="77777777" w:rsidR="00C468EA" w:rsidRDefault="00C468EA" w:rsidP="006F7CB3">
                          <w:pPr>
                            <w:pStyle w:val="Corps"/>
                            <w:jc w:val="center"/>
                          </w:pPr>
                          <w:r>
                            <w:rPr>
                              <w:color w:val="000000"/>
                              <w:sz w:val="12"/>
                              <w:szCs w:val="12"/>
                            </w:rPr>
                            <w:t>C02</w:t>
                          </w:r>
                        </w:p>
                      </w:txbxContent>
                    </v:textbox>
                  </v:shape>
                  <v:rect id="Rectangle" o:spid="_x0000_s1154" style="position:absolute;left:45608;top:5133;width:1447;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" fillcolor="#535f65" stroked="f" strokeweight="1pt">
                    <v:stroke miterlimit="4"/>
                  </v:rect>
                  <v:rect id="Rectangle" o:spid="_x0000_s1155" style="position:absolute;left:41269;top:1685;width:14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" fillcolor="#535f65" stroked="f" strokeweight="1pt">
                    <v:stroke miterlimit="4"/>
                  </v:rect>
                  <v:rect id="Rectangle" o:spid="_x0000_s1156" style="position:absolute;left:47055;top:4255;width:1012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" fillcolor="#535f65" stroked="f" strokeweight="1pt">
                    <v:stroke miterlimit="4"/>
                  </v:rect>
                  <v:shape id="C03" o:spid="_x0000_s1157" type="#_x0000_t202" style="position:absolute;left:42596;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" filled="f" stroked="f" strokeweight="1pt">
                    <v:stroke miterlimit="4"/>
                    <v:textbox inset="0,0,0,0">
                      <w:txbxContent>
                        <w:p w14:paraId="517CDBD2" w14:textId="77777777" w:rsidR="00C468EA" w:rsidRDefault="00C468EA" w:rsidP="006F7CB3">
                          <w:pPr>
                            <w:pStyle w:val="Corps"/>
                            <w:jc w:val="center"/>
                          </w:pPr>
                          <w:r>
                            <w:rPr>
                              <w:color w:val="000000"/>
                              <w:sz w:val="12"/>
                              <w:szCs w:val="12"/>
                            </w:rPr>
                            <w:t>C03</w:t>
                          </w:r>
                        </w:p>
                      </w:txbxContent>
                    </v:textbox>
                  </v:shape>
                  <v:shape id="C04" o:spid="_x0000_s1158" type="#_x0000_t202" style="position:absolute;left:44043;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" filled="f" stroked="f" strokeweight="1pt">
                    <v:stroke miterlimit="4"/>
                    <v:textbox inset="0,0,0,0">
                      <w:txbxContent>
                        <w:p w14:paraId="1FDFD4B1" w14:textId="77777777" w:rsidR="00C468EA" w:rsidRDefault="00C468EA" w:rsidP="006F7CB3">
                          <w:pPr>
                            <w:pStyle w:val="Corps"/>
                            <w:jc w:val="center"/>
                          </w:pPr>
                          <w:r>
                            <w:rPr>
                              <w:color w:val="000000"/>
                              <w:sz w:val="12"/>
                              <w:szCs w:val="12"/>
                            </w:rPr>
                            <w:t>C04</w:t>
                          </w:r>
                        </w:p>
                      </w:txbxContent>
                    </v:textbox>
                  </v:shape>
                  <v:shape id="C05" o:spid="_x0000_s1159" type="#_x0000_t202" style="position:absolute;left:45489;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" filled="f" stroked="f" strokeweight="1pt">
                    <v:stroke miterlimit="4"/>
                    <v:textbox inset="0,0,0,0">
                      <w:txbxContent>
                        <w:p w14:paraId="3FCDEE30" w14:textId="77777777" w:rsidR="00C468EA" w:rsidRDefault="00C468EA" w:rsidP="006F7CB3">
                          <w:pPr>
                            <w:pStyle w:val="Corps"/>
                            <w:jc w:val="center"/>
                          </w:pPr>
                          <w:r>
                            <w:rPr>
                              <w:color w:val="000000"/>
                              <w:sz w:val="12"/>
                              <w:szCs w:val="12"/>
                            </w:rPr>
                            <w:t>C05</w:t>
                          </w:r>
                        </w:p>
                      </w:txbxContent>
                    </v:textbox>
                  </v:shape>
                  <v:shape id="E01" o:spid="_x0000_s1160" type="#_x0000_t202" style="position:absolute;left:57061;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" filled="f" stroked="f" strokeweight="1pt">
                    <v:stroke miterlimit="4"/>
                    <v:textbox inset="0,0,0,0">
                      <w:txbxContent>
                        <w:p w14:paraId="1B1478BF" w14:textId="77777777" w:rsidR="00C468EA" w:rsidRDefault="00C468EA" w:rsidP="006F7CB3">
                          <w:pPr>
                            <w:pStyle w:val="Corps"/>
                            <w:jc w:val="center"/>
                          </w:pPr>
                          <w:r>
                            <w:rPr>
                              <w:color w:val="000000"/>
                              <w:sz w:val="12"/>
                              <w:szCs w:val="12"/>
                            </w:rPr>
                            <w:t>E01</w:t>
                          </w:r>
                        </w:p>
                      </w:txbxContent>
                    </v:textbox>
                  </v:shape>
                  <v:line id="Line" o:spid="_x0000_s1161" style="position:absolute;visibility:visible;mso-wrap-style:square" from="20922,636" to="24018,6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">
                    <v:stroke dashstyle="1 1" miterlimit="4" joinstyle="miter"/>
                  </v:line>
                  <v:line id="Line" o:spid="_x0000_s1162" style="position:absolute;visibility:visible;mso-wrap-style:square" from="28248,636" to="38554,6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">
                    <v:stroke dashstyle="1 1" miterlimit="4" joinstyle="miter"/>
                  </v:line>
                  <v:shape id="E02" o:spid="_x0000_s1163" type="#_x0000_t202" style="position:absolute;left:58508;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" filled="f" stroked="f" strokeweight="1pt">
                    <v:stroke miterlimit="4"/>
                    <v:textbox inset="0,0,0,0">
                      <w:txbxContent>
                        <w:p w14:paraId="078A7DF9" w14:textId="77777777" w:rsidR="00C468EA" w:rsidRDefault="00C468EA" w:rsidP="006F7CB3">
                          <w:pPr>
                            <w:pStyle w:val="Corps"/>
                            <w:jc w:val="center"/>
                          </w:pPr>
                          <w:r>
                            <w:rPr>
                              <w:color w:val="000000"/>
                              <w:sz w:val="12"/>
                              <w:szCs w:val="12"/>
                            </w:rPr>
                            <w:t>E02</w:t>
                          </w:r>
                        </w:p>
                      </w:txbxContent>
                    </v:textbox>
                  </v:shape>
                  <v:shape id="E03" o:spid="_x0000_s1164" type="#_x0000_t202" style="position:absolute;left:60081;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" filled="f" stroked="f" strokeweight="1pt">
                    <v:stroke miterlimit="4"/>
                    <v:textbox inset="0,0,0,0">
                      <w:txbxContent>
                        <w:p w14:paraId="54B36B6D" w14:textId="77777777" w:rsidR="00C468EA" w:rsidRDefault="00C468EA" w:rsidP="006F7CB3">
                          <w:pPr>
                            <w:pStyle w:val="Corps"/>
                            <w:jc w:val="center"/>
                          </w:pPr>
                          <w:r>
                            <w:rPr>
                              <w:color w:val="000000"/>
                              <w:sz w:val="12"/>
                              <w:szCs w:val="12"/>
                            </w:rPr>
                            <w:t>E03</w:t>
                          </w:r>
                        </w:p>
                      </w:txbxContent>
                    </v:textbox>
                  </v:shape>
                  <v:shape id="Théâtre" o:spid="_x0000_s1165" type="#_x0000_t202" style="position:absolute;left:13;top:5133;width:4401;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" filled="f" stroked="f" strokeweight="1pt">
                    <v:stroke miterlimit="4"/>
                    <v:textbox inset="3pt,3pt,3pt,3pt">
                      <w:txbxContent>
                        <w:p w14:paraId="19C2BFFE" w14:textId="77777777" w:rsidR="00C468EA" w:rsidRDefault="00C468EA" w:rsidP="006F7CB3">
                          <w:pPr>
                            <w:pStyle w:val="Corps"/>
                          </w:pPr>
                          <w:r>
                            <w:rPr>
                              <w:color w:val="000000"/>
                              <w:sz w:val="12"/>
                              <w:szCs w:val="12"/>
                              <w:lang w:val="en-US"/>
                            </w:rPr>
                            <w:t>Th</w:t>
                          </w:r>
                          <w:proofErr w:type="spellStart"/>
                          <w:r>
                            <w:rPr>
                              <w:color w:val="000000"/>
                              <w:sz w:val="12"/>
                              <w:szCs w:val="12"/>
                            </w:rPr>
                            <w:t>éâtre</w:t>
                          </w:r>
                          <w:proofErr w:type="spellEnd"/>
                        </w:p>
                      </w:txbxContent>
                    </v:textbox>
                  </v:shape>
                  <v:shape id="D01" o:spid="_x0000_s1166" type="#_x0000_t202" style="position:absolute;left:46874;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" filled="f" stroked="f" strokeweight="1pt">
                    <v:stroke miterlimit="4"/>
                    <v:textbox inset="0,0,0,0">
                      <w:txbxContent>
                        <w:p w14:paraId="0C2346A1" w14:textId="77777777" w:rsidR="00C468EA" w:rsidRDefault="00C468EA" w:rsidP="006F7CB3">
                          <w:pPr>
                            <w:pStyle w:val="Corps"/>
                            <w:jc w:val="center"/>
                          </w:pPr>
                          <w:r>
                            <w:rPr>
                              <w:color w:val="000000"/>
                              <w:sz w:val="12"/>
                              <w:szCs w:val="12"/>
                            </w:rPr>
                            <w:t>D01</w:t>
                          </w:r>
                        </w:p>
                      </w:txbxContent>
                    </v:textbox>
                  </v:shape>
                  <v:rect id="Rectangle" o:spid="_x0000_s1167" style="position:absolute;left:57181;top:5133;width:4339;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" fillcolor="#535f65" stroked="f" strokeweight="1pt">
                    <v:stroke miterlimit="4"/>
                  </v:rect>
                  <v:shape id="D07" o:spid="_x0000_s1168" type="#_x0000_t202" style="position:absolute;left:55615;top:301;width:1685;height:108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" filled="f" stroked="f" strokeweight="1pt">
                    <v:stroke miterlimit="4"/>
                    <v:textbox inset="0,0,0,0">
                      <w:txbxContent>
                        <w:p w14:paraId="3BA34E23" w14:textId="77777777" w:rsidR="00C468EA" w:rsidRDefault="00C468EA" w:rsidP="006F7CB3">
                          <w:pPr>
                            <w:pStyle w:val="Corps"/>
                            <w:jc w:val="center"/>
                          </w:pPr>
                          <w:r>
                            <w:rPr>
                              <w:color w:val="000000"/>
                              <w:sz w:val="12"/>
                              <w:szCs w:val="12"/>
                            </w:rPr>
                            <w:t>D07</w:t>
                          </w:r>
                        </w:p>
                      </w:txbxContent>
                    </v:textbox>
                  </v:shape>
                  <v:line id="Line" o:spid="_x0000_s1169" style="position:absolute;visibility:visible;mso-wrap-style:square" from="48258,636" to="55734,6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">
                    <v:stroke dashstyle="1 1" miterlimit="4" joinstyle="miter"/>
                  </v:line>
                  <v:rect id="Rectangle" o:spid="_x0000_s1170" style="position:absolute;top:31;width:61546;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" filled="f" strokeweight=".5pt">
                    <v:stroke miterlimit="4"/>
                  </v:rect>
                  <v:shape id="Musique / Gestes" o:spid="_x0000_s1171" type="#_x0000_t202" style="position:absolute;left:13;top:3377;width:7469;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" filled="f" stroked="f" strokeweight="1pt">
                    <v:stroke miterlimit="4"/>
                    <v:textbox inset="3pt,3pt,3pt,3pt">
                      <w:txbxContent>
                        <w:p w14:paraId="32DFD41E" w14:textId="77777777" w:rsidR="00C468EA" w:rsidRDefault="00C468EA" w:rsidP="006F7CB3">
                          <w:pPr>
                            <w:pStyle w:val="Corps"/>
                          </w:pPr>
                          <w:r>
                            <w:rPr>
                              <w:color w:val="000000"/>
                              <w:sz w:val="12"/>
                              <w:szCs w:val="12"/>
                            </w:rPr>
                            <w:t>Musique / Gestes</w:t>
                          </w:r>
                        </w:p>
                      </w:txbxContent>
                    </v:textbox>
                  </v:shape>
                  <v:shape id="Musique" o:spid="_x0000_s1172" type="#_x0000_t202" style="position:absolute;left:13;top:1685;width:4401;height:1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" filled="f" stroked="f" strokeweight="1pt">
                    <v:stroke miterlimit="4"/>
                    <v:textbox inset="3pt,3pt,3pt,3pt">
                      <w:txbxContent>
                        <w:p w14:paraId="5E802196" w14:textId="77777777" w:rsidR="00C468EA" w:rsidRDefault="00C468EA" w:rsidP="006F7CB3">
                          <w:pPr>
                            <w:pStyle w:val="Corps"/>
                          </w:pPr>
                          <w:r>
                            <w:rPr>
                              <w:color w:val="000000"/>
                              <w:sz w:val="12"/>
                              <w:szCs w:val="12"/>
                            </w:rPr>
                            <w:t>Musique</w:t>
                          </w:r>
                        </w:p>
                      </w:txbxContent>
                    </v:textbox>
                  </v:shape>
                </v:group>
                <w10:anchorlock/>
              </v:group>
            </w:pict>
          </mc:Fallback>
        </mc:AlternateContent>
      </w:r>
    </w:p>
    <w:p w14:paraId="643F4A04" w14:textId="2D60E91A" w:rsidR="006F7CB3" w:rsidRPr="001C0CD8" w:rsidRDefault="006F7CB3" w:rsidP="006F7CB3">
      <w:pPr>
        <w:pStyle w:val="Caption1"/>
      </w:pPr>
      <w:r w:rsidRPr="001C0CD8">
        <w:t xml:space="preserve">Figure </w:t>
      </w:r>
      <w:r w:rsidR="003C6414">
        <w:fldChar w:fldCharType="begin"/>
      </w:r>
      <w:r w:rsidR="003C6414">
        <w:instrText xml:space="preserve"> SEQ Figure \* ARABIC </w:instrText>
      </w:r>
      <w:r w:rsidR="003C6414">
        <w:fldChar w:fldCharType="separate"/>
      </w:r>
      <w:r w:rsidR="00A347BF">
        <w:rPr>
          <w:noProof/>
        </w:rPr>
        <w:t>49</w:t>
      </w:r>
      <w:r w:rsidR="003C6414">
        <w:rPr>
          <w:noProof/>
        </w:rPr>
        <w:fldChar w:fldCharType="end"/>
      </w:r>
      <w:r w:rsidRPr="001C0CD8">
        <w:t> : La primauté du temps de théâtre et le temps de la musique (superposition et juxtaposition).</w:t>
      </w:r>
    </w:p>
    <w:p w14:paraId="1DF9CEA8" w14:textId="5B7D59FF" w:rsidR="006F7CB3" w:rsidRDefault="000B7A40" w:rsidP="000B7A40">
      <w:pPr>
        <w:pStyle w:val="Default"/>
        <w:rPr>
          <w:noProof/>
        </w:rPr>
      </w:pPr>
      <w:r w:rsidRPr="00BD7867">
        <w:t xml:space="preserve">Dans la figure </w:t>
      </w:r>
      <w:r>
        <w:t>ci-dessus,</w:t>
      </w:r>
      <w:r w:rsidRPr="00BD7867">
        <w:t xml:space="preserve"> nous constatons la juxtaposition et la superposition des deux temporalités </w:t>
      </w:r>
      <w:r>
        <w:t>musicale</w:t>
      </w:r>
      <w:r w:rsidRPr="00BD7867">
        <w:t xml:space="preserve"> et </w:t>
      </w:r>
      <w:r>
        <w:t>théâtrale</w:t>
      </w:r>
      <w:r w:rsidRPr="00BD7867">
        <w:t>. Par ailleurs</w:t>
      </w:r>
      <w:r>
        <w:t>,</w:t>
      </w:r>
      <w:r w:rsidRPr="00BD7867">
        <w:t xml:space="preserve"> dans </w:t>
      </w:r>
      <w:r w:rsidR="00E03C22">
        <w:t>ce sens,</w:t>
      </w:r>
      <w:r w:rsidRPr="00BD7867">
        <w:t xml:space="preserve"> se manifeste la structure globale de l’œuvre du point de vue d</w:t>
      </w:r>
      <w:r>
        <w:t>u</w:t>
      </w:r>
      <w:r w:rsidRPr="00BD7867">
        <w:t xml:space="preserve"> temps. La </w:t>
      </w:r>
      <w:r>
        <w:t>ligne</w:t>
      </w:r>
      <w:r w:rsidRPr="00BD7867">
        <w:t xml:space="preserve"> </w:t>
      </w:r>
      <w:r>
        <w:t>« </w:t>
      </w:r>
      <w:r w:rsidRPr="00BD7867">
        <w:t>théâtre</w:t>
      </w:r>
      <w:r>
        <w:t> »</w:t>
      </w:r>
      <w:r w:rsidRPr="00BD7867">
        <w:t xml:space="preserve"> représente la présence de l’acteur, </w:t>
      </w:r>
      <w:r>
        <w:t>la ligne « musique »</w:t>
      </w:r>
      <w:r w:rsidRPr="00BD7867">
        <w:t xml:space="preserve"> représente les interprètes sans la présence du comédien sur le plateau, </w:t>
      </w:r>
      <w:r>
        <w:t xml:space="preserve">la ligne du milieu, quant à elle, </w:t>
      </w:r>
      <w:r w:rsidRPr="00BD7867">
        <w:t xml:space="preserve">représente une forme de musique gestuelle, et </w:t>
      </w:r>
      <w:r>
        <w:t>lorsque</w:t>
      </w:r>
      <w:r w:rsidRPr="00BD7867">
        <w:t xml:space="preserve"> les deux temporalités se superposent </w:t>
      </w:r>
      <w:r>
        <w:t>(</w:t>
      </w:r>
      <w:r w:rsidRPr="00BD7867">
        <w:t>c’est</w:t>
      </w:r>
      <w:r>
        <w:t xml:space="preserve"> le cas</w:t>
      </w:r>
      <w:r w:rsidRPr="00BD7867">
        <w:t xml:space="preserve"> dans les sections B et D</w:t>
      </w:r>
      <w:r>
        <w:t>)</w:t>
      </w:r>
      <w:r w:rsidRPr="00BD7867">
        <w:t xml:space="preserve">, nous les montrons entre les lignes de musique/gestes et théâtre. Cette dernière est en réalité le résultat de l’imbrication du temps </w:t>
      </w:r>
      <w:r>
        <w:t>théâtral</w:t>
      </w:r>
      <w:r w:rsidRPr="00BD7867">
        <w:t xml:space="preserve"> et </w:t>
      </w:r>
      <w:r>
        <w:t>du temps musical</w:t>
      </w:r>
      <w:r w:rsidRPr="00BD7867">
        <w:t>, où l’interaction entre le comédien et les musiciens atteint le maximum, et la voix et les gestes des musiciens font souvent le pont avec la voix et l’acte du comédien. Dans les sections où le discours musical prime, la partition est mesurée et la musique est rigoureusement écrite</w:t>
      </w:r>
      <w:r>
        <w:t>,</w:t>
      </w:r>
      <w:r w:rsidRPr="00BD7867">
        <w:t xml:space="preserve"> alors que quand le</w:t>
      </w:r>
      <w:r w:rsidRPr="00F74033">
        <w:t xml:space="preserve"> </w:t>
      </w:r>
      <w:r w:rsidRPr="00BD7867">
        <w:t>théâtre mène le discours, la notation est ouvert</w:t>
      </w:r>
      <w:r>
        <w:t>e</w:t>
      </w:r>
      <w:r w:rsidRPr="00BD7867">
        <w:t xml:space="preserve"> et les musiciens puisent, de manière relativement libre, dans les réservoirs de gestes tout en suivant le jeu du comédien. Dans </w:t>
      </w:r>
      <w:r>
        <w:t>c</w:t>
      </w:r>
      <w:r w:rsidRPr="00BD7867">
        <w:t>es section</w:t>
      </w:r>
      <w:r>
        <w:t>s</w:t>
      </w:r>
      <w:r w:rsidRPr="00BD7867">
        <w:t xml:space="preserve"> B et D, bien que la notation soit mesurée, il y a </w:t>
      </w:r>
      <w:r w:rsidRPr="00BD7867">
        <w:lastRenderedPageBreak/>
        <w:t>toujours des points d’orgue et des repères explicites dans la musique, aussi bien que dans le texte, afin que tous les interprètes et le comédien puissent se rencontrer.</w:t>
      </w:r>
      <w:r w:rsidRPr="008F22BC">
        <w:rPr>
          <w:noProof/>
        </w:rPr>
        <w:t xml:space="preserve"> </w:t>
      </w:r>
    </w:p>
    <w:p w14:paraId="51CEA175" w14:textId="106BCDCB" w:rsidR="006D00E3" w:rsidRDefault="006D00E3" w:rsidP="008048EA">
      <w:pPr>
        <w:pStyle w:val="Heading2"/>
        <w:rPr>
          <w:u w:color="017000"/>
        </w:rPr>
      </w:pPr>
      <w:bookmarkStart w:id="827" w:name="_Toc121091841"/>
      <w:r>
        <w:rPr>
          <w:u w:color="017000"/>
        </w:rPr>
        <w:t xml:space="preserve">La forme issue </w:t>
      </w:r>
      <w:r w:rsidR="00E8175E">
        <w:rPr>
          <w:u w:color="017000"/>
        </w:rPr>
        <w:t xml:space="preserve">du </w:t>
      </w:r>
      <w:r>
        <w:rPr>
          <w:u w:color="017000"/>
        </w:rPr>
        <w:t xml:space="preserve">matériau </w:t>
      </w:r>
      <w:r w:rsidR="002D1BB4">
        <w:rPr>
          <w:u w:color="017000"/>
        </w:rPr>
        <w:t xml:space="preserve">poétique, le cas de </w:t>
      </w:r>
      <w:r w:rsidR="002D1BB4" w:rsidRPr="008048EA">
        <w:rPr>
          <w:i/>
          <w:iCs/>
          <w:u w:color="017000"/>
        </w:rPr>
        <w:t>Mots de jeu</w:t>
      </w:r>
      <w:bookmarkEnd w:id="827"/>
    </w:p>
    <w:p w14:paraId="5A27BCD2" w14:textId="77777777" w:rsidR="000B7A40" w:rsidRPr="0062173A" w:rsidRDefault="000B7A40" w:rsidP="000B7A40">
      <w:pPr>
        <w:pStyle w:val="Default"/>
      </w:pPr>
      <w:r w:rsidRPr="00DA216A">
        <w:t xml:space="preserve">Grâce à l’acuité de la perception humaine </w:t>
      </w:r>
      <w:r>
        <w:t>qui permet de déceler les</w:t>
      </w:r>
      <w:r w:rsidRPr="00DA216A">
        <w:t xml:space="preserve"> moindres changements d</w:t>
      </w:r>
      <w:r>
        <w:t>u</w:t>
      </w:r>
      <w:r w:rsidRPr="00DA216A">
        <w:t xml:space="preserve"> contenu spectral de la voix, et grâce aux techniques de synthèse formantique et aux dispositifs visuels de contrôle, une large palette de possibilités est à la disposition des compositeurs qui veulent s’approprier des matériaux provenant de la voix. La série de </w:t>
      </w:r>
      <w:r w:rsidRPr="007812F9">
        <w:rPr>
          <w:i/>
          <w:iCs/>
        </w:rPr>
        <w:t>L’Espace du dedans</w:t>
      </w:r>
      <w:r w:rsidRPr="00DA216A">
        <w:t xml:space="preserve"> prend l’avantage de la technique de la synthèse formantique</w:t>
      </w:r>
      <w:r>
        <w:t>,</w:t>
      </w:r>
      <w:r w:rsidRPr="00DA216A">
        <w:t xml:space="preserve"> tout en mettant l’accent sur l’articulation entre l’homme et la machine ainsi que la poésie et les nouvelles technologies</w:t>
      </w:r>
      <w:r>
        <w:t xml:space="preserve">. </w:t>
      </w:r>
      <w:r w:rsidRPr="00DA216A">
        <w:t xml:space="preserve">La composition de </w:t>
      </w:r>
      <w:r w:rsidRPr="007812F9">
        <w:rPr>
          <w:i/>
          <w:iCs/>
        </w:rPr>
        <w:t>Mots de jeu</w:t>
      </w:r>
      <w:r w:rsidRPr="00DA216A">
        <w:t xml:space="preserve"> est une tentative </w:t>
      </w:r>
      <w:r>
        <w:t>d’</w:t>
      </w:r>
      <w:r w:rsidRPr="00DA216A">
        <w:t xml:space="preserve">illustrer la poésie d’Henri Michaux </w:t>
      </w:r>
      <w:r>
        <w:t xml:space="preserve">en comblant </w:t>
      </w:r>
      <w:r w:rsidRPr="00DA216A">
        <w:t xml:space="preserve">ce que le langage </w:t>
      </w:r>
      <w:r>
        <w:t xml:space="preserve">est incapable </w:t>
      </w:r>
      <w:r w:rsidRPr="00DA216A">
        <w:t xml:space="preserve">d’exprimer. </w:t>
      </w:r>
      <w:r>
        <w:t xml:space="preserve">D’ailleurs, </w:t>
      </w:r>
      <w:r w:rsidRPr="00DA216A">
        <w:t xml:space="preserve">Henri Michaux </w:t>
      </w:r>
      <w:r>
        <w:t xml:space="preserve">lui-même </w:t>
      </w:r>
      <w:r w:rsidRPr="00DA216A">
        <w:t xml:space="preserve">n’hésite pas à exprimer sa frustration </w:t>
      </w:r>
      <w:r>
        <w:t>quant au</w:t>
      </w:r>
      <w:r w:rsidRPr="00DA216A">
        <w:t xml:space="preserve"> fait que les mots soient emprisonnés </w:t>
      </w:r>
      <w:r>
        <w:t xml:space="preserve">tant </w:t>
      </w:r>
      <w:r w:rsidRPr="00DA216A">
        <w:t xml:space="preserve">dans </w:t>
      </w:r>
      <w:r>
        <w:t>leurs images acoustiques que dans leurs significations, eux-mêmes étant pris dans des logiques de pouvoir et de domination</w:t>
      </w:r>
      <w:r w:rsidRPr="00DA216A">
        <w:t>. Pour lui</w:t>
      </w:r>
      <w:r>
        <w:t>,</w:t>
      </w:r>
      <w:r w:rsidRPr="00DA216A">
        <w:t xml:space="preserve"> le langage réduit les êtres et les choses, impose au monde une grille, fige les significations et les identités. Ou, pour reprendre les mots de Gaston Bachelard, </w:t>
      </w:r>
      <w:r w:rsidRPr="007812F9">
        <w:rPr>
          <w:i/>
          <w:iCs/>
        </w:rPr>
        <w:t>Mots de jeu</w:t>
      </w:r>
      <w:r w:rsidRPr="00DA216A">
        <w:t xml:space="preserve"> tente en quelque sorte d’illustrer que “la poésie est une métaphysique de l’instantané […] Elle est alors le principe d’une simultanéité essentielle où l’être le plus dispersé, le plus désuni conquiert son unité”.</w:t>
      </w:r>
    </w:p>
    <w:p w14:paraId="41839AD5" w14:textId="77777777" w:rsidR="000B7A40"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u w:color="017000"/>
        </w:rPr>
      </w:pPr>
      <w:r w:rsidRPr="0062173A">
        <w:t>Si Michaux n’hésite pas à inventer de nouveaux mots qui</w:t>
      </w:r>
      <w:r>
        <w:t>,</w:t>
      </w:r>
      <w:r w:rsidRPr="0062173A">
        <w:t xml:space="preserve"> au niveau acoustique</w:t>
      </w:r>
      <w:r>
        <w:t>,</w:t>
      </w:r>
      <w:r w:rsidRPr="0062173A">
        <w:t xml:space="preserve"> restent familiers à l’oreille d’un français, il </w:t>
      </w:r>
      <w:r>
        <w:t>aurait</w:t>
      </w:r>
      <w:r w:rsidRPr="0062173A">
        <w:t xml:space="preserve"> probablement </w:t>
      </w:r>
      <w:r>
        <w:t xml:space="preserve">été </w:t>
      </w:r>
      <w:r w:rsidRPr="0062173A">
        <w:t xml:space="preserve">tenté d’inventer de nouveaux phonèmes pour sa poésie, s’il avait eu accès aux technologies que nous disposons aujourd’hui. C’est </w:t>
      </w:r>
      <w:r>
        <w:t xml:space="preserve">en tout cas ce que j’ai voulu faire, et c’est </w:t>
      </w:r>
      <w:r w:rsidRPr="0062173A">
        <w:t xml:space="preserve">dans cette perspective que </w:t>
      </w:r>
      <w:r w:rsidRPr="007812F9">
        <w:rPr>
          <w:i/>
          <w:iCs/>
        </w:rPr>
        <w:t>Mots de jeu</w:t>
      </w:r>
      <w:r w:rsidRPr="0062173A">
        <w:t xml:space="preserve"> partage</w:t>
      </w:r>
      <w:r>
        <w:t>, selon moi,</w:t>
      </w:r>
      <w:r w:rsidRPr="0062173A">
        <w:t xml:space="preserve"> l’approche de Michaux.</w:t>
      </w:r>
    </w:p>
    <w:p w14:paraId="70D7AF59" w14:textId="77777777" w:rsidR="000B7A40"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u w:color="017000"/>
        </w:rPr>
        <w:t xml:space="preserve">Dans la composition de </w:t>
      </w:r>
      <w:r w:rsidRPr="008048EA">
        <w:rPr>
          <w:i/>
          <w:iCs/>
          <w:u w:color="017000"/>
        </w:rPr>
        <w:t>Mots de jeu</w:t>
      </w:r>
      <w:r>
        <w:rPr>
          <w:u w:color="017000"/>
        </w:rPr>
        <w:t>, la notation graphique du geste de parole a une fonction poétique et sémantique qui complètent la notation traditionnelle : elle reflète non seulement les microstructures, mais aussi une macrostructure qui prends en compte le sens du texte sans pour autant exploiter le texte dans son état d’origine</w:t>
      </w:r>
      <w:r>
        <w:rPr>
          <w:rStyle w:val="FootnoteReference"/>
          <w:u w:color="017000"/>
        </w:rPr>
        <w:footnoteReference w:id="147"/>
      </w:r>
      <w:r>
        <w:rPr>
          <w:u w:color="017000"/>
        </w:rPr>
        <w:t xml:space="preserve">. </w:t>
      </w:r>
      <w:r>
        <w:rPr>
          <w:u w:color="000000"/>
        </w:rPr>
        <w:t xml:space="preserve">Prenons l’exemple de l’ouverture de l’œuvre, </w:t>
      </w:r>
      <w:r>
        <w:rPr>
          <w:u w:color="000000"/>
        </w:rPr>
        <w:lastRenderedPageBreak/>
        <w:t>ainsi que de la première section de la pièce qui ont toutes deux été composées à partir du texte suivant :</w:t>
      </w:r>
    </w:p>
    <w:p w14:paraId="1D6EDE99" w14:textId="77777777" w:rsidR="000B7A40"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p>
    <w:p w14:paraId="415E5166" w14:textId="77777777" w:rsidR="000B7A40"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rFonts w:eastAsia="Baskerville" w:cs="Baskerville"/>
          <w:u w:color="000000"/>
        </w:rPr>
        <w:tab/>
      </w:r>
      <w:r>
        <w:rPr>
          <w:rFonts w:eastAsia="Baskerville" w:cs="Baskerville"/>
          <w:u w:color="000000"/>
        </w:rPr>
        <w:tab/>
        <w:t xml:space="preserve">Oh ! Quelle </w:t>
      </w:r>
      <w:r>
        <w:rPr>
          <w:u w:color="000000"/>
        </w:rPr>
        <w:t>étrange chose au début, ce courant qui se révèle,</w:t>
      </w:r>
    </w:p>
    <w:p w14:paraId="5A658A46" w14:textId="77777777" w:rsidR="000B7A40"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rFonts w:eastAsia="Baskerville" w:cs="Baskerville"/>
          <w:u w:color="000000"/>
        </w:rPr>
        <w:tab/>
      </w:r>
      <w:r>
        <w:rPr>
          <w:rFonts w:eastAsia="Baskerville" w:cs="Baskerville"/>
          <w:u w:color="000000"/>
        </w:rPr>
        <w:tab/>
        <w:t xml:space="preserve">Cet inattendu liquide, ce passage porteur, en soi, toujours et qui </w:t>
      </w:r>
      <w:r>
        <w:rPr>
          <w:u w:color="000000"/>
        </w:rPr>
        <w:t>était.</w:t>
      </w:r>
    </w:p>
    <w:p w14:paraId="04767F91" w14:textId="77777777" w:rsidR="000B7A40"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rFonts w:eastAsia="Baskerville" w:cs="Baskerville"/>
          <w:u w:color="000000"/>
        </w:rPr>
        <w:tab/>
      </w:r>
      <w:r>
        <w:rPr>
          <w:rFonts w:eastAsia="Baskerville" w:cs="Baskerville"/>
          <w:u w:color="000000"/>
        </w:rPr>
        <w:tab/>
        <w:t>On ne reconnait plus d'entourage (le dur en est parti).</w:t>
      </w:r>
    </w:p>
    <w:p w14:paraId="510892E0" w14:textId="77777777" w:rsidR="000B7A40"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r>
        <w:rPr>
          <w:rFonts w:eastAsia="Baskerville" w:cs="Baskerville"/>
          <w:u w:color="000000"/>
        </w:rPr>
        <w:tab/>
      </w:r>
      <w:r>
        <w:rPr>
          <w:rFonts w:eastAsia="Baskerville" w:cs="Baskerville"/>
          <w:u w:color="000000"/>
        </w:rPr>
        <w:tab/>
        <w:t>On a cess</w:t>
      </w:r>
      <w:r>
        <w:rPr>
          <w:u w:color="000000"/>
        </w:rPr>
        <w:t>é de se heurter aux choses. On devient capitaine d'un FLEUVE…</w:t>
      </w:r>
    </w:p>
    <w:p w14:paraId="50F773DD" w14:textId="77777777" w:rsidR="000B7A40"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00000"/>
        </w:rPr>
      </w:pPr>
    </w:p>
    <w:p w14:paraId="2CAA5544" w14:textId="3557A7D6" w:rsidR="006D00E3" w:rsidRDefault="000B7A40" w:rsidP="000B7A4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u w:color="000000"/>
        </w:rPr>
      </w:pPr>
      <w:r>
        <w:rPr>
          <w:u w:color="000000"/>
        </w:rPr>
        <w:t>Dans cet extrait, Michaux parle de la musique, du temps et du fait que la musique infléchit le temps, qu’elle résiste au courant du temps. Pour le poète, « faire de la musique […] revient à pratiquer l’art de la dérive, c'est-à-dire à ne pas seulement se laisser porter au gré des courants, mais à modifier le mouvement perçu de la musique.</w:t>
      </w:r>
      <w:r>
        <w:rPr>
          <w:rStyle w:val="FootnoteReference"/>
          <w:u w:color="000000"/>
        </w:rPr>
        <w:footnoteReference w:id="148"/>
      </w:r>
      <w:r>
        <w:rPr>
          <w:u w:color="000000"/>
        </w:rPr>
        <w:t>. » L’ouverture de la pièce se fonde uniquement des sons de synthèse, ces derniers étant accompagnés de gestes corporels effectués par les chanteuses, sans voix aucune. Les sons de synthèse sont modélisés à partir de la combinaison des phonèmes fricatifs et occlusifs</w:t>
      </w:r>
      <w:r>
        <w:rPr>
          <w:rStyle w:val="FootnoteReference"/>
          <w:u w:color="000000"/>
        </w:rPr>
        <w:footnoteReference w:id="149"/>
      </w:r>
      <w:r>
        <w:rPr>
          <w:u w:color="000000"/>
        </w:rPr>
        <w:t xml:space="preserve"> comme [</w:t>
      </w:r>
      <w:r>
        <w:rPr>
          <w:rFonts w:ascii="Alphonetic" w:hAnsi="Alphonetic"/>
          <w:u w:color="000000"/>
        </w:rPr>
        <w:t>r</w:t>
      </w:r>
      <w:r>
        <w:rPr>
          <w:u w:color="000000"/>
        </w:rPr>
        <w:t>] (r alvéolaire non voisé), [</w:t>
      </w:r>
      <w:r>
        <w:rPr>
          <w:rFonts w:ascii="Alphonetic" w:hAnsi="Alphonetic"/>
          <w:u w:color="000000"/>
        </w:rPr>
        <w:t>H</w:t>
      </w:r>
      <w:r>
        <w:rPr>
          <w:u w:color="000000"/>
        </w:rPr>
        <w:t>], [</w:t>
      </w:r>
      <w:r>
        <w:rPr>
          <w:rFonts w:ascii="Alphonetic" w:hAnsi="Alphonetic"/>
          <w:u w:color="000000"/>
        </w:rPr>
        <w:t>k</w:t>
      </w:r>
      <w:r>
        <w:rPr>
          <w:u w:color="000000"/>
        </w:rPr>
        <w:t>] et [</w:t>
      </w:r>
      <w:r>
        <w:rPr>
          <w:rFonts w:ascii="Alphonetic" w:hAnsi="Alphonetic"/>
          <w:u w:color="000000"/>
        </w:rPr>
        <w:t>p</w:t>
      </w:r>
      <w:r>
        <w:rPr>
          <w:u w:color="000000"/>
        </w:rPr>
        <w:t>]. Paradoxal, ce début représenterait à la fois un flux principal et un mouvement de résistance à l’intérieur de celui-ci, à l’image d’un fleuve et de son courant.</w:t>
      </w:r>
    </w:p>
    <w:p w14:paraId="1D95CBA0" w14:textId="77777777" w:rsidR="006D00E3" w:rsidRDefault="006D00E3" w:rsidP="006D00E3">
      <w:pPr>
        <w:pStyle w:val="FIGURES"/>
        <w:keepNext/>
      </w:pPr>
      <w:r>
        <w:rPr>
          <w:rFonts w:eastAsia="Baskerville"/>
          <w:u w:color="000000"/>
        </w:rPr>
        <w:drawing>
          <wp:inline distT="0" distB="0" distL="0" distR="0" wp14:anchorId="49CBBB3B" wp14:editId="6859817D">
            <wp:extent cx="2857095" cy="1002730"/>
            <wp:effectExtent l="0" t="0" r="63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7-1.png"/>
                    <pic:cNvPicPr/>
                  </pic:nvPicPr>
                  <pic:blipFill>
                    <a:blip r:embed="rId89">
                      <a:extLst>
                        <a:ext uri="{28A0092B-C50C-407E-A947-70E740481C1C}">
                          <a14:useLocalDpi xmlns:a14="http://schemas.microsoft.com/office/drawing/2010/main" val="0"/>
                        </a:ext>
                      </a:extLst>
                    </a:blip>
                    <a:stretch>
                      <a:fillRect/>
                    </a:stretch>
                  </pic:blipFill>
                  <pic:spPr>
                    <a:xfrm>
                      <a:off x="0" y="0"/>
                      <a:ext cx="2899884" cy="1017747"/>
                    </a:xfrm>
                    <a:prstGeom prst="rect">
                      <a:avLst/>
                    </a:prstGeom>
                  </pic:spPr>
                </pic:pic>
              </a:graphicData>
            </a:graphic>
          </wp:inline>
        </w:drawing>
      </w:r>
    </w:p>
    <w:p w14:paraId="16B17C43" w14:textId="008465EF" w:rsidR="006D00E3" w:rsidRDefault="006D00E3" w:rsidP="006D00E3">
      <w:pPr>
        <w:pStyle w:val="Caption1"/>
        <w:rPr>
          <w:rFonts w:eastAsia="Baskerville"/>
          <w:u w:color="000000"/>
        </w:rPr>
      </w:pPr>
      <w:r>
        <w:t xml:space="preserve">Figure </w:t>
      </w:r>
      <w:r w:rsidR="003C6414">
        <w:fldChar w:fldCharType="begin"/>
      </w:r>
      <w:r w:rsidR="003C6414">
        <w:instrText xml:space="preserve"> SEQ Figure \* ARABIC </w:instrText>
      </w:r>
      <w:r w:rsidR="003C6414">
        <w:fldChar w:fldCharType="separate"/>
      </w:r>
      <w:r w:rsidR="00A347BF">
        <w:rPr>
          <w:noProof/>
        </w:rPr>
        <w:t>50</w:t>
      </w:r>
      <w:r w:rsidR="003C6414">
        <w:rPr>
          <w:noProof/>
        </w:rPr>
        <w:fldChar w:fldCharType="end"/>
      </w:r>
      <w:r>
        <w:t xml:space="preserve">: La représentation graphique par les symboles. </w:t>
      </w:r>
      <w:r w:rsidRPr="00273348">
        <w:t>La durée totale de cet extrait est 12 secondes.</w:t>
      </w:r>
    </w:p>
    <w:p w14:paraId="31F8E697" w14:textId="77CAD44D" w:rsidR="006D00E3" w:rsidRDefault="006D00E3" w:rsidP="006D00E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u w:color="000000"/>
        </w:rPr>
      </w:pPr>
      <w:r>
        <w:rPr>
          <w:u w:color="000000"/>
        </w:rPr>
        <w:lastRenderedPageBreak/>
        <w:t>Les gestes modélisés contiennent donc une énergie accumulée qui se libère soudainement mais se heurte à d’autres obstacles. Le sonagram</w:t>
      </w:r>
      <w:r w:rsidR="00530052">
        <w:rPr>
          <w:u w:color="000000"/>
        </w:rPr>
        <w:t>me</w:t>
      </w:r>
      <w:r>
        <w:rPr>
          <w:u w:color="000000"/>
        </w:rPr>
        <w:t xml:space="preserve"> ci-dessous représente le profil et la trajectoire des gestes de début.</w:t>
      </w:r>
    </w:p>
    <w:p w14:paraId="34B2F6F0" w14:textId="77777777" w:rsidR="006D00E3" w:rsidRDefault="006D00E3" w:rsidP="006D00E3">
      <w:pPr>
        <w:pStyle w:val="FIGURES"/>
        <w:keepNext/>
      </w:pPr>
      <w:r w:rsidRPr="00D92EC1">
        <w:drawing>
          <wp:inline distT="0" distB="0" distL="0" distR="0" wp14:anchorId="0B5CF6EC" wp14:editId="3745C921">
            <wp:extent cx="3861435" cy="791210"/>
            <wp:effectExtent l="12700" t="12700" r="12065" b="8890"/>
            <wp:docPr id="25" name="Opening Gestures.png" descr="Opening Gesture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3741909" name="Opening Gestures.png" descr="Opening Gestures.png"/>
                    <pic:cNvPicPr>
                      <a:picLocks/>
                    </pic:cNvPicPr>
                  </pic:nvPicPr>
                  <pic:blipFill rotWithShape="1">
                    <a:blip r:embed="rId90" cstate="print">
                      <a:extLst>
                        <a:ext uri="{28A0092B-C50C-407E-A947-70E740481C1C}">
                          <a14:useLocalDpi xmlns:a14="http://schemas.microsoft.com/office/drawing/2010/main" val="0"/>
                        </a:ext>
                      </a:extLst>
                    </a:blip>
                    <a:srcRect b="49749"/>
                    <a:stretch/>
                  </pic:blipFill>
                  <pic:spPr bwMode="auto">
                    <a:xfrm>
                      <a:off x="0" y="0"/>
                      <a:ext cx="3861435" cy="791210"/>
                    </a:xfrm>
                    <a:prstGeom prst="rect">
                      <a:avLst/>
                    </a:prstGeom>
                    <a:ln w="5080" cap="flat" cmpd="sng" algn="ctr">
                      <a:solidFill>
                        <a:srgbClr val="000000"/>
                      </a:solidFill>
                      <a:prstDash val="solid"/>
                      <a:miter lim="4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50B824FC" w14:textId="4D3B72C7" w:rsidR="006D00E3" w:rsidRPr="00273348" w:rsidRDefault="006D00E3" w:rsidP="006D00E3">
      <w:pPr>
        <w:pStyle w:val="Caption1"/>
      </w:pPr>
      <w:r w:rsidRPr="00273348">
        <w:t xml:space="preserve">Figure </w:t>
      </w:r>
      <w:r w:rsidR="003C6414">
        <w:fldChar w:fldCharType="begin"/>
      </w:r>
      <w:r w:rsidR="003C6414">
        <w:instrText xml:space="preserve"> SEQ Figure \* ARABIC </w:instrText>
      </w:r>
      <w:r w:rsidR="003C6414">
        <w:fldChar w:fldCharType="separate"/>
      </w:r>
      <w:r w:rsidR="00A347BF">
        <w:rPr>
          <w:noProof/>
        </w:rPr>
        <w:t>51</w:t>
      </w:r>
      <w:r w:rsidR="003C6414">
        <w:rPr>
          <w:noProof/>
        </w:rPr>
        <w:fldChar w:fldCharType="end"/>
      </w:r>
      <w:r w:rsidRPr="00273348">
        <w:t xml:space="preserve"> : La représentation graphique du contenu spectral (sonagramme</w:t>
      </w:r>
      <w:r>
        <w:t>)</w:t>
      </w:r>
      <w:r w:rsidRPr="00273348">
        <w:t xml:space="preserve"> de l’ouverture de la pièce (avant la première entrée des chanteuses). Les gestes proviennent donc des schémas graphiques superposés. Dans l’évolution temporelle du spectre nous pouvons observer le changement brusque des formants que produit le phonème occlusif de [k]. Les souffles courts et amortis sont aussi visibles.</w:t>
      </w:r>
    </w:p>
    <w:p w14:paraId="436FC28B" w14:textId="4C974C75" w:rsidR="006D00E3" w:rsidRDefault="006D00E3" w:rsidP="006D00E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17000"/>
        </w:rPr>
      </w:pPr>
      <w:r>
        <w:rPr>
          <w:u w:color="000000"/>
        </w:rPr>
        <w:t>Ce texte est l</w:t>
      </w:r>
      <w:r w:rsidR="00530052">
        <w:rPr>
          <w:u w:color="000000"/>
        </w:rPr>
        <w:t xml:space="preserve">’amorce </w:t>
      </w:r>
      <w:r>
        <w:rPr>
          <w:u w:color="000000"/>
        </w:rPr>
        <w:t xml:space="preserve">de toute la partie suivante (première section) </w:t>
      </w:r>
      <w:r w:rsidR="00530052">
        <w:rPr>
          <w:u w:color="000000"/>
        </w:rPr>
        <w:t xml:space="preserve">dans laquelle </w:t>
      </w:r>
      <w:r>
        <w:rPr>
          <w:u w:color="000000"/>
        </w:rPr>
        <w:t>le chant commence à apparaître : L</w:t>
      </w:r>
      <w:r>
        <w:rPr>
          <w:u w:color="017000"/>
        </w:rPr>
        <w:t xml:space="preserve">a </w:t>
      </w:r>
      <w:r w:rsidRPr="00923052">
        <w:t xml:space="preserve">figure </w:t>
      </w:r>
      <w:r w:rsidR="00C0656D">
        <w:t>49</w:t>
      </w:r>
      <w:r w:rsidR="00C0656D" w:rsidRPr="00273348">
        <w:rPr>
          <w:color w:val="FF0000"/>
          <w:u w:color="017000"/>
        </w:rPr>
        <w:t xml:space="preserve"> </w:t>
      </w:r>
      <w:r>
        <w:rPr>
          <w:u w:color="017000"/>
        </w:rPr>
        <w:t xml:space="preserve">représente </w:t>
      </w:r>
      <w:r>
        <w:rPr>
          <w:u w:color="000000"/>
        </w:rPr>
        <w:t xml:space="preserve">un grand geste de parole esquissé pour la composition de la première partie de l’œuvre (mesures 2 </w:t>
      </w:r>
      <w:r w:rsidR="000B7A40">
        <w:rPr>
          <w:u w:color="000000"/>
        </w:rPr>
        <w:t xml:space="preserve">– </w:t>
      </w:r>
      <w:r>
        <w:rPr>
          <w:u w:color="000000"/>
        </w:rPr>
        <w:t xml:space="preserve">43). Ce début qui dure environ 3 minutes possède un caractère latent, </w:t>
      </w:r>
      <w:r>
        <w:rPr>
          <w:u w:color="017000"/>
        </w:rPr>
        <w:t>interrompu parfois</w:t>
      </w:r>
      <w:r>
        <w:rPr>
          <w:u w:color="000000"/>
        </w:rPr>
        <w:t xml:space="preserve"> par des césures brèves comme le geste vocal d’exclamation « OH » (mesures 2, 9, 12 et 19). La courte cadence qui commence à partir de la mesure 24 est une conclusion aux 4 césures qui l’ont précédée.</w:t>
      </w:r>
    </w:p>
    <w:p w14:paraId="31873706" w14:textId="77777777" w:rsidR="006D00E3" w:rsidRDefault="006D00E3" w:rsidP="006D00E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17000"/>
        </w:rPr>
      </w:pPr>
    </w:p>
    <w:p w14:paraId="2B56A391" w14:textId="77777777" w:rsidR="006D00E3" w:rsidRDefault="006D00E3" w:rsidP="006D00E3">
      <w:pPr>
        <w:pStyle w:val="FIGURES"/>
        <w:jc w:val="left"/>
      </w:pPr>
    </w:p>
    <w:p w14:paraId="35CDC8F8" w14:textId="77777777" w:rsidR="006D00E3" w:rsidRDefault="006D00E3" w:rsidP="006D00E3">
      <w:pPr>
        <w:pStyle w:val="FIGURES"/>
        <w:keepNext/>
      </w:pPr>
      <w:r w:rsidRPr="00296D39">
        <w:lastRenderedPageBreak/>
        <w:drawing>
          <wp:inline distT="0" distB="0" distL="0" distR="0" wp14:anchorId="3519A2E3" wp14:editId="0B41BE2C">
            <wp:extent cx="4391869" cy="3100996"/>
            <wp:effectExtent l="10477" t="14923" r="13018" b="13017"/>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geste de début.jpg"/>
                    <pic:cNvPicPr/>
                  </pic:nvPicPr>
                  <pic:blipFill>
                    <a:blip r:embed="rId91" cstate="print">
                      <a:extLst>
                        <a:ext uri="{28A0092B-C50C-407E-A947-70E740481C1C}">
                          <a14:useLocalDpi xmlns:a14="http://schemas.microsoft.com/office/drawing/2010/main" val="0"/>
                        </a:ext>
                      </a:extLst>
                    </a:blip>
                    <a:stretch>
                      <a:fillRect/>
                    </a:stretch>
                  </pic:blipFill>
                  <pic:spPr>
                    <a:xfrm rot="16200000">
                      <a:off x="0" y="0"/>
                      <a:ext cx="4395890" cy="3103835"/>
                    </a:xfrm>
                    <a:prstGeom prst="rect">
                      <a:avLst/>
                    </a:prstGeom>
                    <a:ln w="5080">
                      <a:solidFill>
                        <a:srgbClr val="000000"/>
                      </a:solidFill>
                    </a:ln>
                  </pic:spPr>
                </pic:pic>
              </a:graphicData>
            </a:graphic>
          </wp:inline>
        </w:drawing>
      </w:r>
    </w:p>
    <w:p w14:paraId="2EC83F88" w14:textId="26E53E10" w:rsidR="006D00E3" w:rsidRPr="00901D4D" w:rsidRDefault="006D00E3" w:rsidP="00250D83">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52</w:t>
      </w:r>
      <w:r w:rsidR="003C6414">
        <w:rPr>
          <w:noProof/>
        </w:rPr>
        <w:fldChar w:fldCharType="end"/>
      </w:r>
      <w:r>
        <w:t xml:space="preserve"> :</w:t>
      </w:r>
      <w:r w:rsidRPr="002A3B74">
        <w:t xml:space="preserve"> L'esquisse du grand geste de début.</w:t>
      </w:r>
    </w:p>
    <w:p w14:paraId="09F18BC4" w14:textId="237F613C" w:rsidR="006F7CB3" w:rsidRPr="00240B08" w:rsidRDefault="006F7CB3" w:rsidP="00250D83">
      <w:pPr>
        <w:pStyle w:val="Heading3"/>
        <w:rPr>
          <w:rFonts w:eastAsia="Baskerville"/>
        </w:rPr>
      </w:pPr>
      <w:bookmarkStart w:id="828" w:name="_Toc121091842"/>
      <w:r w:rsidRPr="00240B08">
        <w:t>L’évolution texturale et le plan harmonique</w:t>
      </w:r>
      <w:r w:rsidR="00E92BA0">
        <w:t xml:space="preserve"> de </w:t>
      </w:r>
      <w:r w:rsidR="0087094C" w:rsidRPr="0087094C">
        <w:rPr>
          <w:i/>
          <w:iCs/>
        </w:rPr>
        <w:t>Mots de jeu</w:t>
      </w:r>
      <w:bookmarkEnd w:id="828"/>
    </w:p>
    <w:p w14:paraId="064A7BC6" w14:textId="77777777" w:rsidR="000B7A40" w:rsidRDefault="000B7A40" w:rsidP="000B7A40">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rPr>
          <w:rFonts w:eastAsia="Baskerville" w:cs="Baskerville"/>
          <w:u w:color="017000"/>
        </w:rPr>
      </w:pPr>
      <w:r>
        <w:rPr>
          <w:u w:color="000000"/>
        </w:rPr>
        <w:t xml:space="preserve">Bien que le déroulement de la pièce repose sur des changements de textures et de timbre, plutôt que sur les rapports harmoniques dans le sens classique du terme, </w:t>
      </w:r>
      <w:r>
        <w:rPr>
          <w:u w:color="017000"/>
        </w:rPr>
        <w:t>dans certaines parties de l’œuvre l’évolution texturale peut être décrite à travers une succession d’accords et de rapports intervalliques. Le tableau ci-dessous représente l’évolution formelle de la pièce.</w:t>
      </w:r>
    </w:p>
    <w:p w14:paraId="0ECDF87B" w14:textId="77777777" w:rsidR="006F7CB3" w:rsidRPr="00CC5C0D" w:rsidRDefault="006F7CB3" w:rsidP="006F7CB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rPr>
          <w:rFonts w:eastAsia="Baskerville" w:cs="Baskerville"/>
          <w:u w:color="017000"/>
        </w:rPr>
      </w:pPr>
    </w:p>
    <w:tbl>
      <w:tblPr>
        <w:tblW w:w="9548"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123"/>
        <w:gridCol w:w="1024"/>
        <w:gridCol w:w="1789"/>
        <w:gridCol w:w="1969"/>
        <w:gridCol w:w="835"/>
        <w:gridCol w:w="898"/>
        <w:gridCol w:w="910"/>
      </w:tblGrid>
      <w:tr w:rsidR="006F7CB3" w:rsidRPr="00CC5C0D" w14:paraId="3C405A98" w14:textId="77777777" w:rsidTr="005063FA">
        <w:trPr>
          <w:trHeight w:val="250"/>
          <w:tblHeader/>
        </w:trPr>
        <w:tc>
          <w:tcPr>
            <w:tcW w:w="2121"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0EC24C12" w14:textId="77777777" w:rsidR="006F7CB3" w:rsidRPr="00CC5C0D" w:rsidRDefault="006F7CB3" w:rsidP="005063FA">
            <w:pPr>
              <w:pStyle w:val="Default"/>
              <w:tabs>
                <w:tab w:val="left" w:pos="1440"/>
              </w:tabs>
              <w:suppressAutoHyphens/>
              <w:ind w:firstLine="0"/>
              <w:jc w:val="left"/>
              <w:outlineLvl w:val="0"/>
            </w:pPr>
            <w:r w:rsidRPr="00CC5C0D">
              <w:rPr>
                <w:b/>
                <w:bCs/>
                <w:sz w:val="16"/>
                <w:szCs w:val="16"/>
              </w:rPr>
              <w:t>1 - 23</w:t>
            </w:r>
          </w:p>
        </w:tc>
        <w:tc>
          <w:tcPr>
            <w:tcW w:w="1024"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4EED09A8" w14:textId="77777777" w:rsidR="006F7CB3" w:rsidRPr="00CC5C0D" w:rsidRDefault="006F7CB3" w:rsidP="005063FA">
            <w:pPr>
              <w:pStyle w:val="Default"/>
              <w:suppressAutoHyphens/>
              <w:ind w:firstLine="0"/>
              <w:outlineLvl w:val="0"/>
            </w:pPr>
            <w:r w:rsidRPr="00CC5C0D">
              <w:rPr>
                <w:b/>
                <w:bCs/>
                <w:sz w:val="16"/>
                <w:szCs w:val="16"/>
              </w:rPr>
              <w:t>24 - 39</w:t>
            </w:r>
          </w:p>
        </w:tc>
        <w:tc>
          <w:tcPr>
            <w:tcW w:w="1788"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769857EE" w14:textId="77777777" w:rsidR="006F7CB3" w:rsidRPr="00CC5C0D" w:rsidRDefault="006F7CB3" w:rsidP="005063FA">
            <w:pPr>
              <w:pStyle w:val="Default"/>
              <w:tabs>
                <w:tab w:val="left" w:pos="1440"/>
              </w:tabs>
              <w:suppressAutoHyphens/>
              <w:ind w:firstLine="0"/>
              <w:outlineLvl w:val="0"/>
            </w:pPr>
            <w:r w:rsidRPr="00CC5C0D">
              <w:rPr>
                <w:b/>
                <w:bCs/>
                <w:sz w:val="16"/>
                <w:szCs w:val="16"/>
              </w:rPr>
              <w:t>40 - 86</w:t>
            </w:r>
          </w:p>
        </w:tc>
        <w:tc>
          <w:tcPr>
            <w:tcW w:w="1968"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4D7246DD" w14:textId="77777777" w:rsidR="006F7CB3" w:rsidRPr="00CC5C0D" w:rsidRDefault="006F7CB3" w:rsidP="005063FA">
            <w:pPr>
              <w:pStyle w:val="Default"/>
              <w:tabs>
                <w:tab w:val="left" w:pos="1440"/>
              </w:tabs>
              <w:suppressAutoHyphens/>
              <w:ind w:firstLine="0"/>
              <w:outlineLvl w:val="0"/>
            </w:pPr>
            <w:r w:rsidRPr="00CC5C0D">
              <w:rPr>
                <w:b/>
                <w:bCs/>
                <w:sz w:val="16"/>
                <w:szCs w:val="16"/>
              </w:rPr>
              <w:t>87 - 97</w:t>
            </w:r>
          </w:p>
        </w:tc>
        <w:tc>
          <w:tcPr>
            <w:tcW w:w="835"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34155A70" w14:textId="77777777" w:rsidR="006F7CB3" w:rsidRPr="00CC5C0D" w:rsidRDefault="006F7CB3" w:rsidP="005063FA">
            <w:pPr>
              <w:pStyle w:val="Default"/>
              <w:suppressAutoHyphens/>
              <w:ind w:firstLine="0"/>
              <w:outlineLvl w:val="0"/>
            </w:pPr>
            <w:r w:rsidRPr="00CC5C0D">
              <w:rPr>
                <w:b/>
                <w:bCs/>
                <w:sz w:val="16"/>
                <w:szCs w:val="16"/>
              </w:rPr>
              <w:t>98 - 114</w:t>
            </w:r>
          </w:p>
        </w:tc>
        <w:tc>
          <w:tcPr>
            <w:tcW w:w="898"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323B3F79" w14:textId="77777777" w:rsidR="006F7CB3" w:rsidRPr="00CC5C0D" w:rsidRDefault="006F7CB3" w:rsidP="005063FA">
            <w:pPr>
              <w:pStyle w:val="Default"/>
              <w:suppressAutoHyphens/>
              <w:ind w:firstLine="0"/>
              <w:outlineLvl w:val="0"/>
            </w:pPr>
            <w:r w:rsidRPr="00CC5C0D">
              <w:rPr>
                <w:b/>
                <w:bCs/>
                <w:sz w:val="16"/>
                <w:szCs w:val="16"/>
              </w:rPr>
              <w:t>115  - 129</w:t>
            </w:r>
          </w:p>
        </w:tc>
        <w:tc>
          <w:tcPr>
            <w:tcW w:w="910" w:type="dxa"/>
            <w:tcBorders>
              <w:top w:val="single" w:sz="8" w:space="0" w:color="000000"/>
              <w:left w:val="single" w:sz="8" w:space="0" w:color="000000"/>
              <w:bottom w:val="single" w:sz="16" w:space="0" w:color="000000"/>
              <w:right w:val="single" w:sz="8" w:space="0" w:color="000000"/>
            </w:tcBorders>
            <w:shd w:val="clear" w:color="auto" w:fill="auto"/>
            <w:tcMar>
              <w:top w:w="0" w:type="dxa"/>
              <w:left w:w="0" w:type="dxa"/>
              <w:bottom w:w="0" w:type="dxa"/>
              <w:right w:w="0" w:type="dxa"/>
            </w:tcMar>
          </w:tcPr>
          <w:p w14:paraId="25FED50F" w14:textId="77777777" w:rsidR="006F7CB3" w:rsidRPr="00CC5C0D" w:rsidRDefault="006F7CB3" w:rsidP="005063FA">
            <w:pPr>
              <w:pStyle w:val="Default"/>
              <w:suppressAutoHyphens/>
              <w:ind w:firstLine="0"/>
              <w:outlineLvl w:val="0"/>
            </w:pPr>
            <w:r w:rsidRPr="00CC5C0D">
              <w:rPr>
                <w:b/>
                <w:bCs/>
                <w:sz w:val="16"/>
                <w:szCs w:val="16"/>
              </w:rPr>
              <w:t>130 - 144</w:t>
            </w:r>
          </w:p>
        </w:tc>
      </w:tr>
      <w:tr w:rsidR="006F7CB3" w:rsidRPr="00CC5C0D" w14:paraId="7200687B" w14:textId="77777777" w:rsidTr="005063FA">
        <w:tblPrEx>
          <w:shd w:val="clear" w:color="auto" w:fill="000000"/>
        </w:tblPrEx>
        <w:trPr>
          <w:trHeight w:val="2110"/>
        </w:trPr>
        <w:tc>
          <w:tcPr>
            <w:tcW w:w="2121"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0BE05143" w14:textId="77777777" w:rsidR="006F7CB3" w:rsidRPr="00CC5C0D" w:rsidRDefault="006F7CB3" w:rsidP="005063FA">
            <w:pPr>
              <w:pStyle w:val="Default"/>
              <w:tabs>
                <w:tab w:val="left" w:pos="720"/>
                <w:tab w:val="left" w:pos="1440"/>
              </w:tabs>
              <w:suppressAutoHyphens/>
              <w:ind w:left="57" w:right="57" w:firstLine="0"/>
              <w:outlineLvl w:val="0"/>
            </w:pPr>
            <w:r w:rsidRPr="00CC5C0D">
              <w:rPr>
                <w:sz w:val="12"/>
                <w:szCs w:val="12"/>
                <w:u w:color="000000"/>
              </w:rPr>
              <w:t>L’entrée de la voix chantée. Ce début représente à la fois la résistance et le courant (image du fleuve). Cette partie est dotée d’un caractère flottant où les mots ne se sont pas présentés tels quels. La tessiture est serrée. Mesure 1 représente des plosives et des fricatives. Sons de synthèse seulement. Mesures 2 - 23 représente plutôt des voyelles étirées.</w:t>
            </w:r>
          </w:p>
        </w:tc>
        <w:tc>
          <w:tcPr>
            <w:tcW w:w="1024"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79A3B3A" w14:textId="77777777" w:rsidR="006F7CB3" w:rsidRPr="00CC5C0D" w:rsidRDefault="006F7CB3" w:rsidP="005063FA">
            <w:pPr>
              <w:pStyle w:val="Default"/>
              <w:tabs>
                <w:tab w:val="left" w:pos="720"/>
              </w:tabs>
              <w:suppressAutoHyphens/>
              <w:ind w:left="57" w:right="57" w:firstLine="0"/>
              <w:outlineLvl w:val="0"/>
            </w:pPr>
            <w:r w:rsidRPr="00CC5C0D">
              <w:rPr>
                <w:sz w:val="12"/>
                <w:szCs w:val="12"/>
                <w:u w:color="000000"/>
              </w:rPr>
              <w:t>Les mots sont prononcés de manière moins inintelligible. La tessiture est moins serrée et la voix parlée se rejoint en contrepoint à la voix chantée.</w:t>
            </w:r>
          </w:p>
        </w:tc>
        <w:tc>
          <w:tcPr>
            <w:tcW w:w="1788"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32DEE947" w14:textId="77777777" w:rsidR="006F7CB3" w:rsidRPr="00CC5C0D" w:rsidRDefault="006F7CB3" w:rsidP="005063FA">
            <w:pPr>
              <w:pStyle w:val="Default"/>
              <w:tabs>
                <w:tab w:val="left" w:pos="720"/>
                <w:tab w:val="left" w:pos="1440"/>
              </w:tabs>
              <w:suppressAutoHyphens/>
              <w:ind w:left="57" w:right="57" w:firstLine="0"/>
              <w:outlineLvl w:val="0"/>
            </w:pPr>
            <w:r w:rsidRPr="00CC5C0D">
              <w:rPr>
                <w:sz w:val="12"/>
                <w:szCs w:val="12"/>
                <w:u w:color="000000"/>
              </w:rPr>
              <w:t>Après une césure, le discours commence à se fonder sur un flux de gestes vocaux qui devient de plus en plus dense, de manière tantôt inintelligible (des gestes simples ou complexes), tantôt intelligible (des mots et des phrases). La première apparition de l’accord final se présente à la mesure 75.</w:t>
            </w:r>
          </w:p>
        </w:tc>
        <w:tc>
          <w:tcPr>
            <w:tcW w:w="1968"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CA80E07" w14:textId="77777777" w:rsidR="006F7CB3" w:rsidRPr="00CC5C0D" w:rsidRDefault="006F7CB3" w:rsidP="005063FA">
            <w:pPr>
              <w:pStyle w:val="Default"/>
              <w:tabs>
                <w:tab w:val="left" w:pos="720"/>
                <w:tab w:val="left" w:pos="1440"/>
              </w:tabs>
              <w:suppressAutoHyphens/>
              <w:ind w:left="57" w:right="57" w:firstLine="0"/>
              <w:outlineLvl w:val="0"/>
            </w:pPr>
            <w:r w:rsidRPr="00CC5C0D">
              <w:rPr>
                <w:sz w:val="12"/>
                <w:szCs w:val="12"/>
                <w:u w:color="000000"/>
              </w:rPr>
              <w:t>Un matériau basé sur les gestes chuchotés, le souffle filtré (continu ou amorti) commence cette partie de la pièce. Les phrases prononcées sont plus longues, toutefois le texte n'est pas forcément intelligible. L’accord qui s’était manifesté brièvement à la mesure 75 commence à réapparaitre progressivement par des gestes répétés.</w:t>
            </w:r>
          </w:p>
        </w:tc>
        <w:tc>
          <w:tcPr>
            <w:tcW w:w="835"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462EF617" w14:textId="77777777" w:rsidR="006F7CB3" w:rsidRPr="00CC5C0D" w:rsidRDefault="006F7CB3" w:rsidP="005063FA">
            <w:pPr>
              <w:pStyle w:val="Default"/>
              <w:tabs>
                <w:tab w:val="left" w:pos="720"/>
              </w:tabs>
              <w:suppressAutoHyphens/>
              <w:ind w:left="57" w:right="57" w:firstLine="0"/>
              <w:outlineLvl w:val="0"/>
            </w:pPr>
            <w:r w:rsidRPr="00CC5C0D">
              <w:rPr>
                <w:sz w:val="12"/>
                <w:szCs w:val="12"/>
                <w:u w:color="000000"/>
              </w:rPr>
              <w:t>Le discours est mené par la juxtaposition de la voix parlée et chantée; une sorte de confrontation de la voix III contre les autres voix.</w:t>
            </w:r>
          </w:p>
        </w:tc>
        <w:tc>
          <w:tcPr>
            <w:tcW w:w="898"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12A39824" w14:textId="77777777" w:rsidR="006F7CB3" w:rsidRPr="00CC5C0D" w:rsidRDefault="006F7CB3" w:rsidP="005063FA">
            <w:pPr>
              <w:pStyle w:val="Default"/>
              <w:tabs>
                <w:tab w:val="left" w:pos="720"/>
              </w:tabs>
              <w:suppressAutoHyphens/>
              <w:ind w:firstLine="0"/>
              <w:outlineLvl w:val="0"/>
            </w:pPr>
            <w:r w:rsidRPr="00CC5C0D">
              <w:rPr>
                <w:sz w:val="12"/>
                <w:szCs w:val="12"/>
                <w:u w:color="000000"/>
              </w:rPr>
              <w:t>L’accord prend une place plus importante. L’évolution texturale s’incarne dans les rapports basés sur les intervalles harmoniques.</w:t>
            </w:r>
          </w:p>
        </w:tc>
        <w:tc>
          <w:tcPr>
            <w:tcW w:w="910" w:type="dxa"/>
            <w:tcBorders>
              <w:top w:val="single" w:sz="16" w:space="0" w:color="000000"/>
              <w:left w:val="single" w:sz="8" w:space="0" w:color="000000"/>
              <w:bottom w:val="single" w:sz="8" w:space="0" w:color="000000"/>
              <w:right w:val="single" w:sz="8" w:space="0" w:color="000000"/>
            </w:tcBorders>
            <w:shd w:val="clear" w:color="auto" w:fill="auto"/>
            <w:tcMar>
              <w:top w:w="0" w:type="dxa"/>
              <w:left w:w="0" w:type="dxa"/>
              <w:bottom w:w="0" w:type="dxa"/>
              <w:right w:w="0" w:type="dxa"/>
            </w:tcMar>
          </w:tcPr>
          <w:p w14:paraId="29105101" w14:textId="77777777" w:rsidR="006F7CB3" w:rsidRPr="00CC5C0D" w:rsidRDefault="006F7CB3" w:rsidP="005063FA">
            <w:pPr>
              <w:pStyle w:val="Default"/>
              <w:tabs>
                <w:tab w:val="left" w:pos="720"/>
              </w:tabs>
              <w:suppressAutoHyphens/>
              <w:ind w:left="57" w:right="57" w:firstLine="0"/>
              <w:outlineLvl w:val="0"/>
            </w:pPr>
            <w:r w:rsidRPr="00CC5C0D">
              <w:rPr>
                <w:sz w:val="12"/>
                <w:szCs w:val="12"/>
                <w:u w:color="000000"/>
              </w:rPr>
              <w:t>C’est l’apogée de la pièce. L’accord se manifeste dans sa forme complète au point où nous y constatons un discours quasi choral.</w:t>
            </w:r>
          </w:p>
        </w:tc>
      </w:tr>
    </w:tbl>
    <w:p w14:paraId="14B51DB7" w14:textId="77777777" w:rsidR="006F7CB3" w:rsidRDefault="006F7CB3" w:rsidP="006F7CB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ind w:firstLine="0"/>
        <w:outlineLvl w:val="0"/>
        <w:rPr>
          <w:rFonts w:eastAsia="Baskerville" w:cs="Baskerville"/>
          <w:u w:color="000000"/>
        </w:rPr>
      </w:pPr>
    </w:p>
    <w:p w14:paraId="03419FAB" w14:textId="05E26B3C" w:rsidR="006F7CB3" w:rsidRDefault="006F7CB3" w:rsidP="006F7CB3">
      <w:pPr>
        <w:pStyle w:val="Default"/>
        <w:rPr>
          <w:u w:color="000000"/>
        </w:rPr>
      </w:pPr>
      <w:r>
        <w:rPr>
          <w:u w:color="000000"/>
        </w:rPr>
        <w:lastRenderedPageBreak/>
        <w:t>La structure contrapuntique de la pièce, assez discrète au début, évolue autour d’une hauteur centrale (</w:t>
      </w:r>
      <w:r>
        <w:rPr>
          <w:i/>
          <w:iCs/>
          <w:u w:color="000000"/>
        </w:rPr>
        <w:t>sib</w:t>
      </w:r>
      <w:r>
        <w:rPr>
          <w:u w:color="000000"/>
        </w:rPr>
        <w:t xml:space="preserve">) qui devient de plus en plus épaisse. C’est à partir de la mesure 25 que la partie vocale couvre un intervalle allant jusqu’à une quinte augmentée (cf. figure </w:t>
      </w:r>
      <w:r w:rsidR="000C5799">
        <w:rPr>
          <w:u w:color="000000"/>
        </w:rPr>
        <w:t>33</w:t>
      </w:r>
      <w:r>
        <w:rPr>
          <w:u w:color="000000"/>
        </w:rPr>
        <w:t>). Ce processus continue et les gestes deviennent de plus en plus courts pour donner place à des phrases moins longues. La texture devient donc plus dense et les unités gestuelles ou phonétiques deviennent plus courtes, mais plus nombreuses.</w:t>
      </w:r>
    </w:p>
    <w:p w14:paraId="079720B7" w14:textId="77777777" w:rsidR="006F7CB3" w:rsidRDefault="006F7CB3" w:rsidP="006F7CB3">
      <w:pPr>
        <w:pStyle w:val="Default"/>
        <w:rPr>
          <w:u w:color="000000"/>
        </w:rPr>
      </w:pPr>
    </w:p>
    <w:p w14:paraId="4BCECBCC" w14:textId="77777777" w:rsidR="006F7CB3" w:rsidRDefault="006F7CB3" w:rsidP="006F7CB3">
      <w:pPr>
        <w:pStyle w:val="Default"/>
        <w:keepNext/>
      </w:pPr>
      <w:r>
        <w:rPr>
          <w:noProof/>
          <w:u w:color="000000"/>
        </w:rPr>
        <mc:AlternateContent>
          <mc:Choice Requires="wpg">
            <w:drawing>
              <wp:inline distT="0" distB="0" distL="0" distR="0" wp14:anchorId="79CE6CAC" wp14:editId="742966E3">
                <wp:extent cx="5633085" cy="4394527"/>
                <wp:effectExtent l="12700" t="12700" r="18415" b="0"/>
                <wp:docPr id="1073742340" name="Group 1073742340"/>
                <wp:cNvGraphicFramePr/>
                <a:graphic xmlns:a="http://schemas.openxmlformats.org/drawingml/2006/main">
                  <a:graphicData uri="http://schemas.microsoft.com/office/word/2010/wordprocessingGroup">
                    <wpg:wgp>
                      <wpg:cNvGrpSpPr/>
                      <wpg:grpSpPr>
                        <a:xfrm>
                          <a:off x="0" y="0"/>
                          <a:ext cx="5633085" cy="4394527"/>
                          <a:chOff x="0" y="0"/>
                          <a:chExt cx="5633085" cy="4394527"/>
                        </a:xfrm>
                      </wpg:grpSpPr>
                      <wpg:grpSp>
                        <wpg:cNvPr id="1073742341" name="Group 1073742341"/>
                        <wpg:cNvGrpSpPr/>
                        <wpg:grpSpPr>
                          <a:xfrm>
                            <a:off x="0" y="0"/>
                            <a:ext cx="5633085" cy="4394527"/>
                            <a:chOff x="0" y="0"/>
                            <a:chExt cx="5633085" cy="4394527"/>
                          </a:xfrm>
                        </wpg:grpSpPr>
                        <pic:pic xmlns:pic="http://schemas.openxmlformats.org/drawingml/2006/picture">
                          <pic:nvPicPr>
                            <pic:cNvPr id="1073742342" name="Screenshot 2019-01-18 at 22.38.18.png" descr="Screenshot 2019-01-18 at 22.38.18.png"/>
                            <pic:cNvPicPr>
                              <a:picLocks/>
                            </pic:cNvPicPr>
                          </pic:nvPicPr>
                          <pic:blipFill>
                            <a:blip r:embed="rId92"/>
                            <a:srcRect b="50000"/>
                            <a:stretch>
                              <a:fillRect/>
                            </a:stretch>
                          </pic:blipFill>
                          <pic:spPr>
                            <a:xfrm>
                              <a:off x="521110" y="3952567"/>
                              <a:ext cx="4866640" cy="441960"/>
                            </a:xfrm>
                            <a:prstGeom prst="rect">
                              <a:avLst/>
                            </a:prstGeom>
                            <a:ln w="12700" cap="flat">
                              <a:noFill/>
                              <a:miter lim="400000"/>
                            </a:ln>
                            <a:effectLst/>
                          </pic:spPr>
                        </pic:pic>
                        <pic:pic xmlns:pic="http://schemas.openxmlformats.org/drawingml/2006/picture">
                          <pic:nvPicPr>
                            <pic:cNvPr id="1073742343" name="page 20.png"/>
                            <pic:cNvPicPr>
                              <a:picLocks/>
                            </pic:cNvPicPr>
                          </pic:nvPicPr>
                          <pic:blipFill rotWithShape="1">
                            <a:blip r:embed="rId93">
                              <a:extLst>
                                <a:ext uri="{28A0092B-C50C-407E-A947-70E740481C1C}">
                                  <a14:useLocalDpi xmlns:a14="http://schemas.microsoft.com/office/drawing/2010/main" val="0"/>
                                </a:ext>
                              </a:extLst>
                            </a:blip>
                            <a:srcRect l="1027" t="1933" r="970" b="1622"/>
                            <a:stretch/>
                          </pic:blipFill>
                          <pic:spPr bwMode="auto">
                            <a:xfrm>
                              <a:off x="0" y="0"/>
                              <a:ext cx="5633085" cy="3923030"/>
                            </a:xfrm>
                            <a:prstGeom prst="rect">
                              <a:avLst/>
                            </a:prstGeom>
                            <a:ln w="5080" cap="flat" cmpd="sng" algn="ctr">
                              <a:solidFill>
                                <a:srgbClr val="000000"/>
                              </a:solidFill>
                              <a:prstDash val="solid"/>
                              <a:miter lim="400000"/>
                              <a:headEnd type="none" w="med" len="med"/>
                              <a:tailEnd type="none" w="med" len="med"/>
                            </a:ln>
                            <a:effectLst/>
                            <a:extLst>
                              <a:ext uri="{53640926-AAD7-44D8-BBD7-CCE9431645EC}">
                                <a14:shadowObscured xmlns:a14="http://schemas.microsoft.com/office/drawing/2010/main"/>
                              </a:ext>
                            </a:extLst>
                          </pic:spPr>
                        </pic:pic>
                      </wpg:grpSp>
                      <wps:wsp>
                        <wps:cNvPr id="1073742344" name="Shape 1073741873"/>
                        <wps:cNvSpPr txBox="1">
                          <a:spLocks/>
                        </wps:cNvSpPr>
                        <wps:spPr>
                          <a:xfrm>
                            <a:off x="1337187" y="3785419"/>
                            <a:ext cx="1195511" cy="148956"/>
                          </a:xfrm>
                          <a:prstGeom prst="rect">
                            <a:avLst/>
                          </a:prstGeom>
                          <a:noFill/>
                          <a:ln w="12700" cap="flat">
                            <a:noFill/>
                            <a:miter lim="400000"/>
                          </a:ln>
                          <a:effectLst/>
                        </wps:spPr>
                        <wps:txbx>
                          <w:txbxContent>
                            <w:p w14:paraId="22941691"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firstLine="0"/>
                              </w:pPr>
                              <w:r w:rsidRPr="00BB319C">
                                <w:rPr>
                                  <w:sz w:val="14"/>
                                  <w:szCs w:val="14"/>
                                  <w:u w:color="000000"/>
                                  <w:lang w:val="en-US"/>
                                </w:rPr>
                                <w:t>souffle filtré, continu</w:t>
                              </w:r>
                            </w:p>
                          </w:txbxContent>
                        </wps:txbx>
                        <wps:bodyPr wrap="square" lIns="12700" tIns="12700" rIns="12700" bIns="12700" numCol="1" anchor="t">
                          <a:noAutofit/>
                        </wps:bodyPr>
                      </wps:wsp>
                      <wps:wsp>
                        <wps:cNvPr id="1073742345" name="Shape 1073741874"/>
                        <wps:cNvSpPr txBox="1">
                          <a:spLocks/>
                        </wps:cNvSpPr>
                        <wps:spPr>
                          <a:xfrm>
                            <a:off x="2526890" y="3628103"/>
                            <a:ext cx="1195511" cy="148956"/>
                          </a:xfrm>
                          <a:prstGeom prst="rect">
                            <a:avLst/>
                          </a:prstGeom>
                          <a:noFill/>
                          <a:ln w="12700" cap="flat">
                            <a:noFill/>
                            <a:miter lim="400000"/>
                          </a:ln>
                          <a:effectLst/>
                        </wps:spPr>
                        <wps:txbx>
                          <w:txbxContent>
                            <w:p w14:paraId="78F2D440"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firstLine="0"/>
                              </w:pPr>
                              <w:r w:rsidRPr="00BB319C">
                                <w:rPr>
                                  <w:sz w:val="14"/>
                                  <w:szCs w:val="14"/>
                                  <w:u w:color="000000"/>
                                  <w:lang w:val="en-US"/>
                                </w:rPr>
                                <w:t>souffle filtré, amorti</w:t>
                              </w:r>
                            </w:p>
                          </w:txbxContent>
                        </wps:txbx>
                        <wps:bodyPr wrap="square" lIns="12700" tIns="12700" rIns="12700" bIns="12700" numCol="1" anchor="t">
                          <a:noAutofit/>
                        </wps:bodyPr>
                      </wps:wsp>
                      <wps:wsp>
                        <wps:cNvPr id="1073742346" name="Shape 1073741865"/>
                        <wps:cNvCnPr>
                          <a:cxnSpLocks/>
                        </wps:cNvCnPr>
                        <wps:spPr>
                          <a:xfrm>
                            <a:off x="658761" y="235974"/>
                            <a:ext cx="343535" cy="658495"/>
                          </a:xfrm>
                          <a:prstGeom prst="line">
                            <a:avLst/>
                          </a:prstGeom>
                          <a:noFill/>
                          <a:ln w="12700" cap="flat">
                            <a:solidFill>
                              <a:srgbClr val="000000"/>
                            </a:solidFill>
                            <a:prstDash val="solid"/>
                            <a:miter lim="400000"/>
                            <a:tailEnd type="stealth" w="med" len="med"/>
                          </a:ln>
                          <a:effectLst/>
                        </wps:spPr>
                        <wps:bodyPr/>
                      </wps:wsp>
                      <wps:wsp>
                        <wps:cNvPr id="1073742347" name="Shape 1073741867"/>
                        <wps:cNvCnPr>
                          <a:cxnSpLocks/>
                        </wps:cNvCnPr>
                        <wps:spPr>
                          <a:xfrm flipH="1">
                            <a:off x="1337187" y="245806"/>
                            <a:ext cx="2" cy="652375"/>
                          </a:xfrm>
                          <a:prstGeom prst="line">
                            <a:avLst/>
                          </a:prstGeom>
                          <a:noFill/>
                          <a:ln w="12700" cap="flat">
                            <a:solidFill>
                              <a:srgbClr val="000000"/>
                            </a:solidFill>
                            <a:prstDash val="solid"/>
                            <a:miter lim="400000"/>
                            <a:tailEnd type="stealth" w="med" len="med"/>
                          </a:ln>
                          <a:effectLst/>
                        </wps:spPr>
                        <wps:bodyPr/>
                      </wps:wsp>
                      <wps:wsp>
                        <wps:cNvPr id="1073742348" name="Shape 1073741869"/>
                        <wps:cNvCnPr>
                          <a:cxnSpLocks/>
                        </wps:cNvCnPr>
                        <wps:spPr>
                          <a:xfrm flipH="1">
                            <a:off x="2172929" y="235974"/>
                            <a:ext cx="963295" cy="641985"/>
                          </a:xfrm>
                          <a:prstGeom prst="line">
                            <a:avLst/>
                          </a:prstGeom>
                          <a:noFill/>
                          <a:ln w="12700" cap="flat">
                            <a:solidFill>
                              <a:srgbClr val="000000"/>
                            </a:solidFill>
                            <a:prstDash val="solid"/>
                            <a:miter lim="400000"/>
                            <a:tailEnd type="stealth" w="med" len="med"/>
                          </a:ln>
                          <a:effectLst/>
                        </wps:spPr>
                        <wps:bodyPr/>
                      </wps:wsp>
                      <wps:wsp>
                        <wps:cNvPr id="1073742349" name="Shape 1073741872"/>
                        <wps:cNvSpPr txBox="1">
                          <a:spLocks/>
                        </wps:cNvSpPr>
                        <wps:spPr>
                          <a:xfrm>
                            <a:off x="658761" y="3175819"/>
                            <a:ext cx="373380" cy="238125"/>
                          </a:xfrm>
                          <a:prstGeom prst="rect">
                            <a:avLst/>
                          </a:prstGeom>
                          <a:noFill/>
                          <a:ln w="12700" cap="flat">
                            <a:noFill/>
                            <a:miter lim="400000"/>
                          </a:ln>
                          <a:effectLst/>
                        </wps:spPr>
                        <wps:txbx>
                          <w:txbxContent>
                            <w:p w14:paraId="32576C04"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s>
                                <w:spacing w:line="192" w:lineRule="auto"/>
                                <w:ind w:firstLine="0"/>
                                <w:rPr>
                                  <w:rFonts w:eastAsia="Avenir Next Regular" w:cs="Avenir Next Regular"/>
                                  <w:sz w:val="14"/>
                                  <w:szCs w:val="14"/>
                                  <w:u w:color="000000"/>
                                </w:rPr>
                              </w:pPr>
                              <w:r w:rsidRPr="00BB319C">
                                <w:rPr>
                                  <w:sz w:val="14"/>
                                  <w:szCs w:val="14"/>
                                  <w:u w:color="000000"/>
                                </w:rPr>
                                <w:t>voyelles</w:t>
                              </w:r>
                            </w:p>
                            <w:p w14:paraId="5ED79597"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s>
                                <w:spacing w:line="192" w:lineRule="auto"/>
                                <w:ind w:firstLine="0"/>
                              </w:pPr>
                              <w:r w:rsidRPr="00BB319C">
                                <w:rPr>
                                  <w:sz w:val="14"/>
                                  <w:szCs w:val="14"/>
                                  <w:u w:color="000000"/>
                                </w:rPr>
                                <w:t>(voisée)</w:t>
                              </w:r>
                            </w:p>
                          </w:txbxContent>
                        </wps:txbx>
                        <wps:bodyPr wrap="square" lIns="12700" tIns="12700" rIns="12700" bIns="12700" numCol="1" anchor="t">
                          <a:noAutofit/>
                        </wps:bodyPr>
                      </wps:wsp>
                      <wps:wsp>
                        <wps:cNvPr id="1073742350" name="Shape 1073741875"/>
                        <wps:cNvSpPr txBox="1">
                          <a:spLocks/>
                        </wps:cNvSpPr>
                        <wps:spPr>
                          <a:xfrm>
                            <a:off x="3136490" y="2998838"/>
                            <a:ext cx="1149985" cy="127635"/>
                          </a:xfrm>
                          <a:prstGeom prst="rect">
                            <a:avLst/>
                          </a:prstGeom>
                          <a:noFill/>
                          <a:ln w="12700" cap="flat">
                            <a:noFill/>
                            <a:miter lim="400000"/>
                          </a:ln>
                          <a:effectLst/>
                        </wps:spPr>
                        <wps:txbx>
                          <w:txbxContent>
                            <w:p w14:paraId="0934AD44"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line="192" w:lineRule="auto"/>
                                <w:ind w:firstLine="0"/>
                              </w:pPr>
                              <w:r w:rsidRPr="00BB319C">
                                <w:rPr>
                                  <w:sz w:val="14"/>
                                  <w:szCs w:val="14"/>
                                  <w:u w:color="000000"/>
                                </w:rPr>
                                <w:t>voyelles en intervalle (tierce)</w:t>
                              </w:r>
                            </w:p>
                          </w:txbxContent>
                        </wps:txbx>
                        <wps:bodyPr wrap="square" lIns="12700" tIns="12700" rIns="12700" bIns="12700" numCol="1" anchor="t">
                          <a:noAutofit/>
                        </wps:bodyPr>
                      </wps:wsp>
                      <wps:wsp>
                        <wps:cNvPr id="1073742351" name="Shape 1073741870"/>
                        <wps:cNvSpPr txBox="1">
                          <a:spLocks/>
                        </wps:cNvSpPr>
                        <wps:spPr>
                          <a:xfrm>
                            <a:off x="3136490" y="58993"/>
                            <a:ext cx="454860" cy="259081"/>
                          </a:xfrm>
                          <a:prstGeom prst="rect">
                            <a:avLst/>
                          </a:prstGeom>
                          <a:noFill/>
                          <a:ln w="12700" cap="flat">
                            <a:noFill/>
                            <a:miter lim="400000"/>
                          </a:ln>
                          <a:effectLst/>
                        </wps:spPr>
                        <wps:txbx>
                          <w:txbxContent>
                            <w:p w14:paraId="0B51085E"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s>
                                <w:spacing w:line="168" w:lineRule="auto"/>
                                <w:ind w:firstLine="0"/>
                              </w:pPr>
                              <w:r w:rsidRPr="00BB319C">
                                <w:rPr>
                                  <w:sz w:val="14"/>
                                  <w:szCs w:val="14"/>
                                  <w:u w:color="000000"/>
                                  <w:lang w:val="en-US"/>
                                </w:rPr>
                                <w:t>p</w:t>
                              </w:r>
                              <w:r w:rsidRPr="00BB319C">
                                <w:rPr>
                                  <w:sz w:val="14"/>
                                  <w:szCs w:val="14"/>
                                  <w:u w:color="000000"/>
                                </w:rPr>
                                <w:t>losive et p</w:t>
                              </w:r>
                              <w:r w:rsidRPr="00BB319C">
                                <w:rPr>
                                  <w:sz w:val="14"/>
                                  <w:szCs w:val="14"/>
                                  <w:u w:color="000000"/>
                                  <w:lang w:val="en-US"/>
                                </w:rPr>
                                <w:t>ercussif</w:t>
                              </w:r>
                            </w:p>
                          </w:txbxContent>
                        </wps:txbx>
                        <wps:bodyPr wrap="square" lIns="12700" tIns="12700" rIns="12700" bIns="12700" numCol="1" anchor="t">
                          <a:noAutofit/>
                        </wps:bodyPr>
                      </wps:wsp>
                      <wps:wsp>
                        <wps:cNvPr id="1073742352" name="Shape 1073741866"/>
                        <wps:cNvSpPr txBox="1">
                          <a:spLocks/>
                        </wps:cNvSpPr>
                        <wps:spPr>
                          <a:xfrm>
                            <a:off x="265471" y="78658"/>
                            <a:ext cx="491490" cy="235585"/>
                          </a:xfrm>
                          <a:prstGeom prst="rect">
                            <a:avLst/>
                          </a:prstGeom>
                          <a:noFill/>
                          <a:ln w="12700" cap="flat">
                            <a:noFill/>
                            <a:miter lim="400000"/>
                          </a:ln>
                          <a:effectLst/>
                        </wps:spPr>
                        <wps:txbx>
                          <w:txbxContent>
                            <w:p w14:paraId="1A79A198"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s>
                                <w:ind w:firstLine="0"/>
                              </w:pPr>
                              <w:r w:rsidRPr="00BB319C">
                                <w:rPr>
                                  <w:sz w:val="14"/>
                                  <w:szCs w:val="14"/>
                                  <w:u w:color="000000"/>
                                  <w:lang w:val="en-US"/>
                                </w:rPr>
                                <w:t>voix parlée</w:t>
                              </w:r>
                            </w:p>
                          </w:txbxContent>
                        </wps:txbx>
                        <wps:bodyPr wrap="square" lIns="12700" tIns="12700" rIns="12700" bIns="12700" numCol="1" anchor="t">
                          <a:noAutofit/>
                        </wps:bodyPr>
                      </wps:wsp>
                      <wps:wsp>
                        <wps:cNvPr id="1073742353" name="Shape 1073741868"/>
                        <wps:cNvSpPr txBox="1">
                          <a:spLocks/>
                        </wps:cNvSpPr>
                        <wps:spPr>
                          <a:xfrm>
                            <a:off x="894736" y="0"/>
                            <a:ext cx="878205" cy="274955"/>
                          </a:xfrm>
                          <a:prstGeom prst="rect">
                            <a:avLst/>
                          </a:prstGeom>
                          <a:noFill/>
                          <a:ln w="12700" cap="flat">
                            <a:noFill/>
                            <a:miter lim="400000"/>
                          </a:ln>
                          <a:effectLst/>
                        </wps:spPr>
                        <wps:txbx>
                          <w:txbxContent>
                            <w:p w14:paraId="713265EF"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firstLine="0"/>
                                <w:rPr>
                                  <w:rFonts w:eastAsia="Avenir Next Regular" w:cs="Avenir Next Regular"/>
                                  <w:sz w:val="14"/>
                                  <w:szCs w:val="14"/>
                                  <w:u w:color="000000"/>
                                </w:rPr>
                              </w:pPr>
                              <w:r w:rsidRPr="00BB319C">
                                <w:rPr>
                                  <w:sz w:val="14"/>
                                  <w:szCs w:val="14"/>
                                  <w:u w:color="000000"/>
                                </w:rPr>
                                <w:t>voix parlée et aspirée</w:t>
                              </w:r>
                            </w:p>
                            <w:p w14:paraId="357D7D3B"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sidRPr="00BB319C">
                                <w:rPr>
                                  <w:sz w:val="14"/>
                                  <w:szCs w:val="14"/>
                                  <w:u w:color="000000"/>
                                </w:rPr>
                                <w:t>(soufflée)</w:t>
                              </w:r>
                            </w:p>
                          </w:txbxContent>
                        </wps:txbx>
                        <wps:bodyPr wrap="square" lIns="12700" tIns="12700" rIns="12700" bIns="12700" numCol="1" anchor="t">
                          <a:noAutofit/>
                        </wps:bodyPr>
                      </wps:wsp>
                    </wpg:wgp>
                  </a:graphicData>
                </a:graphic>
              </wp:inline>
            </w:drawing>
          </mc:Choice>
          <mc:Fallback>
            <w:pict>
              <v:group w14:anchorId="79CE6CAC" id="Group 1073742340" o:spid="_x0000_s1173" style="width:443.55pt;height:346.05pt;mso-position-horizontal-relative:char;mso-position-vertical-relative:line" coordsize="56330,4394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">
                <v:group id="Group 1073742341" o:spid="_x0000_s1174" style="position:absolute;width:56330;height:43945" coordsize="56330,439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">
                  <v:shape id="Screenshot 2019-01-18 at 22.38.18.png" o:spid="_x0000_s1175" type="#_x0000_t75" alt="Screenshot 2019-01-18 at 22.38.18.png" style="position:absolute;left:5211;top:39525;width:48666;height:44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" strokeweight="1pt">
                    <v:stroke miterlimit="4"/>
                    <v:imagedata r:id="rId94" o:title="Screenshot 2019-01-18 at 22.38.18" cropbottom=".5"/>
                    <o:lock v:ext="edit" aspectratio="f"/>
                  </v:shape>
                  <v:shape id="page 20.png" o:spid="_x0000_s1176" type="#_x0000_t75" style="position:absolute;width:56330;height:392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" stroked="t" strokeweight=".4pt">
                    <v:stroke miterlimit="4"/>
                    <v:imagedata r:id="rId95" o:title="" croptop="1267f" cropbottom="1063f" cropleft="673f" cropright="636f"/>
                    <v:path arrowok="t"/>
                    <o:lock v:ext="edit" aspectratio="f"/>
                  </v:shape>
                </v:group>
                <v:shape id="Shape 1073741873" o:spid="_x0000_s1177" type="#_x0000_t202" style="position:absolute;left:13371;top:37854;width:11955;height:14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" filled="f" stroked="f" strokeweight="1pt">
                  <v:stroke miterlimit="4"/>
                  <v:textbox inset="1pt,1pt,1pt,1pt">
                    <w:txbxContent>
                      <w:p w14:paraId="22941691"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firstLine="0"/>
                        </w:pPr>
                        <w:proofErr w:type="spellStart"/>
                        <w:r w:rsidRPr="00BB319C">
                          <w:rPr>
                            <w:sz w:val="14"/>
                            <w:szCs w:val="14"/>
                            <w:u w:color="000000"/>
                            <w:lang w:val="en-US"/>
                          </w:rPr>
                          <w:t>souffle</w:t>
                        </w:r>
                        <w:proofErr w:type="spellEnd"/>
                        <w:r w:rsidRPr="00BB319C">
                          <w:rPr>
                            <w:sz w:val="14"/>
                            <w:szCs w:val="14"/>
                            <w:u w:color="000000"/>
                            <w:lang w:val="en-US"/>
                          </w:rPr>
                          <w:t xml:space="preserve"> </w:t>
                        </w:r>
                        <w:proofErr w:type="spellStart"/>
                        <w:r w:rsidRPr="00BB319C">
                          <w:rPr>
                            <w:sz w:val="14"/>
                            <w:szCs w:val="14"/>
                            <w:u w:color="000000"/>
                            <w:lang w:val="en-US"/>
                          </w:rPr>
                          <w:t>filtré</w:t>
                        </w:r>
                        <w:proofErr w:type="spellEnd"/>
                        <w:r w:rsidRPr="00BB319C">
                          <w:rPr>
                            <w:sz w:val="14"/>
                            <w:szCs w:val="14"/>
                            <w:u w:color="000000"/>
                            <w:lang w:val="en-US"/>
                          </w:rPr>
                          <w:t xml:space="preserve">, </w:t>
                        </w:r>
                        <w:proofErr w:type="spellStart"/>
                        <w:r w:rsidRPr="00BB319C">
                          <w:rPr>
                            <w:sz w:val="14"/>
                            <w:szCs w:val="14"/>
                            <w:u w:color="000000"/>
                            <w:lang w:val="en-US"/>
                          </w:rPr>
                          <w:t>continu</w:t>
                        </w:r>
                        <w:proofErr w:type="spellEnd"/>
                      </w:p>
                    </w:txbxContent>
                  </v:textbox>
                </v:shape>
                <v:shape id="Shape 1073741874" o:spid="_x0000_s1178" type="#_x0000_t202" style="position:absolute;left:25268;top:36281;width:11956;height:14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" filled="f" stroked="f" strokeweight="1pt">
                  <v:stroke miterlimit="4"/>
                  <v:textbox inset="1pt,1pt,1pt,1pt">
                    <w:txbxContent>
                      <w:p w14:paraId="78F2D440"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firstLine="0"/>
                        </w:pPr>
                        <w:proofErr w:type="spellStart"/>
                        <w:r w:rsidRPr="00BB319C">
                          <w:rPr>
                            <w:sz w:val="14"/>
                            <w:szCs w:val="14"/>
                            <w:u w:color="000000"/>
                            <w:lang w:val="en-US"/>
                          </w:rPr>
                          <w:t>souffle</w:t>
                        </w:r>
                        <w:proofErr w:type="spellEnd"/>
                        <w:r w:rsidRPr="00BB319C">
                          <w:rPr>
                            <w:sz w:val="14"/>
                            <w:szCs w:val="14"/>
                            <w:u w:color="000000"/>
                            <w:lang w:val="en-US"/>
                          </w:rPr>
                          <w:t xml:space="preserve"> </w:t>
                        </w:r>
                        <w:proofErr w:type="spellStart"/>
                        <w:r w:rsidRPr="00BB319C">
                          <w:rPr>
                            <w:sz w:val="14"/>
                            <w:szCs w:val="14"/>
                            <w:u w:color="000000"/>
                            <w:lang w:val="en-US"/>
                          </w:rPr>
                          <w:t>filtré</w:t>
                        </w:r>
                        <w:proofErr w:type="spellEnd"/>
                        <w:r w:rsidRPr="00BB319C">
                          <w:rPr>
                            <w:sz w:val="14"/>
                            <w:szCs w:val="14"/>
                            <w:u w:color="000000"/>
                            <w:lang w:val="en-US"/>
                          </w:rPr>
                          <w:t xml:space="preserve">, </w:t>
                        </w:r>
                        <w:proofErr w:type="spellStart"/>
                        <w:r w:rsidRPr="00BB319C">
                          <w:rPr>
                            <w:sz w:val="14"/>
                            <w:szCs w:val="14"/>
                            <w:u w:color="000000"/>
                            <w:lang w:val="en-US"/>
                          </w:rPr>
                          <w:t>amorti</w:t>
                        </w:r>
                        <w:proofErr w:type="spellEnd"/>
                      </w:p>
                    </w:txbxContent>
                  </v:textbox>
                </v:shape>
                <v:line id="Shape 1073741865" o:spid="_x0000_s1179" style="position:absolute;visibility:visible;mso-wrap-style:square" from="6587,2359" to="10022,89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" strokeweight="1pt">
                  <v:stroke endarrow="classic" miterlimit="4" joinstyle="miter"/>
                  <o:lock v:ext="edit" shapetype="f"/>
                </v:line>
                <v:line id="Shape 1073741867" o:spid="_x0000_s1180" style="position:absolute;flip:x;visibility:visible;mso-wrap-style:square" from="13371,2458" to="13371,89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" strokeweight="1pt">
                  <v:stroke endarrow="classic" miterlimit="4" joinstyle="miter"/>
                  <o:lock v:ext="edit" shapetype="f"/>
                </v:line>
                <v:line id="Shape 1073741869" o:spid="_x0000_s1181" style="position:absolute;flip:x;visibility:visible;mso-wrap-style:square" from="21729,2359" to="31362,87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" strokeweight="1pt">
                  <v:stroke endarrow="classic" miterlimit="4" joinstyle="miter"/>
                  <o:lock v:ext="edit" shapetype="f"/>
                </v:line>
                <v:shape id="Shape 1073741872" o:spid="_x0000_s1182" type="#_x0000_t202" style="position:absolute;left:6587;top:31758;width:3734;height:23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" filled="f" stroked="f" strokeweight="1pt">
                  <v:stroke miterlimit="4"/>
                  <v:textbox inset="1pt,1pt,1pt,1pt">
                    <w:txbxContent>
                      <w:p w14:paraId="32576C04"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s>
                          <w:spacing w:line="192" w:lineRule="auto"/>
                          <w:ind w:firstLine="0"/>
                          <w:rPr>
                            <w:rFonts w:eastAsia="Avenir Next Regular" w:cs="Avenir Next Regular"/>
                            <w:sz w:val="14"/>
                            <w:szCs w:val="14"/>
                            <w:u w:color="000000"/>
                          </w:rPr>
                        </w:pPr>
                        <w:r w:rsidRPr="00BB319C">
                          <w:rPr>
                            <w:sz w:val="14"/>
                            <w:szCs w:val="14"/>
                            <w:u w:color="000000"/>
                          </w:rPr>
                          <w:t>voyelles</w:t>
                        </w:r>
                      </w:p>
                      <w:p w14:paraId="5ED79597"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s>
                          <w:spacing w:line="192" w:lineRule="auto"/>
                          <w:ind w:firstLine="0"/>
                        </w:pPr>
                        <w:r w:rsidRPr="00BB319C">
                          <w:rPr>
                            <w:sz w:val="14"/>
                            <w:szCs w:val="14"/>
                            <w:u w:color="000000"/>
                          </w:rPr>
                          <w:t>(voisée)</w:t>
                        </w:r>
                      </w:p>
                    </w:txbxContent>
                  </v:textbox>
                </v:shape>
                <v:shape id="Shape 1073741875" o:spid="_x0000_s1183" type="#_x0000_t202" style="position:absolute;left:31364;top:29988;width:11500;height:12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" filled="f" stroked="f" strokeweight="1pt">
                  <v:stroke miterlimit="4"/>
                  <v:textbox inset="1pt,1pt,1pt,1pt">
                    <w:txbxContent>
                      <w:p w14:paraId="0934AD44"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line="192" w:lineRule="auto"/>
                          <w:ind w:firstLine="0"/>
                        </w:pPr>
                        <w:r w:rsidRPr="00BB319C">
                          <w:rPr>
                            <w:sz w:val="14"/>
                            <w:szCs w:val="14"/>
                            <w:u w:color="000000"/>
                          </w:rPr>
                          <w:t>voyelles en intervalle (tierce)</w:t>
                        </w:r>
                      </w:p>
                    </w:txbxContent>
                  </v:textbox>
                </v:shape>
                <v:shape id="Shape 1073741870" o:spid="_x0000_s1184" type="#_x0000_t202" style="position:absolute;left:31364;top:589;width:4549;height:25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" filled="f" stroked="f" strokeweight="1pt">
                  <v:stroke miterlimit="4"/>
                  <v:textbox inset="1pt,1pt,1pt,1pt">
                    <w:txbxContent>
                      <w:p w14:paraId="0B51085E"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s>
                          <w:spacing w:line="168" w:lineRule="auto"/>
                          <w:ind w:firstLine="0"/>
                        </w:pPr>
                        <w:r w:rsidRPr="00BB319C">
                          <w:rPr>
                            <w:sz w:val="14"/>
                            <w:szCs w:val="14"/>
                            <w:u w:color="000000"/>
                            <w:lang w:val="en-US"/>
                          </w:rPr>
                          <w:t>p</w:t>
                        </w:r>
                        <w:proofErr w:type="spellStart"/>
                        <w:r w:rsidRPr="00BB319C">
                          <w:rPr>
                            <w:sz w:val="14"/>
                            <w:szCs w:val="14"/>
                            <w:u w:color="000000"/>
                          </w:rPr>
                          <w:t>losive</w:t>
                        </w:r>
                        <w:proofErr w:type="spellEnd"/>
                        <w:r w:rsidRPr="00BB319C">
                          <w:rPr>
                            <w:sz w:val="14"/>
                            <w:szCs w:val="14"/>
                            <w:u w:color="000000"/>
                          </w:rPr>
                          <w:t xml:space="preserve"> et p</w:t>
                        </w:r>
                        <w:proofErr w:type="spellStart"/>
                        <w:r w:rsidRPr="00BB319C">
                          <w:rPr>
                            <w:sz w:val="14"/>
                            <w:szCs w:val="14"/>
                            <w:u w:color="000000"/>
                            <w:lang w:val="en-US"/>
                          </w:rPr>
                          <w:t>ercussif</w:t>
                        </w:r>
                        <w:proofErr w:type="spellEnd"/>
                      </w:p>
                    </w:txbxContent>
                  </v:textbox>
                </v:shape>
                <v:shape id="Shape 1073741866" o:spid="_x0000_s1185" type="#_x0000_t202" style="position:absolute;left:2654;top:786;width:4915;height:2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" filled="f" stroked="f" strokeweight="1pt">
                  <v:stroke miterlimit="4"/>
                  <v:textbox inset="1pt,1pt,1pt,1pt">
                    <w:txbxContent>
                      <w:p w14:paraId="1A79A198"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s>
                          <w:ind w:firstLine="0"/>
                        </w:pPr>
                        <w:proofErr w:type="spellStart"/>
                        <w:r w:rsidRPr="00BB319C">
                          <w:rPr>
                            <w:sz w:val="14"/>
                            <w:szCs w:val="14"/>
                            <w:u w:color="000000"/>
                            <w:lang w:val="en-US"/>
                          </w:rPr>
                          <w:t>voix</w:t>
                        </w:r>
                        <w:proofErr w:type="spellEnd"/>
                        <w:r w:rsidRPr="00BB319C">
                          <w:rPr>
                            <w:sz w:val="14"/>
                            <w:szCs w:val="14"/>
                            <w:u w:color="000000"/>
                            <w:lang w:val="en-US"/>
                          </w:rPr>
                          <w:t xml:space="preserve"> </w:t>
                        </w:r>
                        <w:proofErr w:type="spellStart"/>
                        <w:r w:rsidRPr="00BB319C">
                          <w:rPr>
                            <w:sz w:val="14"/>
                            <w:szCs w:val="14"/>
                            <w:u w:color="000000"/>
                            <w:lang w:val="en-US"/>
                          </w:rPr>
                          <w:t>parlée</w:t>
                        </w:r>
                        <w:proofErr w:type="spellEnd"/>
                      </w:p>
                    </w:txbxContent>
                  </v:textbox>
                </v:shape>
                <v:shape id="Shape 1073741868" o:spid="_x0000_s1186" type="#_x0000_t202" style="position:absolute;left:8947;width:8782;height:27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" filled="f" stroked="f" strokeweight="1pt">
                  <v:stroke miterlimit="4"/>
                  <v:textbox inset="1pt,1pt,1pt,1pt">
                    <w:txbxContent>
                      <w:p w14:paraId="713265EF"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ind w:firstLine="0"/>
                          <w:rPr>
                            <w:rFonts w:eastAsia="Avenir Next Regular" w:cs="Avenir Next Regular"/>
                            <w:sz w:val="14"/>
                            <w:szCs w:val="14"/>
                            <w:u w:color="000000"/>
                          </w:rPr>
                        </w:pPr>
                        <w:r w:rsidRPr="00BB319C">
                          <w:rPr>
                            <w:sz w:val="14"/>
                            <w:szCs w:val="14"/>
                            <w:u w:color="000000"/>
                          </w:rPr>
                          <w:t>voix parlée et aspirée</w:t>
                        </w:r>
                      </w:p>
                      <w:p w14:paraId="357D7D3B" w14:textId="77777777" w:rsidR="00C468EA" w:rsidRPr="00BB319C" w:rsidRDefault="00C468EA" w:rsidP="006F7CB3">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jc w:val="center"/>
                        </w:pPr>
                        <w:r w:rsidRPr="00BB319C">
                          <w:rPr>
                            <w:sz w:val="14"/>
                            <w:szCs w:val="14"/>
                            <w:u w:color="000000"/>
                          </w:rPr>
                          <w:t>(soufflée)</w:t>
                        </w:r>
                      </w:p>
                    </w:txbxContent>
                  </v:textbox>
                </v:shape>
                <w10:anchorlock/>
              </v:group>
            </w:pict>
          </mc:Fallback>
        </mc:AlternateContent>
      </w:r>
    </w:p>
    <w:p w14:paraId="576D2E3C" w14:textId="0D278479" w:rsidR="006F7CB3" w:rsidRPr="003A693C" w:rsidRDefault="006F7CB3" w:rsidP="006F7CB3">
      <w:pPr>
        <w:pStyle w:val="Caption1"/>
        <w:rPr>
          <w:u w:color="000000"/>
        </w:rPr>
      </w:pPr>
      <w:r>
        <w:t xml:space="preserve">Figure </w:t>
      </w:r>
      <w:r w:rsidR="003C6414">
        <w:fldChar w:fldCharType="begin"/>
      </w:r>
      <w:r w:rsidR="003C6414">
        <w:instrText xml:space="preserve"> SEQ Figure \* ARABIC </w:instrText>
      </w:r>
      <w:r w:rsidR="003C6414">
        <w:fldChar w:fldCharType="separate"/>
      </w:r>
      <w:r w:rsidR="00A347BF">
        <w:rPr>
          <w:noProof/>
        </w:rPr>
        <w:t>53</w:t>
      </w:r>
      <w:r w:rsidR="003C6414">
        <w:rPr>
          <w:noProof/>
        </w:rPr>
        <w:fldChar w:fldCharType="end"/>
      </w:r>
      <w:r>
        <w:t> :</w:t>
      </w:r>
      <w:r w:rsidRPr="003A693C">
        <w:rPr>
          <w:u w:color="000000"/>
        </w:rPr>
        <w:t xml:space="preserve"> </w:t>
      </w:r>
      <w:r w:rsidRPr="00BB319C">
        <w:rPr>
          <w:u w:color="000000"/>
        </w:rPr>
        <w:t>Mesures 77 - 80, l’articulation entre la voix chantée et les sons de synthèse.</w:t>
      </w:r>
    </w:p>
    <w:p w14:paraId="12939C40" w14:textId="3C0F9DB5" w:rsidR="006F7CB3" w:rsidRDefault="006F7CB3" w:rsidP="006F7CB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u w:color="000000"/>
        </w:rPr>
      </w:pPr>
      <w:r w:rsidRPr="000C5799">
        <w:t xml:space="preserve">La figure </w:t>
      </w:r>
      <w:r w:rsidR="000C5799" w:rsidRPr="000C5799">
        <w:t xml:space="preserve">50 </w:t>
      </w:r>
      <w:r w:rsidRPr="000C5799">
        <w:t>représente</w:t>
      </w:r>
      <w:r>
        <w:rPr>
          <w:u w:color="000000"/>
        </w:rPr>
        <w:t xml:space="preserve"> l’exemple d’une matière complexe où les phonèmes percussifs de la voix II s’articulent avec les souffles amortis et filtrés (pulse-train)</w:t>
      </w:r>
      <w:r w:rsidR="00A94FC6">
        <w:rPr>
          <w:rStyle w:val="FootnoteReference"/>
          <w:u w:color="000000"/>
        </w:rPr>
        <w:footnoteReference w:id="150"/>
      </w:r>
      <w:r>
        <w:rPr>
          <w:u w:color="000000"/>
        </w:rPr>
        <w:t xml:space="preserve"> de la voix de synthèse, alors </w:t>
      </w:r>
      <w:r>
        <w:rPr>
          <w:u w:color="000000"/>
        </w:rPr>
        <w:lastRenderedPageBreak/>
        <w:t>que les gestes voisés sont augmentés par une succession de voyelles de synthèse, simulée</w:t>
      </w:r>
      <w:r w:rsidR="00BD7034">
        <w:rPr>
          <w:u w:color="000000"/>
        </w:rPr>
        <w:t>s</w:t>
      </w:r>
      <w:r>
        <w:rPr>
          <w:u w:color="000000"/>
        </w:rPr>
        <w:t xml:space="preserve"> grâce aux résonateurs et aux techniques de </w:t>
      </w:r>
      <w:r>
        <w:rPr>
          <w:i/>
          <w:iCs/>
          <w:u w:color="000000"/>
        </w:rPr>
        <w:t>morphing</w:t>
      </w:r>
      <w:r>
        <w:rPr>
          <w:u w:color="000000"/>
        </w:rPr>
        <w:t>.</w:t>
      </w:r>
    </w:p>
    <w:p w14:paraId="16CE47C2" w14:textId="77777777" w:rsidR="004F6630" w:rsidRDefault="004F6630" w:rsidP="004F6630">
      <w:pPr>
        <w:pStyle w:val="FIGURES"/>
        <w:keepNext/>
      </w:pPr>
      <w:r>
        <w:rPr>
          <w:rFonts w:eastAsia="Baskerville"/>
          <w:u w:color="000000"/>
        </w:rPr>
        <w:drawing>
          <wp:inline distT="0" distB="0" distL="0" distR="0" wp14:anchorId="5B5B0B83" wp14:editId="735D088D">
            <wp:extent cx="1759693" cy="3129047"/>
            <wp:effectExtent l="12700" t="12700" r="18415" b="8255"/>
            <wp:docPr id="31" name="Measure 7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73741957" name="Measure 75.png"/>
                    <pic:cNvPicPr>
                      <a:picLocks/>
                    </pic:cNvPicPr>
                  </pic:nvPicPr>
                  <pic:blipFill>
                    <a:blip r:embed="rId96" cstate="print">
                      <a:extLst>
                        <a:ext uri="{28A0092B-C50C-407E-A947-70E740481C1C}">
                          <a14:useLocalDpi xmlns:a14="http://schemas.microsoft.com/office/drawing/2010/main" val="0"/>
                        </a:ext>
                      </a:extLst>
                    </a:blip>
                    <a:srcRect/>
                    <a:stretch>
                      <a:fillRect/>
                    </a:stretch>
                  </pic:blipFill>
                  <pic:spPr>
                    <a:xfrm>
                      <a:off x="0" y="0"/>
                      <a:ext cx="1759693" cy="3129047"/>
                    </a:xfrm>
                    <a:prstGeom prst="rect">
                      <a:avLst/>
                    </a:prstGeom>
                    <a:ln w="6350" cap="flat">
                      <a:solidFill>
                        <a:srgbClr val="000000"/>
                      </a:solidFill>
                      <a:prstDash val="solid"/>
                      <a:miter lim="400000"/>
                    </a:ln>
                    <a:effectLst/>
                  </pic:spPr>
                </pic:pic>
              </a:graphicData>
            </a:graphic>
          </wp:inline>
        </w:drawing>
      </w:r>
    </w:p>
    <w:p w14:paraId="12AD20C1" w14:textId="0AB65F91" w:rsidR="004F6630" w:rsidRDefault="004F6630" w:rsidP="004F6630">
      <w:pPr>
        <w:pStyle w:val="Caption1"/>
        <w:rPr>
          <w:rFonts w:eastAsia="Baskerville"/>
          <w:u w:color="000000"/>
        </w:rPr>
      </w:pPr>
      <w:r>
        <w:t xml:space="preserve">Figure </w:t>
      </w:r>
      <w:r w:rsidR="003C6414">
        <w:fldChar w:fldCharType="begin"/>
      </w:r>
      <w:r w:rsidR="003C6414">
        <w:instrText xml:space="preserve"> SEQ Figure \* ARABIC </w:instrText>
      </w:r>
      <w:r w:rsidR="003C6414">
        <w:fldChar w:fldCharType="separate"/>
      </w:r>
      <w:r w:rsidR="00A347BF">
        <w:rPr>
          <w:noProof/>
        </w:rPr>
        <w:t>54</w:t>
      </w:r>
      <w:r w:rsidR="003C6414">
        <w:rPr>
          <w:noProof/>
        </w:rPr>
        <w:fldChar w:fldCharType="end"/>
      </w:r>
      <w:r>
        <w:t> :</w:t>
      </w:r>
      <w:r w:rsidRPr="00B76331">
        <w:t xml:space="preserve"> Première apparition de l’accord. Combinaison des gestes voisés et non-voisé génère des geste plus complexes.</w:t>
      </w:r>
    </w:p>
    <w:p w14:paraId="6582CFDF" w14:textId="77777777" w:rsidR="00C660EA" w:rsidRDefault="00C660EA" w:rsidP="00C660EA">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u w:color="017000"/>
        </w:rPr>
      </w:pPr>
      <w:r>
        <w:rPr>
          <w:u w:color="017000"/>
        </w:rPr>
        <w:t>A la mesure 82, la voix II se trouve dans le registre aigu,</w:t>
      </w:r>
      <w:r>
        <w:rPr>
          <w:u w:color="000000"/>
        </w:rPr>
        <w:t xml:space="preserve"> suivi de la première apparition brève d’un grand accord à la mesure 75 </w:t>
      </w:r>
      <w:r w:rsidRPr="004F6630">
        <w:t>(</w:t>
      </w:r>
      <w:r w:rsidRPr="00E8175E">
        <w:rPr>
          <w:i/>
          <w:iCs/>
        </w:rPr>
        <w:t xml:space="preserve">cf. </w:t>
      </w:r>
      <w:r w:rsidRPr="00E8175E">
        <w:t>f</w:t>
      </w:r>
      <w:r w:rsidRPr="004F6630">
        <w:t>igure 51</w:t>
      </w:r>
      <w:r>
        <w:rPr>
          <w:u w:color="000000"/>
        </w:rPr>
        <w:t xml:space="preserve">), qui est d’ailleurs la couleur dominante du final de la pièce. </w:t>
      </w:r>
      <w:r>
        <w:rPr>
          <w:u w:color="017000"/>
        </w:rPr>
        <w:t>Aux mesures 81 et 82</w:t>
      </w:r>
      <w:r>
        <w:rPr>
          <w:u w:color="000000"/>
        </w:rPr>
        <w:t xml:space="preserve"> </w:t>
      </w:r>
      <w:r w:rsidRPr="004F6630">
        <w:t>(</w:t>
      </w:r>
      <w:r w:rsidRPr="004F6630">
        <w:rPr>
          <w:i/>
          <w:iCs/>
        </w:rPr>
        <w:t>cf.</w:t>
      </w:r>
      <w:r w:rsidRPr="004F6630">
        <w:t xml:space="preserve"> figure 52)</w:t>
      </w:r>
      <w:r>
        <w:t>,</w:t>
      </w:r>
      <w:r w:rsidRPr="003A693C">
        <w:rPr>
          <w:color w:val="FF0000"/>
          <w:u w:color="000000"/>
        </w:rPr>
        <w:t xml:space="preserve"> </w:t>
      </w:r>
      <w:r>
        <w:rPr>
          <w:u w:color="017000"/>
        </w:rPr>
        <w:t>la tessiture de la partie vocale atteint son climax, climax souligné par un fortissimo. A la mesure 83, la voix III (parlée) conduit la texture chargée et mouvementée de la mesure 82 vers une texture calme et plus statique. Au sein de la mesure 84, tout comme dans les mesures précédentes, la voix III prononce « taine » en mode aspiré, prolongé par le souffle continu du son électronique. Le mot « d’un » dans la mesure 85 met fin aux gestes voisés du son de synthèse afin de commencer ensuite un nouveau discours dont le matériau est la voix chuchotée et les souffles amortis produits par l’électronique.</w:t>
      </w:r>
    </w:p>
    <w:p w14:paraId="367FC189" w14:textId="77777777" w:rsidR="006F7CB3" w:rsidRDefault="006F7CB3" w:rsidP="006F7CB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17000"/>
        </w:rPr>
      </w:pPr>
    </w:p>
    <w:p w14:paraId="5E306F52" w14:textId="77777777" w:rsidR="006F7CB3" w:rsidRDefault="006F7CB3" w:rsidP="006F7CB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17000"/>
        </w:rPr>
      </w:pPr>
      <w:r>
        <w:rPr>
          <w:rFonts w:eastAsia="Baskerville" w:cs="Baskerville"/>
          <w:noProof/>
          <w:u w:color="017000"/>
        </w:rPr>
        <w:lastRenderedPageBreak/>
        <w:drawing>
          <wp:inline distT="0" distB="0" distL="0" distR="0" wp14:anchorId="56252F0C" wp14:editId="531DED40">
            <wp:extent cx="5760720" cy="4262120"/>
            <wp:effectExtent l="0" t="0" r="5080" b="5080"/>
            <wp:docPr id="1073742354" name="Picture 1073742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6" name="Figure 12.png"/>
                    <pic:cNvPicPr/>
                  </pic:nvPicPr>
                  <pic:blipFill>
                    <a:blip r:embed="rId97">
                      <a:extLst>
                        <a:ext uri="{28A0092B-C50C-407E-A947-70E740481C1C}">
                          <a14:useLocalDpi xmlns:a14="http://schemas.microsoft.com/office/drawing/2010/main" val="0"/>
                        </a:ext>
                      </a:extLst>
                    </a:blip>
                    <a:stretch>
                      <a:fillRect/>
                    </a:stretch>
                  </pic:blipFill>
                  <pic:spPr>
                    <a:xfrm>
                      <a:off x="0" y="0"/>
                      <a:ext cx="5760720" cy="4262120"/>
                    </a:xfrm>
                    <a:prstGeom prst="rect">
                      <a:avLst/>
                    </a:prstGeom>
                  </pic:spPr>
                </pic:pic>
              </a:graphicData>
            </a:graphic>
          </wp:inline>
        </w:drawing>
      </w:r>
    </w:p>
    <w:p w14:paraId="032B92BB" w14:textId="77777777" w:rsidR="006F7CB3" w:rsidRDefault="006F7CB3" w:rsidP="006F7CB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17000"/>
        </w:rPr>
      </w:pPr>
    </w:p>
    <w:p w14:paraId="39A8BFAA" w14:textId="77777777" w:rsidR="006F7CB3" w:rsidRDefault="006F7CB3" w:rsidP="006F7CB3">
      <w:pPr>
        <w:pStyle w:val="Default"/>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pPr>
      <w:r>
        <w:rPr>
          <w:rFonts w:eastAsia="Baskerville" w:cs="Baskerville"/>
          <w:noProof/>
          <w:u w:color="000000"/>
        </w:rPr>
        <w:drawing>
          <wp:inline distT="0" distB="0" distL="0" distR="0" wp14:anchorId="43BBED87" wp14:editId="3E239CF9">
            <wp:extent cx="5760720" cy="629265"/>
            <wp:effectExtent l="0" t="0" r="0" b="6350"/>
            <wp:docPr id="1073742355" name="Picture 1073742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3" name="Figure 12-2.png"/>
                    <pic:cNvPicPr/>
                  </pic:nvPicPr>
                  <pic:blipFill rotWithShape="1">
                    <a:blip r:embed="rId98" cstate="print">
                      <a:extLst>
                        <a:ext uri="{28A0092B-C50C-407E-A947-70E740481C1C}">
                          <a14:useLocalDpi xmlns:a14="http://schemas.microsoft.com/office/drawing/2010/main" val="0"/>
                        </a:ext>
                      </a:extLst>
                    </a:blip>
                    <a:srcRect b="49951"/>
                    <a:stretch/>
                  </pic:blipFill>
                  <pic:spPr bwMode="auto">
                    <a:xfrm>
                      <a:off x="0" y="0"/>
                      <a:ext cx="5760720" cy="629265"/>
                    </a:xfrm>
                    <a:prstGeom prst="rect">
                      <a:avLst/>
                    </a:prstGeom>
                    <a:ln>
                      <a:noFill/>
                    </a:ln>
                    <a:extLst>
                      <a:ext uri="{53640926-AAD7-44D8-BBD7-CCE9431645EC}">
                        <a14:shadowObscured xmlns:a14="http://schemas.microsoft.com/office/drawing/2010/main"/>
                      </a:ext>
                    </a:extLst>
                  </pic:spPr>
                </pic:pic>
              </a:graphicData>
            </a:graphic>
          </wp:inline>
        </w:drawing>
      </w:r>
    </w:p>
    <w:p w14:paraId="19CDAB4A" w14:textId="39C0DFAB" w:rsidR="006F7CB3" w:rsidRDefault="006F7CB3" w:rsidP="006F7CB3">
      <w:pPr>
        <w:pStyle w:val="Caption1"/>
        <w:rPr>
          <w:rFonts w:eastAsia="Baskerville" w:cs="Baskerville"/>
          <w:u w:color="000000"/>
        </w:rPr>
      </w:pPr>
      <w:r>
        <w:t xml:space="preserve">Figure </w:t>
      </w:r>
      <w:r w:rsidR="003C6414">
        <w:fldChar w:fldCharType="begin"/>
      </w:r>
      <w:r w:rsidR="003C6414">
        <w:instrText xml:space="preserve"> SEQ Figure \* ARABIC </w:instrText>
      </w:r>
      <w:r w:rsidR="003C6414">
        <w:fldChar w:fldCharType="separate"/>
      </w:r>
      <w:r w:rsidR="00A347BF">
        <w:rPr>
          <w:noProof/>
        </w:rPr>
        <w:t>55</w:t>
      </w:r>
      <w:r w:rsidR="003C6414">
        <w:rPr>
          <w:noProof/>
        </w:rPr>
        <w:fldChar w:fldCharType="end"/>
      </w:r>
      <w:r>
        <w:t xml:space="preserve">: </w:t>
      </w:r>
      <w:r w:rsidRPr="009B6A48">
        <w:t>Mesures 81 - 86, l’articulation entre la voix chantée et les sons de synthèse.</w:t>
      </w:r>
    </w:p>
    <w:p w14:paraId="0230E7CA" w14:textId="32CC7E86" w:rsidR="006F7CB3" w:rsidRDefault="006F7CB3" w:rsidP="006F7CB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17000"/>
        </w:rPr>
      </w:pPr>
      <w:r>
        <w:rPr>
          <w:u w:color="000000"/>
        </w:rPr>
        <w:t xml:space="preserve">À la fin de la pièce, avec la </w:t>
      </w:r>
      <w:r w:rsidRPr="004F6630">
        <w:t xml:space="preserve">réapparition de </w:t>
      </w:r>
      <w:r w:rsidR="004F6630" w:rsidRPr="004F6630">
        <w:t xml:space="preserve">l’accord </w:t>
      </w:r>
      <w:r w:rsidRPr="004F6630">
        <w:t>(</w:t>
      </w:r>
      <w:r w:rsidRPr="004F6630">
        <w:rPr>
          <w:i/>
          <w:iCs/>
        </w:rPr>
        <w:t>cf.</w:t>
      </w:r>
      <w:r w:rsidRPr="004F6630">
        <w:t xml:space="preserve"> figure </w:t>
      </w:r>
      <w:r w:rsidR="004F6630" w:rsidRPr="004F6630">
        <w:t>53</w:t>
      </w:r>
      <w:r w:rsidRPr="004F6630">
        <w:t>), à</w:t>
      </w:r>
      <w:r>
        <w:rPr>
          <w:u w:color="000000"/>
        </w:rPr>
        <w:t xml:space="preserve"> l’instar d'un choral, la temporalité verticale prend enfin la place de la temporalité horizontale. Les éléments linguistiques deviennent plus concrets et le texte commence à apparaitre de manière intelligible. </w:t>
      </w:r>
    </w:p>
    <w:p w14:paraId="2938E2D0" w14:textId="77777777" w:rsidR="006F7CB3" w:rsidRDefault="006F7CB3" w:rsidP="006F7CB3">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outlineLvl w:val="0"/>
        <w:rPr>
          <w:rFonts w:eastAsia="Baskerville" w:cs="Baskerville"/>
          <w:u w:color="017000"/>
        </w:rPr>
      </w:pPr>
    </w:p>
    <w:p w14:paraId="06620269" w14:textId="77777777" w:rsidR="006F7CB3" w:rsidRDefault="006F7CB3" w:rsidP="006F7CB3">
      <w:pPr>
        <w:pStyle w:val="FIGURES"/>
      </w:pPr>
      <w:r>
        <w:rPr>
          <w:rFonts w:eastAsia="Baskerville"/>
          <w:u w:color="000000"/>
        </w:rPr>
        <w:lastRenderedPageBreak/>
        <w:drawing>
          <wp:inline distT="0" distB="0" distL="0" distR="0" wp14:anchorId="1E3E0DF3" wp14:editId="7749C56F">
            <wp:extent cx="5760720" cy="3438525"/>
            <wp:effectExtent l="12700" t="12700" r="17780" b="15875"/>
            <wp:docPr id="1073742356" name="Picture 1073742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7" name="Figure 13.png"/>
                    <pic:cNvPicPr/>
                  </pic:nvPicPr>
                  <pic:blipFill>
                    <a:blip r:embed="rId99">
                      <a:extLst>
                        <a:ext uri="{28A0092B-C50C-407E-A947-70E740481C1C}">
                          <a14:useLocalDpi xmlns:a14="http://schemas.microsoft.com/office/drawing/2010/main" val="0"/>
                        </a:ext>
                      </a:extLst>
                    </a:blip>
                    <a:stretch>
                      <a:fillRect/>
                    </a:stretch>
                  </pic:blipFill>
                  <pic:spPr>
                    <a:xfrm>
                      <a:off x="0" y="0"/>
                      <a:ext cx="5760720" cy="3438525"/>
                    </a:xfrm>
                    <a:prstGeom prst="rect">
                      <a:avLst/>
                    </a:prstGeom>
                    <a:ln w="5080">
                      <a:solidFill>
                        <a:srgbClr val="000000"/>
                      </a:solidFill>
                    </a:ln>
                  </pic:spPr>
                </pic:pic>
              </a:graphicData>
            </a:graphic>
          </wp:inline>
        </w:drawing>
      </w:r>
    </w:p>
    <w:p w14:paraId="4D8BB884" w14:textId="4A1EAFD1" w:rsidR="007F1E39" w:rsidRDefault="006F7CB3" w:rsidP="00E8175E">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56</w:t>
      </w:r>
      <w:r w:rsidR="003C6414">
        <w:rPr>
          <w:noProof/>
        </w:rPr>
        <w:fldChar w:fldCharType="end"/>
      </w:r>
      <w:r>
        <w:t xml:space="preserve"> : </w:t>
      </w:r>
      <w:r w:rsidRPr="00FA154E">
        <w:t>Avec l’apparition des accords la temporalité verticale prend la place de la temporalité horizontale.</w:t>
      </w:r>
    </w:p>
    <w:p w14:paraId="413DE952" w14:textId="77777777" w:rsidR="002D7D75" w:rsidRPr="00240B08" w:rsidRDefault="00164E01" w:rsidP="00240B08">
      <w:pPr>
        <w:pStyle w:val="Heading3"/>
      </w:pPr>
      <w:bookmarkStart w:id="829" w:name="_Toc121091843"/>
      <w:r>
        <w:t xml:space="preserve">La structure formelle </w:t>
      </w:r>
      <w:r w:rsidR="00B76B65">
        <w:t xml:space="preserve">(forme plan) </w:t>
      </w:r>
      <w:r>
        <w:t xml:space="preserve">de </w:t>
      </w:r>
      <w:r w:rsidR="007A0AB3">
        <w:rPr>
          <w:i/>
          <w:iCs/>
        </w:rPr>
        <w:t>Chuchotements</w:t>
      </w:r>
      <w:r>
        <w:rPr>
          <w:i/>
          <w:iCs/>
        </w:rPr>
        <w:t xml:space="preserve"> burlesques</w:t>
      </w:r>
      <w:bookmarkEnd w:id="829"/>
    </w:p>
    <w:p w14:paraId="5C28B289" w14:textId="08E859B4" w:rsidR="00C660EA" w:rsidRPr="00BC3EFB" w:rsidRDefault="00C660EA" w:rsidP="00C660EA">
      <w:pPr>
        <w:pStyle w:val="Default"/>
      </w:pPr>
      <w:r>
        <w:t xml:space="preserve">La psychologie de la forme ou la théorie de la </w:t>
      </w:r>
      <w:r w:rsidRPr="007812F9">
        <w:rPr>
          <w:i/>
          <w:iCs/>
        </w:rPr>
        <w:t>Gestalt</w:t>
      </w:r>
      <w:r>
        <w:t xml:space="preserve"> tient au fait que le processus de la perception conçoit les éléments d’une œuvre comme un ensemble dépassant, par son profil, chacun de ses constituants. Selon cette théorie, la forme est ainsi perçue dans sa globalité et non comme la juxtaposition ou la superposition de plus petits objets. Un ensemble n’est pas réductible à la </w:t>
      </w:r>
      <w:r>
        <w:rPr>
          <w:i/>
          <w:iCs/>
        </w:rPr>
        <w:t>somme</w:t>
      </w:r>
      <w:r>
        <w:t xml:space="preserve"> de ses parties. La psychologie de la forme considère que « le tout est supérieur à la somme de ses parties, et que nous avons tendance à percevoir et organiser une forme stable et cohérente peu importe la quantité et la qualité des informations que notre champ de vision appréhende simultanément</w:t>
      </w:r>
      <w:r>
        <w:rPr>
          <w:rStyle w:val="FootnoteReference"/>
        </w:rPr>
        <w:footnoteReference w:id="151"/>
      </w:r>
      <w:r>
        <w:t>. »</w:t>
      </w:r>
      <w:r w:rsidRPr="00A4336A">
        <w:t xml:space="preserve"> </w:t>
      </w:r>
      <w:r>
        <w:t>Il en est de même au sujet des unités constituants une œuvre musicale. Dans une analyse,</w:t>
      </w:r>
      <w:r w:rsidR="00E03C22">
        <w:t xml:space="preserve"> </w:t>
      </w:r>
      <w:r>
        <w:t xml:space="preserve">les notes, les accords ou encore les phrases musicales (niveau microscopique) s’identifient dans un contexte à plus grande échelle (niveau macroscopique), c’est-à-dire l’œuvre dans son entièreté. </w:t>
      </w:r>
      <w:r w:rsidR="00707D7D">
        <w:t>M</w:t>
      </w:r>
      <w:r>
        <w:t xml:space="preserve">ême une forme mosaïque ou un collage, dont les unités sont indépendantes l’une de l’autre, </w:t>
      </w:r>
      <w:r w:rsidR="00707D7D">
        <w:t xml:space="preserve">devrait </w:t>
      </w:r>
      <w:r>
        <w:t>représente</w:t>
      </w:r>
      <w:r w:rsidR="00707D7D">
        <w:t>r</w:t>
      </w:r>
      <w:r>
        <w:t xml:space="preserve"> une sorte d’organicité dans la façon </w:t>
      </w:r>
      <w:r>
        <w:lastRenderedPageBreak/>
        <w:t>dont ces unités sont superposées ou juxtaposées. Dans ce sous-chapitre, sera donc illustré le contour et l’apparence externe de l’œuvre et la place qu’elle occupe dans l’espace.</w:t>
      </w:r>
    </w:p>
    <w:p w14:paraId="7F2CB764" w14:textId="27CDE9E7" w:rsidR="002D7D75" w:rsidRPr="00E268FB" w:rsidRDefault="00707D7D" w:rsidP="00BC3EFB">
      <w:pPr>
        <w:pStyle w:val="Default"/>
      </w:pPr>
      <w:r w:rsidRPr="00E268FB">
        <w:rPr>
          <w:i/>
          <w:iCs/>
        </w:rPr>
        <w:t>Chuchotements burlesques</w:t>
      </w:r>
      <w:r w:rsidRPr="00E268FB">
        <w:t xml:space="preserve"> est composé</w:t>
      </w:r>
      <w:r>
        <w:t>s</w:t>
      </w:r>
      <w:r w:rsidRPr="00E268FB">
        <w:t xml:space="preserve"> en 13 sections</w:t>
      </w:r>
      <w:r>
        <w:t xml:space="preserve"> (lire tableaux ou actes</w:t>
      </w:r>
      <w:r>
        <w:rPr>
          <w:rStyle w:val="FootnoteReference"/>
        </w:rPr>
        <w:footnoteReference w:id="152"/>
      </w:r>
      <w:r>
        <w:t xml:space="preserve">) </w:t>
      </w:r>
      <w:r w:rsidRPr="00E268FB">
        <w:t>et plusieurs sous-sections. Bien que chaque section représente un univers distinct, l’œuvre ne p</w:t>
      </w:r>
      <w:r>
        <w:t>eut</w:t>
      </w:r>
      <w:r w:rsidRPr="00E268FB">
        <w:t xml:space="preserve"> pas être considérée comme une série de tableaux indépendants disposés </w:t>
      </w:r>
      <w:r>
        <w:t xml:space="preserve">ou juxtaposés </w:t>
      </w:r>
      <w:r w:rsidRPr="00E268FB">
        <w:t xml:space="preserve">arbitrairement. </w:t>
      </w:r>
      <w:r>
        <w:t xml:space="preserve">Le </w:t>
      </w:r>
      <w:r w:rsidRPr="00E268FB">
        <w:t>propos de l’œuvre n’est pas de l’ordre</w:t>
      </w:r>
      <w:r>
        <w:t xml:space="preserve"> du</w:t>
      </w:r>
      <w:r w:rsidRPr="00E268FB">
        <w:t xml:space="preserve"> narratif</w:t>
      </w:r>
      <w:r>
        <w:t>,</w:t>
      </w:r>
      <w:r w:rsidRPr="00E268FB">
        <w:t xml:space="preserve"> </w:t>
      </w:r>
      <w:r>
        <w:t>bien qu’</w:t>
      </w:r>
      <w:r w:rsidRPr="00E268FB">
        <w:t xml:space="preserve">il </w:t>
      </w:r>
      <w:r>
        <w:t>suive</w:t>
      </w:r>
      <w:r w:rsidRPr="00E268FB">
        <w:t xml:space="preserve"> une certaine logique </w:t>
      </w:r>
      <w:r>
        <w:t>de</w:t>
      </w:r>
      <w:r w:rsidRPr="00E268FB">
        <w:t xml:space="preserve"> continuité </w:t>
      </w:r>
      <w:r>
        <w:t>qui relie</w:t>
      </w:r>
      <w:r w:rsidRPr="00E268FB">
        <w:t xml:space="preserve"> les sections</w:t>
      </w:r>
      <w:r>
        <w:t xml:space="preserve"> entre elles</w:t>
      </w:r>
      <w:r w:rsidRPr="00E268FB">
        <w:t>.</w:t>
      </w:r>
      <w:r>
        <w:t xml:space="preserve"> Très souvent, il n’y a pas de transition entre elles. Du moins, s’il en existe, il ne s’agit jamais de longues séquences transitoires. Ceci étant dit, une œuvre est un organisme vivant. Aussi paradoxal que cela puisse paraître, il existe une sorte de « fluide</w:t>
      </w:r>
      <w:r>
        <w:rPr>
          <w:rStyle w:val="FootnoteReference"/>
        </w:rPr>
        <w:footnoteReference w:id="153"/>
      </w:r>
      <w:r>
        <w:t> » qui passe d’une section à l’autre, malgré leur indépendance au niveau du matériau et de la forme interne.</w:t>
      </w:r>
      <w:r w:rsidR="007E322E">
        <w:t xml:space="preserve"> </w:t>
      </w:r>
    </w:p>
    <w:p w14:paraId="718477E7" w14:textId="77777777" w:rsidR="007A0AB3" w:rsidRPr="00FB7CE9" w:rsidRDefault="007A0AB3" w:rsidP="009873D6">
      <w:pPr>
        <w:pStyle w:val="Default"/>
        <w:numPr>
          <w:ilvl w:val="0"/>
          <w:numId w:val="19"/>
        </w:numPr>
        <w:rPr>
          <w:i/>
          <w:iCs/>
          <w:u w:val="single"/>
        </w:rPr>
      </w:pPr>
      <w:r w:rsidRPr="00FB7CE9">
        <w:rPr>
          <w:i/>
          <w:iCs/>
          <w:u w:val="single"/>
        </w:rPr>
        <w:t>Ch</w:t>
      </w:r>
      <w:r w:rsidR="00B76B65" w:rsidRPr="00FB7CE9">
        <w:rPr>
          <w:i/>
          <w:iCs/>
          <w:u w:val="single"/>
        </w:rPr>
        <w:t>ô</w:t>
      </w:r>
      <w:r w:rsidRPr="00FB7CE9">
        <w:rPr>
          <w:i/>
          <w:iCs/>
          <w:u w:val="single"/>
        </w:rPr>
        <w:t>ra</w:t>
      </w:r>
    </w:p>
    <w:p w14:paraId="01F8CD70" w14:textId="6BDE635D" w:rsidR="00B70FF9" w:rsidRDefault="00E12880" w:rsidP="007A0AB3">
      <w:pPr>
        <w:pStyle w:val="Default"/>
      </w:pPr>
      <w:r w:rsidRPr="007A0AB3">
        <w:t xml:space="preserve">Le déroulement de la section A repose </w:t>
      </w:r>
      <w:r>
        <w:t>principalement</w:t>
      </w:r>
      <w:r w:rsidRPr="007A0AB3">
        <w:t xml:space="preserve"> sur </w:t>
      </w:r>
      <w:r>
        <w:t xml:space="preserve">le jeu du comédien. </w:t>
      </w:r>
      <w:r w:rsidRPr="007A0AB3">
        <w:t xml:space="preserve">L’œuvre </w:t>
      </w:r>
      <w:r>
        <w:t>s’</w:t>
      </w:r>
      <w:r w:rsidRPr="007A0AB3">
        <w:t xml:space="preserve">ouvre avec la voix du comédien prononçant le mot latin </w:t>
      </w:r>
      <w:r>
        <w:t>« </w:t>
      </w:r>
      <w:r w:rsidRPr="007A0AB3">
        <w:t>Infans</w:t>
      </w:r>
      <w:r>
        <w:t> ».</w:t>
      </w:r>
      <w:r>
        <w:rPr>
          <w:rStyle w:val="FootnoteReference"/>
        </w:rPr>
        <w:footnoteReference w:id="154"/>
      </w:r>
      <w:r>
        <w:t xml:space="preserve"> Le texte qui le suit est totalement inintelligible au départ. C’est le souffle, le rythme, l’actualité de la présence physique des corps des protagonistes qui l’emportent sur le logos</w:t>
      </w:r>
      <w:r>
        <w:rPr>
          <w:rStyle w:val="FootnoteReference"/>
        </w:rPr>
        <w:footnoteReference w:id="155"/>
      </w:r>
      <w:r>
        <w:t>.</w:t>
      </w:r>
      <w:r w:rsidRPr="007A0AB3">
        <w:t xml:space="preserve"> </w:t>
      </w:r>
      <w:r>
        <w:t>Le titre fait référence à La Chôra qui signifie quelque chose comme antichambre et à la fois excavation secrète du logos de la langue</w:t>
      </w:r>
      <w:r w:rsidRPr="005B51E3">
        <w:rPr>
          <w:rStyle w:val="FootnoteReference"/>
        </w:rPr>
        <w:footnoteReference w:id="156"/>
      </w:r>
      <w:r>
        <w:t>.</w:t>
      </w:r>
      <w:r w:rsidR="00E2295F">
        <w:t xml:space="preserve"> </w:t>
      </w:r>
      <w:r>
        <w:t xml:space="preserve">À la fin de la section, le texte du comédien devient compréhensible et le spectateur </w:t>
      </w:r>
      <w:r>
        <w:lastRenderedPageBreak/>
        <w:t xml:space="preserve">commence alors à reconnaître les écrits de Henri Michaux dans son état d’origine. Le titre de cette section d’ouverture provient du concept que Platon développe dans </w:t>
      </w:r>
      <w:r>
        <w:rPr>
          <w:i/>
          <w:iCs/>
        </w:rPr>
        <w:t>Le Timée</w:t>
      </w:r>
      <w:r>
        <w:t xml:space="preserve">. Chôra renvoie à un « espace » qui démontre le paradoxe à entrevoir : celui de l’être qui est en même temps devenir. Cet « espace » échappe au jugement logique au sein duquel se distingue le </w:t>
      </w:r>
      <w:r w:rsidRPr="007812F9">
        <w:rPr>
          <w:i/>
          <w:iCs/>
        </w:rPr>
        <w:t>logos</w:t>
      </w:r>
      <w:r>
        <w:t xml:space="preserve"> avec ses oppositions entre signifiant et signifié, l’écoute et la vue, l’espace et le temps.</w:t>
      </w:r>
      <w:r w:rsidR="00AC33AC">
        <w:rPr>
          <w:rStyle w:val="FootnoteReference"/>
        </w:rPr>
        <w:footnoteReference w:id="157"/>
      </w:r>
    </w:p>
    <w:p w14:paraId="40EDE02F" w14:textId="6A289D07" w:rsidR="00C36F0B" w:rsidRDefault="00E12880" w:rsidP="00E12880">
      <w:pPr>
        <w:pStyle w:val="Default"/>
      </w:pPr>
      <w:r>
        <w:t xml:space="preserve">La sous-section </w:t>
      </w:r>
      <w:r w:rsidRPr="007A0AB3">
        <w:t>A1</w:t>
      </w:r>
      <w:r>
        <w:t>,</w:t>
      </w:r>
      <w:r w:rsidRPr="007A0AB3">
        <w:t xml:space="preserve"> qui dure entre 4 et 6 minutes</w:t>
      </w:r>
      <w:r>
        <w:t>,</w:t>
      </w:r>
      <w:r w:rsidRPr="007A0AB3">
        <w:t xml:space="preserve"> est divisée en 12 parties. Chaque partie commence avec un mot de repère </w:t>
      </w:r>
      <w:r>
        <w:t xml:space="preserve">qui aide la personne qui se charge de l’électronique, d’assurer le déclenchement des sons et des traitements en temps réel. À </w:t>
      </w:r>
      <w:r w:rsidRPr="007A0AB3">
        <w:t>l’intérieur de cha</w:t>
      </w:r>
      <w:r>
        <w:t>que sous-division,</w:t>
      </w:r>
      <w:r w:rsidRPr="007A0AB3">
        <w:t xml:space="preserve"> </w:t>
      </w:r>
      <w:r>
        <w:t>un texte de grommelot</w:t>
      </w:r>
      <w:r>
        <w:rPr>
          <w:rStyle w:val="FootnoteReference"/>
        </w:rPr>
        <w:footnoteReference w:id="158"/>
      </w:r>
      <w:r>
        <w:t xml:space="preserve"> est proposé dans la partition.</w:t>
      </w:r>
      <w:r>
        <w:rPr>
          <w:rStyle w:val="FootnoteReference"/>
        </w:rPr>
        <w:footnoteReference w:id="159"/>
      </w:r>
      <w:r>
        <w:t xml:space="preserve"> Toutefois, celui-ci</w:t>
      </w:r>
      <w:r w:rsidRPr="007A0AB3">
        <w:t xml:space="preserve"> </w:t>
      </w:r>
      <w:r>
        <w:t>peut être recomposé selon la mise en scène</w:t>
      </w:r>
      <w:r w:rsidRPr="007A0AB3">
        <w:t>. La notation musicale de A</w:t>
      </w:r>
      <w:r>
        <w:t>0</w:t>
      </w:r>
      <w:r w:rsidRPr="007A0AB3">
        <w:t xml:space="preserve">1 est </w:t>
      </w:r>
      <w:r>
        <w:t>ouverte</w:t>
      </w:r>
      <w:r w:rsidRPr="007A0AB3">
        <w:t>.</w:t>
      </w:r>
      <w:r>
        <w:t xml:space="preserve"> Elle propose des réservoirs de gestes qui</w:t>
      </w:r>
      <w:r w:rsidRPr="007A0AB3">
        <w:t xml:space="preserve"> permet</w:t>
      </w:r>
      <w:r>
        <w:t>tent</w:t>
      </w:r>
      <w:r w:rsidRPr="007A0AB3">
        <w:t xml:space="preserve"> aux </w:t>
      </w:r>
      <w:r>
        <w:t xml:space="preserve">musiciens </w:t>
      </w:r>
      <w:r w:rsidRPr="007A0AB3">
        <w:t>d</w:t>
      </w:r>
      <w:r>
        <w:t>’exécuter la partition selon</w:t>
      </w:r>
      <w:r w:rsidRPr="007A0AB3">
        <w:t xml:space="preserve"> le jeu du comédien, lui-même équipé d’un instrument électronique </w:t>
      </w:r>
      <w:r>
        <w:t xml:space="preserve">invisible et </w:t>
      </w:r>
      <w:r w:rsidRPr="007A0AB3">
        <w:t>expressi</w:t>
      </w:r>
      <w:r>
        <w:t>f</w:t>
      </w:r>
      <w:r w:rsidRPr="007A0AB3">
        <w:t>.</w:t>
      </w:r>
      <w:r>
        <w:t xml:space="preserve"> </w:t>
      </w:r>
      <w:r w:rsidRPr="00E268FB">
        <w:t>L’instrument du comédien est un</w:t>
      </w:r>
      <w:r>
        <w:t>e</w:t>
      </w:r>
      <w:r w:rsidRPr="00E268FB">
        <w:t xml:space="preserve"> paire de gants </w:t>
      </w:r>
      <w:r>
        <w:t xml:space="preserve">avec des doigts prolongés, </w:t>
      </w:r>
      <w:r w:rsidRPr="00E268FB">
        <w:t>équipé</w:t>
      </w:r>
      <w:r>
        <w:t>e</w:t>
      </w:r>
      <w:r w:rsidRPr="00E268FB">
        <w:t xml:space="preserve"> de capteurs de mouvement. Les gestes de sa </w:t>
      </w:r>
      <w:r w:rsidRPr="00E268FB">
        <w:lastRenderedPageBreak/>
        <w:t>main gauche génère</w:t>
      </w:r>
      <w:r>
        <w:t>nt</w:t>
      </w:r>
      <w:r w:rsidRPr="00E268FB">
        <w:t xml:space="preserve"> une voix de synthèse</w:t>
      </w:r>
      <w:r>
        <w:t>,</w:t>
      </w:r>
      <w:r w:rsidRPr="00E268FB">
        <w:t xml:space="preserve"> et les gestes de la main droit lui permettent de moduler et traiter en temps réel</w:t>
      </w:r>
      <w:r>
        <w:t xml:space="preserve"> </w:t>
      </w:r>
      <w:r w:rsidRPr="00E268FB">
        <w:t xml:space="preserve">sa propre voix. Par ailleurs les instrumentistes interagissent avec lui en répondant à ses gestes et sa voix. </w:t>
      </w:r>
      <w:r>
        <w:t>A partir d’un</w:t>
      </w:r>
      <w:r w:rsidRPr="00E268FB">
        <w:t xml:space="preserve"> texte </w:t>
      </w:r>
      <w:r>
        <w:t>in</w:t>
      </w:r>
      <w:r w:rsidRPr="00E268FB">
        <w:t>intelligible</w:t>
      </w:r>
      <w:r>
        <w:t>,</w:t>
      </w:r>
      <w:r w:rsidRPr="00E268FB">
        <w:t xml:space="preserve"> au départ, le comédien </w:t>
      </w:r>
      <w:r>
        <w:t>a pour lui une vaste palette de</w:t>
      </w:r>
      <w:r w:rsidRPr="00E268FB">
        <w:t xml:space="preserve"> possibilités </w:t>
      </w:r>
      <w:r>
        <w:t>pour</w:t>
      </w:r>
      <w:r w:rsidRPr="00E268FB">
        <w:t xml:space="preserve"> produire des gestes vocaux, sans engager le spectateur dans la signification </w:t>
      </w:r>
      <w:r>
        <w:t xml:space="preserve">verbale </w:t>
      </w:r>
      <w:r w:rsidRPr="00E268FB">
        <w:t>de son discours.</w:t>
      </w:r>
    </w:p>
    <w:p w14:paraId="00BE4226" w14:textId="77777777" w:rsidR="00C36F0B" w:rsidRPr="00CD04AF" w:rsidRDefault="00CD04AF" w:rsidP="00775DBC">
      <w:pPr>
        <w:pStyle w:val="FIGURES"/>
      </w:pPr>
      <w:r w:rsidRPr="00CD04AF">
        <w:drawing>
          <wp:inline distT="0" distB="0" distL="0" distR="0" wp14:anchorId="2F717D0B" wp14:editId="64283061">
            <wp:extent cx="2212412" cy="1828800"/>
            <wp:effectExtent l="12700" t="12700" r="10160" b="12700"/>
            <wp:docPr id="1073742218" name="Picture 1073742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8" name="Gants Bruno Concert Friche ChuchotementsBurlesques copy-1.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230489" cy="1843742"/>
                    </a:xfrm>
                    <a:prstGeom prst="rect">
                      <a:avLst/>
                    </a:prstGeom>
                    <a:ln w="5080">
                      <a:solidFill>
                        <a:schemeClr val="tx1"/>
                      </a:solidFill>
                    </a:ln>
                  </pic:spPr>
                </pic:pic>
              </a:graphicData>
            </a:graphic>
          </wp:inline>
        </w:drawing>
      </w:r>
    </w:p>
    <w:p w14:paraId="1DFC5278" w14:textId="128D196E" w:rsidR="00C36F0B" w:rsidRPr="00C36F0B" w:rsidRDefault="00C36F0B" w:rsidP="005F4F16">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57</w:t>
      </w:r>
      <w:r w:rsidR="003C6414">
        <w:rPr>
          <w:noProof/>
        </w:rPr>
        <w:fldChar w:fldCharType="end"/>
      </w:r>
      <w:r>
        <w:t> : L’instrument du comédien est une paire de gants équipée de capteurs de gestes.</w:t>
      </w:r>
    </w:p>
    <w:p w14:paraId="73F494F1" w14:textId="77777777" w:rsidR="00C36F0B" w:rsidRDefault="00C36F0B" w:rsidP="00775DBC">
      <w:pPr>
        <w:pStyle w:val="FIGURES"/>
      </w:pPr>
      <w:r w:rsidRPr="00C36F0B">
        <w:drawing>
          <wp:inline distT="0" distB="0" distL="0" distR="0" wp14:anchorId="60EEBF96" wp14:editId="74D4D938">
            <wp:extent cx="2180590" cy="1646497"/>
            <wp:effectExtent l="12700" t="12700" r="16510" b="17780"/>
            <wp:docPr id="1073742214" name="Picture 1073742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4" name="gestes de la main comédien.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288303" cy="1727828"/>
                    </a:xfrm>
                    <a:prstGeom prst="rect">
                      <a:avLst/>
                    </a:prstGeom>
                    <a:ln w="5080">
                      <a:solidFill>
                        <a:srgbClr val="002060"/>
                      </a:solidFill>
                    </a:ln>
                  </pic:spPr>
                </pic:pic>
              </a:graphicData>
            </a:graphic>
          </wp:inline>
        </w:drawing>
      </w:r>
    </w:p>
    <w:p w14:paraId="0902D49B" w14:textId="37080B60" w:rsidR="0070365D" w:rsidRDefault="00C36F0B" w:rsidP="005F4F16">
      <w:pPr>
        <w:pStyle w:val="Caption1"/>
        <w:rPr>
          <w:noProof/>
        </w:rPr>
      </w:pPr>
      <w:r>
        <w:t xml:space="preserve">Figure </w:t>
      </w:r>
      <w:r w:rsidR="003C6414">
        <w:fldChar w:fldCharType="begin"/>
      </w:r>
      <w:r w:rsidR="003C6414">
        <w:instrText xml:space="preserve"> SEQ Figure \* ARABIC </w:instrText>
      </w:r>
      <w:r w:rsidR="003C6414">
        <w:fldChar w:fldCharType="separate"/>
      </w:r>
      <w:r w:rsidR="00A347BF">
        <w:rPr>
          <w:noProof/>
        </w:rPr>
        <w:t>58</w:t>
      </w:r>
      <w:r w:rsidR="003C6414">
        <w:rPr>
          <w:noProof/>
        </w:rPr>
        <w:fldChar w:fldCharType="end"/>
      </w:r>
      <w:r>
        <w:t xml:space="preserve"> : </w:t>
      </w:r>
      <w:r w:rsidR="0070365D">
        <w:t>Le geste de la</w:t>
      </w:r>
      <w:r w:rsidRPr="00C36F0B">
        <w:t xml:space="preserve"> main du comédien génère de la voix de synthèse et module sa propre voix.</w:t>
      </w:r>
    </w:p>
    <w:p w14:paraId="4CA30185" w14:textId="77777777" w:rsidR="0070365D" w:rsidRDefault="0070365D" w:rsidP="0070365D">
      <w:pPr>
        <w:pStyle w:val="Caption1"/>
        <w:keepNext/>
      </w:pPr>
      <w:r>
        <w:rPr>
          <w:noProof/>
        </w:rPr>
        <w:lastRenderedPageBreak/>
        <mc:AlternateContent>
          <mc:Choice Requires="wpg">
            <w:drawing>
              <wp:inline distT="0" distB="0" distL="0" distR="0" wp14:anchorId="19281827" wp14:editId="249E2D56">
                <wp:extent cx="4411980" cy="2082800"/>
                <wp:effectExtent l="0" t="0" r="0" b="12700"/>
                <wp:docPr id="1073742268" name="Group 1073742268"/>
                <wp:cNvGraphicFramePr/>
                <a:graphic xmlns:a="http://schemas.openxmlformats.org/drawingml/2006/main">
                  <a:graphicData uri="http://schemas.microsoft.com/office/word/2010/wordprocessingGroup">
                    <wpg:wgp>
                      <wpg:cNvGrpSpPr/>
                      <wpg:grpSpPr>
                        <a:xfrm>
                          <a:off x="0" y="0"/>
                          <a:ext cx="4411980" cy="2082800"/>
                          <a:chOff x="0" y="0"/>
                          <a:chExt cx="4411980" cy="2082800"/>
                        </a:xfrm>
                      </wpg:grpSpPr>
                      <wpg:grpSp>
                        <wpg:cNvPr id="1073742235" name="Group 1073742235"/>
                        <wpg:cNvGrpSpPr/>
                        <wpg:grpSpPr>
                          <a:xfrm>
                            <a:off x="939800" y="234950"/>
                            <a:ext cx="208280" cy="214630"/>
                            <a:chOff x="0" y="0"/>
                            <a:chExt cx="208280" cy="214630"/>
                          </a:xfrm>
                        </wpg:grpSpPr>
                        <wps:wsp>
                          <wps:cNvPr id="1073742232" name="Oval 1073742232"/>
                          <wps:cNvSpPr/>
                          <wps:spPr>
                            <a:xfrm>
                              <a:off x="0" y="6350"/>
                              <a:ext cx="208280" cy="208280"/>
                            </a:xfrm>
                            <a:prstGeom prst="ellipse">
                              <a:avLst/>
                            </a:prstGeom>
                            <a:noFill/>
                            <a:ln w="762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2234" name="Straight Connector 1073742234"/>
                          <wps:cNvCnPr/>
                          <wps:spPr>
                            <a:xfrm>
                              <a:off x="0" y="0"/>
                              <a:ext cx="0" cy="21463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073742236" name="Straight Connector 1073742236"/>
                        <wps:cNvCnPr/>
                        <wps:spPr>
                          <a:xfrm>
                            <a:off x="2146300" y="184150"/>
                            <a:ext cx="0" cy="93980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2242" name="Text Box 1073742242"/>
                        <wps:cNvSpPr txBox="1"/>
                        <wps:spPr>
                          <a:xfrm>
                            <a:off x="939800" y="0"/>
                            <a:ext cx="2133600" cy="184150"/>
                          </a:xfrm>
                          <a:prstGeom prst="rect">
                            <a:avLst/>
                          </a:prstGeom>
                          <a:solidFill>
                            <a:schemeClr val="lt1"/>
                          </a:solidFill>
                          <a:ln w="6350">
                            <a:solidFill>
                              <a:prstClr val="black"/>
                            </a:solidFill>
                          </a:ln>
                        </wps:spPr>
                        <wps:txbx>
                          <w:txbxContent>
                            <w:p w14:paraId="6E1090E7" w14:textId="77777777" w:rsidR="00C468EA" w:rsidRPr="00923605" w:rsidRDefault="00C468EA" w:rsidP="0070365D">
                              <w:pPr>
                                <w:jc w:val="center"/>
                                <w:rPr>
                                  <w:sz w:val="12"/>
                                  <w:szCs w:val="12"/>
                                </w:rPr>
                              </w:pPr>
                              <w:r w:rsidRPr="00923605">
                                <w:rPr>
                                  <w:sz w:val="12"/>
                                  <w:szCs w:val="12"/>
                                </w:rPr>
                                <w:t>Capteurs de ges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44" name="Text Box 1073742244"/>
                        <wps:cNvSpPr txBox="1"/>
                        <wps:spPr>
                          <a:xfrm>
                            <a:off x="1092200" y="254000"/>
                            <a:ext cx="673735" cy="184150"/>
                          </a:xfrm>
                          <a:prstGeom prst="rect">
                            <a:avLst/>
                          </a:prstGeom>
                          <a:noFill/>
                          <a:ln w="6350">
                            <a:noFill/>
                          </a:ln>
                        </wps:spPr>
                        <wps:txbx>
                          <w:txbxContent>
                            <w:p w14:paraId="1DE45DE5" w14:textId="77777777" w:rsidR="00C468EA" w:rsidRPr="00923605" w:rsidRDefault="00C468EA" w:rsidP="0070365D">
                              <w:pPr>
                                <w:jc w:val="center"/>
                                <w:rPr>
                                  <w:sz w:val="12"/>
                                  <w:szCs w:val="12"/>
                                </w:rPr>
                              </w:pPr>
                              <w:r w:rsidRPr="00923605">
                                <w:rPr>
                                  <w:sz w:val="12"/>
                                  <w:szCs w:val="12"/>
                                </w:rPr>
                                <w:t>Microphone H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1073742246" name="Group 1073742246"/>
                        <wpg:cNvGrpSpPr/>
                        <wpg:grpSpPr>
                          <a:xfrm>
                            <a:off x="4140200" y="1155700"/>
                            <a:ext cx="168275" cy="281865"/>
                            <a:chOff x="0" y="0"/>
                            <a:chExt cx="168275" cy="269875"/>
                          </a:xfrm>
                        </wpg:grpSpPr>
                        <wps:wsp>
                          <wps:cNvPr id="1073742237" name="Rectangle 1073742237"/>
                          <wps:cNvSpPr/>
                          <wps:spPr>
                            <a:xfrm>
                              <a:off x="0" y="25400"/>
                              <a:ext cx="63500" cy="2222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2245" name="Trapezoid 1073742245"/>
                          <wps:cNvSpPr/>
                          <wps:spPr>
                            <a:xfrm rot="5400000" flipV="1">
                              <a:off x="-19050" y="82550"/>
                              <a:ext cx="269875" cy="104775"/>
                            </a:xfrm>
                            <a:prstGeom prst="trapezoid">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73742247" name="Text Box 1073742247"/>
                        <wps:cNvSpPr txBox="1"/>
                        <wps:spPr>
                          <a:xfrm>
                            <a:off x="3848100" y="971550"/>
                            <a:ext cx="563880" cy="184150"/>
                          </a:xfrm>
                          <a:prstGeom prst="rect">
                            <a:avLst/>
                          </a:prstGeom>
                          <a:noFill/>
                          <a:ln w="6350">
                            <a:noFill/>
                          </a:ln>
                        </wps:spPr>
                        <wps:txbx>
                          <w:txbxContent>
                            <w:p w14:paraId="6E3E1773" w14:textId="77777777" w:rsidR="00C468EA" w:rsidRPr="00923605" w:rsidRDefault="00C468EA" w:rsidP="0070365D">
                              <w:pPr>
                                <w:jc w:val="center"/>
                                <w:rPr>
                                  <w:sz w:val="12"/>
                                  <w:szCs w:val="12"/>
                                </w:rPr>
                              </w:pPr>
                              <w:r>
                                <w:rPr>
                                  <w:sz w:val="12"/>
                                  <w:szCs w:val="12"/>
                                </w:rPr>
                                <w:t>Haut parle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73742248" name="Text Box 1073742248"/>
                        <wps:cNvSpPr txBox="1"/>
                        <wps:spPr>
                          <a:xfrm>
                            <a:off x="2070100" y="1155700"/>
                            <a:ext cx="793750" cy="381000"/>
                          </a:xfrm>
                          <a:prstGeom prst="rect">
                            <a:avLst/>
                          </a:prstGeom>
                          <a:solidFill>
                            <a:schemeClr val="lt1"/>
                          </a:solidFill>
                          <a:ln w="6350">
                            <a:solidFill>
                              <a:prstClr val="black"/>
                            </a:solidFill>
                          </a:ln>
                        </wps:spPr>
                        <wps:txbx>
                          <w:txbxContent>
                            <w:p w14:paraId="7CE23896" w14:textId="77777777" w:rsidR="00C468EA" w:rsidRPr="00923605" w:rsidRDefault="00C468EA" w:rsidP="0070365D">
                              <w:pPr>
                                <w:jc w:val="center"/>
                                <w:rPr>
                                  <w:sz w:val="12"/>
                                  <w:szCs w:val="12"/>
                                </w:rPr>
                              </w:pPr>
                              <w:r>
                                <w:rPr>
                                  <w:sz w:val="12"/>
                                  <w:szCs w:val="12"/>
                                </w:rPr>
                                <w:t>Taitement de la voix (Psychoriste) et gel de la voix (s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49" name="Text Box 1073742249"/>
                        <wps:cNvSpPr txBox="1"/>
                        <wps:spPr>
                          <a:xfrm>
                            <a:off x="2241550" y="641350"/>
                            <a:ext cx="946150" cy="285750"/>
                          </a:xfrm>
                          <a:prstGeom prst="rect">
                            <a:avLst/>
                          </a:prstGeom>
                          <a:solidFill>
                            <a:schemeClr val="lt1"/>
                          </a:solidFill>
                          <a:ln w="6350">
                            <a:solidFill>
                              <a:prstClr val="black"/>
                            </a:solidFill>
                          </a:ln>
                        </wps:spPr>
                        <wps:txbx>
                          <w:txbxContent>
                            <w:p w14:paraId="118A861B" w14:textId="77777777" w:rsidR="00C468EA" w:rsidRDefault="00C468EA" w:rsidP="0070365D">
                              <w:pPr>
                                <w:jc w:val="center"/>
                                <w:rPr>
                                  <w:sz w:val="12"/>
                                  <w:szCs w:val="12"/>
                                </w:rPr>
                              </w:pPr>
                              <w:r>
                                <w:rPr>
                                  <w:sz w:val="12"/>
                                  <w:szCs w:val="12"/>
                                </w:rPr>
                                <w:t>Voix virtuelle</w:t>
                              </w:r>
                            </w:p>
                            <w:p w14:paraId="0A476B6A" w14:textId="77777777" w:rsidR="00C468EA" w:rsidRPr="00923605" w:rsidRDefault="00C468EA" w:rsidP="0070365D">
                              <w:pPr>
                                <w:jc w:val="center"/>
                                <w:rPr>
                                  <w:sz w:val="12"/>
                                  <w:szCs w:val="12"/>
                                </w:rPr>
                              </w:pPr>
                              <w:r>
                                <w:rPr>
                                  <w:sz w:val="12"/>
                                  <w:szCs w:val="12"/>
                                </w:rPr>
                                <w:t>(synthèse concaten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50" name="Straight Connector 1073742250"/>
                        <wps:cNvCnPr/>
                        <wps:spPr>
                          <a:xfrm>
                            <a:off x="2863850" y="1289050"/>
                            <a:ext cx="1276350"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073742254" name="Group 1073742254"/>
                        <wpg:cNvGrpSpPr/>
                        <wpg:grpSpPr>
                          <a:xfrm>
                            <a:off x="1054100" y="1536700"/>
                            <a:ext cx="730250" cy="546100"/>
                            <a:chOff x="0" y="0"/>
                            <a:chExt cx="730250" cy="546100"/>
                          </a:xfrm>
                        </wpg:grpSpPr>
                        <wps:wsp>
                          <wps:cNvPr id="1073742252" name="Text Box 1073742252"/>
                          <wps:cNvSpPr txBox="1"/>
                          <wps:spPr>
                            <a:xfrm>
                              <a:off x="0" y="0"/>
                              <a:ext cx="730250" cy="273050"/>
                            </a:xfrm>
                            <a:prstGeom prst="rect">
                              <a:avLst/>
                            </a:prstGeom>
                            <a:solidFill>
                              <a:schemeClr val="lt1"/>
                            </a:solidFill>
                            <a:ln w="6350">
                              <a:solidFill>
                                <a:prstClr val="black"/>
                              </a:solidFill>
                            </a:ln>
                          </wps:spPr>
                          <wps:txbx>
                            <w:txbxContent>
                              <w:p w14:paraId="552EE8EC" w14:textId="77777777" w:rsidR="00C468EA" w:rsidRPr="00923605" w:rsidRDefault="00C468EA" w:rsidP="0070365D">
                                <w:pPr>
                                  <w:jc w:val="center"/>
                                  <w:rPr>
                                    <w:sz w:val="12"/>
                                    <w:szCs w:val="12"/>
                                  </w:rPr>
                                </w:pPr>
                                <w:r>
                                  <w:rPr>
                                    <w:sz w:val="12"/>
                                    <w:szCs w:val="12"/>
                                  </w:rPr>
                                  <w:t>Samples (synthèse formanti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53" name="Text Box 1073742253"/>
                          <wps:cNvSpPr txBox="1"/>
                          <wps:spPr>
                            <a:xfrm>
                              <a:off x="0" y="273050"/>
                              <a:ext cx="730250" cy="273050"/>
                            </a:xfrm>
                            <a:prstGeom prst="rect">
                              <a:avLst/>
                            </a:prstGeom>
                            <a:solidFill>
                              <a:schemeClr val="lt1"/>
                            </a:solidFill>
                            <a:ln w="6350">
                              <a:solidFill>
                                <a:prstClr val="black"/>
                              </a:solidFill>
                            </a:ln>
                          </wps:spPr>
                          <wps:txbx>
                            <w:txbxContent>
                              <w:p w14:paraId="4187DE12" w14:textId="77777777" w:rsidR="00C468EA" w:rsidRDefault="00C468EA" w:rsidP="0070365D">
                                <w:pPr>
                                  <w:jc w:val="center"/>
                                  <w:rPr>
                                    <w:sz w:val="12"/>
                                    <w:szCs w:val="12"/>
                                  </w:rPr>
                                </w:pPr>
                                <w:r>
                                  <w:rPr>
                                    <w:sz w:val="12"/>
                                    <w:szCs w:val="12"/>
                                  </w:rPr>
                                  <w:t>Samples</w:t>
                                </w:r>
                              </w:p>
                              <w:p w14:paraId="145F34EE" w14:textId="77777777" w:rsidR="00C468EA" w:rsidRPr="00923605" w:rsidRDefault="00C468EA" w:rsidP="0070365D">
                                <w:pPr>
                                  <w:jc w:val="center"/>
                                  <w:rPr>
                                    <w:sz w:val="12"/>
                                    <w:szCs w:val="12"/>
                                  </w:rPr>
                                </w:pPr>
                                <w:r>
                                  <w:rPr>
                                    <w:sz w:val="12"/>
                                    <w:szCs w:val="12"/>
                                  </w:rPr>
                                  <w:t>(sons div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73742259" name="Straight Connector 1073742259"/>
                        <wps:cNvCnPr/>
                        <wps:spPr>
                          <a:xfrm flipH="1">
                            <a:off x="2667000" y="184150"/>
                            <a:ext cx="0" cy="45720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2263" name="Elbow Connector 1073742263"/>
                        <wps:cNvCnPr>
                          <a:stCxn id="1073742249" idx="3"/>
                        </wps:cNvCnPr>
                        <wps:spPr>
                          <a:xfrm>
                            <a:off x="3187700" y="784225"/>
                            <a:ext cx="952500" cy="42989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073742231" name="Picture 1073742231"/>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38100"/>
                            <a:ext cx="864235" cy="1250950"/>
                          </a:xfrm>
                          <a:prstGeom prst="rect">
                            <a:avLst/>
                          </a:prstGeom>
                        </pic:spPr>
                      </pic:pic>
                      <wps:wsp>
                        <wps:cNvPr id="1073742265" name="Elbow Connector 1073742265"/>
                        <wps:cNvCnPr/>
                        <wps:spPr>
                          <a:xfrm>
                            <a:off x="1054100" y="450850"/>
                            <a:ext cx="1016000" cy="763270"/>
                          </a:xfrm>
                          <a:prstGeom prst="bentConnector3">
                            <a:avLst>
                              <a:gd name="adj1" fmla="val -5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2266" name="Elbow Connector 1073742266"/>
                        <wps:cNvCnPr/>
                        <wps:spPr>
                          <a:xfrm flipV="1">
                            <a:off x="1784350" y="1365250"/>
                            <a:ext cx="285750" cy="311150"/>
                          </a:xfrm>
                          <a:prstGeom prst="bentConnector3">
                            <a:avLst>
                              <a:gd name="adj1" fmla="val 3482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2267" name="Elbow Connector 1073742267"/>
                        <wps:cNvCnPr/>
                        <wps:spPr>
                          <a:xfrm flipV="1">
                            <a:off x="1784350" y="1365250"/>
                            <a:ext cx="2355850" cy="571500"/>
                          </a:xfrm>
                          <a:prstGeom prst="bentConnector3">
                            <a:avLst>
                              <a:gd name="adj1" fmla="val 8306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9281827" id="Group 1073742268" o:spid="_x0000_s1187" style="width:347.4pt;height:164pt;mso-position-horizontal-relative:char;mso-position-vertical-relative:line" coordsize="44119,2082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">
                <v:group id="Group 1073742235" o:spid="_x0000_s1188" style="position:absolute;left:9398;top:2349;width:2082;height:2146" coordsize="208280,2146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">
                  <v:oval id="Oval 1073742232" o:spid="_x0000_s1189" style="position:absolute;top:6350;width:208280;height:2082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" filled="f" strokecolor="black [3213]" strokeweight=".6pt">
                    <v:stroke joinstyle="miter"/>
                  </v:oval>
                  <v:line id="Straight Connector 1073742234" o:spid="_x0000_s1190" style="position:absolute;visibility:visible;mso-wrap-style:square" from="0,0" to="0,2146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" strokecolor="black [3213]" strokeweight="2pt">
                    <v:stroke joinstyle="miter"/>
                  </v:line>
                </v:group>
                <v:line id="Straight Connector 1073742236" o:spid="_x0000_s1191" style="position:absolute;visibility:visible;mso-wrap-style:square" from="21463,1841" to="21463,112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" strokecolor="black [3213]" strokeweight=".5pt">
                  <v:stroke endarrow="block" joinstyle="miter"/>
                </v:line>
                <v:shape id="Text Box 1073742242" o:spid="_x0000_s1192" type="#_x0000_t202" style="position:absolute;left:9398;width:21336;height:1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" fillcolor="white [3201]" strokeweight=".5pt">
                  <v:textbox>
                    <w:txbxContent>
                      <w:p w14:paraId="6E1090E7" w14:textId="77777777" w:rsidR="00C468EA" w:rsidRPr="00923605" w:rsidRDefault="00C468EA" w:rsidP="0070365D">
                        <w:pPr>
                          <w:jc w:val="center"/>
                          <w:rPr>
                            <w:sz w:val="12"/>
                            <w:szCs w:val="12"/>
                          </w:rPr>
                        </w:pPr>
                        <w:r w:rsidRPr="00923605">
                          <w:rPr>
                            <w:sz w:val="12"/>
                            <w:szCs w:val="12"/>
                          </w:rPr>
                          <w:t>Capteurs de gestes</w:t>
                        </w:r>
                      </w:p>
                    </w:txbxContent>
                  </v:textbox>
                </v:shape>
                <v:shape id="Text Box 1073742244" o:spid="_x0000_s1193" type="#_x0000_t202" style="position:absolute;left:10922;top:2540;width:6737;height:184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" filled="f" stroked="f" strokeweight=".5pt">
                  <v:textbox>
                    <w:txbxContent>
                      <w:p w14:paraId="1DE45DE5" w14:textId="77777777" w:rsidR="00C468EA" w:rsidRPr="00923605" w:rsidRDefault="00C468EA" w:rsidP="0070365D">
                        <w:pPr>
                          <w:jc w:val="center"/>
                          <w:rPr>
                            <w:sz w:val="12"/>
                            <w:szCs w:val="12"/>
                          </w:rPr>
                        </w:pPr>
                        <w:r w:rsidRPr="00923605">
                          <w:rPr>
                            <w:sz w:val="12"/>
                            <w:szCs w:val="12"/>
                          </w:rPr>
                          <w:t>Microphone HF</w:t>
                        </w:r>
                      </w:p>
                    </w:txbxContent>
                  </v:textbox>
                </v:shape>
                <v:group id="Group 1073742246" o:spid="_x0000_s1194" style="position:absolute;left:41402;top:11557;width:1682;height:2818" coordsize="168275,2698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">
                  <v:rect id="Rectangle 1073742237" o:spid="_x0000_s1195" style="position:absolute;top:25400;width:63500;height:2222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" filled="f" strokecolor="black [3213]" strokeweight=".5pt"/>
                  <v:shape id="Trapezoid 1073742245" o:spid="_x0000_s1196" style="position:absolute;left:-19050;top:82550;width:269875;height:104775;rotation:-90;flip:y;visibility:visible;mso-wrap-style:square;v-text-anchor:middle" coordsize="269875,1047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" path="m,104775l26194,,243681,r26194,104775l,104775xe" filled="f" strokecolor="black [3213]" strokeweight=".5pt">
                    <v:stroke joinstyle="miter"/>
                    <v:path arrowok="t" o:connecttype="custom" o:connectlocs="0,104775;26194,0;243681,0;269875,104775;0,104775" o:connectangles="0,0,0,0,0"/>
                  </v:shape>
                </v:group>
                <v:shape id="Text Box 1073742247" o:spid="_x0000_s1197" type="#_x0000_t202" style="position:absolute;left:38481;top:9715;width:5638;height:184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" filled="f" stroked="f" strokeweight=".5pt">
                  <v:textbox>
                    <w:txbxContent>
                      <w:p w14:paraId="6E3E1773" w14:textId="77777777" w:rsidR="00C468EA" w:rsidRPr="00923605" w:rsidRDefault="00C468EA" w:rsidP="0070365D">
                        <w:pPr>
                          <w:jc w:val="center"/>
                          <w:rPr>
                            <w:sz w:val="12"/>
                            <w:szCs w:val="12"/>
                          </w:rPr>
                        </w:pPr>
                        <w:proofErr w:type="spellStart"/>
                        <w:r>
                          <w:rPr>
                            <w:sz w:val="12"/>
                            <w:szCs w:val="12"/>
                          </w:rPr>
                          <w:t>Haut parleur</w:t>
                        </w:r>
                        <w:proofErr w:type="spellEnd"/>
                      </w:p>
                    </w:txbxContent>
                  </v:textbox>
                </v:shape>
                <v:shape id="Text Box 1073742248" o:spid="_x0000_s1198" type="#_x0000_t202" style="position:absolute;left:20701;top:11557;width:7937;height:38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" fillcolor="white [3201]" strokeweight=".5pt">
                  <v:textbox>
                    <w:txbxContent>
                      <w:p w14:paraId="7CE23896" w14:textId="77777777" w:rsidR="00C468EA" w:rsidRPr="00923605" w:rsidRDefault="00C468EA" w:rsidP="0070365D">
                        <w:pPr>
                          <w:jc w:val="center"/>
                          <w:rPr>
                            <w:sz w:val="12"/>
                            <w:szCs w:val="12"/>
                          </w:rPr>
                        </w:pPr>
                        <w:proofErr w:type="spellStart"/>
                        <w:r>
                          <w:rPr>
                            <w:sz w:val="12"/>
                            <w:szCs w:val="12"/>
                          </w:rPr>
                          <w:t>Taitement</w:t>
                        </w:r>
                        <w:proofErr w:type="spellEnd"/>
                        <w:r>
                          <w:rPr>
                            <w:sz w:val="12"/>
                            <w:szCs w:val="12"/>
                          </w:rPr>
                          <w:t xml:space="preserve"> de la voix (</w:t>
                        </w:r>
                        <w:proofErr w:type="spellStart"/>
                        <w:r>
                          <w:rPr>
                            <w:sz w:val="12"/>
                            <w:szCs w:val="12"/>
                          </w:rPr>
                          <w:t>Psychoriste</w:t>
                        </w:r>
                        <w:proofErr w:type="spellEnd"/>
                        <w:r>
                          <w:rPr>
                            <w:sz w:val="12"/>
                            <w:szCs w:val="12"/>
                          </w:rPr>
                          <w:t>) et gel de la voix (</w:t>
                        </w:r>
                        <w:proofErr w:type="spellStart"/>
                        <w:r>
                          <w:rPr>
                            <w:sz w:val="12"/>
                            <w:szCs w:val="12"/>
                          </w:rPr>
                          <w:t>sog</w:t>
                        </w:r>
                        <w:proofErr w:type="spellEnd"/>
                        <w:r>
                          <w:rPr>
                            <w:sz w:val="12"/>
                            <w:szCs w:val="12"/>
                          </w:rPr>
                          <w:t>)</w:t>
                        </w:r>
                      </w:p>
                    </w:txbxContent>
                  </v:textbox>
                </v:shape>
                <v:shape id="Text Box 1073742249" o:spid="_x0000_s1199" type="#_x0000_t202" style="position:absolute;left:22415;top:6413;width:9462;height:2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" fillcolor="white [3201]" strokeweight=".5pt">
                  <v:textbox>
                    <w:txbxContent>
                      <w:p w14:paraId="118A861B" w14:textId="77777777" w:rsidR="00C468EA" w:rsidRDefault="00C468EA" w:rsidP="0070365D">
                        <w:pPr>
                          <w:jc w:val="center"/>
                          <w:rPr>
                            <w:sz w:val="12"/>
                            <w:szCs w:val="12"/>
                          </w:rPr>
                        </w:pPr>
                        <w:r>
                          <w:rPr>
                            <w:sz w:val="12"/>
                            <w:szCs w:val="12"/>
                          </w:rPr>
                          <w:t>Voix virtuelle</w:t>
                        </w:r>
                      </w:p>
                      <w:p w14:paraId="0A476B6A" w14:textId="77777777" w:rsidR="00C468EA" w:rsidRPr="00923605" w:rsidRDefault="00C468EA" w:rsidP="0070365D">
                        <w:pPr>
                          <w:jc w:val="center"/>
                          <w:rPr>
                            <w:sz w:val="12"/>
                            <w:szCs w:val="12"/>
                          </w:rPr>
                        </w:pPr>
                        <w:r>
                          <w:rPr>
                            <w:sz w:val="12"/>
                            <w:szCs w:val="12"/>
                          </w:rPr>
                          <w:t xml:space="preserve">(synthèse </w:t>
                        </w:r>
                        <w:proofErr w:type="spellStart"/>
                        <w:r>
                          <w:rPr>
                            <w:sz w:val="12"/>
                            <w:szCs w:val="12"/>
                          </w:rPr>
                          <w:t>concatenative</w:t>
                        </w:r>
                        <w:proofErr w:type="spellEnd"/>
                        <w:r>
                          <w:rPr>
                            <w:sz w:val="12"/>
                            <w:szCs w:val="12"/>
                          </w:rPr>
                          <w:t>)</w:t>
                        </w:r>
                      </w:p>
                    </w:txbxContent>
                  </v:textbox>
                </v:shape>
                <v:line id="Straight Connector 1073742250" o:spid="_x0000_s1200" style="position:absolute;visibility:visible;mso-wrap-style:square" from="28638,12890" to="41402,128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" strokecolor="black [3213]" strokeweight=".5pt">
                  <v:stroke endarrow="block" joinstyle="miter"/>
                </v:line>
                <v:group id="Group 1073742254" o:spid="_x0000_s1201" style="position:absolute;left:10541;top:15367;width:7302;height:5461" coordsize="7302,54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">
                  <v:shape id="Text Box 1073742252" o:spid="_x0000_s1202" type="#_x0000_t202" style="position:absolute;width:7302;height:27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" fillcolor="white [3201]" strokeweight=".5pt">
                    <v:textbox>
                      <w:txbxContent>
                        <w:p w14:paraId="552EE8EC" w14:textId="77777777" w:rsidR="00C468EA" w:rsidRPr="00923605" w:rsidRDefault="00C468EA" w:rsidP="0070365D">
                          <w:pPr>
                            <w:jc w:val="center"/>
                            <w:rPr>
                              <w:sz w:val="12"/>
                              <w:szCs w:val="12"/>
                            </w:rPr>
                          </w:pPr>
                          <w:proofErr w:type="spellStart"/>
                          <w:r>
                            <w:rPr>
                              <w:sz w:val="12"/>
                              <w:szCs w:val="12"/>
                            </w:rPr>
                            <w:t>Samples</w:t>
                          </w:r>
                          <w:proofErr w:type="spellEnd"/>
                          <w:r>
                            <w:rPr>
                              <w:sz w:val="12"/>
                              <w:szCs w:val="12"/>
                            </w:rPr>
                            <w:t xml:space="preserve"> (synthèse </w:t>
                          </w:r>
                          <w:proofErr w:type="spellStart"/>
                          <w:r>
                            <w:rPr>
                              <w:sz w:val="12"/>
                              <w:szCs w:val="12"/>
                            </w:rPr>
                            <w:t>formantique</w:t>
                          </w:r>
                          <w:proofErr w:type="spellEnd"/>
                          <w:r>
                            <w:rPr>
                              <w:sz w:val="12"/>
                              <w:szCs w:val="12"/>
                            </w:rPr>
                            <w:t>)</w:t>
                          </w:r>
                        </w:p>
                      </w:txbxContent>
                    </v:textbox>
                  </v:shape>
                  <v:shape id="Text Box 1073742253" o:spid="_x0000_s1203" type="#_x0000_t202" style="position:absolute;top:2730;width:7302;height:27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" fillcolor="white [3201]" strokeweight=".5pt">
                    <v:textbox>
                      <w:txbxContent>
                        <w:p w14:paraId="4187DE12" w14:textId="77777777" w:rsidR="00C468EA" w:rsidRDefault="00C468EA" w:rsidP="0070365D">
                          <w:pPr>
                            <w:jc w:val="center"/>
                            <w:rPr>
                              <w:sz w:val="12"/>
                              <w:szCs w:val="12"/>
                            </w:rPr>
                          </w:pPr>
                          <w:proofErr w:type="spellStart"/>
                          <w:r>
                            <w:rPr>
                              <w:sz w:val="12"/>
                              <w:szCs w:val="12"/>
                            </w:rPr>
                            <w:t>Samples</w:t>
                          </w:r>
                          <w:proofErr w:type="spellEnd"/>
                        </w:p>
                        <w:p w14:paraId="145F34EE" w14:textId="77777777" w:rsidR="00C468EA" w:rsidRPr="00923605" w:rsidRDefault="00C468EA" w:rsidP="0070365D">
                          <w:pPr>
                            <w:jc w:val="center"/>
                            <w:rPr>
                              <w:sz w:val="12"/>
                              <w:szCs w:val="12"/>
                            </w:rPr>
                          </w:pPr>
                          <w:r>
                            <w:rPr>
                              <w:sz w:val="12"/>
                              <w:szCs w:val="12"/>
                            </w:rPr>
                            <w:t>(sons divers)</w:t>
                          </w:r>
                        </w:p>
                      </w:txbxContent>
                    </v:textbox>
                  </v:shape>
                </v:group>
                <v:line id="Straight Connector 1073742259" o:spid="_x0000_s1204" style="position:absolute;flip:x;visibility:visible;mso-wrap-style:square" from="26670,1841" to="26670,64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" strokecolor="black [3213]" strokeweight=".5pt">
                  <v:stroke endarrow="block"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73742263" o:spid="_x0000_s1205" type="#_x0000_t34" style="position:absolute;left:31877;top:7842;width:9525;height:429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" strokecolor="black [3213]" strokeweight=".5pt">
                  <v:stroke endarrow="block"/>
                </v:shape>
                <v:shape id="Picture 1073742231" o:spid="_x0000_s1206" type="#_x0000_t75" style="position:absolute;top:381;width:8642;height:125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">
                  <v:imagedata r:id="rId103" o:title=""/>
                </v:shape>
                <v:shape id="Elbow Connector 1073742265" o:spid="_x0000_s1207" type="#_x0000_t34" style="position:absolute;left:10541;top:4508;width:10160;height:7633;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" adj="-13" strokecolor="black [3213]" strokeweight=".5pt">
                  <v:stroke endarrow="block"/>
                </v:shape>
                <v:shape id="Elbow Connector 1073742266" o:spid="_x0000_s1208" type="#_x0000_t34" style="position:absolute;left:17843;top:13652;width:2858;height:3112;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" adj="7522" strokecolor="black [3213]" strokeweight=".5pt">
                  <v:stroke endarrow="block"/>
                </v:shape>
                <v:shape id="Elbow Connector 1073742267" o:spid="_x0000_s1209" type="#_x0000_t34" style="position:absolute;left:17843;top:13652;width:23559;height:5715;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" adj="17942" strokecolor="black [3213]" strokeweight=".5pt">
                  <v:stroke endarrow="block"/>
                </v:shape>
                <w10:anchorlock/>
              </v:group>
            </w:pict>
          </mc:Fallback>
        </mc:AlternateContent>
      </w:r>
    </w:p>
    <w:p w14:paraId="247E2289" w14:textId="6B3130C1" w:rsidR="0070365D" w:rsidRDefault="0070365D" w:rsidP="0070365D">
      <w:pPr>
        <w:pStyle w:val="Caption"/>
      </w:pPr>
      <w:r>
        <w:t xml:space="preserve">Figure </w:t>
      </w:r>
      <w:r w:rsidR="003C6414">
        <w:fldChar w:fldCharType="begin"/>
      </w:r>
      <w:r w:rsidR="003C6414">
        <w:instrText xml:space="preserve"> SEQ Figure \* ARABIC </w:instrText>
      </w:r>
      <w:r w:rsidR="003C6414">
        <w:fldChar w:fldCharType="separate"/>
      </w:r>
      <w:r w:rsidR="00A347BF">
        <w:rPr>
          <w:noProof/>
        </w:rPr>
        <w:t>59</w:t>
      </w:r>
      <w:r w:rsidR="003C6414">
        <w:rPr>
          <w:noProof/>
        </w:rPr>
        <w:fldChar w:fldCharType="end"/>
      </w:r>
      <w:r>
        <w:t> : La configuration des traitements de la section A.</w:t>
      </w:r>
    </w:p>
    <w:p w14:paraId="15FFA5BB" w14:textId="77777777" w:rsidR="000F0D20" w:rsidRPr="00E268FB" w:rsidRDefault="00031AF7" w:rsidP="000F0D20">
      <w:pPr>
        <w:pStyle w:val="Default"/>
        <w:rPr>
          <w:u w:color="191C1E"/>
        </w:rPr>
      </w:pPr>
      <w:r>
        <w:t xml:space="preserve">La dramaturgie de la section A repose sur un texte d’Henri Michaux </w:t>
      </w:r>
      <w:r w:rsidR="00D71FC7">
        <w:t>souligne son désir d’entrer pour lui-même dans « ce phénomène qu’on appelle musique ».</w:t>
      </w:r>
      <w:r w:rsidR="00FB11E0">
        <w:rPr>
          <w:rStyle w:val="FootnoteReference"/>
        </w:rPr>
        <w:footnoteReference w:id="160"/>
      </w:r>
      <w:r w:rsidR="00174719">
        <w:t xml:space="preserve"> « </w:t>
      </w:r>
      <w:r w:rsidRPr="00031AF7">
        <w:rPr>
          <w:rFonts w:hint="cs"/>
        </w:rPr>
        <w:t>Ne m</w:t>
      </w:r>
      <w:r>
        <w:t>’</w:t>
      </w:r>
      <w:r w:rsidR="00174719" w:rsidRPr="00031AF7">
        <w:t>étant</w:t>
      </w:r>
      <w:r w:rsidRPr="00031AF7">
        <w:rPr>
          <w:rFonts w:hint="cs"/>
        </w:rPr>
        <w:t xml:space="preserve"> pas enfant, </w:t>
      </w:r>
      <w:r w:rsidR="00174719" w:rsidRPr="00031AF7">
        <w:t>prêté</w:t>
      </w:r>
      <w:r w:rsidRPr="00031AF7">
        <w:rPr>
          <w:rFonts w:hint="cs"/>
        </w:rPr>
        <w:t xml:space="preserve"> à jouer avec le sable des plages</w:t>
      </w:r>
      <w:r>
        <w:t xml:space="preserve"> </w:t>
      </w:r>
      <w:r w:rsidRPr="00031AF7">
        <w:rPr>
          <w:rFonts w:hint="cs"/>
        </w:rPr>
        <w:t xml:space="preserve">(manque </w:t>
      </w:r>
      <w:r w:rsidRPr="00031AF7">
        <w:t>désastreux</w:t>
      </w:r>
      <w:r w:rsidRPr="00031AF7">
        <w:rPr>
          <w:rFonts w:hint="cs"/>
        </w:rPr>
        <w:t xml:space="preserve"> dont je devais me ressentir toute la vie</w:t>
      </w:r>
      <w:r>
        <w:t>,</w:t>
      </w:r>
      <w:r w:rsidRPr="00031AF7">
        <w:rPr>
          <w:rFonts w:hint="cs"/>
        </w:rPr>
        <w:t xml:space="preserve"> il m</w:t>
      </w:r>
      <w:r w:rsidR="0088688C">
        <w:t>’</w:t>
      </w:r>
      <w:r w:rsidRPr="00031AF7">
        <w:rPr>
          <w:rFonts w:hint="cs"/>
        </w:rPr>
        <w:t>est venu, hors d'</w:t>
      </w:r>
      <w:r w:rsidRPr="00031AF7">
        <w:t>âge</w:t>
      </w:r>
      <w:r w:rsidRPr="00031AF7">
        <w:rPr>
          <w:rFonts w:hint="cs"/>
        </w:rPr>
        <w:t xml:space="preserve">, le </w:t>
      </w:r>
      <w:r w:rsidRPr="00031AF7">
        <w:t>désir</w:t>
      </w:r>
      <w:r w:rsidRPr="00031AF7">
        <w:rPr>
          <w:rFonts w:hint="cs"/>
        </w:rPr>
        <w:t xml:space="preserve"> de jouer et </w:t>
      </w:r>
      <w:r w:rsidRPr="00031AF7">
        <w:t>présentement</w:t>
      </w:r>
      <w:r w:rsidRPr="00031AF7">
        <w:rPr>
          <w:rFonts w:hint="cs"/>
        </w:rPr>
        <w:t xml:space="preserve"> de jouer</w:t>
      </w:r>
      <w:r>
        <w:t xml:space="preserve"> </w:t>
      </w:r>
      <w:r w:rsidRPr="00031AF7">
        <w:rPr>
          <w:rFonts w:hint="cs"/>
        </w:rPr>
        <w:t>avec les sons.</w:t>
      </w:r>
      <w:r w:rsidR="00174719">
        <w:t> »</w:t>
      </w:r>
      <w:r w:rsidR="00174719">
        <w:rPr>
          <w:rStyle w:val="FootnoteReference"/>
        </w:rPr>
        <w:footnoteReference w:id="161"/>
      </w:r>
      <w:r w:rsidR="00174719">
        <w:t xml:space="preserve"> Le comédien qui </w:t>
      </w:r>
      <w:r w:rsidR="007016BE">
        <w:t xml:space="preserve">incarne le personnage du poète, tâtonne les instruments, </w:t>
      </w:r>
      <w:r w:rsidR="0088688C">
        <w:t xml:space="preserve">improvise de la musique, </w:t>
      </w:r>
      <w:r w:rsidR="007016BE">
        <w:t xml:space="preserve">les joue intuitivement, prononce des mots sans signification, crée des sons et de la voix avec ses mains et traitent les instrumentistes comme des objets qui font du son. </w:t>
      </w:r>
      <w:r w:rsidR="0088688C">
        <w:t>La musique pour Michaux apparaît comme « l’envers de tout langage »</w:t>
      </w:r>
      <w:r w:rsidR="0088688C">
        <w:rPr>
          <w:rStyle w:val="FootnoteReference"/>
        </w:rPr>
        <w:footnoteReference w:id="162"/>
      </w:r>
      <w:r w:rsidR="0088688C">
        <w:t xml:space="preserve">. </w:t>
      </w:r>
      <w:r w:rsidR="0027033F">
        <w:t xml:space="preserve">L’image que Michaux a de la musique est une idée utopique. </w:t>
      </w:r>
      <w:r w:rsidR="000F0D20">
        <w:t xml:space="preserve">Raymond Bellour considère </w:t>
      </w:r>
      <w:r w:rsidR="0027033F">
        <w:t>cette musique comme</w:t>
      </w:r>
      <w:r w:rsidR="002B1E7E">
        <w:t xml:space="preserve"> une sorte d’état de pureté. Il précise : « </w:t>
      </w:r>
      <w:r w:rsidR="000F0D20">
        <w:rPr>
          <w:u w:color="191C1E"/>
        </w:rPr>
        <w:t>Issue comme du corps même, encore plus directement que le geste du peintre, une telle musique devient l’</w:t>
      </w:r>
      <w:r w:rsidR="002B1E7E">
        <w:rPr>
          <w:u w:color="191C1E"/>
        </w:rPr>
        <w:t>instrument</w:t>
      </w:r>
      <w:r w:rsidR="000F0D20">
        <w:rPr>
          <w:u w:color="191C1E"/>
        </w:rPr>
        <w:t xml:space="preserve"> idéal de tous les « contre » dont Michaux dresse en fin de « Première impressions » u</w:t>
      </w:r>
      <w:r w:rsidR="002B1E7E">
        <w:rPr>
          <w:u w:color="191C1E"/>
        </w:rPr>
        <w:t>ne</w:t>
      </w:r>
      <w:r w:rsidR="000F0D20">
        <w:rPr>
          <w:u w:color="191C1E"/>
        </w:rPr>
        <w:t xml:space="preserve"> liste </w:t>
      </w:r>
      <w:r w:rsidR="002B1E7E">
        <w:rPr>
          <w:u w:color="191C1E"/>
        </w:rPr>
        <w:t>étourdissement</w:t>
      </w:r>
      <w:r w:rsidR="002B50FB">
        <w:rPr>
          <w:u w:color="191C1E"/>
        </w:rPr>
        <w:t>.</w:t>
      </w:r>
    </w:p>
    <w:p w14:paraId="0B85C71C" w14:textId="2685FAD2" w:rsidR="00205C7E" w:rsidRPr="00EF293A" w:rsidRDefault="003A61B3" w:rsidP="00EF293A">
      <w:pPr>
        <w:pStyle w:val="Default"/>
      </w:pPr>
      <w:r>
        <w:t xml:space="preserve">Le spectacle tente de reconstituer l’univers musical de Michaux qui devient enfant et joue de la musique pour se libérer de toutes les contraintes sociale et historique qui conditionnent les </w:t>
      </w:r>
      <w:r>
        <w:lastRenderedPageBreak/>
        <w:t xml:space="preserve">mots. La figure suivante montre la première page de la partition de </w:t>
      </w:r>
      <w:r>
        <w:rPr>
          <w:i/>
          <w:iCs/>
        </w:rPr>
        <w:t>Chuchotements burlesques</w:t>
      </w:r>
      <w:r>
        <w:t>. C’est une partition hybride qui représente la majorité des informations que les interprètes, le comédien, le metteur-en-scène, les techniciens et tout autre artiste impliqué dans la création et dans les potentielles reprises de l’œuvre, doivent connaître pour exécuter la partition. Nous allons expliquer plus tard la procédure de la création et le mode d’utilisation de cette partition</w:t>
      </w:r>
      <w:r w:rsidR="00EF293A">
        <w:t>.</w:t>
      </w:r>
    </w:p>
    <w:p w14:paraId="26343E49" w14:textId="77777777" w:rsidR="00031115" w:rsidRDefault="00031115" w:rsidP="00775DBC">
      <w:pPr>
        <w:pStyle w:val="FIGURES"/>
      </w:pPr>
      <w:r>
        <w:lastRenderedPageBreak/>
        <w:drawing>
          <wp:inline distT="0" distB="0" distL="0" distR="0" wp14:anchorId="7371E5B7" wp14:editId="633DF69C">
            <wp:extent cx="5809078" cy="8216721"/>
            <wp:effectExtent l="12700" t="12700" r="7620" b="133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artition mesure 01 ---chouchotements_burlesques_20220913.pdf"/>
                    <pic:cNvPicPr/>
                  </pic:nvPicPr>
                  <pic:blipFill>
                    <a:blip r:embed="rId104">
                      <a:extLst>
                        <a:ext uri="{28A0092B-C50C-407E-A947-70E740481C1C}">
                          <a14:useLocalDpi xmlns:a14="http://schemas.microsoft.com/office/drawing/2010/main" val="0"/>
                        </a:ext>
                      </a:extLst>
                    </a:blip>
                    <a:stretch>
                      <a:fillRect/>
                    </a:stretch>
                  </pic:blipFill>
                  <pic:spPr>
                    <a:xfrm>
                      <a:off x="0" y="0"/>
                      <a:ext cx="5816772" cy="8227604"/>
                    </a:xfrm>
                    <a:prstGeom prst="rect">
                      <a:avLst/>
                    </a:prstGeom>
                    <a:ln w="5080">
                      <a:solidFill>
                        <a:srgbClr val="002060"/>
                      </a:solidFill>
                    </a:ln>
                  </pic:spPr>
                </pic:pic>
              </a:graphicData>
            </a:graphic>
          </wp:inline>
        </w:drawing>
      </w:r>
    </w:p>
    <w:p w14:paraId="3D464A71" w14:textId="1E4EA7AF" w:rsidR="0010520A" w:rsidRPr="00031115" w:rsidRDefault="00031115" w:rsidP="00031115">
      <w:pPr>
        <w:pStyle w:val="Caption"/>
        <w:rPr>
          <w:i/>
          <w:iCs/>
        </w:rPr>
      </w:pPr>
      <w:r>
        <w:t xml:space="preserve">Figure </w:t>
      </w:r>
      <w:r w:rsidR="003C6414">
        <w:fldChar w:fldCharType="begin"/>
      </w:r>
      <w:r w:rsidR="003C6414">
        <w:instrText xml:space="preserve"> SEQ Figure \* ARABIC </w:instrText>
      </w:r>
      <w:r w:rsidR="003C6414">
        <w:fldChar w:fldCharType="separate"/>
      </w:r>
      <w:r w:rsidR="00A347BF">
        <w:rPr>
          <w:noProof/>
        </w:rPr>
        <w:t>60</w:t>
      </w:r>
      <w:r w:rsidR="003C6414">
        <w:rPr>
          <w:noProof/>
        </w:rPr>
        <w:fldChar w:fldCharType="end"/>
      </w:r>
      <w:r>
        <w:t xml:space="preserve"> : La section d’ouverture de </w:t>
      </w:r>
      <w:r>
        <w:rPr>
          <w:i/>
          <w:iCs/>
        </w:rPr>
        <w:t>Chuchotements burlesques.</w:t>
      </w:r>
    </w:p>
    <w:p w14:paraId="4CA2954F" w14:textId="77777777" w:rsidR="002D7D75" w:rsidRDefault="00F57D42" w:rsidP="001537D7">
      <w:pPr>
        <w:pStyle w:val="Default"/>
      </w:pPr>
      <w:r>
        <w:lastRenderedPageBreak/>
        <w:t xml:space="preserve">La sous-section A01 est </w:t>
      </w:r>
      <w:r w:rsidR="00E87F0F">
        <w:t xml:space="preserve">divisée par 12 </w:t>
      </w:r>
      <w:r w:rsidR="0087494F">
        <w:t>sous-divisions</w:t>
      </w:r>
      <w:r w:rsidR="00E87F0F">
        <w:t xml:space="preserve"> (A01-01 jusqu’à A01-12). Elles sont démarquées par des mots de repère que le comédien prononce clairement. </w:t>
      </w:r>
      <w:r w:rsidR="002D7D75" w:rsidRPr="00E268FB">
        <w:t>A</w:t>
      </w:r>
      <w:r w:rsidR="00E87F0F">
        <w:t>0</w:t>
      </w:r>
      <w:r w:rsidR="002D7D75" w:rsidRPr="00E268FB">
        <w:t>2 est une courte sous-section instrumentale</w:t>
      </w:r>
      <w:r w:rsidR="0087494F">
        <w:t xml:space="preserve"> dont la</w:t>
      </w:r>
      <w:r w:rsidR="00F72579">
        <w:t xml:space="preserve"> notation</w:t>
      </w:r>
      <w:r w:rsidR="002D7D75" w:rsidRPr="00E268FB">
        <w:t xml:space="preserve"> </w:t>
      </w:r>
      <w:r w:rsidR="0087494F">
        <w:t xml:space="preserve">est </w:t>
      </w:r>
      <w:r w:rsidR="002D7D75" w:rsidRPr="00E268FB">
        <w:t>conventionnelle. Ici le comédien donne la parole à la musique mais il la reprend à A</w:t>
      </w:r>
      <w:r w:rsidR="00F72579">
        <w:t>0</w:t>
      </w:r>
      <w:r w:rsidR="002D7D75" w:rsidRPr="00E268FB">
        <w:t>3. Il en est de même jusqu’à A</w:t>
      </w:r>
      <w:r w:rsidR="00F72579">
        <w:t>0</w:t>
      </w:r>
      <w:r w:rsidR="002D7D75" w:rsidRPr="00E268FB">
        <w:t xml:space="preserve">9 où le </w:t>
      </w:r>
      <w:r w:rsidR="00F72579">
        <w:t>texte</w:t>
      </w:r>
      <w:r w:rsidR="002D7D75" w:rsidRPr="00E268FB">
        <w:t xml:space="preserve"> devient totalement intelligible. A</w:t>
      </w:r>
      <w:r w:rsidR="00F72579">
        <w:t>0</w:t>
      </w:r>
      <w:r w:rsidR="002D7D75" w:rsidRPr="00E268FB">
        <w:t xml:space="preserve">9 représente la dernière intervention du comédien jusqu’au moment où à A14 il annonce la fin de la section A en répétant la phrase </w:t>
      </w:r>
      <w:r w:rsidR="00F72579">
        <w:t>« </w:t>
      </w:r>
      <w:r w:rsidR="002D7D75" w:rsidRPr="00E268FB">
        <w:t>quelle étrange</w:t>
      </w:r>
      <w:r w:rsidR="00F72579">
        <w:t> »</w:t>
      </w:r>
      <w:r w:rsidR="002D7D75" w:rsidRPr="00E268FB">
        <w:t>.</w:t>
      </w:r>
      <w:r w:rsidR="001537D7">
        <w:t xml:space="preserve"> </w:t>
      </w:r>
      <w:r w:rsidR="002D7D75" w:rsidRPr="00E268FB">
        <w:t xml:space="preserve">En </w:t>
      </w:r>
      <w:r w:rsidR="0087494F">
        <w:t>étudiant</w:t>
      </w:r>
      <w:r w:rsidR="002D7D75" w:rsidRPr="00E268FB">
        <w:t xml:space="preserve"> la partition </w:t>
      </w:r>
      <w:r w:rsidR="00F72579">
        <w:t>de plus près, l’on constate</w:t>
      </w:r>
      <w:r w:rsidR="002D7D75" w:rsidRPr="00E268FB">
        <w:t xml:space="preserve"> que </w:t>
      </w:r>
      <w:r w:rsidR="00F72579">
        <w:t xml:space="preserve">la section </w:t>
      </w:r>
      <w:r w:rsidR="002D7D75" w:rsidRPr="00E268FB">
        <w:t xml:space="preserve">A </w:t>
      </w:r>
      <w:r w:rsidR="0087494F">
        <w:t>évoque</w:t>
      </w:r>
      <w:r w:rsidR="002D7D75" w:rsidRPr="00E268FB">
        <w:t xml:space="preserve"> une forme de rotation entre la musique et le </w:t>
      </w:r>
      <w:r w:rsidR="00F72579" w:rsidRPr="00E268FB">
        <w:t>théâtre</w:t>
      </w:r>
      <w:r w:rsidR="002D7D75" w:rsidRPr="00E268FB">
        <w:t xml:space="preserve">. </w:t>
      </w:r>
      <w:r w:rsidR="000E5180">
        <w:t>C</w:t>
      </w:r>
      <w:r w:rsidR="002D7D75" w:rsidRPr="00E268FB">
        <w:t xml:space="preserve">ette rotation est </w:t>
      </w:r>
      <w:r w:rsidR="0087494F">
        <w:t xml:space="preserve">assez </w:t>
      </w:r>
      <w:r w:rsidR="002D7D75" w:rsidRPr="00E268FB">
        <w:t xml:space="preserve">fluide à l’oreille </w:t>
      </w:r>
      <w:r w:rsidR="0087494F">
        <w:t>pour que</w:t>
      </w:r>
      <w:r w:rsidR="002D7D75" w:rsidRPr="00E268FB">
        <w:t xml:space="preserve"> </w:t>
      </w:r>
      <w:r w:rsidR="000E5180">
        <w:t>le spectateur ne le perçoive</w:t>
      </w:r>
      <w:r w:rsidR="002D7D75" w:rsidRPr="00E268FB">
        <w:t xml:space="preserve"> comme une section où le théâtre et la musique </w:t>
      </w:r>
      <w:r w:rsidR="000E5180">
        <w:t>se présentent en tant que</w:t>
      </w:r>
      <w:r w:rsidR="001537D7">
        <w:t xml:space="preserve"> deux entités</w:t>
      </w:r>
      <w:r w:rsidR="002D7D75" w:rsidRPr="00E268FB">
        <w:t xml:space="preserve"> séparé</w:t>
      </w:r>
      <w:r w:rsidR="001537D7">
        <w:t>e</w:t>
      </w:r>
      <w:r w:rsidR="002D7D75" w:rsidRPr="00E268FB">
        <w:t>s.</w:t>
      </w:r>
    </w:p>
    <w:p w14:paraId="1446E3C0" w14:textId="0CE76ED2" w:rsidR="000E5180" w:rsidRDefault="00703F0E" w:rsidP="006C7236">
      <w:pPr>
        <w:pStyle w:val="Default"/>
      </w:pPr>
      <w:r>
        <w:t>Dramaturgiquement, ce qui est ressorti durant la création, c’est que le déplacement est un élément important. Au début, tous les protagonistes apparaissaient comme silhouettes contre-jour, immobiles devant un cyclorama éclairé et tendu sur le fond de la scène. Avec sa parole et ses gestes le comédien commençait à donner vie aux instrumentistes, jusqu’à présent figé contre le cyclorama. Avec ses gestes et ses mots, le comédien les déplace, les installe sur le plateau et les fait jouer, à la façon d’un marionnettiste ou d’un magicien qui ranime les objets</w:t>
      </w:r>
      <w:r w:rsidR="007E7537">
        <w:t>.</w:t>
      </w:r>
    </w:p>
    <w:p w14:paraId="7E9BED60" w14:textId="77777777" w:rsidR="000E5180" w:rsidRDefault="000E5180" w:rsidP="00775DBC">
      <w:pPr>
        <w:pStyle w:val="FIGURES"/>
      </w:pPr>
      <w:r>
        <w:drawing>
          <wp:inline distT="0" distB="0" distL="0" distR="0" wp14:anchorId="0BDDF109" wp14:editId="5B2AAB9E">
            <wp:extent cx="3344238" cy="1771650"/>
            <wp:effectExtent l="0" t="0" r="0" b="0"/>
            <wp:docPr id="1073742269" name="Picture 1073742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69" name="Silouette de début.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3348625" cy="1773974"/>
                    </a:xfrm>
                    <a:prstGeom prst="rect">
                      <a:avLst/>
                    </a:prstGeom>
                  </pic:spPr>
                </pic:pic>
              </a:graphicData>
            </a:graphic>
          </wp:inline>
        </w:drawing>
      </w:r>
    </w:p>
    <w:p w14:paraId="3EEE77A8" w14:textId="7B58E19F" w:rsidR="006C7236" w:rsidRPr="00E268FB" w:rsidRDefault="000E5180" w:rsidP="000E5180">
      <w:pPr>
        <w:pStyle w:val="Caption"/>
      </w:pPr>
      <w:r>
        <w:t xml:space="preserve">Figure </w:t>
      </w:r>
      <w:r w:rsidR="003C6414">
        <w:fldChar w:fldCharType="begin"/>
      </w:r>
      <w:r w:rsidR="003C6414">
        <w:instrText xml:space="preserve"> SEQ Figure \* ARABIC </w:instrText>
      </w:r>
      <w:r w:rsidR="003C6414">
        <w:fldChar w:fldCharType="separate"/>
      </w:r>
      <w:r w:rsidR="00A347BF">
        <w:rPr>
          <w:noProof/>
        </w:rPr>
        <w:t>61</w:t>
      </w:r>
      <w:r w:rsidR="003C6414">
        <w:rPr>
          <w:noProof/>
        </w:rPr>
        <w:fldChar w:fldCharType="end"/>
      </w:r>
      <w:r>
        <w:t xml:space="preserve"> : </w:t>
      </w:r>
      <w:r w:rsidR="006C5609">
        <w:t>La scène d’ouverture.</w:t>
      </w:r>
    </w:p>
    <w:p w14:paraId="5D714491" w14:textId="77777777" w:rsidR="002D7D75" w:rsidRPr="00E268FB" w:rsidRDefault="002D7D75" w:rsidP="002D7D75">
      <w:pPr>
        <w:autoSpaceDE w:val="0"/>
        <w:autoSpaceDN w:val="0"/>
        <w:adjustRightInd w:val="0"/>
        <w:ind w:firstLine="283"/>
        <w:jc w:val="both"/>
        <w:rPr>
          <w:rFonts w:ascii="Baskerville" w:hAnsi="Baskerville" w:cs="Baskerville"/>
          <w:color w:val="8F5D0C"/>
        </w:rPr>
      </w:pPr>
    </w:p>
    <w:p w14:paraId="5D605507" w14:textId="77777777" w:rsidR="00880D34" w:rsidRPr="00FB7CE9" w:rsidRDefault="00880D34" w:rsidP="009873D6">
      <w:pPr>
        <w:pStyle w:val="Default"/>
        <w:numPr>
          <w:ilvl w:val="0"/>
          <w:numId w:val="19"/>
        </w:numPr>
        <w:rPr>
          <w:i/>
          <w:iCs/>
          <w:u w:val="single"/>
        </w:rPr>
      </w:pPr>
      <w:r>
        <w:rPr>
          <w:i/>
          <w:iCs/>
          <w:u w:val="single"/>
        </w:rPr>
        <w:t>F</w:t>
      </w:r>
      <w:r w:rsidR="00CE7042">
        <w:rPr>
          <w:i/>
          <w:iCs/>
          <w:u w:val="single"/>
        </w:rPr>
        <w:t>LEUVE</w:t>
      </w:r>
    </w:p>
    <w:p w14:paraId="53AACC07" w14:textId="0A3A66C9" w:rsidR="002D7D75" w:rsidRPr="00CE7042" w:rsidRDefault="00703F0E" w:rsidP="00CE7042">
      <w:pPr>
        <w:pStyle w:val="Default"/>
      </w:pPr>
      <w:r>
        <w:t>Cette section représente une interaction plus dense encore entre le jeu du comédien et la musique instrumentale. Le texte est, cette fois-ci, intelligible. La musique est également mesurée, sachant que le comédien et les instrumentistes se suivent entre eux à l’aide de repères gestuels et verbaux. La musique engage le comédien dans son discours, alors qu’en même temps elle doit interagir parfaitement avec le texte. Pour cette raison, outre la représentation graphique, des phrases ou des mots de repères sont intégrés dans la notation musicale afin que les interprètes réagissent à ce qu’ils entendent. L’écoute doit être donc attentive</w:t>
      </w:r>
      <w:r w:rsidR="00711231">
        <w:t>.</w:t>
      </w:r>
    </w:p>
    <w:p w14:paraId="5A620441" w14:textId="77777777" w:rsidR="00BD1500" w:rsidRDefault="001021FD" w:rsidP="00775DBC">
      <w:pPr>
        <w:pStyle w:val="FIGURES"/>
      </w:pPr>
      <w:r>
        <w:rPr>
          <w:u w:color="191C1E"/>
        </w:rPr>
        <w:lastRenderedPageBreak/>
        <w:drawing>
          <wp:inline distT="0" distB="0" distL="0" distR="0" wp14:anchorId="0057C4C5" wp14:editId="0F06AA49">
            <wp:extent cx="5912460" cy="8362950"/>
            <wp:effectExtent l="12700" t="12700" r="19050" b="6350"/>
            <wp:docPr id="1073742215" name="Picture 1073742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5" name="Partition mesure 054 ---chouchotements_burlesques_20220913.pdf"/>
                    <pic:cNvPicPr/>
                  </pic:nvPicPr>
                  <pic:blipFill>
                    <a:blip r:embed="rId106">
                      <a:extLst>
                        <a:ext uri="{28A0092B-C50C-407E-A947-70E740481C1C}">
                          <a14:useLocalDpi xmlns:a14="http://schemas.microsoft.com/office/drawing/2010/main" val="0"/>
                        </a:ext>
                      </a:extLst>
                    </a:blip>
                    <a:stretch>
                      <a:fillRect/>
                    </a:stretch>
                  </pic:blipFill>
                  <pic:spPr>
                    <a:xfrm>
                      <a:off x="0" y="0"/>
                      <a:ext cx="5918033" cy="8370832"/>
                    </a:xfrm>
                    <a:prstGeom prst="rect">
                      <a:avLst/>
                    </a:prstGeom>
                    <a:ln w="5080">
                      <a:solidFill>
                        <a:schemeClr val="tx1"/>
                      </a:solidFill>
                    </a:ln>
                  </pic:spPr>
                </pic:pic>
              </a:graphicData>
            </a:graphic>
          </wp:inline>
        </w:drawing>
      </w:r>
    </w:p>
    <w:p w14:paraId="7D4A1809" w14:textId="119B37BB" w:rsidR="002D7D75" w:rsidRPr="00E268FB" w:rsidRDefault="00BD1500" w:rsidP="00BD1500">
      <w:pPr>
        <w:pStyle w:val="Caption"/>
        <w:rPr>
          <w:u w:color="191C1E"/>
        </w:rPr>
      </w:pPr>
      <w:r>
        <w:t xml:space="preserve">Figure </w:t>
      </w:r>
      <w:r w:rsidR="003C6414">
        <w:fldChar w:fldCharType="begin"/>
      </w:r>
      <w:r w:rsidR="003C6414">
        <w:instrText xml:space="preserve"> SEQ Figure \* ARABIC </w:instrText>
      </w:r>
      <w:r w:rsidR="003C6414">
        <w:fldChar w:fldCharType="separate"/>
      </w:r>
      <w:r w:rsidR="00A347BF">
        <w:rPr>
          <w:noProof/>
        </w:rPr>
        <w:t>62</w:t>
      </w:r>
      <w:r w:rsidR="003C6414">
        <w:rPr>
          <w:noProof/>
        </w:rPr>
        <w:fldChar w:fldCharType="end"/>
      </w:r>
      <w:r>
        <w:t> : La section B représente une interaction plus dense entre le texte et une musique écrite et une notation mesurée.</w:t>
      </w:r>
    </w:p>
    <w:p w14:paraId="1E891D17" w14:textId="77777777" w:rsidR="00BD1500" w:rsidRPr="00BD1500" w:rsidRDefault="009035C6" w:rsidP="009035C6">
      <w:pPr>
        <w:pStyle w:val="Default"/>
        <w:ind w:left="567" w:firstLine="0"/>
        <w:rPr>
          <w:i/>
          <w:iCs/>
          <w:u w:val="single"/>
        </w:rPr>
      </w:pPr>
      <w:r w:rsidRPr="009035C6">
        <w:rPr>
          <w:i/>
          <w:iCs/>
          <w:u w:val="single"/>
        </w:rPr>
        <w:lastRenderedPageBreak/>
        <w:t>C)</w:t>
      </w:r>
      <w:r>
        <w:rPr>
          <w:i/>
          <w:iCs/>
          <w:u w:val="single"/>
        </w:rPr>
        <w:t xml:space="preserve"> </w:t>
      </w:r>
      <w:r w:rsidR="00BD1500" w:rsidRPr="00BD1500">
        <w:rPr>
          <w:i/>
          <w:iCs/>
          <w:u w:val="single"/>
        </w:rPr>
        <w:t>Fort</w:t>
      </w:r>
      <w:r w:rsidR="00BD1500">
        <w:rPr>
          <w:i/>
          <w:iCs/>
          <w:u w:val="single"/>
        </w:rPr>
        <w:t>e</w:t>
      </w:r>
      <w:r w:rsidR="00BD1500" w:rsidRPr="00BD1500">
        <w:rPr>
          <w:i/>
          <w:iCs/>
          <w:u w:val="single"/>
        </w:rPr>
        <w:t>resse</w:t>
      </w:r>
    </w:p>
    <w:p w14:paraId="72649F13" w14:textId="77777777" w:rsidR="00703F0E" w:rsidRDefault="00703F0E" w:rsidP="00703F0E">
      <w:pPr>
        <w:pStyle w:val="Default"/>
      </w:pPr>
      <w:r>
        <w:t>Pour la création, le déplacement des instruments en tant qu’élément scénographique a été intégré à la mise en scène. Comme dans la section A, le discours de la section C repose sur le jeu et les gestes du comédien. Grace au réservoir de gestes, l’accordéoniste et le percussionniste I suivent le comédien dans son jeu et dans son déplacement avec l’instrument qu’il porte. Avec son instrument aérien (les gants équipés de capteurs de mouvement) le percussionniste II interagit devant la scène avec le comédien en modulant sa voix par ses gestes.</w:t>
      </w:r>
    </w:p>
    <w:p w14:paraId="1937997C" w14:textId="77777777" w:rsidR="00703F0E" w:rsidRDefault="00703F0E" w:rsidP="00703F0E">
      <w:pPr>
        <w:pStyle w:val="Default"/>
      </w:pPr>
    </w:p>
    <w:p w14:paraId="0507EE03" w14:textId="77777777" w:rsidR="00703F0E" w:rsidRPr="00BD1500" w:rsidRDefault="00703F0E" w:rsidP="00703F0E">
      <w:pPr>
        <w:pStyle w:val="Default"/>
        <w:ind w:left="567" w:firstLine="0"/>
        <w:rPr>
          <w:i/>
          <w:iCs/>
          <w:u w:val="single"/>
        </w:rPr>
      </w:pPr>
      <w:r>
        <w:rPr>
          <w:i/>
          <w:iCs/>
          <w:u w:val="single"/>
        </w:rPr>
        <w:t>D</w:t>
      </w:r>
      <w:r w:rsidRPr="009035C6">
        <w:rPr>
          <w:i/>
          <w:iCs/>
          <w:u w:val="single"/>
        </w:rPr>
        <w:t>)</w:t>
      </w:r>
      <w:r>
        <w:rPr>
          <w:i/>
          <w:iCs/>
          <w:u w:val="single"/>
        </w:rPr>
        <w:t xml:space="preserve"> La pente</w:t>
      </w:r>
    </w:p>
    <w:p w14:paraId="1C4292E7" w14:textId="77777777" w:rsidR="00703F0E" w:rsidRDefault="00703F0E" w:rsidP="00703F0E">
      <w:pPr>
        <w:pStyle w:val="Default"/>
      </w:pPr>
      <w:r>
        <w:t xml:space="preserve">Comme la section B, </w:t>
      </w:r>
      <w:r>
        <w:rPr>
          <w:i/>
          <w:iCs/>
        </w:rPr>
        <w:t xml:space="preserve">La </w:t>
      </w:r>
      <w:r w:rsidRPr="00AF7F1D">
        <w:rPr>
          <w:i/>
          <w:iCs/>
        </w:rPr>
        <w:t>pente</w:t>
      </w:r>
      <w:r>
        <w:t xml:space="preserve"> met en jeu une interaction entre musique et théâtre encore plus poussée. </w:t>
      </w:r>
      <w:r w:rsidRPr="00AF7F1D">
        <w:t>Dans</w:t>
      </w:r>
      <w:r>
        <w:t xml:space="preserve"> cette section, les musiciens participent au discours verbal, avec des phonèmes qu’ils prononcent à des moments précis. Mis à part leur rôle dans la dramaturgie du spectacle, ces phonèmes sont conçus comme une sorte d’élément acoustique liant la musique et la parole. C’est un réel point de contact entre le comédien et l’instrumentiste, car il gère le débit de son discours et le moment de son intervention à partir de ce que les musiciens prononcent. La notation de cette section est, là encore, mesurée.</w:t>
      </w:r>
    </w:p>
    <w:p w14:paraId="410A6908" w14:textId="77777777" w:rsidR="00703F0E" w:rsidRDefault="00703F0E" w:rsidP="00703F0E">
      <w:pPr>
        <w:pStyle w:val="Default"/>
        <w:rPr>
          <w:lang w:bidi="fa-IR"/>
        </w:rPr>
      </w:pPr>
    </w:p>
    <w:p w14:paraId="476C2BD3" w14:textId="77777777" w:rsidR="00703F0E" w:rsidRPr="00BD1500" w:rsidRDefault="00703F0E" w:rsidP="00703F0E">
      <w:pPr>
        <w:pStyle w:val="Default"/>
        <w:ind w:left="567" w:firstLine="0"/>
        <w:rPr>
          <w:i/>
          <w:iCs/>
          <w:u w:val="single"/>
        </w:rPr>
      </w:pPr>
      <w:r>
        <w:rPr>
          <w:i/>
          <w:iCs/>
          <w:u w:val="single"/>
        </w:rPr>
        <w:t>E</w:t>
      </w:r>
      <w:r w:rsidRPr="009035C6">
        <w:rPr>
          <w:i/>
          <w:iCs/>
          <w:u w:val="single"/>
        </w:rPr>
        <w:t>)</w:t>
      </w:r>
      <w:r>
        <w:rPr>
          <w:i/>
          <w:iCs/>
          <w:u w:val="single"/>
        </w:rPr>
        <w:t xml:space="preserve"> L’air</w:t>
      </w:r>
    </w:p>
    <w:p w14:paraId="1BDA2847" w14:textId="77777777" w:rsidR="00703F0E" w:rsidRPr="00AF7F1D" w:rsidRDefault="00703F0E" w:rsidP="00703F0E">
      <w:pPr>
        <w:pStyle w:val="Default"/>
        <w:rPr>
          <w:lang w:bidi="fa-IR"/>
        </w:rPr>
      </w:pPr>
      <w:r w:rsidRPr="00AF7F1D">
        <w:rPr>
          <w:i/>
          <w:iCs/>
        </w:rPr>
        <w:t>L’air</w:t>
      </w:r>
      <w:r>
        <w:t xml:space="preserve"> est le dernier texte du comédien avant qu’il ne sorte du plateau pour laisser des longues sections instrumentales. La notation est ouverte et la musique suit le jeu du comédien.</w:t>
      </w:r>
    </w:p>
    <w:p w14:paraId="1B47F17B" w14:textId="77777777" w:rsidR="00703F0E" w:rsidRDefault="00703F0E" w:rsidP="00703F0E">
      <w:pPr>
        <w:pStyle w:val="Default"/>
        <w:rPr>
          <w:lang w:bidi="fa-IR"/>
        </w:rPr>
      </w:pPr>
    </w:p>
    <w:p w14:paraId="3207AC50" w14:textId="77777777" w:rsidR="00703F0E" w:rsidRPr="00BD1500" w:rsidRDefault="00703F0E" w:rsidP="00703F0E">
      <w:pPr>
        <w:pStyle w:val="Default"/>
        <w:ind w:left="567" w:firstLine="0"/>
        <w:rPr>
          <w:i/>
          <w:iCs/>
          <w:u w:val="single"/>
        </w:rPr>
      </w:pPr>
      <w:r>
        <w:rPr>
          <w:i/>
          <w:iCs/>
          <w:u w:val="single"/>
        </w:rPr>
        <w:t>F</w:t>
      </w:r>
      <w:r w:rsidRPr="009035C6">
        <w:rPr>
          <w:i/>
          <w:iCs/>
          <w:u w:val="single"/>
        </w:rPr>
        <w:t>)</w:t>
      </w:r>
      <w:r>
        <w:rPr>
          <w:i/>
          <w:iCs/>
          <w:u w:val="single"/>
        </w:rPr>
        <w:t xml:space="preserve"> Une note</w:t>
      </w:r>
    </w:p>
    <w:p w14:paraId="6B6A4E7A" w14:textId="77777777" w:rsidR="00703F0E" w:rsidRDefault="00703F0E" w:rsidP="00703F0E">
      <w:pPr>
        <w:pStyle w:val="Default"/>
      </w:pPr>
      <w:r w:rsidRPr="00843356">
        <w:t xml:space="preserve">Le comédien </w:t>
      </w:r>
      <w:r>
        <w:t>sort du plateau, après avoir joué au début de la section, quelques sonorités avec son instrument aérien. La composition de la section F est inspirée par les dessins de Michaux. Les musiciens sont regroupés dans un coin du plateau où la plupart des instruments de percussion sont placé. Il n’y a pas de déplacement dans cette section et l’attention du spectateur est portée sur l’écoute de la musique.</w:t>
      </w:r>
    </w:p>
    <w:p w14:paraId="6851A138" w14:textId="77777777" w:rsidR="00703F0E" w:rsidRDefault="00703F0E" w:rsidP="00703F0E">
      <w:pPr>
        <w:pStyle w:val="Default"/>
        <w:rPr>
          <w:lang w:bidi="fa-IR"/>
        </w:rPr>
      </w:pPr>
    </w:p>
    <w:p w14:paraId="1EA2C7C6" w14:textId="77777777" w:rsidR="00703F0E" w:rsidRPr="00BD1500" w:rsidRDefault="00703F0E" w:rsidP="00703F0E">
      <w:pPr>
        <w:pStyle w:val="Default"/>
        <w:ind w:left="567" w:firstLine="0"/>
        <w:rPr>
          <w:i/>
          <w:iCs/>
          <w:u w:val="single"/>
        </w:rPr>
      </w:pPr>
      <w:r>
        <w:rPr>
          <w:i/>
          <w:iCs/>
          <w:u w:val="single"/>
        </w:rPr>
        <w:t>G</w:t>
      </w:r>
      <w:r w:rsidRPr="009035C6">
        <w:rPr>
          <w:i/>
          <w:iCs/>
          <w:u w:val="single"/>
        </w:rPr>
        <w:t>)</w:t>
      </w:r>
      <w:r>
        <w:rPr>
          <w:i/>
          <w:iCs/>
          <w:u w:val="single"/>
        </w:rPr>
        <w:t xml:space="preserve"> Appuyer</w:t>
      </w:r>
    </w:p>
    <w:p w14:paraId="65D6B604" w14:textId="77777777" w:rsidR="00703F0E" w:rsidRPr="00843356" w:rsidRDefault="00703F0E" w:rsidP="00703F0E">
      <w:pPr>
        <w:pStyle w:val="Default"/>
      </w:pPr>
      <w:r>
        <w:t xml:space="preserve">Le percussionniste II quitte son coin avec un mouvement diagonal, un peu à la manière d’un cheval se déplaçant en croisant ses pattes. </w:t>
      </w:r>
      <w:r w:rsidRPr="003F7EF2">
        <w:rPr>
          <w:i/>
          <w:iCs/>
        </w:rPr>
        <w:t>Appuyer</w:t>
      </w:r>
      <w:r>
        <w:t xml:space="preserve"> est aussi une section instrumentale qui intègre des gestes physiques et vocaux qui sont exécutés par les instrumentistes. La voix de synthèse formantique est ici conçue comme l’extension de la voix des interprètes.</w:t>
      </w:r>
    </w:p>
    <w:p w14:paraId="7911B568" w14:textId="77777777" w:rsidR="00703F0E" w:rsidRDefault="00703F0E" w:rsidP="00703F0E">
      <w:pPr>
        <w:pStyle w:val="Default"/>
        <w:rPr>
          <w:lang w:bidi="fa-IR"/>
        </w:rPr>
      </w:pPr>
    </w:p>
    <w:p w14:paraId="37693D95" w14:textId="77777777" w:rsidR="00703F0E" w:rsidRPr="00BD1500" w:rsidRDefault="00703F0E" w:rsidP="00703F0E">
      <w:pPr>
        <w:pStyle w:val="Default"/>
        <w:ind w:left="567" w:firstLine="0"/>
        <w:rPr>
          <w:i/>
          <w:iCs/>
          <w:u w:val="single"/>
        </w:rPr>
      </w:pPr>
      <w:r>
        <w:rPr>
          <w:i/>
          <w:iCs/>
          <w:u w:val="single"/>
        </w:rPr>
        <w:lastRenderedPageBreak/>
        <w:t>H</w:t>
      </w:r>
      <w:r w:rsidRPr="009035C6">
        <w:rPr>
          <w:i/>
          <w:iCs/>
          <w:u w:val="single"/>
        </w:rPr>
        <w:t>)</w:t>
      </w:r>
      <w:r>
        <w:rPr>
          <w:i/>
          <w:iCs/>
          <w:u w:val="single"/>
        </w:rPr>
        <w:t xml:space="preserve"> Oratorio</w:t>
      </w:r>
    </w:p>
    <w:p w14:paraId="5B6C5F0F" w14:textId="77777777" w:rsidR="00703F0E" w:rsidRDefault="00703F0E" w:rsidP="00703F0E">
      <w:pPr>
        <w:pStyle w:val="Default"/>
      </w:pPr>
      <w:r w:rsidRPr="007812F9">
        <w:rPr>
          <w:i/>
          <w:iCs/>
        </w:rPr>
        <w:t>Oratorio</w:t>
      </w:r>
      <w:r>
        <w:t>, c’est le retour du comédien sur la scène. C’est un moment où tous les protagonistes se réunissent à table pour faire une sorte de table ronde. Le texte que le comédien interprète n’est pas intégré dans cette scène de la même façon que les autres : son discours est une voix off, distancée.</w:t>
      </w:r>
    </w:p>
    <w:p w14:paraId="6787ABCC" w14:textId="77777777" w:rsidR="00703F0E" w:rsidRDefault="00703F0E" w:rsidP="00703F0E">
      <w:pPr>
        <w:pStyle w:val="Default"/>
      </w:pPr>
    </w:p>
    <w:p w14:paraId="5AD699C8" w14:textId="77777777" w:rsidR="00703F0E" w:rsidRPr="00BD1500" w:rsidRDefault="00703F0E" w:rsidP="00703F0E">
      <w:pPr>
        <w:pStyle w:val="Default"/>
        <w:ind w:left="567" w:firstLine="0"/>
        <w:rPr>
          <w:i/>
          <w:iCs/>
          <w:u w:val="single"/>
        </w:rPr>
      </w:pPr>
      <w:r>
        <w:rPr>
          <w:i/>
          <w:iCs/>
          <w:u w:val="single"/>
        </w:rPr>
        <w:t>I</w:t>
      </w:r>
      <w:r w:rsidRPr="009035C6">
        <w:rPr>
          <w:i/>
          <w:iCs/>
          <w:u w:val="single"/>
        </w:rPr>
        <w:t>)</w:t>
      </w:r>
      <w:r>
        <w:rPr>
          <w:i/>
          <w:iCs/>
          <w:u w:val="single"/>
        </w:rPr>
        <w:t xml:space="preserve"> Mouvements sans tête</w:t>
      </w:r>
    </w:p>
    <w:p w14:paraId="75D68457" w14:textId="77777777" w:rsidR="00703F0E" w:rsidRDefault="00703F0E" w:rsidP="00703F0E">
      <w:pPr>
        <w:pStyle w:val="Default"/>
      </w:pPr>
      <w:r>
        <w:t>C’est une section chorographique où le percussionniste II sert de son corps et de sa voix pour jouer de la percussion. Son texte est inintelligible. Toutefois, il y a des mots qui ressemblent à ceux du texte utilisé plus tard dans la section L. Le comédien reste observateur.</w:t>
      </w:r>
    </w:p>
    <w:p w14:paraId="419FF305" w14:textId="77777777" w:rsidR="00703F0E" w:rsidRDefault="00703F0E" w:rsidP="00703F0E">
      <w:pPr>
        <w:pStyle w:val="Default"/>
      </w:pPr>
    </w:p>
    <w:p w14:paraId="303AD292" w14:textId="77777777" w:rsidR="00703F0E" w:rsidRPr="00BD1500" w:rsidRDefault="00703F0E" w:rsidP="00703F0E">
      <w:pPr>
        <w:pStyle w:val="Default"/>
        <w:ind w:left="567" w:firstLine="0"/>
        <w:rPr>
          <w:i/>
          <w:iCs/>
          <w:u w:val="single"/>
        </w:rPr>
      </w:pPr>
      <w:r>
        <w:rPr>
          <w:i/>
          <w:iCs/>
          <w:u w:val="single"/>
        </w:rPr>
        <w:t>J</w:t>
      </w:r>
      <w:r w:rsidRPr="009035C6">
        <w:rPr>
          <w:i/>
          <w:iCs/>
          <w:u w:val="single"/>
        </w:rPr>
        <w:t>)</w:t>
      </w:r>
      <w:r>
        <w:rPr>
          <w:i/>
          <w:iCs/>
          <w:u w:val="single"/>
        </w:rPr>
        <w:t xml:space="preserve"> Drâle</w:t>
      </w:r>
    </w:p>
    <w:p w14:paraId="5BACF704" w14:textId="77777777" w:rsidR="00703F0E" w:rsidRDefault="00703F0E" w:rsidP="00703F0E">
      <w:pPr>
        <w:pStyle w:val="Default"/>
      </w:pPr>
      <w:r>
        <w:rPr>
          <w:i/>
          <w:iCs/>
        </w:rPr>
        <w:t xml:space="preserve">Drâle </w:t>
      </w:r>
      <w:r>
        <w:t>est une section instrumentale qui s’ouvre avec un solo d’accordéon, précédé par un long dialogue entre les deux percussionnistes.</w:t>
      </w:r>
    </w:p>
    <w:p w14:paraId="158D3557" w14:textId="77777777" w:rsidR="00703F0E" w:rsidRDefault="00703F0E" w:rsidP="00703F0E">
      <w:pPr>
        <w:pStyle w:val="Default"/>
      </w:pPr>
    </w:p>
    <w:p w14:paraId="6543F8C2" w14:textId="77777777" w:rsidR="00703F0E" w:rsidRPr="00BD1500" w:rsidRDefault="00703F0E" w:rsidP="00703F0E">
      <w:pPr>
        <w:pStyle w:val="Default"/>
        <w:ind w:left="567" w:firstLine="0"/>
        <w:rPr>
          <w:i/>
          <w:iCs/>
          <w:u w:val="single"/>
        </w:rPr>
      </w:pPr>
      <w:r>
        <w:rPr>
          <w:i/>
          <w:iCs/>
          <w:u w:val="single"/>
        </w:rPr>
        <w:t>K</w:t>
      </w:r>
      <w:r w:rsidRPr="009035C6">
        <w:rPr>
          <w:i/>
          <w:iCs/>
          <w:u w:val="single"/>
        </w:rPr>
        <w:t>)</w:t>
      </w:r>
      <w:r>
        <w:rPr>
          <w:i/>
          <w:iCs/>
          <w:u w:val="single"/>
        </w:rPr>
        <w:t xml:space="preserve"> Silence doit prendre place</w:t>
      </w:r>
    </w:p>
    <w:p w14:paraId="7BAB267B" w14:textId="77777777" w:rsidR="00703F0E" w:rsidRDefault="00703F0E" w:rsidP="00703F0E">
      <w:pPr>
        <w:pStyle w:val="Default"/>
      </w:pPr>
      <w:r>
        <w:t>Bien que la section commence avec le geste percutant du percussionniste II qui frappe la cymbale tournante, cette section est d’un caractère plus méditatif. C’est un monologue. Le comédien qui joue le rôle du poète, exprime sa pensée. Il parle du silence.</w:t>
      </w:r>
    </w:p>
    <w:p w14:paraId="6FF02E1F" w14:textId="77777777" w:rsidR="00703F0E" w:rsidRDefault="00703F0E" w:rsidP="00703F0E">
      <w:pPr>
        <w:pStyle w:val="Default"/>
      </w:pPr>
    </w:p>
    <w:p w14:paraId="6C265BC3" w14:textId="77777777" w:rsidR="00703F0E" w:rsidRPr="00BD1500" w:rsidRDefault="00703F0E" w:rsidP="00703F0E">
      <w:pPr>
        <w:pStyle w:val="Default"/>
        <w:ind w:left="567" w:firstLine="0"/>
        <w:rPr>
          <w:i/>
          <w:iCs/>
          <w:u w:val="single"/>
        </w:rPr>
      </w:pPr>
      <w:r>
        <w:rPr>
          <w:i/>
          <w:iCs/>
          <w:u w:val="single"/>
        </w:rPr>
        <w:t>L</w:t>
      </w:r>
      <w:r w:rsidRPr="009035C6">
        <w:rPr>
          <w:i/>
          <w:iCs/>
          <w:u w:val="single"/>
        </w:rPr>
        <w:t>)</w:t>
      </w:r>
      <w:r>
        <w:rPr>
          <w:i/>
          <w:iCs/>
          <w:u w:val="single"/>
        </w:rPr>
        <w:t xml:space="preserve"> Contre</w:t>
      </w:r>
    </w:p>
    <w:p w14:paraId="169B3576" w14:textId="77777777" w:rsidR="00703F0E" w:rsidRDefault="00703F0E" w:rsidP="00703F0E">
      <w:pPr>
        <w:pStyle w:val="Default"/>
      </w:pPr>
      <w:r>
        <w:rPr>
          <w:i/>
          <w:iCs/>
        </w:rPr>
        <w:t>Contre</w:t>
      </w:r>
      <w:r>
        <w:t xml:space="preserve"> représente une section où le théâtre a un rôle dominant par rapport à la musique, même si le rôle des instrumentistes n’est pas effacé. Il n’y a pas de discours musical. Les sonorités que les interprètes exécutent accompagnent le texte. La présence du comédien est forte, charismatique. Même le percussionniste II (qui pourtant lance des mots dans l’espace avec le geste brusque de la main), n’affecte pas la primauté de la présence du comédien.</w:t>
      </w:r>
    </w:p>
    <w:p w14:paraId="5B5EBFD0" w14:textId="77777777" w:rsidR="00703F0E" w:rsidRDefault="00703F0E" w:rsidP="00703F0E">
      <w:pPr>
        <w:pStyle w:val="Default"/>
      </w:pPr>
    </w:p>
    <w:p w14:paraId="5CF1877F" w14:textId="77777777" w:rsidR="00703F0E" w:rsidRPr="00BD1500" w:rsidRDefault="00703F0E" w:rsidP="00703F0E">
      <w:pPr>
        <w:pStyle w:val="Default"/>
        <w:ind w:left="567" w:firstLine="0"/>
        <w:rPr>
          <w:i/>
          <w:iCs/>
          <w:u w:val="single"/>
        </w:rPr>
      </w:pPr>
      <w:r>
        <w:rPr>
          <w:i/>
          <w:iCs/>
          <w:u w:val="single"/>
        </w:rPr>
        <w:t>L</w:t>
      </w:r>
      <w:r w:rsidRPr="009035C6">
        <w:rPr>
          <w:i/>
          <w:iCs/>
          <w:u w:val="single"/>
        </w:rPr>
        <w:t>)</w:t>
      </w:r>
      <w:r>
        <w:rPr>
          <w:i/>
          <w:iCs/>
          <w:u w:val="single"/>
        </w:rPr>
        <w:t xml:space="preserve"> Insolente figure</w:t>
      </w:r>
    </w:p>
    <w:p w14:paraId="36CE7DA8" w14:textId="71CA2F62" w:rsidR="002D7D75" w:rsidRPr="00CE7042" w:rsidRDefault="00703F0E" w:rsidP="00703F0E">
      <w:pPr>
        <w:pStyle w:val="Default"/>
      </w:pPr>
      <w:r>
        <w:t>Le spectacle se termine par une section qui représente beaucoup de déplacements. Tous les protagonistes se retrouvent au fond de la scène et restituent une autre variante du schéma scénographique du début de la pièce</w:t>
      </w:r>
      <w:r w:rsidR="00DF7268">
        <w:t>.</w:t>
      </w:r>
    </w:p>
    <w:p w14:paraId="2AB76E00" w14:textId="77777777" w:rsidR="002D7D75" w:rsidRPr="00E268FB" w:rsidRDefault="002D7D75" w:rsidP="002D7D75">
      <w:pPr>
        <w:autoSpaceDE w:val="0"/>
        <w:autoSpaceDN w:val="0"/>
        <w:adjustRightInd w:val="0"/>
        <w:ind w:firstLine="283"/>
        <w:jc w:val="both"/>
        <w:rPr>
          <w:rFonts w:ascii="Baskerville" w:hAnsi="Baskerville" w:cs="Baskerville"/>
          <w:color w:val="191C1E"/>
          <w:u w:color="191C1E"/>
        </w:rPr>
      </w:pPr>
    </w:p>
    <w:p w14:paraId="5A03C9EB" w14:textId="77777777" w:rsidR="002D7D75" w:rsidRPr="00E268FB" w:rsidRDefault="002D7D75" w:rsidP="002D7D75">
      <w:pPr>
        <w:autoSpaceDE w:val="0"/>
        <w:autoSpaceDN w:val="0"/>
        <w:adjustRightInd w:val="0"/>
        <w:ind w:firstLine="283"/>
        <w:jc w:val="both"/>
        <w:rPr>
          <w:rFonts w:ascii="Baskerville" w:hAnsi="Baskerville" w:cs="Baskerville"/>
          <w:color w:val="191C1E"/>
          <w:u w:color="191C1E"/>
        </w:rPr>
      </w:pPr>
    </w:p>
    <w:p w14:paraId="33D6CFFC" w14:textId="50C4B45E" w:rsidR="00077EAE" w:rsidRDefault="00E344ED" w:rsidP="007E15CE">
      <w:pPr>
        <w:pStyle w:val="Heading1"/>
      </w:pPr>
      <w:bookmarkStart w:id="841" w:name="_Toc121091844"/>
      <w:r>
        <w:lastRenderedPageBreak/>
        <w:t>QUELQUES ASPECTS TECHNIQUES</w:t>
      </w:r>
      <w:bookmarkEnd w:id="841"/>
    </w:p>
    <w:p w14:paraId="785489C3" w14:textId="77777777" w:rsidR="00E344ED" w:rsidRPr="007D5BBC" w:rsidRDefault="00E344ED" w:rsidP="00E344ED">
      <w:pPr>
        <w:pStyle w:val="Default"/>
      </w:pPr>
      <w:r w:rsidRPr="007D5BBC">
        <w:t xml:space="preserve">Les systèmes de description de la voix sont généralement basés sur le modèle de production acoustique </w:t>
      </w:r>
      <w:r>
        <w:t>« </w:t>
      </w:r>
      <w:r w:rsidRPr="007D5BBC">
        <w:t>source-filtre</w:t>
      </w:r>
      <w:r>
        <w:t> » : l</w:t>
      </w:r>
      <w:r w:rsidRPr="007D5BBC">
        <w:t>a source produit un son et lui donne hauteur ou bruit et puissance. Le conduit vocal agit comme un filtre acoustique et définit le timbre du son qui provient de la source. La contribution de chacun joue un rôle important dans le contenu spectral et par conséquent l’information phonétique de chaque son.</w:t>
      </w:r>
    </w:p>
    <w:p w14:paraId="3E035704" w14:textId="36A44D3E" w:rsidR="007E15CE" w:rsidRDefault="007E15CE" w:rsidP="007E15CE">
      <w:pPr>
        <w:pStyle w:val="Heading2"/>
      </w:pPr>
      <w:bookmarkStart w:id="842" w:name="_Toc121091845"/>
      <w:r w:rsidRPr="00240B08">
        <w:t>L</w:t>
      </w:r>
      <w:r>
        <w:t>a synthèse formantique</w:t>
      </w:r>
      <w:bookmarkEnd w:id="842"/>
    </w:p>
    <w:p w14:paraId="1F75EAB8" w14:textId="1DB8FF2E" w:rsidR="00904591" w:rsidRDefault="007D6863" w:rsidP="00904591">
      <w:pPr>
        <w:pStyle w:val="Default"/>
      </w:pPr>
      <w:r w:rsidRPr="007D5BBC">
        <w:t>Les systèmes de description de la voix sont généralement basés sur le modèle de production acoustique source-filtre. La source produit un son et lui donne hauteur</w:t>
      </w:r>
      <w:r>
        <w:t>,</w:t>
      </w:r>
      <w:r w:rsidRPr="007D5BBC">
        <w:t xml:space="preserve"> bruit et puissance. Le conduit vocal agit</w:t>
      </w:r>
      <w:r>
        <w:t xml:space="preserve"> alors</w:t>
      </w:r>
      <w:r w:rsidRPr="007D5BBC">
        <w:t xml:space="preserve"> comme un filtre acoustique et </w:t>
      </w:r>
      <w:r>
        <w:t>contribue à définir</w:t>
      </w:r>
      <w:r w:rsidRPr="007D5BBC">
        <w:t xml:space="preserve"> le timbre du son qui provient de la source. L</w:t>
      </w:r>
      <w:r>
        <w:t>’anatomie</w:t>
      </w:r>
      <w:r w:rsidRPr="007D5BBC">
        <w:t>de chacun joue</w:t>
      </w:r>
      <w:r>
        <w:t xml:space="preserve"> donc</w:t>
      </w:r>
      <w:r w:rsidRPr="007D5BBC">
        <w:t xml:space="preserve"> un rôle important dans le contenu spectral et</w:t>
      </w:r>
      <w:r>
        <w:t>,</w:t>
      </w:r>
      <w:r w:rsidRPr="007D5BBC">
        <w:t xml:space="preserve"> par conséquent</w:t>
      </w:r>
      <w:r>
        <w:t>,</w:t>
      </w:r>
      <w:r w:rsidRPr="007D5BBC">
        <w:t xml:space="preserve"> </w:t>
      </w:r>
      <w:r>
        <w:t xml:space="preserve">dans </w:t>
      </w:r>
      <w:r w:rsidRPr="007D5BBC">
        <w:t>l’information phonétique de chaque son.</w:t>
      </w:r>
      <w:r>
        <w:t xml:space="preserve"> Dans les œuvres qui font l’objet de cette thèse, </w:t>
      </w:r>
      <w:r w:rsidRPr="007D5BBC">
        <w:t>l’électronique augmente</w:t>
      </w:r>
      <w:r>
        <w:t xml:space="preserve"> </w:t>
      </w:r>
      <w:r w:rsidRPr="007D5BBC">
        <w:t>l’étendue de la voix humaine</w:t>
      </w:r>
      <w:r>
        <w:t xml:space="preserve"> et transforme son spectre selon le jeu musical</w:t>
      </w:r>
      <w:r w:rsidRPr="007D5BBC">
        <w:t xml:space="preserve">. </w:t>
      </w:r>
      <w:r>
        <w:t>Du point de</w:t>
      </w:r>
      <w:r w:rsidRPr="007D5BBC">
        <w:t xml:space="preserve"> vue de la composition</w:t>
      </w:r>
      <w:r>
        <w:t>,</w:t>
      </w:r>
      <w:r w:rsidRPr="007D5BBC">
        <w:t xml:space="preserve"> les sons de synthèse doivent </w:t>
      </w:r>
      <w:r>
        <w:t xml:space="preserve">souvent </w:t>
      </w:r>
      <w:r w:rsidRPr="007D5BBC">
        <w:t xml:space="preserve">rester en articulation avec les caractéristiques de la voix humaine, </w:t>
      </w:r>
      <w:r w:rsidR="00063D93" w:rsidRPr="001D13AE">
        <w:t xml:space="preserve">d’où l’utilisation de la synthèse </w:t>
      </w:r>
      <w:r w:rsidR="007E2FF4" w:rsidRPr="001D13AE">
        <w:t>« </w:t>
      </w:r>
      <w:r w:rsidR="00063D93" w:rsidRPr="001D13AE">
        <w:t>formantique</w:t>
      </w:r>
      <w:r w:rsidR="007E2FF4" w:rsidRPr="001D13AE">
        <w:t> »</w:t>
      </w:r>
      <w:r w:rsidR="00063D93" w:rsidRPr="001D13AE">
        <w:t>.</w:t>
      </w:r>
    </w:p>
    <w:p w14:paraId="2E31DA6D" w14:textId="0DEB85BA" w:rsidR="00A67E51" w:rsidRDefault="00D636C3" w:rsidP="00904591">
      <w:pPr>
        <w:pStyle w:val="FIGURES"/>
      </w:pPr>
      <w:r w:rsidRPr="00904591">
        <w:drawing>
          <wp:inline distT="0" distB="0" distL="0" distR="0" wp14:anchorId="5751F3D1" wp14:editId="62FAE336">
            <wp:extent cx="3418318" cy="2929987"/>
            <wp:effectExtent l="12700" t="12700" r="1079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vocaltract.gif"/>
                    <pic:cNvPicPr/>
                  </pic:nvPicPr>
                  <pic:blipFill>
                    <a:blip r:embed="rId107">
                      <a:extLst>
                        <a:ext uri="{28A0092B-C50C-407E-A947-70E740481C1C}">
                          <a14:useLocalDpi xmlns:a14="http://schemas.microsoft.com/office/drawing/2010/main" val="0"/>
                        </a:ext>
                      </a:extLst>
                    </a:blip>
                    <a:stretch>
                      <a:fillRect/>
                    </a:stretch>
                  </pic:blipFill>
                  <pic:spPr>
                    <a:xfrm>
                      <a:off x="0" y="0"/>
                      <a:ext cx="3422851" cy="2933872"/>
                    </a:xfrm>
                    <a:prstGeom prst="rect">
                      <a:avLst/>
                    </a:prstGeom>
                    <a:ln w="6350">
                      <a:solidFill>
                        <a:schemeClr val="tx1"/>
                      </a:solidFill>
                    </a:ln>
                  </pic:spPr>
                </pic:pic>
              </a:graphicData>
            </a:graphic>
          </wp:inline>
        </w:drawing>
      </w:r>
    </w:p>
    <w:p w14:paraId="217AF122" w14:textId="1E9691E5" w:rsidR="007E2FF4" w:rsidRPr="008E61D2" w:rsidRDefault="00A67E51" w:rsidP="008E61D2">
      <w:pPr>
        <w:pStyle w:val="Caption1"/>
      </w:pPr>
      <w:r w:rsidRPr="00A67E51">
        <w:t xml:space="preserve">Figure </w:t>
      </w:r>
      <w:r w:rsidR="003C6414">
        <w:fldChar w:fldCharType="begin"/>
      </w:r>
      <w:r w:rsidR="003C6414">
        <w:instrText xml:space="preserve"> SEQ Figure \* ARABIC </w:instrText>
      </w:r>
      <w:r w:rsidR="003C6414">
        <w:fldChar w:fldCharType="separate"/>
      </w:r>
      <w:r w:rsidR="00A347BF">
        <w:rPr>
          <w:noProof/>
        </w:rPr>
        <w:t>63</w:t>
      </w:r>
      <w:r w:rsidR="003C6414">
        <w:rPr>
          <w:noProof/>
        </w:rPr>
        <w:fldChar w:fldCharType="end"/>
      </w:r>
      <w:r w:rsidRPr="008E61D2">
        <w:t xml:space="preserve"> : L'appareil vocal humain.</w:t>
      </w:r>
    </w:p>
    <w:p w14:paraId="3A6D7791" w14:textId="1A3611A2" w:rsidR="00540076" w:rsidRDefault="007D6863" w:rsidP="00063D93">
      <w:pPr>
        <w:pStyle w:val="Default"/>
      </w:pPr>
      <w:r>
        <w:lastRenderedPageBreak/>
        <w:t>L’appareil phonatoire humain est constitué d’un excitateur (le complexe glotte-cordes vocales) et un ensemble de résonateurs. Vue la complexité de la structure de cet appareil, la voix qu’il génère possède des caractéristiques acoustiques particulières qui le distinguent des sons générés par d’autres type de sources. L’enveloppe spectrale de la voix représente des pics d’amplitude de certaines fréquences qui s’appellent « formant ». Les voyelles sont définies selon ces mêmes formants, d’une manière caractéristique. Du point de vue perceptif, les trois premiers formants ont un rôle décisif car leurs grandes amplitudes et leurs basses fréquences les rapprochent de la fréquence fondamentale. En ce qui concerne les consonnes, il s’agit souvent de bruits qui sont générés par le souffle de friction. D’autres sources impulsives sont également en cause dans le cas des phonèmes plosifs, comme des claquements de langue ou l’ouverture rapide des lèvres après l’accumulation d’airs dans la bouche. La parole, du point de vue phonologique, représente l’ensemble des sons provoqués par l’appareil phonatoire, en vue de communiquer quelque chose. La reconnaissance de parole est un processus cognitif dont l’évolution remonte à l’apparition de l’être humain</w:t>
      </w:r>
      <w:r w:rsidR="00AB6961">
        <w:t>.</w:t>
      </w:r>
      <w:r w:rsidR="00177265">
        <w:t xml:space="preserve"> </w:t>
      </w:r>
    </w:p>
    <w:p w14:paraId="3A119593" w14:textId="77777777" w:rsidR="00540076" w:rsidRDefault="00BF7B58" w:rsidP="008E61D2">
      <w:pPr>
        <w:pStyle w:val="FIGURES"/>
        <w:keepNext/>
      </w:pPr>
      <w:r>
        <w:t xml:space="preserve"> </w:t>
      </w:r>
      <w:r w:rsidR="004D59AE">
        <w:t xml:space="preserve"> </w:t>
      </w:r>
      <w:r w:rsidR="00540076" w:rsidRPr="00540076">
        <w:drawing>
          <wp:inline distT="0" distB="0" distL="0" distR="0" wp14:anchorId="23A2CD93" wp14:editId="3FADAB35">
            <wp:extent cx="2954021" cy="2025354"/>
            <wp:effectExtent l="12700" t="12700" r="1778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ormants.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962552" cy="2031203"/>
                    </a:xfrm>
                    <a:prstGeom prst="rect">
                      <a:avLst/>
                    </a:prstGeom>
                    <a:ln w="6350">
                      <a:solidFill>
                        <a:schemeClr val="tx1"/>
                      </a:solidFill>
                    </a:ln>
                  </pic:spPr>
                </pic:pic>
              </a:graphicData>
            </a:graphic>
          </wp:inline>
        </w:drawing>
      </w:r>
    </w:p>
    <w:p w14:paraId="55987A3F" w14:textId="70E2B7C1" w:rsidR="00540076" w:rsidRDefault="00540076" w:rsidP="008E61D2">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64</w:t>
      </w:r>
      <w:r w:rsidR="003C6414">
        <w:rPr>
          <w:noProof/>
        </w:rPr>
        <w:fldChar w:fldCharType="end"/>
      </w:r>
      <w:r>
        <w:t xml:space="preserve"> : Les voyelles et leurs formants (esquisse réalisé par Bill Jones, 1991).</w:t>
      </w:r>
    </w:p>
    <w:p w14:paraId="3C37709A" w14:textId="274F2E13" w:rsidR="00177265" w:rsidRDefault="00AB6961" w:rsidP="008A5A3C">
      <w:pPr>
        <w:pStyle w:val="Default"/>
      </w:pPr>
      <w:r w:rsidRPr="008E61D2">
        <w:t xml:space="preserve">La voix humaine réagit comme un instrument de musique qui combine un tube de résonance non-uniforme (les cavités vocales) avec un messianisme d’excitation (les cordes vocales). </w:t>
      </w:r>
      <w:r w:rsidR="008A5A3C" w:rsidRPr="008A5A3C">
        <w:t>La figure ci-dessus représente un modèle de production de la voix chantée.</w:t>
      </w:r>
      <w:r w:rsidR="008A5A3C" w:rsidRPr="00AB6961">
        <w:t xml:space="preserve"> </w:t>
      </w:r>
      <w:r w:rsidR="00177265">
        <w:t>Comme tous les instruments à vent le système de description de la voix est basé sur le modèle de production acoustique source-filtre.</w:t>
      </w:r>
    </w:p>
    <w:p w14:paraId="30D34F19" w14:textId="75694752" w:rsidR="00D41887" w:rsidRDefault="008E61D2" w:rsidP="008A5A3C">
      <w:pPr>
        <w:pStyle w:val="Default"/>
      </w:pPr>
      <w:r>
        <w:rPr>
          <w:noProof/>
        </w:rPr>
        <mc:AlternateContent>
          <mc:Choice Requires="wpg">
            <w:drawing>
              <wp:anchor distT="0" distB="0" distL="114300" distR="114300" simplePos="0" relativeHeight="251692032" behindDoc="0" locked="0" layoutInCell="1" allowOverlap="1" wp14:anchorId="62E203D5" wp14:editId="78293C02">
                <wp:simplePos x="0" y="0"/>
                <wp:positionH relativeFrom="column">
                  <wp:posOffset>87757</wp:posOffset>
                </wp:positionH>
                <wp:positionV relativeFrom="paragraph">
                  <wp:posOffset>157632</wp:posOffset>
                </wp:positionV>
                <wp:extent cx="5681472" cy="799920"/>
                <wp:effectExtent l="0" t="0" r="46355" b="635"/>
                <wp:wrapThrough wrapText="bothSides">
                  <wp:wrapPolygon edited="0">
                    <wp:start x="0" y="0"/>
                    <wp:lineTo x="0" y="7892"/>
                    <wp:lineTo x="2125" y="10980"/>
                    <wp:lineTo x="0" y="12010"/>
                    <wp:lineTo x="0" y="21274"/>
                    <wp:lineTo x="2994" y="21274"/>
                    <wp:lineTo x="2994" y="16470"/>
                    <wp:lineTo x="17672" y="16470"/>
                    <wp:lineTo x="21728" y="15441"/>
                    <wp:lineTo x="21728" y="10980"/>
                    <wp:lineTo x="20617" y="5147"/>
                    <wp:lineTo x="2994" y="0"/>
                    <wp:lineTo x="0" y="0"/>
                  </wp:wrapPolygon>
                </wp:wrapThrough>
                <wp:docPr id="1073742299" name="Group 1073742299"/>
                <wp:cNvGraphicFramePr/>
                <a:graphic xmlns:a="http://schemas.openxmlformats.org/drawingml/2006/main">
                  <a:graphicData uri="http://schemas.microsoft.com/office/word/2010/wordprocessingGroup">
                    <wpg:wgp>
                      <wpg:cNvGrpSpPr/>
                      <wpg:grpSpPr>
                        <a:xfrm>
                          <a:off x="0" y="0"/>
                          <a:ext cx="5681472" cy="799920"/>
                          <a:chOff x="0" y="0"/>
                          <a:chExt cx="5681472" cy="799920"/>
                        </a:xfrm>
                      </wpg:grpSpPr>
                      <wps:wsp>
                        <wps:cNvPr id="1073742290" name="Text Box 1073742290"/>
                        <wps:cNvSpPr txBox="1"/>
                        <wps:spPr>
                          <a:xfrm>
                            <a:off x="577901" y="212141"/>
                            <a:ext cx="777240" cy="255905"/>
                          </a:xfrm>
                          <a:prstGeom prst="rect">
                            <a:avLst/>
                          </a:prstGeom>
                          <a:solidFill>
                            <a:schemeClr val="lt1"/>
                          </a:solidFill>
                          <a:ln w="6350">
                            <a:noFill/>
                          </a:ln>
                        </wps:spPr>
                        <wps:txbx>
                          <w:txbxContent>
                            <w:p w14:paraId="3E17128E" w14:textId="6B7FF884" w:rsidR="00C468EA" w:rsidRPr="003E0C16" w:rsidRDefault="00C468EA" w:rsidP="008E61D2">
                              <w:pPr>
                                <w:jc w:val="center"/>
                                <w:rPr>
                                  <w:sz w:val="18"/>
                                  <w:szCs w:val="18"/>
                                  <w14:textOutline w14:w="9525" w14:cap="rnd" w14:cmpd="sng" w14:algn="ctr">
                                    <w14:noFill/>
                                    <w14:prstDash w14:val="solid"/>
                                    <w14:bevel/>
                                  </w14:textOutline>
                                </w:rPr>
                              </w:pPr>
                              <w:r w:rsidRPr="003E0C16">
                                <w:rPr>
                                  <w:sz w:val="18"/>
                                  <w:szCs w:val="18"/>
                                  <w14:textOutline w14:w="9525" w14:cap="rnd" w14:cmpd="sng" w14:algn="ctr">
                                    <w14:noFill/>
                                    <w14:prstDash w14:val="solid"/>
                                    <w14:bevel/>
                                  </w14:textOutline>
                                </w:rPr>
                                <w:t>Excitate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73742297" name="Group 1073742297"/>
                        <wpg:cNvGrpSpPr/>
                        <wpg:grpSpPr>
                          <a:xfrm>
                            <a:off x="0" y="0"/>
                            <a:ext cx="777240" cy="311632"/>
                            <a:chOff x="0" y="0"/>
                            <a:chExt cx="777240" cy="311632"/>
                          </a:xfrm>
                        </wpg:grpSpPr>
                        <wps:wsp>
                          <wps:cNvPr id="1073742281" name="Text Box 1073742281"/>
                          <wps:cNvSpPr txBox="1"/>
                          <wps:spPr>
                            <a:xfrm>
                              <a:off x="0" y="0"/>
                              <a:ext cx="777240" cy="255905"/>
                            </a:xfrm>
                            <a:prstGeom prst="rect">
                              <a:avLst/>
                            </a:prstGeom>
                            <a:solidFill>
                              <a:schemeClr val="lt1"/>
                            </a:solidFill>
                            <a:ln w="6350">
                              <a:noFill/>
                            </a:ln>
                          </wps:spPr>
                          <wps:txbx>
                            <w:txbxContent>
                              <w:p w14:paraId="5D542846" w14:textId="77777777" w:rsidR="00C468EA" w:rsidRPr="00250D83" w:rsidRDefault="00C468EA" w:rsidP="008E61D2">
                                <w:pPr>
                                  <w:jc w:val="center"/>
                                  <w:rPr>
                                    <w:sz w:val="18"/>
                                    <w:szCs w:val="18"/>
                                    <w14:textOutline w14:w="9525" w14:cap="rnd" w14:cmpd="sng" w14:algn="ctr">
                                      <w14:noFill/>
                                      <w14:prstDash w14:val="solid"/>
                                      <w14:bevel/>
                                    </w14:textOutline>
                                  </w:rPr>
                                </w:pPr>
                                <w:r w:rsidRPr="00250D83">
                                  <w:rPr>
                                    <w:sz w:val="18"/>
                                    <w:szCs w:val="18"/>
                                    <w14:textOutline w14:w="9525" w14:cap="rnd" w14:cmpd="sng" w14:algn="ctr">
                                      <w14:noFill/>
                                      <w14:prstDash w14:val="solid"/>
                                      <w14:bevel/>
                                    </w14:textOutline>
                                  </w:rPr>
                                  <w:t>Pulse T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73742296" name="Group 1073742296"/>
                          <wpg:cNvGrpSpPr/>
                          <wpg:grpSpPr>
                            <a:xfrm>
                              <a:off x="115614" y="202325"/>
                              <a:ext cx="541020" cy="109307"/>
                              <a:chOff x="0" y="0"/>
                              <a:chExt cx="541020" cy="109307"/>
                            </a:xfrm>
                          </wpg:grpSpPr>
                          <wps:wsp>
                            <wps:cNvPr id="59" name="Straight Connector 59"/>
                            <wps:cNvCnPr/>
                            <wps:spPr>
                              <a:xfrm>
                                <a:off x="0" y="55179"/>
                                <a:ext cx="5410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3742219" name="Straight Connector 1073742219"/>
                            <wps:cNvCnPr/>
                            <wps:spPr>
                              <a:xfrm flipV="1">
                                <a:off x="2627" y="0"/>
                                <a:ext cx="0" cy="10668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3742220" name="Straight Connector 1073742220"/>
                            <wps:cNvCnPr/>
                            <wps:spPr>
                              <a:xfrm flipV="1">
                                <a:off x="78827" y="0"/>
                                <a:ext cx="0" cy="10668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3742223" name="Straight Connector 1073742223"/>
                            <wps:cNvCnPr/>
                            <wps:spPr>
                              <a:xfrm flipV="1">
                                <a:off x="155027" y="0"/>
                                <a:ext cx="0" cy="10668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3742225" name="Straight Connector 1073742225"/>
                            <wps:cNvCnPr/>
                            <wps:spPr>
                              <a:xfrm flipV="1">
                                <a:off x="231227" y="0"/>
                                <a:ext cx="0" cy="10668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3742228" name="Straight Connector 1073742228"/>
                            <wps:cNvCnPr/>
                            <wps:spPr>
                              <a:xfrm flipV="1">
                                <a:off x="310055" y="0"/>
                                <a:ext cx="0" cy="10668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3742229" name="Straight Connector 1073742229"/>
                            <wps:cNvCnPr/>
                            <wps:spPr>
                              <a:xfrm flipV="1">
                                <a:off x="388882" y="0"/>
                                <a:ext cx="0" cy="10668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3742230" name="Straight Connector 1073742230"/>
                            <wps:cNvCnPr/>
                            <wps:spPr>
                              <a:xfrm flipV="1">
                                <a:off x="538655" y="0"/>
                                <a:ext cx="0" cy="10668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73741826" name="Straight Connector 1073741826"/>
                            <wps:cNvCnPr/>
                            <wps:spPr>
                              <a:xfrm flipV="1">
                                <a:off x="465082" y="2627"/>
                                <a:ext cx="0" cy="10668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1073742298" name="Group 1073742298"/>
                        <wpg:cNvGrpSpPr/>
                        <wpg:grpSpPr>
                          <a:xfrm>
                            <a:off x="0" y="438912"/>
                            <a:ext cx="777240" cy="361008"/>
                            <a:chOff x="0" y="0"/>
                            <a:chExt cx="777240" cy="361008"/>
                          </a:xfrm>
                        </wpg:grpSpPr>
                        <wps:wsp>
                          <wps:cNvPr id="1073742233" name="Text Box 1073742233"/>
                          <wps:cNvSpPr txBox="1"/>
                          <wps:spPr>
                            <a:xfrm>
                              <a:off x="0" y="105103"/>
                              <a:ext cx="777240" cy="255905"/>
                            </a:xfrm>
                            <a:prstGeom prst="rect">
                              <a:avLst/>
                            </a:prstGeom>
                            <a:solidFill>
                              <a:schemeClr val="lt1"/>
                            </a:solidFill>
                            <a:ln w="6350">
                              <a:noFill/>
                            </a:ln>
                          </wps:spPr>
                          <wps:txbx>
                            <w:txbxContent>
                              <w:p w14:paraId="065E9D66" w14:textId="684AA938" w:rsidR="00C468EA" w:rsidRPr="00250D83" w:rsidRDefault="00C468EA" w:rsidP="008E61D2">
                                <w:pPr>
                                  <w:jc w:val="center"/>
                                  <w:rPr>
                                    <w:sz w:val="18"/>
                                    <w:szCs w:val="18"/>
                                    <w14:textOutline w14:w="9525" w14:cap="rnd" w14:cmpd="sng" w14:algn="ctr">
                                      <w14:noFill/>
                                      <w14:prstDash w14:val="solid"/>
                                      <w14:bevel/>
                                    </w14:textOutline>
                                  </w:rPr>
                                </w:pPr>
                                <w:r w:rsidRPr="00250D83">
                                  <w:rPr>
                                    <w:sz w:val="18"/>
                                    <w:szCs w:val="18"/>
                                    <w14:textOutline w14:w="9525" w14:cap="rnd" w14:cmpd="sng" w14:algn="ctr">
                                      <w14:noFill/>
                                      <w14:prstDash w14:val="solid"/>
                                      <w14:bevel/>
                                    </w14:textOutline>
                                  </w:rPr>
                                  <w:t>Bru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3" name="Picture 63"/>
                            <pic:cNvPicPr>
                              <a:picLocks noChangeAspect="1"/>
                            </pic:cNvPicPr>
                          </pic:nvPicPr>
                          <pic:blipFill>
                            <a:blip r:embed="rId109" cstate="print">
                              <a:extLst>
                                <a:ext uri="{28A0092B-C50C-407E-A947-70E740481C1C}">
                                  <a14:useLocalDpi xmlns:a14="http://schemas.microsoft.com/office/drawing/2010/main" val="0"/>
                                </a:ext>
                              </a:extLst>
                            </a:blip>
                            <a:stretch>
                              <a:fillRect/>
                            </a:stretch>
                          </pic:blipFill>
                          <pic:spPr>
                            <a:xfrm>
                              <a:off x="115614" y="0"/>
                              <a:ext cx="554990" cy="179070"/>
                            </a:xfrm>
                            <a:prstGeom prst="rect">
                              <a:avLst/>
                            </a:prstGeom>
                          </pic:spPr>
                        </pic:pic>
                      </wpg:grpSp>
                      <wps:wsp>
                        <wps:cNvPr id="1073742287" name="Straight Connector 1073742287"/>
                        <wps:cNvCnPr/>
                        <wps:spPr>
                          <a:xfrm flipV="1">
                            <a:off x="694944" y="402336"/>
                            <a:ext cx="654685" cy="0"/>
                          </a:xfrm>
                          <a:prstGeom prst="line">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73742289" name="Text Box 1073742289"/>
                        <wps:cNvSpPr txBox="1"/>
                        <wps:spPr>
                          <a:xfrm>
                            <a:off x="1360627" y="270663"/>
                            <a:ext cx="777240" cy="255905"/>
                          </a:xfrm>
                          <a:prstGeom prst="rect">
                            <a:avLst/>
                          </a:prstGeom>
                          <a:solidFill>
                            <a:schemeClr val="lt1"/>
                          </a:solidFill>
                          <a:ln w="6350">
                            <a:solidFill>
                              <a:schemeClr val="tx1"/>
                            </a:solidFill>
                          </a:ln>
                        </wps:spPr>
                        <wps:txbx>
                          <w:txbxContent>
                            <w:p w14:paraId="174ACC6C" w14:textId="3D6C267D" w:rsidR="00C468EA" w:rsidRPr="003E0C16" w:rsidRDefault="00C468EA" w:rsidP="008E61D2">
                              <w:pPr>
                                <w:jc w:val="center"/>
                                <w:rPr>
                                  <w:sz w:val="18"/>
                                  <w:szCs w:val="18"/>
                                  <w14:textOutline w14:w="9525" w14:cap="rnd" w14:cmpd="sng" w14:algn="ctr">
                                    <w14:noFill/>
                                    <w14:prstDash w14:val="solid"/>
                                    <w14:bevel/>
                                  </w14:textOutline>
                                </w:rPr>
                              </w:pPr>
                              <w:r w:rsidRPr="003E0C16">
                                <w:rPr>
                                  <w:sz w:val="18"/>
                                  <w:szCs w:val="18"/>
                                  <w14:textOutline w14:w="9525" w14:cap="rnd" w14:cmpd="sng" w14:algn="ctr">
                                    <w14:noFill/>
                                    <w14:prstDash w14:val="solid"/>
                                    <w14:bevel/>
                                  </w14:textOutline>
                                </w:rPr>
                                <w:t>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91" name="Straight Connector 1073742291"/>
                        <wps:cNvCnPr/>
                        <wps:spPr>
                          <a:xfrm flipV="1">
                            <a:off x="2136038" y="387706"/>
                            <a:ext cx="521335" cy="0"/>
                          </a:xfrm>
                          <a:prstGeom prst="line">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73742292" name="Text Box 1073742292"/>
                        <wps:cNvSpPr txBox="1"/>
                        <wps:spPr>
                          <a:xfrm>
                            <a:off x="2648102" y="256032"/>
                            <a:ext cx="907415" cy="255905"/>
                          </a:xfrm>
                          <a:prstGeom prst="rect">
                            <a:avLst/>
                          </a:prstGeom>
                          <a:solidFill>
                            <a:schemeClr val="lt1"/>
                          </a:solidFill>
                          <a:ln w="6350">
                            <a:solidFill>
                              <a:schemeClr val="tx1"/>
                            </a:solidFill>
                          </a:ln>
                        </wps:spPr>
                        <wps:txbx>
                          <w:txbxContent>
                            <w:p w14:paraId="50FEEE7E" w14:textId="6FB83AC2" w:rsidR="00C468EA" w:rsidRPr="003E0C16" w:rsidRDefault="00C468EA" w:rsidP="008E61D2">
                              <w:pPr>
                                <w:jc w:val="center"/>
                                <w:rPr>
                                  <w:sz w:val="18"/>
                                  <w:szCs w:val="18"/>
                                  <w14:textOutline w14:w="9525" w14:cap="rnd" w14:cmpd="sng" w14:algn="ctr">
                                    <w14:noFill/>
                                    <w14:prstDash w14:val="solid"/>
                                    <w14:bevel/>
                                  </w14:textOutline>
                                </w:rPr>
                              </w:pPr>
                              <w:r w:rsidRPr="003E0C16">
                                <w:rPr>
                                  <w:sz w:val="18"/>
                                  <w:szCs w:val="18"/>
                                  <w14:textOutline w14:w="9525" w14:cap="rnd" w14:cmpd="sng" w14:algn="ctr">
                                    <w14:noFill/>
                                    <w14:prstDash w14:val="solid"/>
                                    <w14:bevel/>
                                  </w14:textOutline>
                                </w:rPr>
                                <w:t>Cavités voc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93" name="Straight Connector 1073742293"/>
                        <wps:cNvCnPr/>
                        <wps:spPr>
                          <a:xfrm flipV="1">
                            <a:off x="3562502" y="387706"/>
                            <a:ext cx="521521" cy="0"/>
                          </a:xfrm>
                          <a:prstGeom prst="line">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73742294" name="Text Box 1073742294"/>
                        <wps:cNvSpPr txBox="1"/>
                        <wps:spPr>
                          <a:xfrm>
                            <a:off x="4081882" y="204826"/>
                            <a:ext cx="1299845" cy="370205"/>
                          </a:xfrm>
                          <a:prstGeom prst="rect">
                            <a:avLst/>
                          </a:prstGeom>
                          <a:solidFill>
                            <a:schemeClr val="lt1"/>
                          </a:solidFill>
                          <a:ln w="6350">
                            <a:solidFill>
                              <a:schemeClr val="tx1"/>
                            </a:solidFill>
                          </a:ln>
                        </wps:spPr>
                        <wps:txbx>
                          <w:txbxContent>
                            <w:p w14:paraId="653D86F4" w14:textId="0784D679" w:rsidR="00C468EA" w:rsidRPr="003E0C16" w:rsidRDefault="00C468EA" w:rsidP="00D41887">
                              <w:pPr>
                                <w:jc w:val="center"/>
                                <w:rPr>
                                  <w:sz w:val="18"/>
                                  <w:szCs w:val="18"/>
                                  <w14:textOutline w14:w="9525" w14:cap="rnd" w14:cmpd="sng" w14:algn="ctr">
                                    <w14:noFill/>
                                    <w14:prstDash w14:val="solid"/>
                                    <w14:bevel/>
                                  </w14:textOutline>
                                </w:rPr>
                              </w:pPr>
                              <w:r w:rsidRPr="003E0C16">
                                <w:rPr>
                                  <w:sz w:val="18"/>
                                  <w:szCs w:val="18"/>
                                  <w14:textOutline w14:w="9525" w14:cap="rnd" w14:cmpd="sng" w14:algn="ctr">
                                    <w14:noFill/>
                                    <w14:prstDash w14:val="solid"/>
                                    <w14:bevel/>
                                  </w14:textOutline>
                                </w:rPr>
                                <w:t>Cavités buccale</w:t>
                              </w:r>
                            </w:p>
                            <w:p w14:paraId="0E249C47" w14:textId="324840EC" w:rsidR="00C468EA" w:rsidRPr="00EE6C80" w:rsidRDefault="00C468EA" w:rsidP="008E61D2">
                              <w:pPr>
                                <w:jc w:val="center"/>
                                <w:rPr>
                                  <w:sz w:val="18"/>
                                  <w:szCs w:val="18"/>
                                  <w14:textOutline w14:w="9525" w14:cap="rnd" w14:cmpd="sng" w14:algn="ctr">
                                    <w14:noFill/>
                                    <w14:prstDash w14:val="solid"/>
                                    <w14:bevel/>
                                  </w14:textOutline>
                                </w:rPr>
                              </w:pPr>
                              <w:r w:rsidRPr="00EE6C80">
                                <w:rPr>
                                  <w:sz w:val="18"/>
                                  <w:szCs w:val="18"/>
                                  <w14:textOutline w14:w="9525" w14:cap="rnd" w14:cmpd="sng" w14:algn="ctr">
                                    <w14:noFill/>
                                    <w14:prstDash w14:val="solid"/>
                                    <w14:bevel/>
                                  </w14:textOutline>
                                </w:rPr>
                                <w:t>Et les lieux d’artic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95" name="Straight Connector 1073742295"/>
                        <wps:cNvCnPr/>
                        <wps:spPr>
                          <a:xfrm flipV="1">
                            <a:off x="5376672" y="387706"/>
                            <a:ext cx="304800" cy="0"/>
                          </a:xfrm>
                          <a:prstGeom prst="line">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2E203D5" id="Group 1073742299" o:spid="_x0000_s1210" style="position:absolute;left:0;text-align:left;margin-left:6.9pt;margin-top:12.4pt;width:447.35pt;height:63pt;z-index:251692032;mso-position-horizontal-relative:text;mso-position-vertical-relative:text;mso-height-relative:margin" coordsize="56814,799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">
                <v:shape id="Text Box 1073742290" o:spid="_x0000_s1211" type="#_x0000_t202" style="position:absolute;left:5779;top:2121;width:7772;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" fillcolor="white [3201]" stroked="f" strokeweight=".5pt">
                  <v:textbox>
                    <w:txbxContent>
                      <w:p w14:paraId="3E17128E" w14:textId="6B7FF884" w:rsidR="00C468EA" w:rsidRPr="003E0C16" w:rsidRDefault="00C468EA" w:rsidP="008E61D2">
                        <w:pPr>
                          <w:jc w:val="center"/>
                          <w:rPr>
                            <w:sz w:val="18"/>
                            <w:szCs w:val="18"/>
                            <w14:textOutline w14:w="9525" w14:cap="rnd" w14:cmpd="sng" w14:algn="ctr">
                              <w14:noFill/>
                              <w14:prstDash w14:val="solid"/>
                              <w14:bevel/>
                            </w14:textOutline>
                          </w:rPr>
                        </w:pPr>
                        <w:r w:rsidRPr="003E0C16">
                          <w:rPr>
                            <w:sz w:val="18"/>
                            <w:szCs w:val="18"/>
                            <w14:textOutline w14:w="9525" w14:cap="rnd" w14:cmpd="sng" w14:algn="ctr">
                              <w14:noFill/>
                              <w14:prstDash w14:val="solid"/>
                              <w14:bevel/>
                            </w14:textOutline>
                          </w:rPr>
                          <w:t>Excitateur</w:t>
                        </w:r>
                      </w:p>
                    </w:txbxContent>
                  </v:textbox>
                </v:shape>
                <v:group id="Group 1073742297" o:spid="_x0000_s1212" style="position:absolute;width:7772;height:3116" coordsize="7772,31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">
                  <v:shape id="Text Box 1073742281" o:spid="_x0000_s1213" type="#_x0000_t202" style="position:absolute;width:7772;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" fillcolor="white [3201]" stroked="f" strokeweight=".5pt">
                    <v:textbox>
                      <w:txbxContent>
                        <w:p w14:paraId="5D542846" w14:textId="77777777" w:rsidR="00C468EA" w:rsidRPr="00250D83" w:rsidRDefault="00C468EA" w:rsidP="008E61D2">
                          <w:pPr>
                            <w:jc w:val="center"/>
                            <w:rPr>
                              <w:sz w:val="18"/>
                              <w:szCs w:val="18"/>
                              <w14:textOutline w14:w="9525" w14:cap="rnd" w14:cmpd="sng" w14:algn="ctr">
                                <w14:noFill/>
                                <w14:prstDash w14:val="solid"/>
                                <w14:bevel/>
                              </w14:textOutline>
                            </w:rPr>
                          </w:pPr>
                          <w:r w:rsidRPr="00250D83">
                            <w:rPr>
                              <w:sz w:val="18"/>
                              <w:szCs w:val="18"/>
                              <w14:textOutline w14:w="9525" w14:cap="rnd" w14:cmpd="sng" w14:algn="ctr">
                                <w14:noFill/>
                                <w14:prstDash w14:val="solid"/>
                                <w14:bevel/>
                              </w14:textOutline>
                            </w:rPr>
                            <w:t>Pulse Train</w:t>
                          </w:r>
                        </w:p>
                      </w:txbxContent>
                    </v:textbox>
                  </v:shape>
                  <v:group id="Group 1073742296" o:spid="_x0000_s1214" style="position:absolute;left:1156;top:2023;width:5410;height:1093" coordsize="5410,10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">
                    <v:line id="Straight Connector 59" o:spid="_x0000_s1215" style="position:absolute;visibility:visible;mso-wrap-style:square" from="0,551" to="5410,55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" strokecolor="black [3213]" strokeweight="1pt">
                      <v:stroke joinstyle="miter"/>
                    </v:line>
                    <v:line id="Straight Connector 1073742219" o:spid="_x0000_s1216" style="position:absolute;flip:y;visibility:visible;mso-wrap-style:square" from="26,0" to="26,10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" strokecolor="black [3213]" strokeweight=".5pt">
                      <v:stroke joinstyle="miter"/>
                    </v:line>
                    <v:line id="Straight Connector 1073742220" o:spid="_x0000_s1217" style="position:absolute;flip:y;visibility:visible;mso-wrap-style:square" from="788,0" to="788,10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" strokecolor="black [3213]" strokeweight=".5pt">
                      <v:stroke joinstyle="miter"/>
                    </v:line>
                    <v:line id="Straight Connector 1073742223" o:spid="_x0000_s1218" style="position:absolute;flip:y;visibility:visible;mso-wrap-style:square" from="1550,0" to="1550,10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" strokecolor="black [3213]" strokeweight=".5pt">
                      <v:stroke joinstyle="miter"/>
                    </v:line>
                    <v:line id="Straight Connector 1073742225" o:spid="_x0000_s1219" style="position:absolute;flip:y;visibility:visible;mso-wrap-style:square" from="2312,0" to="2312,10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" strokecolor="black [3213]" strokeweight=".5pt">
                      <v:stroke joinstyle="miter"/>
                    </v:line>
                    <v:line id="Straight Connector 1073742228" o:spid="_x0000_s1220" style="position:absolute;flip:y;visibility:visible;mso-wrap-style:square" from="3100,0" to="3100,10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" strokecolor="black [3213]" strokeweight=".5pt">
                      <v:stroke joinstyle="miter"/>
                    </v:line>
                    <v:line id="Straight Connector 1073742229" o:spid="_x0000_s1221" style="position:absolute;flip:y;visibility:visible;mso-wrap-style:square" from="3888,0" to="3888,10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" strokecolor="black [3213]" strokeweight=".5pt">
                      <v:stroke joinstyle="miter"/>
                    </v:line>
                    <v:line id="Straight Connector 1073742230" o:spid="_x0000_s1222" style="position:absolute;flip:y;visibility:visible;mso-wrap-style:square" from="5386,0" to="5386,106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" strokecolor="black [3213]" strokeweight=".5pt">
                      <v:stroke joinstyle="miter"/>
                    </v:line>
                    <v:line id="Straight Connector 1073741826" o:spid="_x0000_s1223" style="position:absolute;flip:y;visibility:visible;mso-wrap-style:square" from="4650,26" to="4650,10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" strokecolor="black [3213]" strokeweight=".5pt">
                      <v:stroke joinstyle="miter"/>
                    </v:line>
                  </v:group>
                </v:group>
                <v:group id="Group 1073742298" o:spid="_x0000_s1224" style="position:absolute;top:4389;width:7772;height:3610" coordsize="7772,3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">
                  <v:shape id="Text Box 1073742233" o:spid="_x0000_s1225" type="#_x0000_t202" style="position:absolute;top:1051;width:7772;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" fillcolor="white [3201]" stroked="f" strokeweight=".5pt">
                    <v:textbox>
                      <w:txbxContent>
                        <w:p w14:paraId="065E9D66" w14:textId="684AA938" w:rsidR="00C468EA" w:rsidRPr="00250D83" w:rsidRDefault="00C468EA" w:rsidP="008E61D2">
                          <w:pPr>
                            <w:jc w:val="center"/>
                            <w:rPr>
                              <w:sz w:val="18"/>
                              <w:szCs w:val="18"/>
                              <w14:textOutline w14:w="9525" w14:cap="rnd" w14:cmpd="sng" w14:algn="ctr">
                                <w14:noFill/>
                                <w14:prstDash w14:val="solid"/>
                                <w14:bevel/>
                              </w14:textOutline>
                            </w:rPr>
                          </w:pPr>
                          <w:r w:rsidRPr="00250D83">
                            <w:rPr>
                              <w:sz w:val="18"/>
                              <w:szCs w:val="18"/>
                              <w14:textOutline w14:w="9525" w14:cap="rnd" w14:cmpd="sng" w14:algn="ctr">
                                <w14:noFill/>
                                <w14:prstDash w14:val="solid"/>
                                <w14:bevel/>
                              </w14:textOutline>
                            </w:rPr>
                            <w:t>Bruit</w:t>
                          </w:r>
                        </w:p>
                      </w:txbxContent>
                    </v:textbox>
                  </v:shape>
                  <v:shape id="Picture 63" o:spid="_x0000_s1226" type="#_x0000_t75" style="position:absolute;left:1156;width:5550;height:17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">
                    <v:imagedata r:id="rId110" o:title=""/>
                  </v:shape>
                </v:group>
                <v:line id="Straight Connector 1073742287" o:spid="_x0000_s1227" style="position:absolute;flip:y;visibility:visible;mso-wrap-style:square" from="6949,4023" to="13496,40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" strokecolor="black [3213]" strokeweight=".5pt">
                  <v:stroke endarrow="open" joinstyle="miter"/>
                </v:line>
                <v:shape id="Text Box 1073742289" o:spid="_x0000_s1228" type="#_x0000_t202" style="position:absolute;left:13606;top:2706;width:7772;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" fillcolor="white [3201]" strokecolor="black [3213]" strokeweight=".5pt">
                  <v:textbox>
                    <w:txbxContent>
                      <w:p w14:paraId="174ACC6C" w14:textId="3D6C267D" w:rsidR="00C468EA" w:rsidRPr="003E0C16" w:rsidRDefault="00C468EA" w:rsidP="008E61D2">
                        <w:pPr>
                          <w:jc w:val="center"/>
                          <w:rPr>
                            <w:sz w:val="18"/>
                            <w:szCs w:val="18"/>
                            <w14:textOutline w14:w="9525" w14:cap="rnd" w14:cmpd="sng" w14:algn="ctr">
                              <w14:noFill/>
                              <w14:prstDash w14:val="solid"/>
                              <w14:bevel/>
                            </w14:textOutline>
                          </w:rPr>
                        </w:pPr>
                        <w:r w:rsidRPr="003E0C16">
                          <w:rPr>
                            <w:sz w:val="18"/>
                            <w:szCs w:val="18"/>
                            <w14:textOutline w14:w="9525" w14:cap="rnd" w14:cmpd="sng" w14:algn="ctr">
                              <w14:noFill/>
                              <w14:prstDash w14:val="solid"/>
                              <w14:bevel/>
                            </w14:textOutline>
                          </w:rPr>
                          <w:t>Source</w:t>
                        </w:r>
                      </w:p>
                    </w:txbxContent>
                  </v:textbox>
                </v:shape>
                <v:line id="Straight Connector 1073742291" o:spid="_x0000_s1229" style="position:absolute;flip:y;visibility:visible;mso-wrap-style:square" from="21360,3877" to="26573,38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" strokecolor="black [3213]" strokeweight=".5pt">
                  <v:stroke endarrow="open" joinstyle="miter"/>
                </v:line>
                <v:shape id="Text Box 1073742292" o:spid="_x0000_s1230" type="#_x0000_t202" style="position:absolute;left:26481;top:2560;width:9074;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" fillcolor="white [3201]" strokecolor="black [3213]" strokeweight=".5pt">
                  <v:textbox>
                    <w:txbxContent>
                      <w:p w14:paraId="50FEEE7E" w14:textId="6FB83AC2" w:rsidR="00C468EA" w:rsidRPr="003E0C16" w:rsidRDefault="00C468EA" w:rsidP="008E61D2">
                        <w:pPr>
                          <w:jc w:val="center"/>
                          <w:rPr>
                            <w:sz w:val="18"/>
                            <w:szCs w:val="18"/>
                            <w14:textOutline w14:w="9525" w14:cap="rnd" w14:cmpd="sng" w14:algn="ctr">
                              <w14:noFill/>
                              <w14:prstDash w14:val="solid"/>
                              <w14:bevel/>
                            </w14:textOutline>
                          </w:rPr>
                        </w:pPr>
                        <w:r w:rsidRPr="003E0C16">
                          <w:rPr>
                            <w:sz w:val="18"/>
                            <w:szCs w:val="18"/>
                            <w14:textOutline w14:w="9525" w14:cap="rnd" w14:cmpd="sng" w14:algn="ctr">
                              <w14:noFill/>
                              <w14:prstDash w14:val="solid"/>
                              <w14:bevel/>
                            </w14:textOutline>
                          </w:rPr>
                          <w:t>Cavités vocales</w:t>
                        </w:r>
                      </w:p>
                    </w:txbxContent>
                  </v:textbox>
                </v:shape>
                <v:line id="Straight Connector 1073742293" o:spid="_x0000_s1231" style="position:absolute;flip:y;visibility:visible;mso-wrap-style:square" from="35625,3877" to="40840,38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" strokecolor="black [3213]" strokeweight=".5pt">
                  <v:stroke endarrow="open" joinstyle="miter"/>
                </v:line>
                <v:shape id="Text Box 1073742294" o:spid="_x0000_s1232" type="#_x0000_t202" style="position:absolute;left:40818;top:2048;width:12999;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" fillcolor="white [3201]" strokecolor="black [3213]" strokeweight=".5pt">
                  <v:textbox>
                    <w:txbxContent>
                      <w:p w14:paraId="653D86F4" w14:textId="0784D679" w:rsidR="00C468EA" w:rsidRPr="003E0C16" w:rsidRDefault="00C468EA" w:rsidP="00D41887">
                        <w:pPr>
                          <w:jc w:val="center"/>
                          <w:rPr>
                            <w:sz w:val="18"/>
                            <w:szCs w:val="18"/>
                            <w14:textOutline w14:w="9525" w14:cap="rnd" w14:cmpd="sng" w14:algn="ctr">
                              <w14:noFill/>
                              <w14:prstDash w14:val="solid"/>
                              <w14:bevel/>
                            </w14:textOutline>
                          </w:rPr>
                        </w:pPr>
                        <w:r w:rsidRPr="003E0C16">
                          <w:rPr>
                            <w:sz w:val="18"/>
                            <w:szCs w:val="18"/>
                            <w14:textOutline w14:w="9525" w14:cap="rnd" w14:cmpd="sng" w14:algn="ctr">
                              <w14:noFill/>
                              <w14:prstDash w14:val="solid"/>
                              <w14:bevel/>
                            </w14:textOutline>
                          </w:rPr>
                          <w:t>Cavités buccale</w:t>
                        </w:r>
                      </w:p>
                      <w:p w14:paraId="0E249C47" w14:textId="324840EC" w:rsidR="00C468EA" w:rsidRPr="00EE6C80" w:rsidRDefault="00C468EA" w:rsidP="008E61D2">
                        <w:pPr>
                          <w:jc w:val="center"/>
                          <w:rPr>
                            <w:sz w:val="18"/>
                            <w:szCs w:val="18"/>
                            <w14:textOutline w14:w="9525" w14:cap="rnd" w14:cmpd="sng" w14:algn="ctr">
                              <w14:noFill/>
                              <w14:prstDash w14:val="solid"/>
                              <w14:bevel/>
                            </w14:textOutline>
                          </w:rPr>
                        </w:pPr>
                        <w:r w:rsidRPr="00EE6C80">
                          <w:rPr>
                            <w:sz w:val="18"/>
                            <w:szCs w:val="18"/>
                            <w14:textOutline w14:w="9525" w14:cap="rnd" w14:cmpd="sng" w14:algn="ctr">
                              <w14:noFill/>
                              <w14:prstDash w14:val="solid"/>
                              <w14:bevel/>
                            </w14:textOutline>
                          </w:rPr>
                          <w:t>Et les lieux d’articulation</w:t>
                        </w:r>
                      </w:p>
                    </w:txbxContent>
                  </v:textbox>
                </v:shape>
                <v:line id="Straight Connector 1073742295" o:spid="_x0000_s1233" style="position:absolute;flip:y;visibility:visible;mso-wrap-style:square" from="53766,3877" to="56814,38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" strokecolor="black [3213]" strokeweight=".5pt">
                  <v:stroke endarrow="open" joinstyle="miter"/>
                </v:line>
                <w10:wrap type="through"/>
              </v:group>
            </w:pict>
          </mc:Fallback>
        </mc:AlternateContent>
      </w:r>
    </w:p>
    <w:p w14:paraId="08F51BCB" w14:textId="0FBD865D" w:rsidR="00177265" w:rsidRDefault="00177265" w:rsidP="008A5A3C">
      <w:pPr>
        <w:pStyle w:val="Default"/>
      </w:pPr>
    </w:p>
    <w:p w14:paraId="12AE0D69" w14:textId="23706ECC" w:rsidR="00177265" w:rsidRDefault="00177265" w:rsidP="00177265">
      <w:pPr>
        <w:pStyle w:val="Default"/>
      </w:pPr>
    </w:p>
    <w:p w14:paraId="48868A6D" w14:textId="1902F064" w:rsidR="00EE6C80" w:rsidRDefault="007D6863" w:rsidP="00177265">
      <w:pPr>
        <w:pStyle w:val="Default"/>
      </w:pPr>
      <w:r>
        <w:t xml:space="preserve">Le son est généré d’abord par la source qui lui donne hauteur, puissance et bruit alors que les conduits </w:t>
      </w:r>
      <w:r w:rsidRPr="00AB6961">
        <w:t xml:space="preserve">vocaux </w:t>
      </w:r>
      <w:r>
        <w:t>agissent comme un filtre</w:t>
      </w:r>
      <w:r w:rsidRPr="00EE6C80">
        <w:t xml:space="preserve">. </w:t>
      </w:r>
      <w:r>
        <w:t>Notons</w:t>
      </w:r>
      <w:r w:rsidRPr="00EE6C80">
        <w:t xml:space="preserve"> que l’appareil cognitif de l’être humain est le résultat de plusieurs milliers années d’évolution. Le moindre changement dans le spectre complexe de la voix est facilement perceptible à l’écoute, d’où la complexité des techniques de la synthèse vocale dont la sophistication est assez récente. </w:t>
      </w:r>
      <w:r w:rsidRPr="009A4B58">
        <w:t xml:space="preserve">La synthèse vocale a vu le jour vers fin du </w:t>
      </w:r>
      <w:r>
        <w:t>XVIII</w:t>
      </w:r>
      <w:r w:rsidRPr="007812F9">
        <w:rPr>
          <w:vertAlign w:val="superscript"/>
        </w:rPr>
        <w:t>e</w:t>
      </w:r>
      <w:r w:rsidRPr="009A4B58">
        <w:t xml:space="preserve"> siècle avec la </w:t>
      </w:r>
      <w:r w:rsidRPr="007812F9">
        <w:rPr>
          <w:i/>
          <w:iCs/>
        </w:rPr>
        <w:t>Speaking machine</w:t>
      </w:r>
      <w:r w:rsidRPr="009A4B58">
        <w:t xml:space="preserve"> de Wolfgang von Kempelen, </w:t>
      </w:r>
      <w:r>
        <w:t xml:space="preserve">construite </w:t>
      </w:r>
      <w:r w:rsidRPr="009A4B58">
        <w:t>en 1791</w:t>
      </w:r>
      <w:r>
        <w:t>,</w:t>
      </w:r>
      <w:r w:rsidRPr="009A4B58">
        <w:t xml:space="preserve"> mais c’est surtout à partir des années </w:t>
      </w:r>
      <w:r>
        <w:t>19</w:t>
      </w:r>
      <w:r w:rsidRPr="009A4B58">
        <w:t xml:space="preserve">60 que la synthèse vocale par formants a commencé à </w:t>
      </w:r>
      <w:r>
        <w:t xml:space="preserve">être </w:t>
      </w:r>
      <w:r w:rsidRPr="00EE6C80">
        <w:t>développ</w:t>
      </w:r>
      <w:r>
        <w:t>ée</w:t>
      </w:r>
      <w:r w:rsidRPr="009A4B58">
        <w:t>. En 1984</w:t>
      </w:r>
      <w:r>
        <w:t>,</w:t>
      </w:r>
      <w:r w:rsidRPr="009A4B58">
        <w:t xml:space="preserve"> le chercheur français</w:t>
      </w:r>
      <w:r>
        <w:t xml:space="preserve"> Xavier Rodet</w:t>
      </w:r>
      <w:r w:rsidRPr="009A4B58">
        <w:t xml:space="preserve"> publie un article dans </w:t>
      </w:r>
      <w:r w:rsidRPr="007812F9">
        <w:rPr>
          <w:i/>
          <w:iCs/>
        </w:rPr>
        <w:t>Computer Music Journal</w:t>
      </w:r>
      <w:r w:rsidRPr="009A4B58">
        <w:t xml:space="preserve">, intitulé Time-Domain Formant-Wave-Function Synthesis.  La synthèse par fonctions d’ondes formantiques (FOF) </w:t>
      </w:r>
      <w:r>
        <w:t>est basée sur</w:t>
      </w:r>
      <w:r w:rsidRPr="009A4B58">
        <w:t xml:space="preserve"> </w:t>
      </w:r>
      <w:r>
        <w:t>le</w:t>
      </w:r>
      <w:r w:rsidRPr="009A4B58">
        <w:t xml:space="preserve"> modèle de production de la voix</w:t>
      </w:r>
      <w:r>
        <w:t>. À titre d’exemple</w:t>
      </w:r>
      <w:r w:rsidRPr="009A4B58">
        <w:t xml:space="preserve"> </w:t>
      </w:r>
      <w:r>
        <w:t>elle</w:t>
      </w:r>
      <w:r w:rsidRPr="009A4B58">
        <w:t xml:space="preserve"> permet de reproduire </w:t>
      </w:r>
      <w:r>
        <w:t xml:space="preserve">des fréquences fondamentales tout comme </w:t>
      </w:r>
      <w:r w:rsidRPr="009A4B58">
        <w:t xml:space="preserve">le comportement des résonateurs de l’appareil vocal. </w:t>
      </w:r>
      <w:r>
        <w:t>« </w:t>
      </w:r>
      <w:r w:rsidRPr="009A4B58">
        <w:t>Cette méthode de synthèse consiste à générer un ou plusieurs trains de sinusoïdes amorties, à une fréquence donnée (fréquence fondamentale, ou f0) pouvant être paramétrée. Chaque train de sinusoïdes contribue au spectre sonore par un formant, correspondant à une zone spectrale riche en intensité</w:t>
      </w:r>
      <w:r>
        <w:t> ».</w:t>
      </w:r>
      <w:r>
        <w:rPr>
          <w:rStyle w:val="FootnoteReference"/>
        </w:rPr>
        <w:footnoteReference w:id="163"/>
      </w:r>
      <w:r>
        <w:t xml:space="preserve"> Cette technique est la base de la synthèse formantique qui permet de reproduire certains phonèmes de la voix chantée</w:t>
      </w:r>
      <w:r w:rsidR="00136692">
        <w:t>.</w:t>
      </w:r>
    </w:p>
    <w:p w14:paraId="7D9EDDA6" w14:textId="734BBA39" w:rsidR="00136692" w:rsidRPr="009A4B58" w:rsidRDefault="00136692" w:rsidP="00136692">
      <w:pPr>
        <w:pStyle w:val="Heading3"/>
      </w:pPr>
      <w:bookmarkStart w:id="843" w:name="_Toc121091846"/>
      <w:r>
        <w:t xml:space="preserve">Synthèse formantique et la composition de </w:t>
      </w:r>
      <w:r w:rsidRPr="00136692">
        <w:rPr>
          <w:i/>
          <w:iCs/>
        </w:rPr>
        <w:t>Mots de jeu</w:t>
      </w:r>
      <w:bookmarkEnd w:id="843"/>
    </w:p>
    <w:p w14:paraId="0031B60D" w14:textId="0D6E76E5" w:rsidR="007E15CE" w:rsidRPr="007D5BBC" w:rsidRDefault="00136692" w:rsidP="00136692">
      <w:pPr>
        <w:pStyle w:val="Default"/>
      </w:pPr>
      <w:r w:rsidRPr="007D5BBC">
        <w:t xml:space="preserve">Dans la composition de </w:t>
      </w:r>
      <w:r w:rsidRPr="007D5BBC">
        <w:rPr>
          <w:i/>
          <w:iCs/>
        </w:rPr>
        <w:t>Mots de jeu</w:t>
      </w:r>
      <w:r w:rsidRPr="007D5BBC">
        <w:t xml:space="preserve"> </w:t>
      </w:r>
      <w:r w:rsidR="00EE6C80">
        <w:t xml:space="preserve">la </w:t>
      </w:r>
      <w:r w:rsidR="006E2F2A">
        <w:t>synthèse</w:t>
      </w:r>
      <w:r w:rsidR="00EE6C80">
        <w:t xml:space="preserve"> formantique </w:t>
      </w:r>
      <w:r>
        <w:t>reproduit d</w:t>
      </w:r>
      <w:r w:rsidR="006E2F2A">
        <w:t>es</w:t>
      </w:r>
      <w:r w:rsidR="00063D93" w:rsidRPr="00AB6961">
        <w:t xml:space="preserve"> gestes </w:t>
      </w:r>
      <w:r w:rsidR="006E1146">
        <w:t>vocaux</w:t>
      </w:r>
      <w:r w:rsidR="009B578A">
        <w:t xml:space="preserve"> </w:t>
      </w:r>
      <w:r>
        <w:t xml:space="preserve">qui </w:t>
      </w:r>
      <w:r w:rsidR="00063D93" w:rsidRPr="00AB6961">
        <w:t>restent en articulation avec les gestes vocaux des chanteuses. Pour la production des sons de synthèse différents types de sons et de traitements ont été retenus : bruit blanc filtré ou pulsé pour produire un souffle coloré (continu, amorti ou granulaire); et formant périodique pour produire des voyel</w:t>
      </w:r>
      <w:r w:rsidR="00063D93" w:rsidRPr="00177265">
        <w:t>les. À cela s’ajoute des traitements comme le vibrato et le</w:t>
      </w:r>
      <w:r w:rsidR="00063D93" w:rsidRPr="007D5BBC">
        <w:t xml:space="preserve"> </w:t>
      </w:r>
      <w:r w:rsidR="00063D93" w:rsidRPr="007D5BBC">
        <w:rPr>
          <w:i/>
          <w:iCs/>
        </w:rPr>
        <w:t>morphing</w:t>
      </w:r>
      <w:r w:rsidR="00063D93" w:rsidRPr="007D5BBC">
        <w:t>.</w:t>
      </w:r>
      <w:r w:rsidR="00063D93" w:rsidRPr="0062173A">
        <w:t xml:space="preserve"> </w:t>
      </w:r>
      <w:r>
        <w:t>L</w:t>
      </w:r>
      <w:r w:rsidR="007E15CE" w:rsidRPr="007D5BBC">
        <w:t>e logiciel utilisé pour le contrôle de synthèse vocale s’appelle Chant, contrôlé via la bibliothèque OM-Chant dans OpenMusic.</w:t>
      </w:r>
    </w:p>
    <w:p w14:paraId="3E572263" w14:textId="77777777" w:rsidR="007E15CE" w:rsidRPr="0062173A" w:rsidRDefault="007E15CE" w:rsidP="007952ED">
      <w:pPr>
        <w:pStyle w:val="Heading3"/>
      </w:pPr>
      <w:bookmarkStart w:id="844" w:name="_Toc121091847"/>
      <w:r w:rsidRPr="0062173A">
        <w:lastRenderedPageBreak/>
        <w:t>Souffle filtré</w:t>
      </w:r>
      <w:bookmarkEnd w:id="844"/>
    </w:p>
    <w:p w14:paraId="2FCEF4BB" w14:textId="5EDE01F3" w:rsidR="007E15CE" w:rsidRDefault="009526F0" w:rsidP="009526F0">
      <w:pPr>
        <w:pStyle w:val="Default"/>
      </w:pPr>
      <w:r w:rsidRPr="007952ED">
        <w:t>La figure 6</w:t>
      </w:r>
      <w:r>
        <w:t>2</w:t>
      </w:r>
      <w:r w:rsidRPr="007952ED">
        <w:t xml:space="preserve"> </w:t>
      </w:r>
      <w:r>
        <w:t>représente</w:t>
      </w:r>
      <w:r w:rsidRPr="007952ED">
        <w:t xml:space="preserve"> un</w:t>
      </w:r>
      <w:r w:rsidRPr="0062173A">
        <w:t xml:space="preserve"> patch OpenMusic qui génère un bruit continu. Les paramètres du bruit sont contrôlés grâce à une enveloppe d’amplitude, et des entrées où la durée totale et le début du déclenchement du bruit (</w:t>
      </w:r>
      <w:r w:rsidRPr="007812F9">
        <w:rPr>
          <w:i/>
          <w:iCs/>
        </w:rPr>
        <w:t>onset</w:t>
      </w:r>
      <w:r w:rsidRPr="0062173A">
        <w:t xml:space="preserve">) peuvent être configurés. </w:t>
      </w:r>
      <w:r>
        <w:t>Plus spécifiquement, t</w:t>
      </w:r>
      <w:r w:rsidRPr="0062173A">
        <w:t xml:space="preserve">rois filtres agissent sur le signal de la source. </w:t>
      </w:r>
      <w:r>
        <w:t>Et c</w:t>
      </w:r>
      <w:r w:rsidRPr="0062173A">
        <w:t>haque filtre contient deux formants dotés de deux fréquences fondamentales. Le nombre de formants, le début, la durée et l’amplitude de chaque fréquence peuvent être paramétrés séparément</w:t>
      </w:r>
      <w:r w:rsidR="007E15CE" w:rsidRPr="0062173A">
        <w:t>.</w:t>
      </w:r>
    </w:p>
    <w:p w14:paraId="318F81E7" w14:textId="77777777" w:rsidR="007E15CE" w:rsidRDefault="007E15CE" w:rsidP="007E15CE">
      <w:pPr>
        <w:pStyle w:val="FIGURES"/>
        <w:keepNext/>
      </w:pPr>
      <w:r>
        <w:drawing>
          <wp:inline distT="0" distB="0" distL="0" distR="0" wp14:anchorId="164022AF" wp14:editId="15B1FF6D">
            <wp:extent cx="5720731" cy="2985135"/>
            <wp:effectExtent l="12700" t="12700" r="6985" b="1206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Figure 14.png"/>
                    <pic:cNvPicPr/>
                  </pic:nvPicPr>
                  <pic:blipFill rotWithShape="1">
                    <a:blip r:embed="rId111">
                      <a:extLst>
                        <a:ext uri="{28A0092B-C50C-407E-A947-70E740481C1C}">
                          <a14:useLocalDpi xmlns:a14="http://schemas.microsoft.com/office/drawing/2010/main" val="0"/>
                        </a:ext>
                      </a:extLst>
                    </a:blip>
                    <a:srcRect l="399" t="590" r="274" b="481"/>
                    <a:stretch/>
                  </pic:blipFill>
                  <pic:spPr bwMode="auto">
                    <a:xfrm>
                      <a:off x="0" y="0"/>
                      <a:ext cx="5722000" cy="2985797"/>
                    </a:xfrm>
                    <a:prstGeom prst="rect">
                      <a:avLst/>
                    </a:prstGeom>
                    <a:ln w="5080" cap="flat" cmpd="sng" algn="ctr">
                      <a:solidFill>
                        <a:srgbClr val="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97737D5" w14:textId="5B629D87" w:rsidR="007E15CE" w:rsidRPr="0062173A" w:rsidRDefault="007E15CE" w:rsidP="007E15CE">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65</w:t>
      </w:r>
      <w:r w:rsidR="003C6414">
        <w:rPr>
          <w:noProof/>
        </w:rPr>
        <w:fldChar w:fldCharType="end"/>
      </w:r>
      <w:r>
        <w:t>: Patch d'OpenMusic. Générateur de souffle continu.</w:t>
      </w:r>
    </w:p>
    <w:p w14:paraId="1DA5DA12" w14:textId="317C320C" w:rsidR="007E15CE" w:rsidRDefault="007E15CE" w:rsidP="007E15CE">
      <w:pPr>
        <w:pStyle w:val="Default"/>
      </w:pPr>
      <w:r w:rsidRPr="0062173A">
        <w:t xml:space="preserve">A la sortie du patch un moteur de synthèse génère le son à partir des valeurs saisies. La source peut produire un bruit amorti ou une sorte de souffle saccadé dont la fréquence d’amortissement est contrôlée par une enveloppe. Trois </w:t>
      </w:r>
      <w:r w:rsidR="009526F0">
        <w:t xml:space="preserve">autres </w:t>
      </w:r>
      <w:r w:rsidRPr="0062173A">
        <w:t xml:space="preserve">filtres agissent sur le bruit pulsé </w:t>
      </w:r>
      <w:r>
        <w:t>exactement de la même</w:t>
      </w:r>
      <w:r w:rsidRPr="0062173A">
        <w:t xml:space="preserve"> manière.</w:t>
      </w:r>
    </w:p>
    <w:p w14:paraId="164FD3F6" w14:textId="77777777" w:rsidR="000A31B6" w:rsidRPr="0062173A" w:rsidRDefault="000A31B6" w:rsidP="000A31B6">
      <w:pPr>
        <w:pStyle w:val="Default"/>
      </w:pPr>
      <w:r w:rsidRPr="0062173A">
        <w:t>Quand la fréquence est basse</w:t>
      </w:r>
      <w:r>
        <w:t>,</w:t>
      </w:r>
      <w:r w:rsidRPr="0062173A">
        <w:t xml:space="preserve"> le son généré ressemble à une pulsation</w:t>
      </w:r>
      <w:r>
        <w:t>,</w:t>
      </w:r>
      <w:r w:rsidRPr="0062173A">
        <w:t xml:space="preserve"> alors qu’en ajoutant la valeur de fréquence</w:t>
      </w:r>
      <w:r>
        <w:t>,</w:t>
      </w:r>
      <w:r w:rsidRPr="0062173A">
        <w:t xml:space="preserve"> le rendu sonore ressemble à un [r] alvéolaire non-voisé, ou un jeté, </w:t>
      </w:r>
      <w:r>
        <w:t>voire</w:t>
      </w:r>
      <w:r w:rsidRPr="0062173A">
        <w:t xml:space="preserve"> </w:t>
      </w:r>
      <w:r>
        <w:t xml:space="preserve">encore un </w:t>
      </w:r>
      <w:r w:rsidRPr="007812F9">
        <w:rPr>
          <w:i/>
          <w:iCs/>
        </w:rPr>
        <w:t>flatterzunge</w:t>
      </w:r>
      <w:r w:rsidRPr="0062173A">
        <w:t xml:space="preserve"> de souffle sur la flûte</w:t>
      </w:r>
      <w:r>
        <w:t>,</w:t>
      </w:r>
      <w:r w:rsidRPr="0062173A">
        <w:t xml:space="preserve"> filtré par des trajectoires indépendantes.</w:t>
      </w:r>
    </w:p>
    <w:p w14:paraId="0F8341F6" w14:textId="47AD1511" w:rsidR="000A31B6" w:rsidRPr="0062173A" w:rsidRDefault="000A31B6" w:rsidP="000A31B6">
      <w:pPr>
        <w:pStyle w:val="Default"/>
      </w:pPr>
      <w:r w:rsidRPr="0062173A">
        <w:t>Cet effet a été utilisé souvent pour prolonger les gestes issus de la prononciation de [r] par les chanteuses (mesure 50), ou comme un souffle pulsé qui traverse</w:t>
      </w:r>
      <w:r>
        <w:t>rait</w:t>
      </w:r>
      <w:r w:rsidRPr="0062173A">
        <w:t xml:space="preserve"> la voix chuchotée dans les mesure</w:t>
      </w:r>
      <w:r>
        <w:t>s</w:t>
      </w:r>
      <w:r w:rsidRPr="0062173A">
        <w:t xml:space="preserve"> 87 </w:t>
      </w:r>
      <w:r>
        <w:t>à</w:t>
      </w:r>
      <w:r w:rsidRPr="0062173A">
        <w:t xml:space="preserve"> 90. La figur</w:t>
      </w:r>
      <w:r>
        <w:t xml:space="preserve">e 63 </w:t>
      </w:r>
      <w:r w:rsidRPr="0062173A">
        <w:t>représente le patch</w:t>
      </w:r>
      <w:r>
        <w:t xml:space="preserve"> utilisé</w:t>
      </w:r>
      <w:r w:rsidRPr="0062173A">
        <w:t xml:space="preserve"> et le contenu spectral d</w:t>
      </w:r>
      <w:r>
        <w:t>u</w:t>
      </w:r>
      <w:r w:rsidRPr="0062173A">
        <w:t xml:space="preserve"> geste</w:t>
      </w:r>
      <w:r>
        <w:t xml:space="preserve"> décrit </w:t>
      </w:r>
      <w:r>
        <w:lastRenderedPageBreak/>
        <w:t>plus haut</w:t>
      </w:r>
      <w:r w:rsidRPr="0062173A">
        <w:t>. Sur le sonagramme</w:t>
      </w:r>
      <w:r>
        <w:t>,</w:t>
      </w:r>
      <w:r w:rsidRPr="0062173A">
        <w:t xml:space="preserve"> l’indépendance de la trajectoire des formants est explicite. </w:t>
      </w:r>
      <w:r>
        <w:t>Le</w:t>
      </w:r>
      <w:r w:rsidRPr="0062173A">
        <w:t xml:space="preserve"> changement de fréquence de la pulsation suit l’enveloppe de fréquence du patch.</w:t>
      </w:r>
    </w:p>
    <w:p w14:paraId="6895D2CC" w14:textId="4CF826B3" w:rsidR="007E15CE" w:rsidRPr="0062173A" w:rsidRDefault="007E15CE" w:rsidP="00250D83">
      <w:pPr>
        <w:pStyle w:val="FIGURES"/>
        <w:jc w:val="left"/>
      </w:pPr>
      <w:r w:rsidRPr="0062173A">
        <w:drawing>
          <wp:inline distT="0" distB="0" distL="0" distR="0" wp14:anchorId="6F2EAB62" wp14:editId="68A0C46C">
            <wp:extent cx="5760720" cy="2944495"/>
            <wp:effectExtent l="0" t="0" r="508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1" name="Figure 15-1.png"/>
                    <pic:cNvPicPr/>
                  </pic:nvPicPr>
                  <pic:blipFill>
                    <a:blip r:embed="rId112">
                      <a:extLst>
                        <a:ext uri="{28A0092B-C50C-407E-A947-70E740481C1C}">
                          <a14:useLocalDpi xmlns:a14="http://schemas.microsoft.com/office/drawing/2010/main" val="0"/>
                        </a:ext>
                      </a:extLst>
                    </a:blip>
                    <a:stretch>
                      <a:fillRect/>
                    </a:stretch>
                  </pic:blipFill>
                  <pic:spPr>
                    <a:xfrm>
                      <a:off x="0" y="0"/>
                      <a:ext cx="5760720" cy="2944495"/>
                    </a:xfrm>
                    <a:prstGeom prst="rect">
                      <a:avLst/>
                    </a:prstGeom>
                  </pic:spPr>
                </pic:pic>
              </a:graphicData>
            </a:graphic>
          </wp:inline>
        </w:drawing>
      </w:r>
    </w:p>
    <w:p w14:paraId="56C4C276" w14:textId="77777777" w:rsidR="007E15CE" w:rsidRDefault="007E15CE" w:rsidP="007E15CE">
      <w:pPr>
        <w:pStyle w:val="FIGURES"/>
        <w:keepNext/>
      </w:pPr>
      <w:r>
        <w:drawing>
          <wp:inline distT="0" distB="0" distL="0" distR="0" wp14:anchorId="63207D23" wp14:editId="7A9C5C8A">
            <wp:extent cx="5757365" cy="846161"/>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2" name="Figure 15-2.png"/>
                    <pic:cNvPicPr/>
                  </pic:nvPicPr>
                  <pic:blipFill>
                    <a:blip r:embed="rId113">
                      <a:extLst>
                        <a:ext uri="{28A0092B-C50C-407E-A947-70E740481C1C}">
                          <a14:useLocalDpi xmlns:a14="http://schemas.microsoft.com/office/drawing/2010/main" val="0"/>
                        </a:ext>
                      </a:extLst>
                    </a:blip>
                    <a:stretch>
                      <a:fillRect/>
                    </a:stretch>
                  </pic:blipFill>
                  <pic:spPr>
                    <a:xfrm>
                      <a:off x="0" y="0"/>
                      <a:ext cx="5770945" cy="848157"/>
                    </a:xfrm>
                    <a:prstGeom prst="rect">
                      <a:avLst/>
                    </a:prstGeom>
                  </pic:spPr>
                </pic:pic>
              </a:graphicData>
            </a:graphic>
          </wp:inline>
        </w:drawing>
      </w:r>
    </w:p>
    <w:p w14:paraId="5565075A" w14:textId="5EF156D6" w:rsidR="007E15CE" w:rsidRDefault="007E15CE" w:rsidP="007E15CE">
      <w:pPr>
        <w:pStyle w:val="Caption1"/>
        <w:rPr>
          <w:noProof/>
        </w:rPr>
      </w:pPr>
      <w:r>
        <w:t xml:space="preserve">Figure </w:t>
      </w:r>
      <w:r w:rsidR="003C6414">
        <w:fldChar w:fldCharType="begin"/>
      </w:r>
      <w:r w:rsidR="003C6414">
        <w:instrText xml:space="preserve"> SEQ Figure \* ARABIC </w:instrText>
      </w:r>
      <w:r w:rsidR="003C6414">
        <w:fldChar w:fldCharType="separate"/>
      </w:r>
      <w:r w:rsidR="00A347BF">
        <w:rPr>
          <w:noProof/>
        </w:rPr>
        <w:t>66</w:t>
      </w:r>
      <w:r w:rsidR="003C6414">
        <w:rPr>
          <w:noProof/>
        </w:rPr>
        <w:fldChar w:fldCharType="end"/>
      </w:r>
      <w:r>
        <w:t xml:space="preserve"> : Patch générateur de souffle continu avec les moyens de contrôle </w:t>
      </w:r>
      <w:r>
        <w:rPr>
          <w:noProof/>
        </w:rPr>
        <w:t>sur chaque formant. Le sonagramme représente l'évolution formantique du son généré La durée totale du son est 7 secondes.</w:t>
      </w:r>
    </w:p>
    <w:p w14:paraId="1FD7E369" w14:textId="77777777" w:rsidR="007E15CE" w:rsidRPr="0062173A" w:rsidRDefault="007E15CE" w:rsidP="00E71B3C">
      <w:pPr>
        <w:pStyle w:val="Heading3"/>
      </w:pPr>
      <w:bookmarkStart w:id="845" w:name="_Toc121091848"/>
      <w:r w:rsidRPr="0062173A">
        <w:t>Les voyelles</w:t>
      </w:r>
      <w:bookmarkEnd w:id="845"/>
    </w:p>
    <w:p w14:paraId="666A8900" w14:textId="30A1B8A1" w:rsidR="000A31B6" w:rsidRPr="0062173A" w:rsidRDefault="000A31B6" w:rsidP="000A31B6">
      <w:pPr>
        <w:pStyle w:val="Default"/>
      </w:pPr>
      <w:r w:rsidRPr="0062173A">
        <w:t>En principe</w:t>
      </w:r>
      <w:r>
        <w:t>,</w:t>
      </w:r>
      <w:r w:rsidRPr="0062173A">
        <w:t xml:space="preserve"> il s’agit de trois groupes de simples ondes sinusoïdales (trois formants) dont l</w:t>
      </w:r>
      <w:r>
        <w:t>e</w:t>
      </w:r>
      <w:r w:rsidRPr="0062173A">
        <w:t xml:space="preserve"> valeur de fréquence, d’amplitude et de largeur de bande </w:t>
      </w:r>
      <w:r>
        <w:t>sont</w:t>
      </w:r>
      <w:r w:rsidRPr="0062173A">
        <w:t xml:space="preserve"> contrôlée</w:t>
      </w:r>
      <w:r>
        <w:t>s</w:t>
      </w:r>
      <w:r w:rsidRPr="0062173A">
        <w:t xml:space="preserve"> afin de simuler différentes voyelles. La trajectoire de chacune de </w:t>
      </w:r>
      <w:r>
        <w:t>ce</w:t>
      </w:r>
      <w:r w:rsidRPr="0062173A">
        <w:t>s valeurs définit l’évolution formantique du son généré et</w:t>
      </w:r>
      <w:r>
        <w:t>,</w:t>
      </w:r>
      <w:r w:rsidRPr="0062173A">
        <w:t xml:space="preserve"> par conséquent</w:t>
      </w:r>
      <w:r>
        <w:t>,</w:t>
      </w:r>
      <w:r w:rsidRPr="0062173A">
        <w:t xml:space="preserve"> celle du geste vocal.</w:t>
      </w:r>
    </w:p>
    <w:p w14:paraId="6EEE1DB4" w14:textId="77777777" w:rsidR="007E15CE" w:rsidRPr="007952ED" w:rsidRDefault="007E15CE" w:rsidP="00E71B3C">
      <w:pPr>
        <w:pStyle w:val="Heading3"/>
      </w:pPr>
      <w:bookmarkStart w:id="846" w:name="_Toc121091849"/>
      <w:r w:rsidRPr="007952ED">
        <w:t>Transition des phonèmes</w:t>
      </w:r>
      <w:bookmarkEnd w:id="846"/>
    </w:p>
    <w:p w14:paraId="3FF68058" w14:textId="6895AF73" w:rsidR="007E15CE" w:rsidRDefault="000A31B6" w:rsidP="007E15CE">
      <w:pPr>
        <w:pStyle w:val="Default"/>
      </w:pPr>
      <w:r w:rsidRPr="0062173A">
        <w:t xml:space="preserve">Le signal de </w:t>
      </w:r>
      <w:r>
        <w:t xml:space="preserve">la </w:t>
      </w:r>
      <w:r w:rsidRPr="0062173A">
        <w:t xml:space="preserve">parole, en comparaison avec </w:t>
      </w:r>
      <w:r>
        <w:t>d’</w:t>
      </w:r>
      <w:r w:rsidRPr="0062173A">
        <w:t>autres signaux, doit être doté de transitions plus élaborées. Il s’agit de parties du spectre dans lesquelles les formants manifestent une évolution significative. Les consonnes ou les articulations (</w:t>
      </w:r>
      <w:r w:rsidRPr="007812F9">
        <w:rPr>
          <w:i/>
          <w:iCs/>
        </w:rPr>
        <w:t>staccato</w:t>
      </w:r>
      <w:r w:rsidRPr="0062173A">
        <w:t xml:space="preserve">, </w:t>
      </w:r>
      <w:r w:rsidRPr="007812F9">
        <w:rPr>
          <w:i/>
          <w:iCs/>
        </w:rPr>
        <w:t>legato</w:t>
      </w:r>
      <w:r w:rsidRPr="0062173A">
        <w:t>)</w:t>
      </w:r>
      <w:r>
        <w:t>,</w:t>
      </w:r>
      <w:r w:rsidRPr="0062173A">
        <w:t xml:space="preserve"> par exemple</w:t>
      </w:r>
      <w:r>
        <w:t>,</w:t>
      </w:r>
      <w:r w:rsidRPr="0062173A">
        <w:t xml:space="preserve"> sont des états expressifs dans lesquels les microévolutions de leur spectre sont déterminantes </w:t>
      </w:r>
      <w:r w:rsidRPr="0062173A">
        <w:lastRenderedPageBreak/>
        <w:t>phonétique</w:t>
      </w:r>
      <w:r>
        <w:t>ment</w:t>
      </w:r>
      <w:r w:rsidRPr="0062173A">
        <w:t xml:space="preserve"> et sémantique</w:t>
      </w:r>
      <w:r>
        <w:t>ment</w:t>
      </w:r>
      <w:r w:rsidRPr="0062173A">
        <w:t>. À titre d’exemple</w:t>
      </w:r>
      <w:r>
        <w:t>,</w:t>
      </w:r>
      <w:r w:rsidRPr="0062173A">
        <w:t xml:space="preserve"> le mot ‘ama’ représente la transition entre deux états stables (deux voyelles) par l’intermédiaire du nasal ‘m’. À l’aide de la représentation graphique des trajets formantiques (sonagramme)</w:t>
      </w:r>
      <w:r>
        <w:t>,</w:t>
      </w:r>
      <w:r w:rsidRPr="0062173A">
        <w:t xml:space="preserve"> nous pouvons observer le comportement temporel des fréquences, </w:t>
      </w:r>
      <w:r>
        <w:t xml:space="preserve">des </w:t>
      </w:r>
      <w:r w:rsidRPr="0062173A">
        <w:t>amplitudes</w:t>
      </w:r>
      <w:r>
        <w:t xml:space="preserve"> et</w:t>
      </w:r>
      <w:r w:rsidRPr="0062173A">
        <w:t xml:space="preserve"> </w:t>
      </w:r>
      <w:r>
        <w:t xml:space="preserve">des </w:t>
      </w:r>
      <w:r w:rsidRPr="0062173A">
        <w:t>largeurs de bande entre les phonèm</w:t>
      </w:r>
      <w:r w:rsidRPr="007952ED">
        <w:t>es. La figure 63 montre</w:t>
      </w:r>
      <w:r w:rsidRPr="0062173A">
        <w:t xml:space="preserve"> l’évolution des formants de la voix prononçant ‘ana’ (gauche) et ‘ama’ (droite). </w:t>
      </w:r>
      <w:r>
        <w:t>En comparant ces deux représentations, o</w:t>
      </w:r>
      <w:r w:rsidRPr="0062173A">
        <w:t xml:space="preserve">n peut constater </w:t>
      </w:r>
      <w:r>
        <w:t>que</w:t>
      </w:r>
      <w:r w:rsidRPr="0062173A">
        <w:t xml:space="preserve"> le profil </w:t>
      </w:r>
      <w:r>
        <w:t xml:space="preserve">sonore </w:t>
      </w:r>
      <w:r w:rsidRPr="0062173A">
        <w:t>de ‘M’ est plus droit</w:t>
      </w:r>
      <w:r>
        <w:t> :</w:t>
      </w:r>
      <w:r w:rsidRPr="0062173A">
        <w:t xml:space="preserve"> le début et la fin de ‘M’ sont plus francs que ceux du phonème ’N’</w:t>
      </w:r>
      <w:r>
        <w:t>, chose qui se perçoit bien à l’écoute</w:t>
      </w:r>
      <w:r w:rsidR="007E15CE" w:rsidRPr="0062173A">
        <w:t>.</w:t>
      </w:r>
    </w:p>
    <w:p w14:paraId="6EA696D8" w14:textId="77777777" w:rsidR="007E15CE" w:rsidRDefault="007E15CE" w:rsidP="007E15CE">
      <w:pPr>
        <w:pStyle w:val="FIGURES"/>
        <w:keepNext/>
      </w:pPr>
      <w:r>
        <w:drawing>
          <wp:inline distT="0" distB="0" distL="0" distR="0" wp14:anchorId="38994203" wp14:editId="5B971D42">
            <wp:extent cx="5760720" cy="2825750"/>
            <wp:effectExtent l="0" t="0" r="508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3" name="Figure 16.png"/>
                    <pic:cNvPicPr/>
                  </pic:nvPicPr>
                  <pic:blipFill>
                    <a:blip r:embed="rId114">
                      <a:extLst>
                        <a:ext uri="{28A0092B-C50C-407E-A947-70E740481C1C}">
                          <a14:useLocalDpi xmlns:a14="http://schemas.microsoft.com/office/drawing/2010/main" val="0"/>
                        </a:ext>
                      </a:extLst>
                    </a:blip>
                    <a:stretch>
                      <a:fillRect/>
                    </a:stretch>
                  </pic:blipFill>
                  <pic:spPr>
                    <a:xfrm>
                      <a:off x="0" y="0"/>
                      <a:ext cx="5760720" cy="2825750"/>
                    </a:xfrm>
                    <a:prstGeom prst="rect">
                      <a:avLst/>
                    </a:prstGeom>
                  </pic:spPr>
                </pic:pic>
              </a:graphicData>
            </a:graphic>
          </wp:inline>
        </w:drawing>
      </w:r>
    </w:p>
    <w:p w14:paraId="07F5C55F" w14:textId="1F1BAC53" w:rsidR="007E15CE" w:rsidRDefault="007E15CE" w:rsidP="007E15CE">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67</w:t>
      </w:r>
      <w:r w:rsidR="003C6414">
        <w:rPr>
          <w:noProof/>
        </w:rPr>
        <w:fldChar w:fldCharType="end"/>
      </w:r>
      <w:r>
        <w:t xml:space="preserve"> : Le sonogramme issu de l'analyse des phonèmes "N" (gauche) et "M" (droite), entouré par la voyelle "A".</w:t>
      </w:r>
    </w:p>
    <w:p w14:paraId="7AA18C60" w14:textId="443AEFA3" w:rsidR="007E15CE" w:rsidRDefault="000A31B6" w:rsidP="007E15CE">
      <w:pPr>
        <w:pStyle w:val="Default"/>
      </w:pPr>
      <w:r w:rsidRPr="0062173A">
        <w:t xml:space="preserve">Pour les voyelles et les phonèmes voisés, la transition et le morphing entre eux nécessitent une opération </w:t>
      </w:r>
      <w:r>
        <w:t>complexe</w:t>
      </w:r>
      <w:r w:rsidRPr="0062173A">
        <w:t xml:space="preserve">. La transition des phonèmes s’effectue à travers la fonction CH-TRANSITION. Cet outil détermine le contrôle du comportement des intervalles lors qu’ils sont chevauchés. La figure </w:t>
      </w:r>
      <w:r>
        <w:t>64</w:t>
      </w:r>
      <w:r w:rsidRPr="0062173A">
        <w:t xml:space="preserve"> représente un patch où la succession des phonèmes comme B ou L par l’intermédiaire des voyelles (ici O, E O E, I) est opérée. Dans le patch, les BPF de bande de fréquence, l’enveloppe de transition, la fréquence fondamentale et l’amplitude ont été prévus afin de contrôler des paramètres qui déterminent le contenu spectral des phonèmes. En manipulant les enveloppes</w:t>
      </w:r>
      <w:r>
        <w:t>,</w:t>
      </w:r>
      <w:r w:rsidRPr="0062173A">
        <w:t xml:space="preserve"> il est possible de produire des phonèmes qui ne peuvent pas être prononcés par le système de production de parole de l’être humain.</w:t>
      </w:r>
    </w:p>
    <w:p w14:paraId="229327ED" w14:textId="77777777" w:rsidR="007E15CE" w:rsidRDefault="007E15CE" w:rsidP="007E15CE">
      <w:pPr>
        <w:pStyle w:val="FIGURES"/>
        <w:keepNext/>
      </w:pPr>
      <w:r>
        <w:lastRenderedPageBreak/>
        <w:drawing>
          <wp:inline distT="0" distB="0" distL="0" distR="0" wp14:anchorId="3A060509" wp14:editId="4F4A4205">
            <wp:extent cx="5003800" cy="35052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4" name="Figure 17.png"/>
                    <pic:cNvPicPr/>
                  </pic:nvPicPr>
                  <pic:blipFill>
                    <a:blip r:embed="rId115">
                      <a:extLst>
                        <a:ext uri="{28A0092B-C50C-407E-A947-70E740481C1C}">
                          <a14:useLocalDpi xmlns:a14="http://schemas.microsoft.com/office/drawing/2010/main" val="0"/>
                        </a:ext>
                      </a:extLst>
                    </a:blip>
                    <a:stretch>
                      <a:fillRect/>
                    </a:stretch>
                  </pic:blipFill>
                  <pic:spPr>
                    <a:xfrm>
                      <a:off x="0" y="0"/>
                      <a:ext cx="5003800" cy="3505200"/>
                    </a:xfrm>
                    <a:prstGeom prst="rect">
                      <a:avLst/>
                    </a:prstGeom>
                  </pic:spPr>
                </pic:pic>
              </a:graphicData>
            </a:graphic>
          </wp:inline>
        </w:drawing>
      </w:r>
    </w:p>
    <w:p w14:paraId="026F7C0E" w14:textId="48940E5A" w:rsidR="007E15CE" w:rsidRDefault="007E15CE" w:rsidP="007E15CE">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68</w:t>
      </w:r>
      <w:r w:rsidR="003C6414">
        <w:rPr>
          <w:noProof/>
        </w:rPr>
        <w:fldChar w:fldCharType="end"/>
      </w:r>
      <w:r>
        <w:t xml:space="preserve"> : Le patch de succession de phonèmes avec le contrôle de transition à travers des BPF.</w:t>
      </w:r>
    </w:p>
    <w:p w14:paraId="09F6C71B" w14:textId="77777777" w:rsidR="007E15CE" w:rsidRPr="0062173A" w:rsidRDefault="007E15CE" w:rsidP="00E71B3C">
      <w:pPr>
        <w:pStyle w:val="Heading3"/>
      </w:pPr>
      <w:bookmarkStart w:id="847" w:name="_Toc121091850"/>
      <w:r w:rsidRPr="0062173A">
        <w:t>Vibrato</w:t>
      </w:r>
      <w:bookmarkEnd w:id="847"/>
    </w:p>
    <w:p w14:paraId="5B411C1E" w14:textId="77777777" w:rsidR="007E15CE" w:rsidRPr="0062173A" w:rsidRDefault="007E15CE" w:rsidP="007E15CE">
      <w:pPr>
        <w:pStyle w:val="Default"/>
      </w:pPr>
      <w:r w:rsidRPr="0062173A">
        <w:t>Un vibrato vocal nécessite aussi une trajectoire formantique complexe. La librairie OM chant nous permet de contrôler différents paramètres afin de générer des vibrato</w:t>
      </w:r>
      <w:r>
        <w:t>s</w:t>
      </w:r>
      <w:r w:rsidRPr="0062173A">
        <w:t xml:space="preserve"> qui ne sont pas réalisable</w:t>
      </w:r>
      <w:r>
        <w:t>s</w:t>
      </w:r>
      <w:r w:rsidRPr="0062173A">
        <w:t xml:space="preserve"> par la voix humaine, tout en gardant ses caractères. La vitesse (fréquence) et l’amplitude sont </w:t>
      </w:r>
      <w:r>
        <w:t xml:space="preserve">les </w:t>
      </w:r>
      <w:r w:rsidRPr="0062173A">
        <w:t>deux</w:t>
      </w:r>
      <w:r>
        <w:t xml:space="preserve"> paramètres modifiables ici</w:t>
      </w:r>
    </w:p>
    <w:p w14:paraId="6BE09C67" w14:textId="77777777" w:rsidR="007E15CE" w:rsidRPr="0062173A" w:rsidRDefault="007E15CE" w:rsidP="00250D83">
      <w:pPr>
        <w:pStyle w:val="Heading3"/>
      </w:pPr>
      <w:bookmarkStart w:id="848" w:name="_Toc121091851"/>
      <w:r w:rsidRPr="0062173A">
        <w:t>Déclenchement des sons</w:t>
      </w:r>
      <w:bookmarkEnd w:id="848"/>
    </w:p>
    <w:p w14:paraId="22DD1375" w14:textId="7B82B530" w:rsidR="007E15CE" w:rsidRPr="0062173A" w:rsidRDefault="007E15CE" w:rsidP="007E15CE">
      <w:pPr>
        <w:pStyle w:val="Default"/>
      </w:pPr>
      <w:r w:rsidRPr="007952ED">
        <w:rPr>
          <w:i/>
          <w:iCs/>
        </w:rPr>
        <w:t>Mots de jeu</w:t>
      </w:r>
      <w:r w:rsidRPr="0062173A">
        <w:t xml:space="preserve"> est une pièce dont la partie électronique a été entièrement réalisée dans les environnement informatique CAO (composition assistée par ordinateur). Il n’y a aucun traitement en temps réel. Environ 500 microgestes, après avoir été générés dans OM-Chant, sont montés et spatialisés (en stéréo) dans le logiciel Logic-Pro. Le nombre des sons montés est donc réduit à 48. Un simple patch Max est conçu pour le déclenchement des son</w:t>
      </w:r>
      <w:r w:rsidR="008048EA">
        <w:t>s</w:t>
      </w:r>
      <w:r w:rsidRPr="0062173A">
        <w:t xml:space="preserve"> qui s’effectue</w:t>
      </w:r>
      <w:r w:rsidR="008048EA">
        <w:t>nt</w:t>
      </w:r>
      <w:r w:rsidRPr="0062173A">
        <w:t xml:space="preserve"> à la régie par l’ingénieur de son ou le RIM à l’aide d’une pédale ou directement sur le clavier de l’ordinateur. </w:t>
      </w:r>
      <w:r w:rsidR="000A31B6">
        <w:t>En</w:t>
      </w:r>
      <w:r w:rsidRPr="0062173A">
        <w:t xml:space="preserve"> ce sens les sons électroniques suivent relativement la temporalité des musiciens.</w:t>
      </w:r>
    </w:p>
    <w:p w14:paraId="49348818" w14:textId="77777777" w:rsidR="007E15CE" w:rsidRPr="007E15CE" w:rsidRDefault="007E15CE" w:rsidP="00250D83"/>
    <w:p w14:paraId="5F8DE692" w14:textId="177B4469" w:rsidR="00E71B3C" w:rsidRDefault="007A0F4A" w:rsidP="00E71B3C">
      <w:pPr>
        <w:pStyle w:val="Heading2"/>
      </w:pPr>
      <w:bookmarkStart w:id="849" w:name="_Toc120215723"/>
      <w:bookmarkStart w:id="850" w:name="_Toc121091852"/>
      <w:bookmarkEnd w:id="849"/>
      <w:r w:rsidRPr="00E71B3C">
        <w:lastRenderedPageBreak/>
        <w:t>L</w:t>
      </w:r>
      <w:r w:rsidR="00E71B3C" w:rsidRPr="00E71B3C">
        <w:t>a</w:t>
      </w:r>
      <w:r w:rsidRPr="00E71B3C">
        <w:t xml:space="preserve"> cap</w:t>
      </w:r>
      <w:r w:rsidR="00E71B3C" w:rsidRPr="00E71B3C">
        <w:t>tation</w:t>
      </w:r>
      <w:r w:rsidRPr="00E71B3C">
        <w:t xml:space="preserve"> de gestes</w:t>
      </w:r>
      <w:bookmarkEnd w:id="850"/>
    </w:p>
    <w:p w14:paraId="64E4B125" w14:textId="64C5226E" w:rsidR="0005761B" w:rsidRDefault="007D6863" w:rsidP="0005761B">
      <w:pPr>
        <w:pStyle w:val="Default"/>
      </w:pPr>
      <w:r>
        <w:t xml:space="preserve">La captation de geste représente l’enjeu principal de </w:t>
      </w:r>
      <w:r>
        <w:rPr>
          <w:i/>
          <w:iCs/>
        </w:rPr>
        <w:t>Chuchotements burlesques</w:t>
      </w:r>
      <w:r>
        <w:t>. Cet aspect technique</w:t>
      </w:r>
      <w:r w:rsidRPr="00F75583">
        <w:t xml:space="preserve"> est conçu en lien avec </w:t>
      </w:r>
      <w:r>
        <w:t>le</w:t>
      </w:r>
      <w:r w:rsidRPr="00F75583">
        <w:t xml:space="preserve"> propos artistique</w:t>
      </w:r>
      <w:r>
        <w:t xml:space="preserve"> de l’œuvre</w:t>
      </w:r>
      <w:r w:rsidRPr="00F75583">
        <w:t xml:space="preserve">, c’est-à-dire </w:t>
      </w:r>
      <w:r>
        <w:t>à partir</w:t>
      </w:r>
      <w:r w:rsidRPr="00F75583">
        <w:t xml:space="preserve"> du geste et de la voix. Inspiré par les dessins et les textes de </w:t>
      </w:r>
      <w:r>
        <w:t xml:space="preserve">Henri </w:t>
      </w:r>
      <w:r w:rsidRPr="00F75583">
        <w:t>Michau</w:t>
      </w:r>
      <w:r>
        <w:t>x,</w:t>
      </w:r>
      <w:r w:rsidRPr="00F75583">
        <w:t xml:space="preserve"> </w:t>
      </w:r>
      <w:r>
        <w:t>nous avons décidé</w:t>
      </w:r>
      <w:r w:rsidRPr="00F75583">
        <w:t xml:space="preserve"> de construire un instrument qui soit ressenti par les protagonistes comme l’extension d</w:t>
      </w:r>
      <w:r>
        <w:t>e leurs</w:t>
      </w:r>
      <w:r w:rsidRPr="00F75583">
        <w:t xml:space="preserve"> corps et</w:t>
      </w:r>
      <w:r>
        <w:t xml:space="preserve"> de</w:t>
      </w:r>
      <w:r w:rsidRPr="00F75583">
        <w:t xml:space="preserve"> </w:t>
      </w:r>
      <w:r>
        <w:t>leurs</w:t>
      </w:r>
      <w:r w:rsidRPr="00F75583">
        <w:t xml:space="preserve"> voix.</w:t>
      </w:r>
      <w:r>
        <w:t xml:space="preserve"> En même temps, il</w:t>
      </w:r>
      <w:r w:rsidRPr="00F75583">
        <w:t xml:space="preserve"> </w:t>
      </w:r>
      <w:r>
        <w:t>est</w:t>
      </w:r>
      <w:r w:rsidRPr="00F75583">
        <w:t xml:space="preserve"> important que les musiciens et l’acteur </w:t>
      </w:r>
      <w:r>
        <w:t>puissent être</w:t>
      </w:r>
      <w:r w:rsidRPr="00F75583">
        <w:t xml:space="preserve"> mobiles sur le plateau</w:t>
      </w:r>
      <w:r>
        <w:t>, sans être obligés d’être conditionnés par des équipements trop encombrants qui pourraient réduire leurs mouvements</w:t>
      </w:r>
      <w:r w:rsidR="0005761B" w:rsidRPr="00F75583">
        <w:t xml:space="preserve">. </w:t>
      </w:r>
      <w:r w:rsidRPr="00F75583">
        <w:t xml:space="preserve">Utiliser des capteurs de mouvement sans fil </w:t>
      </w:r>
      <w:r>
        <w:t>apparaît</w:t>
      </w:r>
      <w:r w:rsidRPr="00F75583">
        <w:t xml:space="preserve"> donc une solution adéquate. Ils doivent </w:t>
      </w:r>
      <w:r>
        <w:t xml:space="preserve">formaliser le mouvement de la main et des bras des protagonistes et transmettre les paramètres </w:t>
      </w:r>
      <w:r w:rsidRPr="00F75583">
        <w:t>à l’ordinateur.</w:t>
      </w:r>
      <w:r>
        <w:t xml:space="preserve"> Le reste des traitements électroniques sera donc déterminé selon cette décision artistique et technique</w:t>
      </w:r>
      <w:r w:rsidR="009B4E95">
        <w:t>.</w:t>
      </w:r>
    </w:p>
    <w:p w14:paraId="22595698" w14:textId="7F120831" w:rsidR="00356AD0" w:rsidRDefault="007D6863" w:rsidP="00356AD0">
      <w:pPr>
        <w:pStyle w:val="Default"/>
      </w:pPr>
      <w:r>
        <w:t xml:space="preserve">La nécessité d’utiliser l’électronique provient donc d’un choix artistique. Pour le cas de cette ouvre, où la partie électronique représente plusieurs enjeux techniques, le point de départ était la captation de geste dans l’objectif d’augmenter le corps comme en tant que médium d’interaction dans l’expression scénique. La métaphore poétique du corps – qui est l’appareil producteur de la parle – n’aurait pas pu être utilisée sans le recours de l’électronique. Celle-ci plonge les protagonistes, ainsi que les spectateurs, dans un univers métaphorique.  Dans un entretien avec Nicolas Donin et Jean-François Trubert, Georges Aperghis affirme </w:t>
      </w:r>
      <w:r w:rsidR="00356AD0">
        <w:t>:</w:t>
      </w:r>
    </w:p>
    <w:p w14:paraId="6B2EADDE" w14:textId="1A70B004" w:rsidR="00DB1819" w:rsidRDefault="00356AD0" w:rsidP="00DB1819">
      <w:pPr>
        <w:pStyle w:val="Citation1"/>
      </w:pPr>
      <w:r>
        <w:t xml:space="preserve">«  </w:t>
      </w:r>
      <w:r w:rsidR="00DB1819">
        <w:t>Je trouve qu’il y a une autre poétique musicale venant de l’électronique, qui s’oppose à l’humain, et nous met au défi de ménager la transition de l’un à l’autre, un défi qui me faisait peur au début. Je pensais que l’électronique était forcément quelque chose qui vient d’en haut, que l’on écouter par les haut-parleurs, en dehors de nous, en dehors du corps humain. Finalement je me suis aperçu que non, qu’on pouvait obtenir cette espèce de dialectique entre les deux</w:t>
      </w:r>
      <w:r w:rsidR="00673128">
        <w:rPr>
          <w:rStyle w:val="FootnoteReference"/>
        </w:rPr>
        <w:footnoteReference w:id="164"/>
      </w:r>
      <w:r w:rsidR="00DB1819">
        <w:t>. »</w:t>
      </w:r>
    </w:p>
    <w:p w14:paraId="3B7BF54F" w14:textId="5BD2C909" w:rsidR="007A0F4A" w:rsidRPr="0010614D" w:rsidRDefault="007A0F4A" w:rsidP="0010614D">
      <w:pPr>
        <w:pStyle w:val="Heading3"/>
        <w:rPr>
          <w:rFonts w:ascii="Georgia" w:hAnsi="Georgia"/>
          <w:color w:val="212121"/>
          <w:sz w:val="20"/>
        </w:rPr>
      </w:pPr>
      <w:bookmarkStart w:id="851" w:name="_Toc121091853"/>
      <w:r>
        <w:t>BITalino R-Io</w:t>
      </w:r>
      <w:r w:rsidR="00E11740">
        <w:t>T</w:t>
      </w:r>
      <w:bookmarkEnd w:id="851"/>
    </w:p>
    <w:p w14:paraId="1D7EB3A3" w14:textId="6C771546" w:rsidR="007A0F4A" w:rsidRPr="00E75AC8" w:rsidRDefault="009B4E95" w:rsidP="001C5A2C">
      <w:pPr>
        <w:pStyle w:val="Default"/>
      </w:pPr>
      <w:r w:rsidRPr="00F576C9">
        <w:t>Deux pair</w:t>
      </w:r>
      <w:r>
        <w:t>e</w:t>
      </w:r>
      <w:r w:rsidRPr="00F576C9">
        <w:t xml:space="preserve">s de capteurs de gestes </w:t>
      </w:r>
      <w:r>
        <w:t xml:space="preserve">de modèle </w:t>
      </w:r>
      <w:r w:rsidRPr="00F576C9">
        <w:t xml:space="preserve">BITalino R-IoT </w:t>
      </w:r>
      <w:r>
        <w:t>sont prévus</w:t>
      </w:r>
      <w:r w:rsidRPr="00F576C9">
        <w:t xml:space="preserve"> pour capter les </w:t>
      </w:r>
      <w:r>
        <w:t>gestes</w:t>
      </w:r>
      <w:r w:rsidRPr="00F576C9">
        <w:t xml:space="preserve"> du comédien et d’un des percussionnistes. </w:t>
      </w:r>
      <w:r>
        <w:t xml:space="preserve">Elles doivent d’abord être calibrées dans le </w:t>
      </w:r>
      <w:r w:rsidRPr="00F576C9">
        <w:t xml:space="preserve">logiciel </w:t>
      </w:r>
      <w:r w:rsidRPr="007812F9">
        <w:rPr>
          <w:i/>
          <w:iCs/>
        </w:rPr>
        <w:t>Energia</w:t>
      </w:r>
      <w:r>
        <w:t>,</w:t>
      </w:r>
      <w:r w:rsidRPr="00F576C9">
        <w:t xml:space="preserve"> qui est une plateforme de programmation.</w:t>
      </w:r>
      <w:r>
        <w:t xml:space="preserve"> </w:t>
      </w:r>
      <w:r w:rsidRPr="00F576C9">
        <w:t>Les modules R-IoT sont des capteurs de mouvements 9 DoF</w:t>
      </w:r>
      <w:r>
        <w:rPr>
          <w:rStyle w:val="FootnoteReference"/>
        </w:rPr>
        <w:footnoteReference w:id="165"/>
      </w:r>
      <w:r w:rsidRPr="00F576C9">
        <w:t xml:space="preserve"> qui reconnaissent les gestes et les traduisent</w:t>
      </w:r>
      <w:r>
        <w:t>,</w:t>
      </w:r>
      <w:r w:rsidRPr="00F576C9">
        <w:t xml:space="preserve"> en temps réel, en flux de </w:t>
      </w:r>
      <w:r w:rsidRPr="00F576C9">
        <w:lastRenderedPageBreak/>
        <w:t>données informatiques (OSC</w:t>
      </w:r>
      <w:r>
        <w:rPr>
          <w:rStyle w:val="FootnoteReference"/>
        </w:rPr>
        <w:footnoteReference w:id="166"/>
      </w:r>
      <w:r w:rsidRPr="00F576C9">
        <w:t>) de haute définition avec un niveau de latence très bas.</w:t>
      </w:r>
      <w:r>
        <w:t xml:space="preserve"> </w:t>
      </w:r>
      <w:r w:rsidRPr="00F576C9">
        <w:t>R-IoT est équipé de deux processeurs, un pour gérer la connexion Wi-Fi et l’autre qui s’occupe du fonctionnement du programme. Les 9 DoF contien</w:t>
      </w:r>
      <w:r>
        <w:t>nen</w:t>
      </w:r>
      <w:r w:rsidRPr="00F576C9">
        <w:t>t un accéléromètre 3 axes, un gyroscope 3 axes et une boussole 3 axes.</w:t>
      </w:r>
      <w:r>
        <w:t xml:space="preserve"> Le poids léger et la taille des modules (34 x 24 x 3,5 mm) nous permettent de les incruster discrètement dans des gants que les protagonistes portent pendant le spectacle.</w:t>
      </w:r>
      <w:r w:rsidRPr="00E75AC8">
        <w:t xml:space="preserve"> </w:t>
      </w:r>
      <w:r>
        <w:t>Cette technologie mesure les accélérations de la main.</w:t>
      </w:r>
      <w:r w:rsidRPr="00F576C9">
        <w:t xml:space="preserve"> </w:t>
      </w:r>
      <w:r>
        <w:t>Les données captées sont transmises à un ordinateur situé à la régie via le réseau Wi-Fi et UDP all 1 ms</w:t>
      </w:r>
      <w:r>
        <w:rPr>
          <w:rStyle w:val="FootnoteReference"/>
        </w:rPr>
        <w:footnoteReference w:id="167"/>
      </w:r>
      <w:r>
        <w:t xml:space="preserve">. Elles sont synchronisées avec l’horloge interne de Max/Msp. L’accélération représente une variation de différents </w:t>
      </w:r>
      <w:r w:rsidRPr="00BC164A">
        <w:rPr>
          <w:i/>
          <w:iCs/>
        </w:rPr>
        <w:t>momentum</w:t>
      </w:r>
      <w:r>
        <w:t xml:space="preserve"> du geste et dépend de la variation de la vitesse. Il en est de même pour l’estimation de l’énergie du geste kick. Ces paramètres sont nécessaires pour mesurer et prévoir la nature et le comportement du geste. Et c’est de cette manière que l’ordinateur reconnaît si le geste de la main du comédien est un kick, une inclinaison latérale, frontale</w:t>
      </w:r>
      <w:r w:rsidR="00CD69DF">
        <w:t xml:space="preserve">. </w:t>
      </w:r>
    </w:p>
    <w:p w14:paraId="20BE4930" w14:textId="77777777" w:rsidR="009A4402" w:rsidRDefault="007A0F4A" w:rsidP="00775DBC">
      <w:pPr>
        <w:pStyle w:val="FIGURES"/>
      </w:pPr>
      <w:r w:rsidRPr="00BE35CD">
        <w:drawing>
          <wp:inline distT="0" distB="0" distL="0" distR="0" wp14:anchorId="2FFAA470" wp14:editId="6ED399DF">
            <wp:extent cx="2909186" cy="2908663"/>
            <wp:effectExtent l="12700" t="12700" r="1206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view0.pdf"/>
                    <pic:cNvPicPr/>
                  </pic:nvPicPr>
                  <pic:blipFill rotWithShape="1">
                    <a:blip r:embed="rId116" cstate="print">
                      <a:extLst>
                        <a:ext uri="{28A0092B-C50C-407E-A947-70E740481C1C}">
                          <a14:useLocalDpi xmlns:a14="http://schemas.microsoft.com/office/drawing/2010/main" val="0"/>
                        </a:ext>
                      </a:extLst>
                    </a:blip>
                    <a:srcRect l="21901" r="21839"/>
                    <a:stretch/>
                  </pic:blipFill>
                  <pic:spPr bwMode="auto">
                    <a:xfrm>
                      <a:off x="0" y="0"/>
                      <a:ext cx="2995139" cy="2994601"/>
                    </a:xfrm>
                    <a:prstGeom prst="rect">
                      <a:avLst/>
                    </a:prstGeom>
                    <a:ln w="5080">
                      <a:solidFill>
                        <a:schemeClr val="tx1"/>
                      </a:solidFill>
                    </a:ln>
                    <a:effectLst>
                      <a:outerShdw sx="1000" sy="1000" algn="tl" rotWithShape="0">
                        <a:prstClr val="black"/>
                      </a:outerShdw>
                    </a:effectLst>
                    <a:extLst>
                      <a:ext uri="{53640926-AAD7-44D8-BBD7-CCE9431645EC}">
                        <a14:shadowObscured xmlns:a14="http://schemas.microsoft.com/office/drawing/2010/main"/>
                      </a:ext>
                    </a:extLst>
                  </pic:spPr>
                </pic:pic>
              </a:graphicData>
            </a:graphic>
          </wp:inline>
        </w:drawing>
      </w:r>
    </w:p>
    <w:p w14:paraId="3F0A692A" w14:textId="25844F70" w:rsidR="009A4402" w:rsidRDefault="009A4402" w:rsidP="009A4402">
      <w:pPr>
        <w:pStyle w:val="Caption"/>
      </w:pPr>
      <w:r>
        <w:t xml:space="preserve">Figure </w:t>
      </w:r>
      <w:r w:rsidR="003C6414">
        <w:fldChar w:fldCharType="begin"/>
      </w:r>
      <w:r w:rsidR="003C6414">
        <w:instrText xml:space="preserve"> SEQ Figure \* ARABIC </w:instrText>
      </w:r>
      <w:r w:rsidR="003C6414">
        <w:fldChar w:fldCharType="separate"/>
      </w:r>
      <w:r w:rsidR="00A347BF">
        <w:rPr>
          <w:noProof/>
        </w:rPr>
        <w:t>69</w:t>
      </w:r>
      <w:r w:rsidR="003C6414">
        <w:rPr>
          <w:noProof/>
        </w:rPr>
        <w:fldChar w:fldCharType="end"/>
      </w:r>
      <w:r>
        <w:t> : Un capteur de gestes BITalino R-IoT.</w:t>
      </w:r>
    </w:p>
    <w:p w14:paraId="0D7148FA" w14:textId="1BDD6F6E" w:rsidR="00F75583" w:rsidRDefault="00F75583" w:rsidP="00F75583">
      <w:pPr>
        <w:pStyle w:val="Heading3"/>
      </w:pPr>
      <w:bookmarkStart w:id="852" w:name="_Toc121091854"/>
      <w:r>
        <w:lastRenderedPageBreak/>
        <w:t>Patch Max</w:t>
      </w:r>
      <w:r w:rsidR="003C0D8D">
        <w:t xml:space="preserve"> et la partition de l’électronique</w:t>
      </w:r>
      <w:bookmarkEnd w:id="852"/>
    </w:p>
    <w:p w14:paraId="6BA674B7" w14:textId="2D91B5F3" w:rsidR="00E87A4C" w:rsidRDefault="009B4E95" w:rsidP="00E87A4C">
      <w:pPr>
        <w:pStyle w:val="Default"/>
      </w:pPr>
      <w:r>
        <w:t>Le patch Max utilisé dans l’œuvre est une conjonction de traitements en temps réel et en temps différé. Il est piloté par une partition de l’électronique, rédigé dans le langage Antescofo</w:t>
      </w:r>
      <w:r>
        <w:rPr>
          <w:rStyle w:val="FootnoteReference"/>
        </w:rPr>
        <w:t xml:space="preserve"> </w:t>
      </w:r>
      <w:r>
        <w:t>que nous allons expliquer en détail dans le chapitre suivant. L’interface de contrôle rend accessible l’ensemble des paramètres dont le contrôle est indispensable pendant la phase de la production et la représentation</w:t>
      </w:r>
      <w:r w:rsidR="00854C0C" w:rsidRPr="00E87A4C">
        <w:t>.</w:t>
      </w:r>
    </w:p>
    <w:p w14:paraId="72D53D92" w14:textId="27E086F7" w:rsidR="00BE35CD" w:rsidRPr="00E87A4C" w:rsidRDefault="00B96EC8" w:rsidP="00E87A4C">
      <w:pPr>
        <w:pStyle w:val="FIGURES"/>
      </w:pPr>
      <w:r>
        <w:rPr>
          <w:lang w:val="en-US"/>
        </w:rPr>
        <w:drawing>
          <wp:inline distT="0" distB="0" distL="0" distR="0" wp14:anchorId="6C8239B7" wp14:editId="46C2FAF8">
            <wp:extent cx="5760720" cy="4491355"/>
            <wp:effectExtent l="12700" t="12700" r="17780" b="171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2-08-03 at 17.28.45.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60720" cy="4491355"/>
                    </a:xfrm>
                    <a:prstGeom prst="rect">
                      <a:avLst/>
                    </a:prstGeom>
                    <a:ln w="5080">
                      <a:solidFill>
                        <a:schemeClr val="tx1"/>
                      </a:solidFill>
                    </a:ln>
                  </pic:spPr>
                </pic:pic>
              </a:graphicData>
            </a:graphic>
          </wp:inline>
        </w:drawing>
      </w:r>
    </w:p>
    <w:p w14:paraId="79A7FE8D" w14:textId="16BE304F" w:rsidR="00BE35CD" w:rsidRPr="003C0D8D" w:rsidRDefault="00BE35CD" w:rsidP="003C0D8D">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70</w:t>
      </w:r>
      <w:r w:rsidR="003C6414">
        <w:rPr>
          <w:noProof/>
        </w:rPr>
        <w:fldChar w:fldCharType="end"/>
      </w:r>
      <w:r>
        <w:t> : L’interface de contrôle.</w:t>
      </w:r>
    </w:p>
    <w:p w14:paraId="11B0B68F" w14:textId="27B4E265" w:rsidR="00BC70A4" w:rsidRDefault="009B4E95" w:rsidP="00BC70A4">
      <w:pPr>
        <w:pStyle w:val="Default"/>
      </w:pPr>
      <w:r>
        <w:t>Contrairement à</w:t>
      </w:r>
      <w:r w:rsidRPr="00BE35CD">
        <w:t xml:space="preserve"> la </w:t>
      </w:r>
      <w:r>
        <w:t>notation</w:t>
      </w:r>
      <w:r w:rsidRPr="00BE35CD">
        <w:t xml:space="preserve"> </w:t>
      </w:r>
      <w:r>
        <w:t xml:space="preserve">musicale qui contient des éléments symboliques pour représenter la musique, la notation de l’électronique doit pouvoir présenter de manière détaillée toute la procédure de génération et diffusion du son. Un patch Max, un texte Supercolider ou C Sound, un score Antescofo peuvent tous être considérés comme une partition. De ce point de vue, la partie électronique de </w:t>
      </w:r>
      <w:r>
        <w:rPr>
          <w:i/>
          <w:iCs/>
        </w:rPr>
        <w:t>Chuchotements burlesques</w:t>
      </w:r>
      <w:r>
        <w:t xml:space="preserve"> jouit d’une double partition graphique et textuelle. Il s’agit d’un patch Max (partition graphique) qui est lui-même contrôlé de manière </w:t>
      </w:r>
      <w:r>
        <w:lastRenderedPageBreak/>
        <w:t xml:space="preserve">très fine par une partition textuelle réalisée par le langage expressif d’Antescofo. Cela nous permet d’affiner et de modifier à tout moment la partie électronique à l’intérieur du texte sans nécessairement manipuler le patch Max. À titre d’exemple, la majorité des modifications de la partie électronique de la deuxième version de </w:t>
      </w:r>
      <w:r>
        <w:rPr>
          <w:i/>
          <w:iCs/>
        </w:rPr>
        <w:t>Chuchotements burlesques</w:t>
      </w:r>
      <w:r>
        <w:t xml:space="preserve"> (qui est d’une durée deux fois plus longue que la première version), a été effectuée au sein du texte Antescofo. </w:t>
      </w:r>
      <w:r w:rsidR="007D6863">
        <w:t>La partition de l’électronique de cette œuvre est « demie centralisée ». C’est-à-dire que le processus des traitements s’effectue à la fois dans le texte et dans le patch Max. Par ailleurs, dans la partition de l’électronique, le contrôle peut être dynamique,</w:t>
      </w:r>
      <w:r w:rsidR="007D6863" w:rsidRPr="009B43EF">
        <w:t xml:space="preserve"> </w:t>
      </w:r>
      <w:r w:rsidR="007D6863">
        <w:t>statique, et/ou parallèle. Il peut être créé, manipulé, et détruit en temps réel. Il est toujours possible d’intervenir pour arrêter ou altérer un ou plusieurs processus qui sont déclenchés seul ou en parallèle. Dans cette thèse, afin d’éviter toute confusion, le terme « partition de l’électronique » fait référence au texte d’Antescofo</w:t>
      </w:r>
      <w:r w:rsidR="00480181">
        <w:t>.</w:t>
      </w:r>
    </w:p>
    <w:p w14:paraId="435848F1" w14:textId="77777777" w:rsidR="00BC70A4" w:rsidRDefault="00BC70A4" w:rsidP="00BC70A4">
      <w:pPr>
        <w:pStyle w:val="Default"/>
      </w:pPr>
    </w:p>
    <w:p w14:paraId="2CF319D9" w14:textId="77777777" w:rsidR="00BC70A4" w:rsidRDefault="00BC70A4" w:rsidP="00E23890">
      <w:pPr>
        <w:pStyle w:val="Default"/>
        <w:keepNext/>
        <w:jc w:val="center"/>
      </w:pPr>
      <w:r>
        <w:rPr>
          <w:noProof/>
        </w:rPr>
        <mc:AlternateContent>
          <mc:Choice Requires="wpg">
            <w:drawing>
              <wp:inline distT="0" distB="0" distL="0" distR="0" wp14:anchorId="53076CCA" wp14:editId="4122D8C8">
                <wp:extent cx="4222750" cy="2565400"/>
                <wp:effectExtent l="0" t="0" r="19050" b="12700"/>
                <wp:docPr id="162" name="Group 162"/>
                <wp:cNvGraphicFramePr/>
                <a:graphic xmlns:a="http://schemas.openxmlformats.org/drawingml/2006/main">
                  <a:graphicData uri="http://schemas.microsoft.com/office/word/2010/wordprocessingGroup">
                    <wpg:wgp>
                      <wpg:cNvGrpSpPr/>
                      <wpg:grpSpPr>
                        <a:xfrm>
                          <a:off x="0" y="0"/>
                          <a:ext cx="4222750" cy="2565400"/>
                          <a:chOff x="0" y="0"/>
                          <a:chExt cx="4222750" cy="2565400"/>
                        </a:xfrm>
                      </wpg:grpSpPr>
                      <wps:wsp>
                        <wps:cNvPr id="129" name="Text Box 129"/>
                        <wps:cNvSpPr txBox="1"/>
                        <wps:spPr>
                          <a:xfrm>
                            <a:off x="1670050" y="2381250"/>
                            <a:ext cx="946150" cy="184150"/>
                          </a:xfrm>
                          <a:prstGeom prst="rect">
                            <a:avLst/>
                          </a:prstGeom>
                          <a:solidFill>
                            <a:schemeClr val="lt1"/>
                          </a:solidFill>
                          <a:ln w="6350">
                            <a:solidFill>
                              <a:prstClr val="black"/>
                            </a:solidFill>
                          </a:ln>
                        </wps:spPr>
                        <wps:txbx>
                          <w:txbxContent>
                            <w:p w14:paraId="3D7DC851" w14:textId="77777777" w:rsidR="00C468EA" w:rsidRPr="00923605" w:rsidRDefault="00C468EA" w:rsidP="00E2183C">
                              <w:pPr>
                                <w:jc w:val="center"/>
                                <w:rPr>
                                  <w:sz w:val="12"/>
                                  <w:szCs w:val="12"/>
                                </w:rPr>
                              </w:pPr>
                              <w:r>
                                <w:rPr>
                                  <w:sz w:val="12"/>
                                  <w:szCs w:val="12"/>
                                </w:rPr>
                                <w:t>Synthèse concaten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Straight Connector 134"/>
                        <wps:cNvCnPr/>
                        <wps:spPr>
                          <a:xfrm flipH="1">
                            <a:off x="2139950" y="1790700"/>
                            <a:ext cx="0" cy="59055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60" name="Group 160"/>
                        <wpg:cNvGrpSpPr/>
                        <wpg:grpSpPr>
                          <a:xfrm>
                            <a:off x="1625600" y="749300"/>
                            <a:ext cx="1047750" cy="1047750"/>
                            <a:chOff x="0" y="0"/>
                            <a:chExt cx="1047750" cy="1047750"/>
                          </a:xfrm>
                        </wpg:grpSpPr>
                        <wps:wsp>
                          <wps:cNvPr id="1073741844" name="Oval 1073741844"/>
                          <wps:cNvSpPr/>
                          <wps:spPr>
                            <a:xfrm>
                              <a:off x="0" y="0"/>
                              <a:ext cx="1047750" cy="1047750"/>
                            </a:xfrm>
                            <a:prstGeom prst="ellipse">
                              <a:avLst/>
                            </a:prstGeom>
                            <a:no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Text Box 140"/>
                          <wps:cNvSpPr txBox="1"/>
                          <wps:spPr>
                            <a:xfrm>
                              <a:off x="107950" y="431800"/>
                              <a:ext cx="826770" cy="247650"/>
                            </a:xfrm>
                            <a:prstGeom prst="rect">
                              <a:avLst/>
                            </a:prstGeom>
                            <a:noFill/>
                            <a:ln w="6350">
                              <a:noFill/>
                            </a:ln>
                          </wps:spPr>
                          <wps:txbx>
                            <w:txbxContent>
                              <w:p w14:paraId="054E1170" w14:textId="77777777" w:rsidR="00C468EA" w:rsidRPr="00391878" w:rsidRDefault="00C468EA" w:rsidP="00E2183C">
                                <w:pPr>
                                  <w:jc w:val="center"/>
                                  <w:rPr>
                                    <w:sz w:val="12"/>
                                    <w:szCs w:val="12"/>
                                    <w14:textOutline w14:w="9525" w14:cap="rnd" w14:cmpd="sng" w14:algn="ctr">
                                      <w14:noFill/>
                                      <w14:prstDash w14:val="solid"/>
                                      <w14:bevel/>
                                    </w14:textOutline>
                                  </w:rPr>
                                </w:pPr>
                                <w:r w:rsidRPr="00391878">
                                  <w:rPr>
                                    <w:sz w:val="12"/>
                                    <w:szCs w:val="12"/>
                                    <w14:textOutline w14:w="9525" w14:cap="rnd" w14:cmpd="sng" w14:algn="ctr">
                                      <w14:noFill/>
                                      <w14:prstDash w14:val="solid"/>
                                      <w14:bevel/>
                                    </w14:textOutline>
                                  </w:rPr>
                                  <w:t>Partition électroniqu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43" name="Text Box 143"/>
                        <wps:cNvSpPr txBox="1"/>
                        <wps:spPr>
                          <a:xfrm>
                            <a:off x="1670050" y="0"/>
                            <a:ext cx="946150" cy="184150"/>
                          </a:xfrm>
                          <a:prstGeom prst="rect">
                            <a:avLst/>
                          </a:prstGeom>
                          <a:solidFill>
                            <a:schemeClr val="lt1"/>
                          </a:solidFill>
                          <a:ln w="6350">
                            <a:solidFill>
                              <a:prstClr val="black"/>
                            </a:solidFill>
                          </a:ln>
                        </wps:spPr>
                        <wps:txbx>
                          <w:txbxContent>
                            <w:p w14:paraId="533448F8" w14:textId="77777777" w:rsidR="00C468EA" w:rsidRPr="00923605" w:rsidRDefault="00C468EA" w:rsidP="00E2183C">
                              <w:pPr>
                                <w:jc w:val="center"/>
                                <w:rPr>
                                  <w:sz w:val="12"/>
                                  <w:szCs w:val="12"/>
                                </w:rPr>
                              </w:pPr>
                              <w:r>
                                <w:rPr>
                                  <w:sz w:val="12"/>
                                  <w:szCs w:val="12"/>
                                </w:rPr>
                                <w:t>Captation de ges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Straight Connector 144"/>
                        <wps:cNvCnPr/>
                        <wps:spPr>
                          <a:xfrm flipV="1">
                            <a:off x="2139950" y="184150"/>
                            <a:ext cx="0" cy="56515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Text Box 145"/>
                        <wps:cNvSpPr txBox="1"/>
                        <wps:spPr>
                          <a:xfrm>
                            <a:off x="2781300" y="1860550"/>
                            <a:ext cx="946150" cy="184150"/>
                          </a:xfrm>
                          <a:prstGeom prst="rect">
                            <a:avLst/>
                          </a:prstGeom>
                          <a:solidFill>
                            <a:schemeClr val="lt1"/>
                          </a:solidFill>
                          <a:ln w="6350">
                            <a:solidFill>
                              <a:prstClr val="black"/>
                            </a:solidFill>
                          </a:ln>
                        </wps:spPr>
                        <wps:txbx>
                          <w:txbxContent>
                            <w:p w14:paraId="0F7AD08F" w14:textId="77777777" w:rsidR="00C468EA" w:rsidRPr="00923605" w:rsidRDefault="00C468EA" w:rsidP="00E2183C">
                              <w:pPr>
                                <w:jc w:val="center"/>
                                <w:rPr>
                                  <w:sz w:val="12"/>
                                  <w:szCs w:val="12"/>
                                </w:rPr>
                              </w:pPr>
                              <w:r>
                                <w:rPr>
                                  <w:sz w:val="12"/>
                                  <w:szCs w:val="12"/>
                                </w:rPr>
                                <w:t>Synthèse add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3276600" y="1212850"/>
                            <a:ext cx="946150" cy="184150"/>
                          </a:xfrm>
                          <a:prstGeom prst="rect">
                            <a:avLst/>
                          </a:prstGeom>
                          <a:solidFill>
                            <a:schemeClr val="lt1"/>
                          </a:solidFill>
                          <a:ln w="6350">
                            <a:solidFill>
                              <a:prstClr val="black"/>
                            </a:solidFill>
                          </a:ln>
                        </wps:spPr>
                        <wps:txbx>
                          <w:txbxContent>
                            <w:p w14:paraId="09EAD9D6" w14:textId="77777777" w:rsidR="00C468EA" w:rsidRPr="00923605" w:rsidRDefault="00C468EA" w:rsidP="00E2183C">
                              <w:pPr>
                                <w:jc w:val="center"/>
                                <w:rPr>
                                  <w:sz w:val="12"/>
                                  <w:szCs w:val="12"/>
                                </w:rPr>
                              </w:pPr>
                              <w:r>
                                <w:rPr>
                                  <w:sz w:val="12"/>
                                  <w:szCs w:val="12"/>
                                </w:rPr>
                                <w:t>Synthèse granulaire (S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a:off x="3155950" y="692150"/>
                            <a:ext cx="946150" cy="184150"/>
                          </a:xfrm>
                          <a:prstGeom prst="rect">
                            <a:avLst/>
                          </a:prstGeom>
                          <a:solidFill>
                            <a:schemeClr val="lt1"/>
                          </a:solidFill>
                          <a:ln w="6350">
                            <a:solidFill>
                              <a:prstClr val="black"/>
                            </a:solidFill>
                          </a:ln>
                        </wps:spPr>
                        <wps:txbx>
                          <w:txbxContent>
                            <w:p w14:paraId="2FF141E2" w14:textId="77777777" w:rsidR="00C468EA" w:rsidRPr="00923605" w:rsidRDefault="00C468EA" w:rsidP="00E2183C">
                              <w:pPr>
                                <w:jc w:val="center"/>
                                <w:rPr>
                                  <w:sz w:val="12"/>
                                  <w:szCs w:val="12"/>
                                </w:rPr>
                              </w:pPr>
                              <w:r>
                                <w:rPr>
                                  <w:sz w:val="12"/>
                                  <w:szCs w:val="12"/>
                                </w:rPr>
                                <w:t>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2736850" y="266700"/>
                            <a:ext cx="946150" cy="184150"/>
                          </a:xfrm>
                          <a:prstGeom prst="rect">
                            <a:avLst/>
                          </a:prstGeom>
                          <a:solidFill>
                            <a:schemeClr val="lt1"/>
                          </a:solidFill>
                          <a:ln w="6350">
                            <a:solidFill>
                              <a:prstClr val="black"/>
                            </a:solidFill>
                          </a:ln>
                        </wps:spPr>
                        <wps:txbx>
                          <w:txbxContent>
                            <w:p w14:paraId="27B45624" w14:textId="77777777" w:rsidR="00C468EA" w:rsidRPr="00923605" w:rsidRDefault="00C468EA" w:rsidP="00E2183C">
                              <w:pPr>
                                <w:jc w:val="center"/>
                                <w:rPr>
                                  <w:sz w:val="12"/>
                                  <w:szCs w:val="12"/>
                                </w:rPr>
                              </w:pPr>
                              <w:r>
                                <w:rPr>
                                  <w:sz w:val="12"/>
                                  <w:szCs w:val="12"/>
                                </w:rPr>
                                <w:t>Trans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584200" y="241300"/>
                            <a:ext cx="946150" cy="184150"/>
                          </a:xfrm>
                          <a:prstGeom prst="rect">
                            <a:avLst/>
                          </a:prstGeom>
                          <a:solidFill>
                            <a:schemeClr val="lt1"/>
                          </a:solidFill>
                          <a:ln w="6350">
                            <a:solidFill>
                              <a:prstClr val="black"/>
                            </a:solidFill>
                          </a:ln>
                        </wps:spPr>
                        <wps:txbx>
                          <w:txbxContent>
                            <w:p w14:paraId="200E9590" w14:textId="77777777" w:rsidR="00C468EA" w:rsidRPr="00923605" w:rsidRDefault="00C468EA" w:rsidP="00E2183C">
                              <w:pPr>
                                <w:jc w:val="center"/>
                                <w:rPr>
                                  <w:sz w:val="12"/>
                                  <w:szCs w:val="12"/>
                                </w:rPr>
                              </w:pPr>
                              <w:r>
                                <w:rPr>
                                  <w:sz w:val="12"/>
                                  <w:szCs w:val="12"/>
                                </w:rPr>
                                <w:t>Psychoris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215900" y="692150"/>
                            <a:ext cx="946150" cy="184150"/>
                          </a:xfrm>
                          <a:prstGeom prst="rect">
                            <a:avLst/>
                          </a:prstGeom>
                          <a:solidFill>
                            <a:schemeClr val="lt1"/>
                          </a:solidFill>
                          <a:ln w="6350">
                            <a:solidFill>
                              <a:prstClr val="black"/>
                            </a:solidFill>
                          </a:ln>
                        </wps:spPr>
                        <wps:txbx>
                          <w:txbxContent>
                            <w:p w14:paraId="2A040361" w14:textId="77777777" w:rsidR="00C468EA" w:rsidRPr="00923605" w:rsidRDefault="00C468EA" w:rsidP="00E2183C">
                              <w:pPr>
                                <w:jc w:val="center"/>
                                <w:rPr>
                                  <w:sz w:val="12"/>
                                  <w:szCs w:val="12"/>
                                </w:rPr>
                              </w:pPr>
                              <w:r>
                                <w:rPr>
                                  <w:sz w:val="12"/>
                                  <w:szCs w:val="12"/>
                                </w:rPr>
                                <w:t>Rou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0" y="1143000"/>
                            <a:ext cx="946150" cy="254000"/>
                          </a:xfrm>
                          <a:prstGeom prst="rect">
                            <a:avLst/>
                          </a:prstGeom>
                          <a:solidFill>
                            <a:schemeClr val="lt1"/>
                          </a:solidFill>
                          <a:ln w="6350">
                            <a:solidFill>
                              <a:prstClr val="black"/>
                            </a:solidFill>
                          </a:ln>
                        </wps:spPr>
                        <wps:txbx>
                          <w:txbxContent>
                            <w:p w14:paraId="351222F0" w14:textId="77777777" w:rsidR="00C468EA" w:rsidRPr="00923605" w:rsidRDefault="00C468EA" w:rsidP="00E2183C">
                              <w:pPr>
                                <w:jc w:val="center"/>
                                <w:rPr>
                                  <w:sz w:val="12"/>
                                  <w:szCs w:val="12"/>
                                </w:rPr>
                              </w:pPr>
                              <w:r>
                                <w:rPr>
                                  <w:sz w:val="12"/>
                                  <w:szCs w:val="12"/>
                                </w:rPr>
                                <w:t>Spatialisation et routage aud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501650" y="1790700"/>
                            <a:ext cx="946150" cy="254000"/>
                          </a:xfrm>
                          <a:prstGeom prst="rect">
                            <a:avLst/>
                          </a:prstGeom>
                          <a:solidFill>
                            <a:schemeClr val="lt1"/>
                          </a:solidFill>
                          <a:ln w="6350">
                            <a:solidFill>
                              <a:prstClr val="black"/>
                            </a:solidFill>
                          </a:ln>
                        </wps:spPr>
                        <wps:txbx>
                          <w:txbxContent>
                            <w:p w14:paraId="271AFDBC" w14:textId="77777777" w:rsidR="00C468EA" w:rsidRPr="00923605" w:rsidRDefault="00C468EA" w:rsidP="00E2183C">
                              <w:pPr>
                                <w:jc w:val="center"/>
                                <w:rPr>
                                  <w:sz w:val="12"/>
                                  <w:szCs w:val="12"/>
                                </w:rPr>
                              </w:pPr>
                              <w:r>
                                <w:rPr>
                                  <w:sz w:val="12"/>
                                  <w:szCs w:val="12"/>
                                </w:rPr>
                                <w:t>Aynthèse à partir de l’analy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Straight Connector 153"/>
                        <wps:cNvCnPr/>
                        <wps:spPr>
                          <a:xfrm>
                            <a:off x="2673350" y="1301750"/>
                            <a:ext cx="603250"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4" name="Straight Connector 154"/>
                        <wps:cNvCnPr/>
                        <wps:spPr>
                          <a:xfrm flipH="1">
                            <a:off x="946150" y="1270000"/>
                            <a:ext cx="679450"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5" name="Straight Connector 155"/>
                        <wps:cNvCnPr/>
                        <wps:spPr>
                          <a:xfrm flipH="1" flipV="1">
                            <a:off x="1162050" y="876300"/>
                            <a:ext cx="508000" cy="17145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6" name="Straight Connector 156"/>
                        <wps:cNvCnPr/>
                        <wps:spPr>
                          <a:xfrm flipH="1" flipV="1">
                            <a:off x="1530350" y="425450"/>
                            <a:ext cx="292100" cy="39370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7" name="Straight Connector 157"/>
                        <wps:cNvCnPr/>
                        <wps:spPr>
                          <a:xfrm flipV="1">
                            <a:off x="2438400" y="450850"/>
                            <a:ext cx="298450" cy="36830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8" name="Straight Connector 158"/>
                        <wps:cNvCnPr/>
                        <wps:spPr>
                          <a:xfrm flipH="1">
                            <a:off x="1447800" y="1587500"/>
                            <a:ext cx="304800" cy="20320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9" name="Straight Connector 159"/>
                        <wps:cNvCnPr/>
                        <wps:spPr>
                          <a:xfrm>
                            <a:off x="2514600" y="1644650"/>
                            <a:ext cx="266700" cy="21590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1" name="Straight Connector 161"/>
                        <wps:cNvCnPr/>
                        <wps:spPr>
                          <a:xfrm flipV="1">
                            <a:off x="2616200" y="876300"/>
                            <a:ext cx="539750" cy="20955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3076CCA" id="Group 162" o:spid="_x0000_s1234" style="width:332.5pt;height:202pt;mso-position-horizontal-relative:char;mso-position-vertical-relative:line" coordsize="42227,256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">
                <v:shape id="Text Box 129" o:spid="_x0000_s1235" type="#_x0000_t202" style="position:absolute;left:16700;top:23812;width:9462;height:1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" fillcolor="white [3201]" strokeweight=".5pt">
                  <v:textbox>
                    <w:txbxContent>
                      <w:p w14:paraId="3D7DC851" w14:textId="77777777" w:rsidR="00C468EA" w:rsidRPr="00923605" w:rsidRDefault="00C468EA" w:rsidP="00E2183C">
                        <w:pPr>
                          <w:jc w:val="center"/>
                          <w:rPr>
                            <w:sz w:val="12"/>
                            <w:szCs w:val="12"/>
                          </w:rPr>
                        </w:pPr>
                        <w:r>
                          <w:rPr>
                            <w:sz w:val="12"/>
                            <w:szCs w:val="12"/>
                          </w:rPr>
                          <w:t xml:space="preserve">Synthèse </w:t>
                        </w:r>
                        <w:proofErr w:type="spellStart"/>
                        <w:r>
                          <w:rPr>
                            <w:sz w:val="12"/>
                            <w:szCs w:val="12"/>
                          </w:rPr>
                          <w:t>concatenative</w:t>
                        </w:r>
                        <w:proofErr w:type="spellEnd"/>
                      </w:p>
                    </w:txbxContent>
                  </v:textbox>
                </v:shape>
                <v:line id="Straight Connector 134" o:spid="_x0000_s1236" style="position:absolute;flip:x;visibility:visible;mso-wrap-style:square" from="21399,17907" to="21399,238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" strokecolor="black [3213]" strokeweight=".5pt">
                  <v:stroke endarrow="block" joinstyle="miter"/>
                </v:line>
                <v:group id="Group 160" o:spid="_x0000_s1237" style="position:absolute;left:16256;top:7493;width:10477;height:10477" coordsize="10477,104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">
                  <v:oval id="Oval 1073741844" o:spid="_x0000_s1238" style="position:absolute;width:10477;height:104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" filled="f" strokecolor="black [3213]" strokeweight="1.75pt">
                    <v:stroke joinstyle="miter"/>
                  </v:oval>
                  <v:shape id="Text Box 140" o:spid="_x0000_s1239" type="#_x0000_t202" style="position:absolute;left:1079;top:4318;width:8268;height:247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" filled="f" stroked="f" strokeweight=".5pt">
                    <v:textbox>
                      <w:txbxContent>
                        <w:p w14:paraId="054E1170" w14:textId="77777777" w:rsidR="00C468EA" w:rsidRPr="00391878" w:rsidRDefault="00C468EA" w:rsidP="00E2183C">
                          <w:pPr>
                            <w:jc w:val="center"/>
                            <w:rPr>
                              <w:sz w:val="12"/>
                              <w:szCs w:val="12"/>
                              <w14:textOutline w14:w="9525" w14:cap="rnd" w14:cmpd="sng" w14:algn="ctr">
                                <w14:noFill/>
                                <w14:prstDash w14:val="solid"/>
                                <w14:bevel/>
                              </w14:textOutline>
                            </w:rPr>
                          </w:pPr>
                          <w:r w:rsidRPr="00391878">
                            <w:rPr>
                              <w:sz w:val="12"/>
                              <w:szCs w:val="12"/>
                              <w14:textOutline w14:w="9525" w14:cap="rnd" w14:cmpd="sng" w14:algn="ctr">
                                <w14:noFill/>
                                <w14:prstDash w14:val="solid"/>
                                <w14:bevel/>
                              </w14:textOutline>
                            </w:rPr>
                            <w:t>Partition électronique</w:t>
                          </w:r>
                        </w:p>
                      </w:txbxContent>
                    </v:textbox>
                  </v:shape>
                </v:group>
                <v:shape id="Text Box 143" o:spid="_x0000_s1240" type="#_x0000_t202" style="position:absolute;left:16700;width:9462;height:1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" fillcolor="white [3201]" strokeweight=".5pt">
                  <v:textbox>
                    <w:txbxContent>
                      <w:p w14:paraId="533448F8" w14:textId="77777777" w:rsidR="00C468EA" w:rsidRPr="00923605" w:rsidRDefault="00C468EA" w:rsidP="00E2183C">
                        <w:pPr>
                          <w:jc w:val="center"/>
                          <w:rPr>
                            <w:sz w:val="12"/>
                            <w:szCs w:val="12"/>
                          </w:rPr>
                        </w:pPr>
                        <w:r>
                          <w:rPr>
                            <w:sz w:val="12"/>
                            <w:szCs w:val="12"/>
                          </w:rPr>
                          <w:t>Captation de gestes</w:t>
                        </w:r>
                      </w:p>
                    </w:txbxContent>
                  </v:textbox>
                </v:shape>
                <v:line id="Straight Connector 144" o:spid="_x0000_s1241" style="position:absolute;flip:y;visibility:visible;mso-wrap-style:square" from="21399,1841" to="21399,74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" strokecolor="black [3213]" strokeweight=".5pt">
                  <v:stroke endarrow="block" joinstyle="miter"/>
                </v:line>
                <v:shape id="Text Box 145" o:spid="_x0000_s1242" type="#_x0000_t202" style="position:absolute;left:27813;top:18605;width:9461;height:1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" fillcolor="white [3201]" strokeweight=".5pt">
                  <v:textbox>
                    <w:txbxContent>
                      <w:p w14:paraId="0F7AD08F" w14:textId="77777777" w:rsidR="00C468EA" w:rsidRPr="00923605" w:rsidRDefault="00C468EA" w:rsidP="00E2183C">
                        <w:pPr>
                          <w:jc w:val="center"/>
                          <w:rPr>
                            <w:sz w:val="12"/>
                            <w:szCs w:val="12"/>
                          </w:rPr>
                        </w:pPr>
                        <w:r>
                          <w:rPr>
                            <w:sz w:val="12"/>
                            <w:szCs w:val="12"/>
                          </w:rPr>
                          <w:t>Synthèse additive</w:t>
                        </w:r>
                      </w:p>
                    </w:txbxContent>
                  </v:textbox>
                </v:shape>
                <v:shape id="Text Box 146" o:spid="_x0000_s1243" type="#_x0000_t202" style="position:absolute;left:32766;top:12128;width:9461;height:1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" fillcolor="white [3201]" strokeweight=".5pt">
                  <v:textbox>
                    <w:txbxContent>
                      <w:p w14:paraId="09EAD9D6" w14:textId="77777777" w:rsidR="00C468EA" w:rsidRPr="00923605" w:rsidRDefault="00C468EA" w:rsidP="00E2183C">
                        <w:pPr>
                          <w:jc w:val="center"/>
                          <w:rPr>
                            <w:sz w:val="12"/>
                            <w:szCs w:val="12"/>
                          </w:rPr>
                        </w:pPr>
                        <w:r>
                          <w:rPr>
                            <w:sz w:val="12"/>
                            <w:szCs w:val="12"/>
                          </w:rPr>
                          <w:t>Synthèse granulaire (</w:t>
                        </w:r>
                        <w:proofErr w:type="spellStart"/>
                        <w:r>
                          <w:rPr>
                            <w:sz w:val="12"/>
                            <w:szCs w:val="12"/>
                          </w:rPr>
                          <w:t>Sog</w:t>
                        </w:r>
                        <w:proofErr w:type="spellEnd"/>
                        <w:r>
                          <w:rPr>
                            <w:sz w:val="12"/>
                            <w:szCs w:val="12"/>
                          </w:rPr>
                          <w:t>)</w:t>
                        </w:r>
                      </w:p>
                    </w:txbxContent>
                  </v:textbox>
                </v:shape>
                <v:shape id="Text Box 147" o:spid="_x0000_s1244" type="#_x0000_t202" style="position:absolute;left:31559;top:6921;width:9462;height:1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" fillcolor="white [3201]" strokeweight=".5pt">
                  <v:textbox>
                    <w:txbxContent>
                      <w:p w14:paraId="2FF141E2" w14:textId="77777777" w:rsidR="00C468EA" w:rsidRPr="00923605" w:rsidRDefault="00C468EA" w:rsidP="00E2183C">
                        <w:pPr>
                          <w:jc w:val="center"/>
                          <w:rPr>
                            <w:sz w:val="12"/>
                            <w:szCs w:val="12"/>
                          </w:rPr>
                        </w:pPr>
                        <w:proofErr w:type="spellStart"/>
                        <w:r>
                          <w:rPr>
                            <w:sz w:val="12"/>
                            <w:szCs w:val="12"/>
                          </w:rPr>
                          <w:t>Samples</w:t>
                        </w:r>
                        <w:proofErr w:type="spellEnd"/>
                      </w:p>
                    </w:txbxContent>
                  </v:textbox>
                </v:shape>
                <v:shape id="Text Box 148" o:spid="_x0000_s1245" type="#_x0000_t202" style="position:absolute;left:27368;top:2667;width:9462;height:1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" fillcolor="white [3201]" strokeweight=".5pt">
                  <v:textbox>
                    <w:txbxContent>
                      <w:p w14:paraId="27B45624" w14:textId="77777777" w:rsidR="00C468EA" w:rsidRPr="00923605" w:rsidRDefault="00C468EA" w:rsidP="00E2183C">
                        <w:pPr>
                          <w:jc w:val="center"/>
                          <w:rPr>
                            <w:sz w:val="12"/>
                            <w:szCs w:val="12"/>
                          </w:rPr>
                        </w:pPr>
                        <w:r>
                          <w:rPr>
                            <w:sz w:val="12"/>
                            <w:szCs w:val="12"/>
                          </w:rPr>
                          <w:t>Transposition</w:t>
                        </w:r>
                      </w:p>
                    </w:txbxContent>
                  </v:textbox>
                </v:shape>
                <v:shape id="Text Box 149" o:spid="_x0000_s1246" type="#_x0000_t202" style="position:absolute;left:5842;top:2413;width:9461;height:1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" fillcolor="white [3201]" strokeweight=".5pt">
                  <v:textbox>
                    <w:txbxContent>
                      <w:p w14:paraId="200E9590" w14:textId="77777777" w:rsidR="00C468EA" w:rsidRPr="00923605" w:rsidRDefault="00C468EA" w:rsidP="00E2183C">
                        <w:pPr>
                          <w:jc w:val="center"/>
                          <w:rPr>
                            <w:sz w:val="12"/>
                            <w:szCs w:val="12"/>
                          </w:rPr>
                        </w:pPr>
                        <w:proofErr w:type="spellStart"/>
                        <w:r>
                          <w:rPr>
                            <w:sz w:val="12"/>
                            <w:szCs w:val="12"/>
                          </w:rPr>
                          <w:t>Psychoriste</w:t>
                        </w:r>
                        <w:proofErr w:type="spellEnd"/>
                      </w:p>
                    </w:txbxContent>
                  </v:textbox>
                </v:shape>
                <v:shape id="Text Box 150" o:spid="_x0000_s1247" type="#_x0000_t202" style="position:absolute;left:2159;top:6921;width:9461;height:1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" fillcolor="white [3201]" strokeweight=".5pt">
                  <v:textbox>
                    <w:txbxContent>
                      <w:p w14:paraId="2A040361" w14:textId="77777777" w:rsidR="00C468EA" w:rsidRPr="00923605" w:rsidRDefault="00C468EA" w:rsidP="00E2183C">
                        <w:pPr>
                          <w:jc w:val="center"/>
                          <w:rPr>
                            <w:sz w:val="12"/>
                            <w:szCs w:val="12"/>
                          </w:rPr>
                        </w:pPr>
                        <w:r>
                          <w:rPr>
                            <w:sz w:val="12"/>
                            <w:szCs w:val="12"/>
                          </w:rPr>
                          <w:t>Routage</w:t>
                        </w:r>
                      </w:p>
                    </w:txbxContent>
                  </v:textbox>
                </v:shape>
                <v:shape id="Text Box 151" o:spid="_x0000_s1248" type="#_x0000_t202" style="position:absolute;top:11430;width:9461;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" fillcolor="white [3201]" strokeweight=".5pt">
                  <v:textbox>
                    <w:txbxContent>
                      <w:p w14:paraId="351222F0" w14:textId="77777777" w:rsidR="00C468EA" w:rsidRPr="00923605" w:rsidRDefault="00C468EA" w:rsidP="00E2183C">
                        <w:pPr>
                          <w:jc w:val="center"/>
                          <w:rPr>
                            <w:sz w:val="12"/>
                            <w:szCs w:val="12"/>
                          </w:rPr>
                        </w:pPr>
                        <w:r>
                          <w:rPr>
                            <w:sz w:val="12"/>
                            <w:szCs w:val="12"/>
                          </w:rPr>
                          <w:t>Spatialisation et routage audio</w:t>
                        </w:r>
                      </w:p>
                    </w:txbxContent>
                  </v:textbox>
                </v:shape>
                <v:shape id="Text Box 152" o:spid="_x0000_s1249" type="#_x0000_t202" style="position:absolute;left:5016;top:17907;width:9462;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" fillcolor="white [3201]" strokeweight=".5pt">
                  <v:textbox>
                    <w:txbxContent>
                      <w:p w14:paraId="271AFDBC" w14:textId="77777777" w:rsidR="00C468EA" w:rsidRPr="00923605" w:rsidRDefault="00C468EA" w:rsidP="00E2183C">
                        <w:pPr>
                          <w:jc w:val="center"/>
                          <w:rPr>
                            <w:sz w:val="12"/>
                            <w:szCs w:val="12"/>
                          </w:rPr>
                        </w:pPr>
                        <w:proofErr w:type="spellStart"/>
                        <w:r>
                          <w:rPr>
                            <w:sz w:val="12"/>
                            <w:szCs w:val="12"/>
                          </w:rPr>
                          <w:t>Aynthèse</w:t>
                        </w:r>
                        <w:proofErr w:type="spellEnd"/>
                        <w:r>
                          <w:rPr>
                            <w:sz w:val="12"/>
                            <w:szCs w:val="12"/>
                          </w:rPr>
                          <w:t xml:space="preserve"> à partir de l’analyse</w:t>
                        </w:r>
                      </w:p>
                    </w:txbxContent>
                  </v:textbox>
                </v:shape>
                <v:line id="Straight Connector 153" o:spid="_x0000_s1250" style="position:absolute;visibility:visible;mso-wrap-style:square" from="26733,13017" to="32766,1301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" strokecolor="black [3213]" strokeweight=".5pt">
                  <v:stroke endarrow="block" joinstyle="miter"/>
                </v:line>
                <v:line id="Straight Connector 154" o:spid="_x0000_s1251" style="position:absolute;flip:x;visibility:visible;mso-wrap-style:square" from="9461,12700" to="16256,127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" strokecolor="black [3213]" strokeweight=".5pt">
                  <v:stroke endarrow="block" joinstyle="miter"/>
                </v:line>
                <v:line id="Straight Connector 155" o:spid="_x0000_s1252" style="position:absolute;flip:x y;visibility:visible;mso-wrap-style:square" from="11620,8763" to="16700,104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" strokecolor="black [3213]" strokeweight=".5pt">
                  <v:stroke endarrow="block" joinstyle="miter"/>
                </v:line>
                <v:line id="Straight Connector 156" o:spid="_x0000_s1253" style="position:absolute;flip:x y;visibility:visible;mso-wrap-style:square" from="15303,4254" to="18224,81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" strokecolor="black [3213]" strokeweight=".5pt">
                  <v:stroke endarrow="block" joinstyle="miter"/>
                </v:line>
                <v:line id="Straight Connector 157" o:spid="_x0000_s1254" style="position:absolute;flip:y;visibility:visible;mso-wrap-style:square" from="24384,4508" to="27368,819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" strokecolor="black [3213]" strokeweight=".5pt">
                  <v:stroke endarrow="block" joinstyle="miter"/>
                </v:line>
                <v:line id="Straight Connector 158" o:spid="_x0000_s1255" style="position:absolute;flip:x;visibility:visible;mso-wrap-style:square" from="14478,15875" to="17526,1790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" strokecolor="black [3213]" strokeweight=".5pt">
                  <v:stroke endarrow="block" joinstyle="miter"/>
                </v:line>
                <v:line id="Straight Connector 159" o:spid="_x0000_s1256" style="position:absolute;visibility:visible;mso-wrap-style:square" from="25146,16446" to="27813,1860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" strokecolor="black [3213]" strokeweight=".5pt">
                  <v:stroke endarrow="block" joinstyle="miter"/>
                </v:line>
                <v:line id="Straight Connector 161" o:spid="_x0000_s1257" style="position:absolute;flip:y;visibility:visible;mso-wrap-style:square" from="26162,8763" to="31559,108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" strokecolor="black [3213]" strokeweight=".5pt">
                  <v:stroke endarrow="block" joinstyle="miter"/>
                </v:line>
                <w10:anchorlock/>
              </v:group>
            </w:pict>
          </mc:Fallback>
        </mc:AlternateContent>
      </w:r>
    </w:p>
    <w:p w14:paraId="05335A93" w14:textId="20FCB58B" w:rsidR="00E2183C" w:rsidRDefault="00BC70A4" w:rsidP="00E23890">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71</w:t>
      </w:r>
      <w:r w:rsidR="003C6414">
        <w:rPr>
          <w:noProof/>
        </w:rPr>
        <w:fldChar w:fldCharType="end"/>
      </w:r>
      <w:r>
        <w:t> : La partition électronique s’occupe de la configuration et de la gestion des traitements.</w:t>
      </w:r>
    </w:p>
    <w:p w14:paraId="1E266A7C" w14:textId="10C06BF7" w:rsidR="00273AF7" w:rsidRDefault="007D6863" w:rsidP="007A18BD">
      <w:pPr>
        <w:pStyle w:val="Default"/>
      </w:pPr>
      <w:r>
        <w:t>La structure d’une partition électronique centralisée</w:t>
      </w:r>
      <w:r>
        <w:rPr>
          <w:rStyle w:val="FootnoteReference"/>
        </w:rPr>
        <w:footnoteReference w:id="168"/>
      </w:r>
      <w:r>
        <w:t xml:space="preserve"> comprend trois parties : « les inserts » dans lesquels les processus, les fonctions et les objets utilisés dans le score sont définis ; « l’initialisation » où différents paramètres d’initialisation sont exécutés avant de commencer la performance ; et finalement les actions et les événements qui tournent aux moments prévus</w:t>
      </w:r>
      <w:r w:rsidR="007A18BD">
        <w:t>.</w:t>
      </w:r>
    </w:p>
    <w:p w14:paraId="42CFC98C" w14:textId="77777777" w:rsidR="007A18BD" w:rsidRDefault="007A18BD" w:rsidP="00775DBC">
      <w:pPr>
        <w:pStyle w:val="FIGURES"/>
      </w:pPr>
      <w:r>
        <w:lastRenderedPageBreak/>
        <w:drawing>
          <wp:inline distT="0" distB="0" distL="0" distR="0" wp14:anchorId="2292ACBB" wp14:editId="70E33E94">
            <wp:extent cx="2463800" cy="3083280"/>
            <wp:effectExtent l="12700" t="12700" r="12700" b="1587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artiion centralisée.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476103" cy="3098676"/>
                    </a:xfrm>
                    <a:prstGeom prst="rect">
                      <a:avLst/>
                    </a:prstGeom>
                    <a:ln>
                      <a:solidFill>
                        <a:schemeClr val="tx1"/>
                      </a:solidFill>
                    </a:ln>
                  </pic:spPr>
                </pic:pic>
              </a:graphicData>
            </a:graphic>
          </wp:inline>
        </w:drawing>
      </w:r>
    </w:p>
    <w:p w14:paraId="3873EA09" w14:textId="173EA92F" w:rsidR="00273AF7" w:rsidRDefault="007A18BD" w:rsidP="00947AB1">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72</w:t>
      </w:r>
      <w:r w:rsidR="003C6414">
        <w:rPr>
          <w:noProof/>
        </w:rPr>
        <w:fldChar w:fldCharType="end"/>
      </w:r>
      <w:r>
        <w:t xml:space="preserve"> : </w:t>
      </w:r>
      <w:r w:rsidR="00947AB1">
        <w:t>La structure d’une partition électronique centralisée selon la thèse de José Miguel Fernández.</w:t>
      </w:r>
    </w:p>
    <w:p w14:paraId="51E61D81" w14:textId="066FAE66" w:rsidR="00273AF7" w:rsidRDefault="00947AB1" w:rsidP="0053200B">
      <w:pPr>
        <w:pStyle w:val="Default"/>
      </w:pPr>
      <w:r w:rsidRPr="00947AB1">
        <w:t>La figure suivante</w:t>
      </w:r>
      <w:r>
        <w:t xml:space="preserve"> montre les lignes de commande qui définissent </w:t>
      </w:r>
      <w:r w:rsidR="00323E7D">
        <w:t>le processus utilisé dans la partition pour le capteur de la main gauche du comédien.</w:t>
      </w:r>
      <w:r w:rsidR="0053200B" w:rsidRPr="0053200B">
        <w:t xml:space="preserve"> </w:t>
      </w:r>
      <w:r w:rsidR="0053200B">
        <w:t>Elle représente « </w:t>
      </w:r>
      <w:r w:rsidR="0053200B" w:rsidRPr="001F04A9">
        <w:t>osc_dispatch</w:t>
      </w:r>
      <w:r w:rsidR="0053200B">
        <w:t> »</w:t>
      </w:r>
      <w:r w:rsidR="0053200B" w:rsidRPr="001F04A9">
        <w:t xml:space="preserve"> </w:t>
      </w:r>
      <w:r w:rsidR="0053200B">
        <w:t xml:space="preserve">qui </w:t>
      </w:r>
      <w:r w:rsidR="0053200B" w:rsidRPr="001F04A9">
        <w:t>est un objet dans Antescofo</w:t>
      </w:r>
      <w:r w:rsidR="00C01665">
        <w:t>,</w:t>
      </w:r>
      <w:r w:rsidR="0053200B" w:rsidRPr="001F04A9">
        <w:t xml:space="preserve"> permet</w:t>
      </w:r>
      <w:r w:rsidR="0053200B">
        <w:t>tant</w:t>
      </w:r>
      <w:r w:rsidR="0053200B" w:rsidRPr="001F04A9">
        <w:t xml:space="preserve"> de recevoir les donné</w:t>
      </w:r>
      <w:r w:rsidR="0053200B">
        <w:t>e</w:t>
      </w:r>
      <w:r w:rsidR="0053200B" w:rsidRPr="001F04A9">
        <w:t xml:space="preserve">s des capteurs et </w:t>
      </w:r>
      <w:r w:rsidR="0045502F">
        <w:t xml:space="preserve">de </w:t>
      </w:r>
      <w:r w:rsidR="0053200B" w:rsidRPr="001F04A9">
        <w:t xml:space="preserve">les assigner à des variables pour pouvoir les utiliser </w:t>
      </w:r>
      <w:r w:rsidR="0053200B">
        <w:t xml:space="preserve">plus tard </w:t>
      </w:r>
      <w:r w:rsidR="0053200B" w:rsidRPr="001F04A9">
        <w:t>dans différent</w:t>
      </w:r>
      <w:r w:rsidR="0053200B">
        <w:t>e</w:t>
      </w:r>
      <w:r w:rsidR="0053200B" w:rsidRPr="001F04A9">
        <w:t>s parties (mapping de contrôle de s</w:t>
      </w:r>
      <w:r w:rsidR="0053200B">
        <w:t>y</w:t>
      </w:r>
      <w:r w:rsidR="0053200B" w:rsidRPr="001F04A9">
        <w:t xml:space="preserve">nthèse et traitements, kicks, </w:t>
      </w:r>
      <w:r w:rsidR="00E123E8">
        <w:t>l</w:t>
      </w:r>
      <w:r w:rsidR="0053200B" w:rsidRPr="001F04A9">
        <w:t>es arguments de l</w:t>
      </w:r>
      <w:r w:rsidR="0053200B">
        <w:t>’</w:t>
      </w:r>
      <w:r w:rsidR="0053200B" w:rsidRPr="001F04A9">
        <w:t xml:space="preserve">objet </w:t>
      </w:r>
      <w:r w:rsidR="0053200B">
        <w:t>concernent</w:t>
      </w:r>
      <w:r w:rsidR="0053200B" w:rsidRPr="001F04A9">
        <w:t xml:space="preserve"> le port OSC, l</w:t>
      </w:r>
      <w:r w:rsidR="0053200B">
        <w:t>’</w:t>
      </w:r>
      <w:r w:rsidR="0053200B" w:rsidRPr="001F04A9">
        <w:t>entête OSC qui provient du capteur et une variable qui représente la main de chaque personnage</w:t>
      </w:r>
      <w:r w:rsidR="00C01665">
        <w:t xml:space="preserve"> du spectacle</w:t>
      </w:r>
      <w:r w:rsidR="0053200B" w:rsidRPr="001F04A9">
        <w:t>).</w:t>
      </w:r>
    </w:p>
    <w:p w14:paraId="0406CD96" w14:textId="77777777" w:rsidR="00323E7D" w:rsidRDefault="00323E7D" w:rsidP="00775DBC">
      <w:pPr>
        <w:pStyle w:val="FIGURES"/>
      </w:pPr>
      <w:r>
        <w:drawing>
          <wp:inline distT="0" distB="0" distL="0" distR="0" wp14:anchorId="498DCBC5" wp14:editId="58E4B05F">
            <wp:extent cx="3702050" cy="1240546"/>
            <wp:effectExtent l="12700" t="12700" r="6350" b="1714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artition electronique inserts exemple.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3709525" cy="1243051"/>
                    </a:xfrm>
                    <a:prstGeom prst="rect">
                      <a:avLst/>
                    </a:prstGeom>
                    <a:ln w="5080">
                      <a:solidFill>
                        <a:schemeClr val="tx1"/>
                      </a:solidFill>
                    </a:ln>
                  </pic:spPr>
                </pic:pic>
              </a:graphicData>
            </a:graphic>
          </wp:inline>
        </w:drawing>
      </w:r>
    </w:p>
    <w:p w14:paraId="50577546" w14:textId="4DBA5CCD" w:rsidR="00E2183C" w:rsidRDefault="00323E7D" w:rsidP="00D555A0">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73</w:t>
      </w:r>
      <w:r w:rsidR="003C6414">
        <w:rPr>
          <w:noProof/>
        </w:rPr>
        <w:fldChar w:fldCharType="end"/>
      </w:r>
      <w:r>
        <w:t> : La définition du processus utilisé pour le capteur de la main gauche du comédien.</w:t>
      </w:r>
    </w:p>
    <w:p w14:paraId="1A6D7198" w14:textId="1ECE718D" w:rsidR="0053200B" w:rsidRDefault="0053200B" w:rsidP="0053200B">
      <w:pPr>
        <w:pStyle w:val="Default"/>
      </w:pPr>
      <w:r>
        <w:t xml:space="preserve">L’image suivante représente des lignes de commandes pour l’initialisation des modules spat. Chacune des six modules de spat a trois paramètres : azimuth, élévation et distance qui sont prédéfinis comme </w:t>
      </w:r>
      <w:r w:rsidRPr="00747DB0">
        <w:t>"/source/1/aed"</w:t>
      </w:r>
      <w:r>
        <w:t xml:space="preserve">. Les chiffres qui viennent par la suite sont des </w:t>
      </w:r>
      <w:r>
        <w:lastRenderedPageBreak/>
        <w:t>arguments liés aux trois paramètres mentionnés. Notre spat est donc paramétré par défaut comme indiqué.</w:t>
      </w:r>
    </w:p>
    <w:p w14:paraId="5DAF5C65" w14:textId="77777777" w:rsidR="00993B9F" w:rsidRDefault="00993B9F" w:rsidP="00775DBC">
      <w:pPr>
        <w:pStyle w:val="FIGURES"/>
      </w:pPr>
      <w:r>
        <w:drawing>
          <wp:inline distT="0" distB="0" distL="0" distR="0" wp14:anchorId="271C1579" wp14:editId="584F090C">
            <wp:extent cx="3371850" cy="821034"/>
            <wp:effectExtent l="12700" t="12700" r="6350" b="1778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artition electronique initialisation.png"/>
                    <pic:cNvPicPr/>
                  </pic:nvPicPr>
                  <pic:blipFill>
                    <a:blip r:embed="rId120">
                      <a:extLst>
                        <a:ext uri="{28A0092B-C50C-407E-A947-70E740481C1C}">
                          <a14:useLocalDpi xmlns:a14="http://schemas.microsoft.com/office/drawing/2010/main" val="0"/>
                        </a:ext>
                      </a:extLst>
                    </a:blip>
                    <a:stretch>
                      <a:fillRect/>
                    </a:stretch>
                  </pic:blipFill>
                  <pic:spPr>
                    <a:xfrm>
                      <a:off x="0" y="0"/>
                      <a:ext cx="3392995" cy="826183"/>
                    </a:xfrm>
                    <a:prstGeom prst="rect">
                      <a:avLst/>
                    </a:prstGeom>
                    <a:ln w="5080">
                      <a:solidFill>
                        <a:schemeClr val="tx1"/>
                      </a:solidFill>
                    </a:ln>
                  </pic:spPr>
                </pic:pic>
              </a:graphicData>
            </a:graphic>
          </wp:inline>
        </w:drawing>
      </w:r>
    </w:p>
    <w:p w14:paraId="2B788754" w14:textId="035792F2" w:rsidR="00BE35CD" w:rsidRDefault="00993B9F" w:rsidP="00D202CB">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74</w:t>
      </w:r>
      <w:r w:rsidR="003C6414">
        <w:rPr>
          <w:noProof/>
        </w:rPr>
        <w:fldChar w:fldCharType="end"/>
      </w:r>
      <w:r>
        <w:t> : Les lignes de commande pour initialiser le module spat.</w:t>
      </w:r>
    </w:p>
    <w:p w14:paraId="6866F3EA" w14:textId="1FA98235" w:rsidR="0053200B" w:rsidRPr="00BE35CD" w:rsidRDefault="0053200B" w:rsidP="0053200B">
      <w:pPr>
        <w:pStyle w:val="Default"/>
      </w:pPr>
      <w:r>
        <w:t>La figure ci-dessus montre la sous-section a01-01 de la partition de l’électronique de l’œuvre. Le tempo est 60, ce qui implique qu’un temps est égal à une seconde. Par conséquent</w:t>
      </w:r>
      <w:r w:rsidR="00E123E8">
        <w:t>,</w:t>
      </w:r>
      <w:r>
        <w:t xml:space="preserve"> à l’intérieur de l’espace de la sous-section</w:t>
      </w:r>
      <w:r w:rsidR="00E123E8">
        <w:t>,</w:t>
      </w:r>
      <w:r>
        <w:t xml:space="preserve"> il est possible de définir pour chaque événement, un délai. C’est donc un temps relatif qui permet de gérer le déclenchement de chaque traitement jusqu’</w:t>
      </w:r>
      <w:r w:rsidR="003E55F5">
        <w:t xml:space="preserve">au </w:t>
      </w:r>
      <w:r>
        <w:t>prochain événement.</w:t>
      </w:r>
    </w:p>
    <w:p w14:paraId="0D0F08B9" w14:textId="77777777" w:rsidR="00993B9F" w:rsidRDefault="00914BAA" w:rsidP="00775DBC">
      <w:pPr>
        <w:pStyle w:val="FIGURES"/>
      </w:pPr>
      <w:r>
        <w:drawing>
          <wp:inline distT="0" distB="0" distL="0" distR="0" wp14:anchorId="2836A710" wp14:editId="6B1AF7B6">
            <wp:extent cx="2906712" cy="3712210"/>
            <wp:effectExtent l="12700" t="12700" r="14605" b="8890"/>
            <wp:docPr id="1073742212" name="Picture 1073742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12" name="esemple score electronique chuchotements.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909903" cy="3716286"/>
                    </a:xfrm>
                    <a:prstGeom prst="rect">
                      <a:avLst/>
                    </a:prstGeom>
                    <a:ln w="5080">
                      <a:solidFill>
                        <a:schemeClr val="tx1"/>
                      </a:solidFill>
                    </a:ln>
                  </pic:spPr>
                </pic:pic>
              </a:graphicData>
            </a:graphic>
          </wp:inline>
        </w:drawing>
      </w:r>
    </w:p>
    <w:p w14:paraId="14CE4999" w14:textId="366AB796" w:rsidR="00993B9F" w:rsidRPr="00993B9F" w:rsidRDefault="00993B9F" w:rsidP="00E04687">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75</w:t>
      </w:r>
      <w:r w:rsidR="003C6414">
        <w:rPr>
          <w:noProof/>
        </w:rPr>
        <w:fldChar w:fldCharType="end"/>
      </w:r>
      <w:r>
        <w:t xml:space="preserve"> : </w:t>
      </w:r>
      <w:r w:rsidR="00E04687">
        <w:t>Exemple de la partition de l’électronique (exécution).</w:t>
      </w:r>
    </w:p>
    <w:p w14:paraId="087C3D03" w14:textId="4C268CDA" w:rsidR="00E04687" w:rsidRDefault="00914BAA" w:rsidP="003E55F5">
      <w:pPr>
        <w:pStyle w:val="Default"/>
      </w:pPr>
      <w:r>
        <w:t>A</w:t>
      </w:r>
      <w:r w:rsidR="00E04687">
        <w:t xml:space="preserve">u début de </w:t>
      </w:r>
      <w:r w:rsidR="003E55F5">
        <w:t>a</w:t>
      </w:r>
      <w:r w:rsidR="001837C8">
        <w:t xml:space="preserve">01-01, </w:t>
      </w:r>
      <w:r w:rsidR="00E123E8">
        <w:t xml:space="preserve">soit </w:t>
      </w:r>
      <w:r w:rsidR="003E55F5">
        <w:t>au niveau d</w:t>
      </w:r>
      <w:r w:rsidR="00760888">
        <w:t>es lignes 235 et 236</w:t>
      </w:r>
      <w:r w:rsidR="001837C8">
        <w:t>,</w:t>
      </w:r>
      <w:r w:rsidR="00760888">
        <w:t xml:space="preserve"> deux fichiers son (sample) sont déclenchés. Le premier argument qui suit le nom du fichier montre l’amplitude et le deuxième </w:t>
      </w:r>
      <w:r w:rsidR="00760888">
        <w:lastRenderedPageBreak/>
        <w:t xml:space="preserve">le module de spat vers laquelle </w:t>
      </w:r>
      <w:r w:rsidR="00E123E8">
        <w:t>l’échantillon</w:t>
      </w:r>
      <w:r w:rsidR="00760888">
        <w:t xml:space="preserve"> est dirigé.</w:t>
      </w:r>
      <w:r w:rsidR="00E04687">
        <w:t xml:space="preserve"> </w:t>
      </w:r>
      <w:r w:rsidR="00760888">
        <w:t xml:space="preserve">Par la suite </w:t>
      </w:r>
      <w:r w:rsidR="00EF63AC">
        <w:t xml:space="preserve">est indiqué </w:t>
      </w:r>
      <w:r w:rsidR="00E04687">
        <w:t xml:space="preserve">le routage des </w:t>
      </w:r>
      <w:r w:rsidR="00F527FA">
        <w:t xml:space="preserve">modules de </w:t>
      </w:r>
      <w:r w:rsidR="00E04687">
        <w:t xml:space="preserve">traitement. </w:t>
      </w:r>
      <w:r w:rsidR="003E2DC4">
        <w:t>Dans la</w:t>
      </w:r>
      <w:r w:rsidR="00E04687">
        <w:t xml:space="preserve"> ligne 240</w:t>
      </w:r>
      <w:r w:rsidR="003E2DC4">
        <w:t>,</w:t>
      </w:r>
      <w:r w:rsidR="00E04687">
        <w:t xml:space="preserve"> </w:t>
      </w:r>
      <w:r w:rsidR="00F527FA">
        <w:t xml:space="preserve">par exemple, </w:t>
      </w:r>
      <w:r w:rsidR="00E04687">
        <w:t xml:space="preserve">le </w:t>
      </w:r>
      <w:r w:rsidR="00F527FA">
        <w:t>microphone</w:t>
      </w:r>
      <w:r w:rsidR="00E04687">
        <w:t xml:space="preserve"> de la voix du comédien </w:t>
      </w:r>
      <w:r w:rsidR="003E2DC4">
        <w:t xml:space="preserve">et connecté </w:t>
      </w:r>
      <w:r w:rsidR="00E04687">
        <w:t xml:space="preserve">aux modules Psychoriste qui sont routés eux-mêmes vers les modules de spat, etc. </w:t>
      </w:r>
      <w:r w:rsidR="007B44BE">
        <w:t>Le niveau de la sortie d</w:t>
      </w:r>
      <w:r w:rsidR="00E04687">
        <w:t xml:space="preserve">es </w:t>
      </w:r>
      <w:r w:rsidR="00E123E8">
        <w:t>P</w:t>
      </w:r>
      <w:r w:rsidR="00E04687">
        <w:t xml:space="preserve">sychoristes sont configurés </w:t>
      </w:r>
      <w:r w:rsidR="00D63A81">
        <w:t>dans les lignes 278 à 281.</w:t>
      </w:r>
    </w:p>
    <w:p w14:paraId="213D57F6" w14:textId="77777777" w:rsidR="005C427B" w:rsidRDefault="005C427B" w:rsidP="00EF63AC">
      <w:pPr>
        <w:pStyle w:val="Heading3"/>
      </w:pPr>
      <w:bookmarkStart w:id="853" w:name="_Toc121091855"/>
      <w:r>
        <w:t>Les traitements en temps réel</w:t>
      </w:r>
      <w:bookmarkEnd w:id="853"/>
    </w:p>
    <w:p w14:paraId="0DCAADAA" w14:textId="47216BB9" w:rsidR="00984FEB" w:rsidRDefault="00E123E8" w:rsidP="00EF63AC">
      <w:pPr>
        <w:pStyle w:val="Default"/>
      </w:pPr>
      <w:r>
        <w:t xml:space="preserve">Quand il s’agit d‘œuvres mixtes, l’on se demande très souvent pourquoi le compositeur opte (ou non) pour des traitements en temps réel. Avant d’être une question technique, le choix du temps réel est une question d’ordre philosophique et artistique. En ce qui concerne la composition de </w:t>
      </w:r>
      <w:r>
        <w:rPr>
          <w:i/>
          <w:iCs/>
        </w:rPr>
        <w:t>Chuchotements burlesques,</w:t>
      </w:r>
      <w:r>
        <w:t xml:space="preserve"> la nécessité s’est imposée de suite. Comme expliqué auparavant, le temps du théâtre n’est pas un temps mesuré. La parole et l’acte du comédien suivent un rythme qui ne superposent pas à celui d’une partition musicale, d’où la nécessité de créer une « partition hybride », c’est-à-dire un support flexible qui puisse accueillir les deux disciplines. Ceci explique l’utilisation des traitements en temps réel, notamment concernant la voix et les gestes du comédien, comédien qui doit être en mesure se sentir libre de jouer à sa temporalité et qui peut être très différente d’une représentation à l’autre</w:t>
      </w:r>
      <w:r w:rsidR="007A75F3">
        <w:t>.</w:t>
      </w:r>
    </w:p>
    <w:p w14:paraId="496430DD" w14:textId="52A75878" w:rsidR="00EF63AC" w:rsidRDefault="00EF63AC" w:rsidP="00EF63AC">
      <w:pPr>
        <w:pStyle w:val="Default"/>
      </w:pPr>
      <w:r>
        <w:t xml:space="preserve">Neuf types de traitements en temps-réel sont utilisés dans la partie électronique de </w:t>
      </w:r>
      <w:r>
        <w:rPr>
          <w:i/>
          <w:iCs/>
        </w:rPr>
        <w:t>Chuchotements burlesques</w:t>
      </w:r>
      <w:r>
        <w:t xml:space="preserve">. </w:t>
      </w:r>
      <w:r w:rsidR="00C01665">
        <w:t>À l’aide de l’objet matrix, i</w:t>
      </w:r>
      <w:r>
        <w:t xml:space="preserve">ls sont </w:t>
      </w:r>
      <w:r w:rsidR="00C01665">
        <w:t>peuvent être</w:t>
      </w:r>
      <w:r>
        <w:t xml:space="preserve"> combinés l</w:t>
      </w:r>
      <w:r w:rsidR="00E123E8">
        <w:t>es s</w:t>
      </w:r>
      <w:r>
        <w:t>un avec l</w:t>
      </w:r>
      <w:r w:rsidR="00E123E8">
        <w:t xml:space="preserve">es </w:t>
      </w:r>
      <w:r>
        <w:t>autre</w:t>
      </w:r>
      <w:r w:rsidR="00E123E8">
        <w:t>s</w:t>
      </w:r>
      <w:r>
        <w:t xml:space="preserve"> pour créer d’autres effets.</w:t>
      </w:r>
    </w:p>
    <w:p w14:paraId="23B3667A" w14:textId="77777777" w:rsidR="00EF63AC" w:rsidRPr="00EF63AC" w:rsidRDefault="00EF63AC" w:rsidP="00EF63AC">
      <w:pPr>
        <w:pStyle w:val="Default"/>
      </w:pPr>
    </w:p>
    <w:tbl>
      <w:tblPr>
        <w:tblStyle w:val="TableGrid"/>
        <w:tblW w:w="0" w:type="auto"/>
        <w:tblLook w:val="04A0" w:firstRow="1" w:lastRow="0" w:firstColumn="1" w:lastColumn="0" w:noHBand="0" w:noVBand="1"/>
      </w:tblPr>
      <w:tblGrid>
        <w:gridCol w:w="2231"/>
        <w:gridCol w:w="2231"/>
        <w:gridCol w:w="2232"/>
        <w:gridCol w:w="2232"/>
      </w:tblGrid>
      <w:tr w:rsidR="00357D77" w14:paraId="57E11AB0" w14:textId="77777777" w:rsidTr="00400E04">
        <w:trPr>
          <w:trHeight w:val="403"/>
        </w:trPr>
        <w:tc>
          <w:tcPr>
            <w:tcW w:w="2231" w:type="dxa"/>
          </w:tcPr>
          <w:p w14:paraId="346F2825" w14:textId="77777777" w:rsidR="00357D77" w:rsidRPr="00C01665" w:rsidRDefault="00357D77" w:rsidP="00641293">
            <w:pPr>
              <w:pStyle w:val="Default"/>
              <w:ind w:firstLine="0"/>
              <w:jc w:val="left"/>
              <w:rPr>
                <w:b/>
                <w:bCs/>
                <w:color w:val="000000" w:themeColor="text1"/>
                <w:sz w:val="20"/>
              </w:rPr>
            </w:pPr>
            <w:r w:rsidRPr="00C01665">
              <w:rPr>
                <w:b/>
                <w:bCs/>
                <w:sz w:val="20"/>
              </w:rPr>
              <w:t>Traitement</w:t>
            </w:r>
            <w:r w:rsidR="00641293" w:rsidRPr="00C01665">
              <w:rPr>
                <w:b/>
                <w:bCs/>
                <w:sz w:val="20"/>
              </w:rPr>
              <w:t xml:space="preserve"> en langage musical</w:t>
            </w:r>
          </w:p>
        </w:tc>
        <w:tc>
          <w:tcPr>
            <w:tcW w:w="2231" w:type="dxa"/>
          </w:tcPr>
          <w:p w14:paraId="2763D468" w14:textId="77777777" w:rsidR="00357D77" w:rsidRPr="00C01665" w:rsidRDefault="00641293" w:rsidP="00641293">
            <w:pPr>
              <w:pStyle w:val="Default"/>
              <w:ind w:firstLine="0"/>
              <w:jc w:val="left"/>
              <w:rPr>
                <w:b/>
                <w:bCs/>
                <w:sz w:val="20"/>
              </w:rPr>
            </w:pPr>
            <w:r w:rsidRPr="00C01665">
              <w:rPr>
                <w:b/>
                <w:bCs/>
                <w:sz w:val="20"/>
              </w:rPr>
              <w:t>Traitement en langage technique</w:t>
            </w:r>
          </w:p>
        </w:tc>
        <w:tc>
          <w:tcPr>
            <w:tcW w:w="2232" w:type="dxa"/>
          </w:tcPr>
          <w:p w14:paraId="3BD85FC4" w14:textId="5E0FBA98" w:rsidR="00357D77" w:rsidRPr="00C01665" w:rsidRDefault="00357D77" w:rsidP="00641293">
            <w:pPr>
              <w:pStyle w:val="Default"/>
              <w:ind w:firstLine="0"/>
              <w:jc w:val="left"/>
              <w:rPr>
                <w:sz w:val="20"/>
              </w:rPr>
            </w:pPr>
          </w:p>
        </w:tc>
        <w:tc>
          <w:tcPr>
            <w:tcW w:w="2232" w:type="dxa"/>
          </w:tcPr>
          <w:p w14:paraId="76DEAEB4" w14:textId="790587E6" w:rsidR="00357D77" w:rsidRPr="00C01665" w:rsidRDefault="00641293" w:rsidP="00641293">
            <w:pPr>
              <w:pStyle w:val="Default"/>
              <w:ind w:firstLine="0"/>
              <w:jc w:val="left"/>
              <w:rPr>
                <w:b/>
                <w:bCs/>
                <w:color w:val="C00000"/>
                <w:sz w:val="20"/>
              </w:rPr>
            </w:pPr>
            <w:r w:rsidRPr="00C01665">
              <w:rPr>
                <w:b/>
                <w:bCs/>
                <w:sz w:val="20"/>
              </w:rPr>
              <w:t>Module ou objet utilisé</w:t>
            </w:r>
          </w:p>
        </w:tc>
      </w:tr>
      <w:tr w:rsidR="004B28A2" w14:paraId="7E328D9B" w14:textId="77777777" w:rsidTr="00400E04">
        <w:trPr>
          <w:trHeight w:val="403"/>
        </w:trPr>
        <w:tc>
          <w:tcPr>
            <w:tcW w:w="2231" w:type="dxa"/>
          </w:tcPr>
          <w:p w14:paraId="71C9AFF8" w14:textId="77777777" w:rsidR="004B28A2" w:rsidRPr="00C01665" w:rsidRDefault="004B28A2" w:rsidP="004B28A2">
            <w:pPr>
              <w:rPr>
                <w:rFonts w:ascii="Baskerville" w:hAnsi="Baskerville"/>
                <w:sz w:val="20"/>
                <w:szCs w:val="20"/>
              </w:rPr>
            </w:pPr>
            <w:r w:rsidRPr="00C01665">
              <w:rPr>
                <w:rFonts w:ascii="Baskerville" w:hAnsi="Baskerville"/>
                <w:sz w:val="20"/>
                <w:szCs w:val="20"/>
              </w:rPr>
              <w:t>Voix virtuelle</w:t>
            </w:r>
          </w:p>
        </w:tc>
        <w:tc>
          <w:tcPr>
            <w:tcW w:w="2231" w:type="dxa"/>
          </w:tcPr>
          <w:p w14:paraId="6170BBB9" w14:textId="77777777" w:rsidR="004B28A2" w:rsidRPr="00C01665" w:rsidRDefault="004B28A2" w:rsidP="004B28A2">
            <w:pPr>
              <w:rPr>
                <w:rFonts w:ascii="Baskerville" w:hAnsi="Baskerville"/>
                <w:sz w:val="20"/>
                <w:szCs w:val="20"/>
              </w:rPr>
            </w:pPr>
            <w:r w:rsidRPr="00C01665">
              <w:rPr>
                <w:rFonts w:ascii="Baskerville" w:hAnsi="Baskerville"/>
                <w:sz w:val="20"/>
                <w:szCs w:val="20"/>
              </w:rPr>
              <w:t>Synthèse concatenative par corpus</w:t>
            </w:r>
          </w:p>
        </w:tc>
        <w:tc>
          <w:tcPr>
            <w:tcW w:w="2232" w:type="dxa"/>
          </w:tcPr>
          <w:p w14:paraId="3CDE8126" w14:textId="3D0759E0" w:rsidR="004B28A2" w:rsidRPr="00C01665" w:rsidRDefault="004B28A2" w:rsidP="004B28A2">
            <w:pPr>
              <w:rPr>
                <w:rFonts w:ascii="Baskerville" w:hAnsi="Baskerville"/>
                <w:sz w:val="20"/>
                <w:szCs w:val="20"/>
              </w:rPr>
            </w:pPr>
            <w:r w:rsidRPr="00C01665">
              <w:rPr>
                <w:rFonts w:ascii="Baskerville" w:hAnsi="Baskerville"/>
                <w:sz w:val="20"/>
                <w:szCs w:val="20"/>
              </w:rPr>
              <w:t>Temps réel</w:t>
            </w:r>
          </w:p>
        </w:tc>
        <w:tc>
          <w:tcPr>
            <w:tcW w:w="2232" w:type="dxa"/>
          </w:tcPr>
          <w:p w14:paraId="3F0D5995" w14:textId="77777777" w:rsidR="004B28A2" w:rsidRPr="00C01665" w:rsidRDefault="004B28A2" w:rsidP="004B28A2">
            <w:pPr>
              <w:rPr>
                <w:rFonts w:ascii="Baskerville" w:hAnsi="Baskerville"/>
                <w:sz w:val="20"/>
                <w:szCs w:val="20"/>
              </w:rPr>
            </w:pPr>
            <w:r w:rsidRPr="00C01665">
              <w:rPr>
                <w:rFonts w:ascii="Baskerville" w:hAnsi="Baskerville"/>
                <w:sz w:val="20"/>
                <w:szCs w:val="20"/>
              </w:rPr>
              <w:t>MuBu</w:t>
            </w:r>
            <w:r w:rsidRPr="00C01665">
              <w:rPr>
                <w:rStyle w:val="FootnoteReference"/>
                <w:rFonts w:ascii="Baskerville" w:hAnsi="Baskerville"/>
                <w:szCs w:val="20"/>
              </w:rPr>
              <w:footnoteReference w:id="169"/>
            </w:r>
          </w:p>
        </w:tc>
      </w:tr>
      <w:tr w:rsidR="004B28A2" w14:paraId="5DDFBB13" w14:textId="77777777" w:rsidTr="00400E04">
        <w:trPr>
          <w:trHeight w:val="403"/>
        </w:trPr>
        <w:tc>
          <w:tcPr>
            <w:tcW w:w="2231" w:type="dxa"/>
          </w:tcPr>
          <w:p w14:paraId="746F6366" w14:textId="77777777" w:rsidR="004B28A2" w:rsidRPr="00C01665" w:rsidRDefault="004B28A2" w:rsidP="004B28A2">
            <w:pPr>
              <w:pStyle w:val="Header"/>
              <w:rPr>
                <w:rFonts w:ascii="Baskerville" w:hAnsi="Baskerville"/>
                <w:sz w:val="20"/>
                <w:szCs w:val="20"/>
              </w:rPr>
            </w:pPr>
            <w:r w:rsidRPr="00C01665">
              <w:rPr>
                <w:rFonts w:ascii="Baskerville" w:hAnsi="Baskerville"/>
                <w:sz w:val="20"/>
                <w:szCs w:val="20"/>
              </w:rPr>
              <w:t>Transposition</w:t>
            </w:r>
          </w:p>
        </w:tc>
        <w:tc>
          <w:tcPr>
            <w:tcW w:w="2231" w:type="dxa"/>
          </w:tcPr>
          <w:p w14:paraId="70453610" w14:textId="77777777" w:rsidR="004B28A2" w:rsidRPr="00C01665" w:rsidRDefault="004B28A2" w:rsidP="004B28A2">
            <w:pPr>
              <w:pStyle w:val="Default"/>
              <w:ind w:firstLine="0"/>
              <w:jc w:val="left"/>
              <w:rPr>
                <w:i/>
                <w:iCs/>
                <w:color w:val="C00000"/>
                <w:sz w:val="20"/>
                <w:lang w:val="en-US"/>
              </w:rPr>
            </w:pPr>
            <w:r w:rsidRPr="00C01665">
              <w:rPr>
                <w:i/>
                <w:iCs/>
                <w:sz w:val="20"/>
                <w:lang w:val="en-US"/>
              </w:rPr>
              <w:t>Frequency-domain pitch shifter for pfft~</w:t>
            </w:r>
          </w:p>
        </w:tc>
        <w:tc>
          <w:tcPr>
            <w:tcW w:w="2232" w:type="dxa"/>
          </w:tcPr>
          <w:p w14:paraId="2A380750" w14:textId="1C76395B" w:rsidR="004B28A2" w:rsidRPr="00C01665" w:rsidRDefault="004B28A2" w:rsidP="004B28A2">
            <w:pPr>
              <w:pStyle w:val="Default"/>
              <w:ind w:firstLine="0"/>
              <w:rPr>
                <w:color w:val="C00000"/>
                <w:sz w:val="20"/>
                <w:lang w:val="en-US"/>
              </w:rPr>
            </w:pPr>
            <w:r w:rsidRPr="00C01665">
              <w:rPr>
                <w:sz w:val="20"/>
              </w:rPr>
              <w:t>Temps réel</w:t>
            </w:r>
          </w:p>
        </w:tc>
        <w:tc>
          <w:tcPr>
            <w:tcW w:w="2232" w:type="dxa"/>
          </w:tcPr>
          <w:p w14:paraId="427D5982" w14:textId="77777777" w:rsidR="004B28A2" w:rsidRPr="00C01665" w:rsidRDefault="004B28A2" w:rsidP="004B28A2">
            <w:pPr>
              <w:pStyle w:val="Default"/>
              <w:ind w:firstLine="0"/>
              <w:rPr>
                <w:i/>
                <w:iCs/>
                <w:color w:val="C00000"/>
                <w:sz w:val="20"/>
              </w:rPr>
            </w:pPr>
            <w:r w:rsidRPr="00C01665">
              <w:rPr>
                <w:i/>
                <w:iCs/>
                <w:sz w:val="20"/>
              </w:rPr>
              <w:t>gizmo~</w:t>
            </w:r>
            <w:r w:rsidRPr="00C01665">
              <w:rPr>
                <w:rStyle w:val="FootnoteReference"/>
                <w:rFonts w:ascii="Baskerville" w:hAnsi="Baskerville"/>
                <w:i/>
                <w:iCs/>
              </w:rPr>
              <w:footnoteReference w:id="170"/>
            </w:r>
          </w:p>
        </w:tc>
      </w:tr>
      <w:tr w:rsidR="004B28A2" w14:paraId="1B13D6F8" w14:textId="77777777" w:rsidTr="00400E04">
        <w:trPr>
          <w:trHeight w:val="395"/>
        </w:trPr>
        <w:tc>
          <w:tcPr>
            <w:tcW w:w="2231" w:type="dxa"/>
          </w:tcPr>
          <w:p w14:paraId="6B18A27D" w14:textId="2EFC9DA6" w:rsidR="004B28A2" w:rsidRPr="00C01665" w:rsidRDefault="004B28A2" w:rsidP="004B28A2">
            <w:pPr>
              <w:pStyle w:val="Default"/>
              <w:ind w:firstLine="0"/>
              <w:jc w:val="left"/>
              <w:rPr>
                <w:sz w:val="20"/>
              </w:rPr>
            </w:pPr>
            <w:r w:rsidRPr="00C01665">
              <w:rPr>
                <w:i/>
                <w:iCs/>
                <w:sz w:val="20"/>
              </w:rPr>
              <w:t>Freeze</w:t>
            </w:r>
            <w:r w:rsidRPr="00C01665">
              <w:rPr>
                <w:sz w:val="20"/>
              </w:rPr>
              <w:t> ou gel du son</w:t>
            </w:r>
          </w:p>
          <w:p w14:paraId="2B1E8667" w14:textId="77777777" w:rsidR="004B28A2" w:rsidRPr="00C01665" w:rsidRDefault="004B28A2" w:rsidP="004B28A2">
            <w:pPr>
              <w:pStyle w:val="Default"/>
              <w:ind w:firstLine="0"/>
              <w:jc w:val="left"/>
              <w:rPr>
                <w:sz w:val="20"/>
              </w:rPr>
            </w:pPr>
          </w:p>
        </w:tc>
        <w:tc>
          <w:tcPr>
            <w:tcW w:w="2231" w:type="dxa"/>
          </w:tcPr>
          <w:p w14:paraId="4D16F3F6" w14:textId="5EF2645A" w:rsidR="004B28A2" w:rsidRPr="00C01665" w:rsidRDefault="004B28A2" w:rsidP="004B28A2">
            <w:pPr>
              <w:pStyle w:val="Default"/>
              <w:ind w:firstLine="0"/>
              <w:jc w:val="left"/>
              <w:rPr>
                <w:color w:val="C00000"/>
                <w:sz w:val="20"/>
              </w:rPr>
            </w:pPr>
            <w:r w:rsidRPr="00C01665">
              <w:rPr>
                <w:sz w:val="20"/>
              </w:rPr>
              <w:t>Synthèse granulaire</w:t>
            </w:r>
          </w:p>
        </w:tc>
        <w:tc>
          <w:tcPr>
            <w:tcW w:w="2232" w:type="dxa"/>
          </w:tcPr>
          <w:p w14:paraId="0499F658" w14:textId="7E830D41" w:rsidR="004B28A2" w:rsidRPr="00C01665" w:rsidRDefault="004B28A2" w:rsidP="004B28A2">
            <w:pPr>
              <w:pStyle w:val="Default"/>
              <w:ind w:firstLine="0"/>
              <w:rPr>
                <w:color w:val="C00000"/>
                <w:sz w:val="20"/>
              </w:rPr>
            </w:pPr>
            <w:r w:rsidRPr="00C01665">
              <w:rPr>
                <w:sz w:val="20"/>
              </w:rPr>
              <w:t>Temps réel</w:t>
            </w:r>
          </w:p>
        </w:tc>
        <w:tc>
          <w:tcPr>
            <w:tcW w:w="2232" w:type="dxa"/>
          </w:tcPr>
          <w:p w14:paraId="218C3682" w14:textId="77777777" w:rsidR="004B28A2" w:rsidRPr="00C01665" w:rsidRDefault="004B28A2" w:rsidP="004B28A2">
            <w:pPr>
              <w:pStyle w:val="Default"/>
              <w:ind w:firstLine="0"/>
              <w:rPr>
                <w:color w:val="C00000"/>
                <w:sz w:val="20"/>
              </w:rPr>
            </w:pPr>
            <w:r w:rsidRPr="00C01665">
              <w:rPr>
                <w:i/>
                <w:iCs/>
                <w:sz w:val="20"/>
              </w:rPr>
              <w:t>sogs~</w:t>
            </w:r>
            <w:r w:rsidRPr="00C01665">
              <w:rPr>
                <w:rStyle w:val="FootnoteReference"/>
                <w:rFonts w:ascii="Baskerville" w:hAnsi="Baskerville"/>
                <w:i/>
                <w:iCs/>
              </w:rPr>
              <w:footnoteReference w:id="171"/>
            </w:r>
          </w:p>
        </w:tc>
      </w:tr>
      <w:tr w:rsidR="004B28A2" w14:paraId="0E1955B4" w14:textId="77777777" w:rsidTr="00400E04">
        <w:trPr>
          <w:trHeight w:val="799"/>
        </w:trPr>
        <w:tc>
          <w:tcPr>
            <w:tcW w:w="2231" w:type="dxa"/>
          </w:tcPr>
          <w:p w14:paraId="632AB558" w14:textId="3A660EA1" w:rsidR="004B28A2" w:rsidRPr="00C01665" w:rsidRDefault="004B28A2" w:rsidP="004B28A2">
            <w:pPr>
              <w:pStyle w:val="Default"/>
              <w:ind w:firstLine="0"/>
              <w:jc w:val="left"/>
              <w:rPr>
                <w:color w:val="C00000"/>
                <w:sz w:val="20"/>
              </w:rPr>
            </w:pPr>
            <w:r w:rsidRPr="00C01665">
              <w:rPr>
                <w:color w:val="000000" w:themeColor="text1"/>
                <w:sz w:val="20"/>
              </w:rPr>
              <w:lastRenderedPageBreak/>
              <w:t xml:space="preserve">Voix </w:t>
            </w:r>
            <w:r w:rsidR="00423A71">
              <w:rPr>
                <w:color w:val="000000" w:themeColor="text1"/>
                <w:sz w:val="20"/>
              </w:rPr>
              <w:t>et</w:t>
            </w:r>
            <w:r w:rsidRPr="00C01665">
              <w:rPr>
                <w:color w:val="000000" w:themeColor="text1"/>
                <w:sz w:val="20"/>
              </w:rPr>
              <w:t xml:space="preserve"> son </w:t>
            </w:r>
            <w:r w:rsidR="00423A71">
              <w:rPr>
                <w:color w:val="000000" w:themeColor="text1"/>
                <w:sz w:val="20"/>
              </w:rPr>
              <w:t>détimbrés</w:t>
            </w:r>
          </w:p>
        </w:tc>
        <w:tc>
          <w:tcPr>
            <w:tcW w:w="2231" w:type="dxa"/>
          </w:tcPr>
          <w:p w14:paraId="787BD538" w14:textId="3749CDFA" w:rsidR="004B28A2" w:rsidRPr="00C01665" w:rsidRDefault="004B28A2" w:rsidP="004B28A2">
            <w:pPr>
              <w:pStyle w:val="Default"/>
              <w:ind w:firstLine="0"/>
              <w:jc w:val="left"/>
              <w:rPr>
                <w:color w:val="C00000"/>
                <w:sz w:val="20"/>
              </w:rPr>
            </w:pPr>
            <w:r w:rsidRPr="00C01665">
              <w:rPr>
                <w:sz w:val="20"/>
              </w:rPr>
              <w:t>Modulation en anneaux</w:t>
            </w:r>
          </w:p>
        </w:tc>
        <w:tc>
          <w:tcPr>
            <w:tcW w:w="2232" w:type="dxa"/>
          </w:tcPr>
          <w:p w14:paraId="41AFC6E5" w14:textId="04A07579" w:rsidR="004B28A2" w:rsidRPr="00C01665" w:rsidRDefault="004B28A2" w:rsidP="004B28A2">
            <w:pPr>
              <w:pStyle w:val="Default"/>
              <w:ind w:firstLine="0"/>
              <w:rPr>
                <w:color w:val="C00000"/>
                <w:sz w:val="20"/>
              </w:rPr>
            </w:pPr>
            <w:r w:rsidRPr="00C01665">
              <w:rPr>
                <w:sz w:val="20"/>
              </w:rPr>
              <w:t>Temps réel</w:t>
            </w:r>
          </w:p>
        </w:tc>
        <w:tc>
          <w:tcPr>
            <w:tcW w:w="2232" w:type="dxa"/>
          </w:tcPr>
          <w:p w14:paraId="0F6E1B48" w14:textId="77777777" w:rsidR="004B28A2" w:rsidRPr="00C01665" w:rsidRDefault="004B28A2" w:rsidP="004B28A2">
            <w:pPr>
              <w:pStyle w:val="Default"/>
              <w:ind w:firstLine="0"/>
              <w:jc w:val="left"/>
              <w:rPr>
                <w:color w:val="C00000"/>
                <w:sz w:val="20"/>
              </w:rPr>
            </w:pPr>
            <w:r w:rsidRPr="00C01665">
              <w:rPr>
                <w:sz w:val="20"/>
              </w:rPr>
              <w:t>VST AUDynamic Processor</w:t>
            </w:r>
          </w:p>
        </w:tc>
      </w:tr>
      <w:tr w:rsidR="007F36CF" w14:paraId="15DC77B5" w14:textId="77777777" w:rsidTr="00400E04">
        <w:trPr>
          <w:trHeight w:val="799"/>
        </w:trPr>
        <w:tc>
          <w:tcPr>
            <w:tcW w:w="2231" w:type="dxa"/>
          </w:tcPr>
          <w:p w14:paraId="240D5121" w14:textId="7A876518" w:rsidR="007F36CF" w:rsidRPr="00C01665" w:rsidRDefault="007F36CF" w:rsidP="007F36CF">
            <w:pPr>
              <w:pStyle w:val="Default"/>
              <w:ind w:firstLine="0"/>
              <w:jc w:val="left"/>
              <w:rPr>
                <w:color w:val="000000" w:themeColor="text1"/>
                <w:sz w:val="20"/>
              </w:rPr>
            </w:pPr>
            <w:r w:rsidRPr="00C01665">
              <w:rPr>
                <w:color w:val="000000" w:themeColor="text1"/>
                <w:sz w:val="20"/>
              </w:rPr>
              <w:t>Coloration</w:t>
            </w:r>
            <w:r w:rsidR="00423A71">
              <w:rPr>
                <w:color w:val="000000" w:themeColor="text1"/>
                <w:sz w:val="20"/>
              </w:rPr>
              <w:t xml:space="preserve"> ou harmonisation</w:t>
            </w:r>
            <w:r w:rsidRPr="00C01665">
              <w:rPr>
                <w:color w:val="000000" w:themeColor="text1"/>
                <w:sz w:val="20"/>
              </w:rPr>
              <w:t xml:space="preserve"> de la voix</w:t>
            </w:r>
          </w:p>
        </w:tc>
        <w:tc>
          <w:tcPr>
            <w:tcW w:w="2231" w:type="dxa"/>
          </w:tcPr>
          <w:p w14:paraId="2DEE2CFD" w14:textId="2721124C" w:rsidR="007F36CF" w:rsidRPr="00C01665" w:rsidRDefault="007F36CF" w:rsidP="007F36CF">
            <w:pPr>
              <w:pStyle w:val="Default"/>
              <w:ind w:firstLine="0"/>
              <w:jc w:val="left"/>
              <w:rPr>
                <w:i/>
                <w:iCs/>
                <w:sz w:val="20"/>
              </w:rPr>
            </w:pPr>
            <w:r w:rsidRPr="00C01665">
              <w:rPr>
                <w:i/>
                <w:iCs/>
                <w:sz w:val="20"/>
              </w:rPr>
              <w:t>Harmonizer</w:t>
            </w:r>
          </w:p>
        </w:tc>
        <w:tc>
          <w:tcPr>
            <w:tcW w:w="2232" w:type="dxa"/>
          </w:tcPr>
          <w:p w14:paraId="2540C31F" w14:textId="7C29BD2C" w:rsidR="007F36CF" w:rsidRPr="00C01665" w:rsidRDefault="007F36CF" w:rsidP="007F36CF">
            <w:pPr>
              <w:pStyle w:val="Default"/>
              <w:ind w:firstLine="0"/>
              <w:rPr>
                <w:sz w:val="20"/>
              </w:rPr>
            </w:pPr>
            <w:r w:rsidRPr="00C01665">
              <w:rPr>
                <w:sz w:val="20"/>
              </w:rPr>
              <w:t>Temps réel</w:t>
            </w:r>
          </w:p>
        </w:tc>
        <w:tc>
          <w:tcPr>
            <w:tcW w:w="2232" w:type="dxa"/>
          </w:tcPr>
          <w:p w14:paraId="408A549A" w14:textId="27216EF4" w:rsidR="007F36CF" w:rsidRPr="00C01665" w:rsidRDefault="007F36CF" w:rsidP="007F36CF">
            <w:pPr>
              <w:pStyle w:val="Default"/>
              <w:ind w:firstLine="0"/>
              <w:jc w:val="left"/>
              <w:rPr>
                <w:sz w:val="20"/>
              </w:rPr>
            </w:pPr>
            <w:r w:rsidRPr="00C01665">
              <w:rPr>
                <w:i/>
                <w:iCs/>
                <w:sz w:val="20"/>
              </w:rPr>
              <w:t>psychoriste~</w:t>
            </w:r>
            <w:r w:rsidR="00F76707" w:rsidRPr="00C01665">
              <w:rPr>
                <w:rStyle w:val="FootnoteReference"/>
                <w:rFonts w:ascii="Baskerville" w:hAnsi="Baskerville"/>
                <w:i/>
                <w:iCs/>
              </w:rPr>
              <w:footnoteReference w:id="172"/>
            </w:r>
          </w:p>
        </w:tc>
      </w:tr>
      <w:tr w:rsidR="007F36CF" w14:paraId="4C0D5271" w14:textId="77777777" w:rsidTr="00400E04">
        <w:trPr>
          <w:trHeight w:val="403"/>
        </w:trPr>
        <w:tc>
          <w:tcPr>
            <w:tcW w:w="2231" w:type="dxa"/>
          </w:tcPr>
          <w:p w14:paraId="7CF984DF" w14:textId="77777777" w:rsidR="007F36CF" w:rsidRPr="00C01665" w:rsidRDefault="007F36CF" w:rsidP="007F36CF">
            <w:pPr>
              <w:pStyle w:val="Default"/>
              <w:ind w:firstLine="0"/>
              <w:jc w:val="left"/>
              <w:rPr>
                <w:color w:val="C00000"/>
                <w:sz w:val="20"/>
              </w:rPr>
            </w:pPr>
            <w:r w:rsidRPr="00C01665">
              <w:rPr>
                <w:sz w:val="20"/>
              </w:rPr>
              <w:t>Spatialisation</w:t>
            </w:r>
          </w:p>
        </w:tc>
        <w:tc>
          <w:tcPr>
            <w:tcW w:w="2231" w:type="dxa"/>
          </w:tcPr>
          <w:p w14:paraId="0B6B5ED8" w14:textId="3B8868A0" w:rsidR="007F36CF" w:rsidRPr="00C01665" w:rsidRDefault="007F36CF" w:rsidP="007F36CF">
            <w:pPr>
              <w:pStyle w:val="Default"/>
              <w:ind w:firstLine="0"/>
              <w:jc w:val="left"/>
              <w:rPr>
                <w:color w:val="C00000"/>
                <w:sz w:val="20"/>
              </w:rPr>
            </w:pPr>
            <w:r w:rsidRPr="00C01665">
              <w:rPr>
                <w:sz w:val="20"/>
              </w:rPr>
              <w:t>Spatialisation</w:t>
            </w:r>
          </w:p>
        </w:tc>
        <w:tc>
          <w:tcPr>
            <w:tcW w:w="2232" w:type="dxa"/>
          </w:tcPr>
          <w:p w14:paraId="31223373" w14:textId="1AC74401" w:rsidR="007F36CF" w:rsidRPr="00C01665" w:rsidRDefault="007F36CF" w:rsidP="007F36CF">
            <w:pPr>
              <w:pStyle w:val="Default"/>
              <w:ind w:firstLine="0"/>
              <w:rPr>
                <w:color w:val="C00000"/>
                <w:sz w:val="20"/>
              </w:rPr>
            </w:pPr>
            <w:r w:rsidRPr="00C01665">
              <w:rPr>
                <w:sz w:val="20"/>
              </w:rPr>
              <w:t>Temps réel</w:t>
            </w:r>
          </w:p>
        </w:tc>
        <w:tc>
          <w:tcPr>
            <w:tcW w:w="2232" w:type="dxa"/>
          </w:tcPr>
          <w:p w14:paraId="081C9859" w14:textId="77777777" w:rsidR="007F36CF" w:rsidRPr="00C01665" w:rsidRDefault="007F36CF" w:rsidP="007F36CF">
            <w:pPr>
              <w:pStyle w:val="Default"/>
              <w:ind w:firstLine="0"/>
              <w:rPr>
                <w:color w:val="C00000"/>
                <w:sz w:val="20"/>
              </w:rPr>
            </w:pPr>
            <w:r w:rsidRPr="00C01665">
              <w:rPr>
                <w:i/>
                <w:iCs/>
                <w:sz w:val="20"/>
              </w:rPr>
              <w:t>spat~</w:t>
            </w:r>
            <w:r w:rsidRPr="00C01665">
              <w:rPr>
                <w:rStyle w:val="FootnoteReference"/>
                <w:rFonts w:ascii="Baskerville" w:hAnsi="Baskerville"/>
                <w:i/>
                <w:iCs/>
              </w:rPr>
              <w:footnoteReference w:id="173"/>
            </w:r>
          </w:p>
        </w:tc>
      </w:tr>
      <w:tr w:rsidR="007F36CF" w14:paraId="1455EAF3" w14:textId="77777777" w:rsidTr="00400E04">
        <w:trPr>
          <w:trHeight w:val="403"/>
        </w:trPr>
        <w:tc>
          <w:tcPr>
            <w:tcW w:w="2231" w:type="dxa"/>
          </w:tcPr>
          <w:p w14:paraId="36209729" w14:textId="34D92D9E" w:rsidR="007F36CF" w:rsidRPr="00C01665" w:rsidRDefault="007F36CF" w:rsidP="007F36CF">
            <w:pPr>
              <w:pStyle w:val="Default"/>
              <w:ind w:firstLine="0"/>
              <w:jc w:val="left"/>
              <w:rPr>
                <w:color w:val="C00000"/>
                <w:sz w:val="20"/>
              </w:rPr>
            </w:pPr>
            <w:r w:rsidRPr="00C01665">
              <w:rPr>
                <w:sz w:val="20"/>
              </w:rPr>
              <w:t>Instrument aérien</w:t>
            </w:r>
          </w:p>
        </w:tc>
        <w:tc>
          <w:tcPr>
            <w:tcW w:w="2231" w:type="dxa"/>
          </w:tcPr>
          <w:p w14:paraId="1B53DF22" w14:textId="64C36BFE" w:rsidR="007F36CF" w:rsidRPr="00C01665" w:rsidRDefault="007F36CF" w:rsidP="007F36CF">
            <w:pPr>
              <w:pStyle w:val="Default"/>
              <w:ind w:firstLine="0"/>
              <w:jc w:val="left"/>
              <w:rPr>
                <w:color w:val="C00000"/>
                <w:sz w:val="20"/>
              </w:rPr>
            </w:pPr>
            <w:r w:rsidRPr="00C01665">
              <w:rPr>
                <w:sz w:val="20"/>
              </w:rPr>
              <w:t>Synthèse additive</w:t>
            </w:r>
          </w:p>
        </w:tc>
        <w:tc>
          <w:tcPr>
            <w:tcW w:w="2232" w:type="dxa"/>
          </w:tcPr>
          <w:p w14:paraId="7BA3C9A7" w14:textId="698891CF" w:rsidR="007F36CF" w:rsidRPr="00C01665" w:rsidRDefault="007F36CF" w:rsidP="007F36CF">
            <w:pPr>
              <w:pStyle w:val="Default"/>
              <w:ind w:firstLine="0"/>
              <w:rPr>
                <w:color w:val="C00000"/>
                <w:sz w:val="20"/>
              </w:rPr>
            </w:pPr>
            <w:r w:rsidRPr="00C01665">
              <w:rPr>
                <w:sz w:val="20"/>
              </w:rPr>
              <w:t>Temps réel</w:t>
            </w:r>
          </w:p>
        </w:tc>
        <w:tc>
          <w:tcPr>
            <w:tcW w:w="2232" w:type="dxa"/>
          </w:tcPr>
          <w:p w14:paraId="557C159C" w14:textId="3E859F8A" w:rsidR="007F36CF" w:rsidRPr="00C01665" w:rsidRDefault="007F36CF" w:rsidP="007F36CF">
            <w:pPr>
              <w:pStyle w:val="Default"/>
              <w:ind w:firstLine="0"/>
              <w:rPr>
                <w:i/>
                <w:iCs/>
                <w:color w:val="C00000"/>
                <w:sz w:val="20"/>
              </w:rPr>
            </w:pPr>
            <w:r w:rsidRPr="00C01665">
              <w:rPr>
                <w:i/>
                <w:iCs/>
                <w:sz w:val="20"/>
              </w:rPr>
              <w:t>ioscbank~</w:t>
            </w:r>
            <w:r w:rsidRPr="00C01665">
              <w:rPr>
                <w:rStyle w:val="FootnoteReference"/>
                <w:rFonts w:ascii="Baskerville" w:hAnsi="Baskerville"/>
                <w:i/>
                <w:iCs/>
              </w:rPr>
              <w:footnoteReference w:id="174"/>
            </w:r>
          </w:p>
        </w:tc>
      </w:tr>
      <w:tr w:rsidR="007F36CF" w14:paraId="76603801" w14:textId="77777777" w:rsidTr="00400E04">
        <w:trPr>
          <w:trHeight w:val="403"/>
        </w:trPr>
        <w:tc>
          <w:tcPr>
            <w:tcW w:w="2231" w:type="dxa"/>
          </w:tcPr>
          <w:p w14:paraId="3F23279F" w14:textId="468125D6" w:rsidR="007F36CF" w:rsidRPr="00C01665" w:rsidRDefault="007F36CF" w:rsidP="007F36CF">
            <w:pPr>
              <w:pStyle w:val="Default"/>
              <w:ind w:firstLine="0"/>
              <w:jc w:val="left"/>
              <w:rPr>
                <w:color w:val="C00000"/>
                <w:sz w:val="20"/>
              </w:rPr>
            </w:pPr>
            <w:r w:rsidRPr="00C01665">
              <w:rPr>
                <w:sz w:val="20"/>
              </w:rPr>
              <w:t>Voix virtuelle</w:t>
            </w:r>
          </w:p>
        </w:tc>
        <w:tc>
          <w:tcPr>
            <w:tcW w:w="2231" w:type="dxa"/>
          </w:tcPr>
          <w:p w14:paraId="42B3D335" w14:textId="2EAD5A99" w:rsidR="007F36CF" w:rsidRPr="00C01665" w:rsidRDefault="007F36CF" w:rsidP="007F36CF">
            <w:pPr>
              <w:pStyle w:val="Default"/>
              <w:ind w:firstLine="0"/>
              <w:jc w:val="left"/>
              <w:rPr>
                <w:color w:val="C00000"/>
                <w:sz w:val="20"/>
              </w:rPr>
            </w:pPr>
            <w:r w:rsidRPr="00C01665">
              <w:rPr>
                <w:sz w:val="20"/>
              </w:rPr>
              <w:t>Synthèse Formantique</w:t>
            </w:r>
          </w:p>
        </w:tc>
        <w:tc>
          <w:tcPr>
            <w:tcW w:w="2232" w:type="dxa"/>
          </w:tcPr>
          <w:p w14:paraId="07BA66EF" w14:textId="015497D2" w:rsidR="007F36CF" w:rsidRPr="00C01665" w:rsidRDefault="007F36CF" w:rsidP="007F36CF">
            <w:pPr>
              <w:pStyle w:val="Default"/>
              <w:ind w:firstLine="0"/>
              <w:jc w:val="left"/>
              <w:rPr>
                <w:color w:val="C00000"/>
                <w:sz w:val="20"/>
              </w:rPr>
            </w:pPr>
            <w:r w:rsidRPr="00C01665">
              <w:rPr>
                <w:sz w:val="20"/>
              </w:rPr>
              <w:t>Temps différée (sample)</w:t>
            </w:r>
          </w:p>
        </w:tc>
        <w:tc>
          <w:tcPr>
            <w:tcW w:w="2232" w:type="dxa"/>
          </w:tcPr>
          <w:p w14:paraId="150B87AA" w14:textId="5E0FDDD0" w:rsidR="007F36CF" w:rsidRPr="00C01665" w:rsidRDefault="007F36CF" w:rsidP="007F36CF">
            <w:pPr>
              <w:pStyle w:val="Default"/>
              <w:ind w:firstLine="0"/>
              <w:rPr>
                <w:color w:val="C00000"/>
                <w:sz w:val="20"/>
              </w:rPr>
            </w:pPr>
            <w:r w:rsidRPr="00C01665">
              <w:rPr>
                <w:sz w:val="20"/>
              </w:rPr>
              <w:t>OMChant</w:t>
            </w:r>
            <w:r w:rsidRPr="00C01665">
              <w:rPr>
                <w:rStyle w:val="FootnoteReference"/>
                <w:rFonts w:ascii="Baskerville" w:hAnsi="Baskerville"/>
              </w:rPr>
              <w:footnoteReference w:id="175"/>
            </w:r>
          </w:p>
        </w:tc>
      </w:tr>
      <w:tr w:rsidR="007F36CF" w14:paraId="3C9D9C1C" w14:textId="77777777" w:rsidTr="00400E04">
        <w:trPr>
          <w:trHeight w:val="403"/>
        </w:trPr>
        <w:tc>
          <w:tcPr>
            <w:tcW w:w="2231" w:type="dxa"/>
          </w:tcPr>
          <w:p w14:paraId="645187DB" w14:textId="0C18B592" w:rsidR="007F36CF" w:rsidRPr="00C01665" w:rsidRDefault="007F36CF" w:rsidP="007F36CF">
            <w:pPr>
              <w:pStyle w:val="Default"/>
              <w:ind w:firstLine="0"/>
              <w:jc w:val="left"/>
              <w:rPr>
                <w:color w:val="C00000"/>
                <w:sz w:val="20"/>
              </w:rPr>
            </w:pPr>
            <w:r w:rsidRPr="00C01665">
              <w:rPr>
                <w:sz w:val="20"/>
              </w:rPr>
              <w:t>Son électronique</w:t>
            </w:r>
          </w:p>
        </w:tc>
        <w:tc>
          <w:tcPr>
            <w:tcW w:w="2231" w:type="dxa"/>
          </w:tcPr>
          <w:p w14:paraId="26D5C263" w14:textId="4F790955" w:rsidR="007F36CF" w:rsidRPr="00C01665" w:rsidRDefault="007F36CF" w:rsidP="007F36CF">
            <w:pPr>
              <w:pStyle w:val="Default"/>
              <w:ind w:firstLine="0"/>
              <w:jc w:val="left"/>
              <w:rPr>
                <w:color w:val="C00000"/>
                <w:sz w:val="20"/>
              </w:rPr>
            </w:pPr>
            <w:r w:rsidRPr="00C01665">
              <w:rPr>
                <w:sz w:val="20"/>
              </w:rPr>
              <w:t>Synthèse à partir d’objet physique</w:t>
            </w:r>
          </w:p>
        </w:tc>
        <w:tc>
          <w:tcPr>
            <w:tcW w:w="2232" w:type="dxa"/>
          </w:tcPr>
          <w:p w14:paraId="718F2408" w14:textId="4EC92123" w:rsidR="007F36CF" w:rsidRPr="00C01665" w:rsidRDefault="007F36CF" w:rsidP="007F36CF">
            <w:pPr>
              <w:pStyle w:val="Default"/>
              <w:ind w:firstLine="0"/>
              <w:jc w:val="left"/>
              <w:rPr>
                <w:color w:val="C00000"/>
                <w:sz w:val="20"/>
              </w:rPr>
            </w:pPr>
            <w:r w:rsidRPr="00C01665">
              <w:rPr>
                <w:sz w:val="20"/>
              </w:rPr>
              <w:t>Temps différée (sample)</w:t>
            </w:r>
          </w:p>
        </w:tc>
        <w:tc>
          <w:tcPr>
            <w:tcW w:w="2232" w:type="dxa"/>
          </w:tcPr>
          <w:p w14:paraId="1B663F78" w14:textId="4A39CFEC" w:rsidR="007F36CF" w:rsidRPr="00C01665" w:rsidRDefault="007F36CF" w:rsidP="007F36CF">
            <w:pPr>
              <w:pStyle w:val="Default"/>
              <w:ind w:firstLine="0"/>
              <w:rPr>
                <w:color w:val="C00000"/>
                <w:sz w:val="20"/>
              </w:rPr>
            </w:pPr>
            <w:r w:rsidRPr="00C01665">
              <w:rPr>
                <w:sz w:val="20"/>
              </w:rPr>
              <w:t>Modalyse</w:t>
            </w:r>
            <w:r w:rsidRPr="00C01665">
              <w:rPr>
                <w:rStyle w:val="FootnoteReference"/>
                <w:rFonts w:ascii="Baskerville" w:hAnsi="Baskerville"/>
              </w:rPr>
              <w:footnoteReference w:id="176"/>
            </w:r>
          </w:p>
        </w:tc>
      </w:tr>
      <w:tr w:rsidR="007F36CF" w14:paraId="72446D21" w14:textId="77777777" w:rsidTr="00400E04">
        <w:trPr>
          <w:trHeight w:val="403"/>
        </w:trPr>
        <w:tc>
          <w:tcPr>
            <w:tcW w:w="2231" w:type="dxa"/>
          </w:tcPr>
          <w:p w14:paraId="057ABCE3" w14:textId="1CAD0BD0" w:rsidR="007F36CF" w:rsidRPr="00C01665" w:rsidRDefault="007F36CF" w:rsidP="007F36CF">
            <w:pPr>
              <w:pStyle w:val="Default"/>
              <w:ind w:firstLine="0"/>
              <w:jc w:val="left"/>
              <w:rPr>
                <w:color w:val="C00000"/>
                <w:sz w:val="20"/>
              </w:rPr>
            </w:pPr>
            <w:r w:rsidRPr="00C01665">
              <w:rPr>
                <w:sz w:val="20"/>
              </w:rPr>
              <w:t>Son électronique</w:t>
            </w:r>
          </w:p>
        </w:tc>
        <w:tc>
          <w:tcPr>
            <w:tcW w:w="2231" w:type="dxa"/>
          </w:tcPr>
          <w:p w14:paraId="50ACF45B" w14:textId="19D86A05" w:rsidR="007F36CF" w:rsidRPr="00C01665" w:rsidRDefault="007F36CF" w:rsidP="007F36CF">
            <w:pPr>
              <w:pStyle w:val="Default"/>
              <w:ind w:firstLine="0"/>
              <w:jc w:val="left"/>
              <w:rPr>
                <w:color w:val="C00000"/>
                <w:sz w:val="20"/>
              </w:rPr>
            </w:pPr>
            <w:r w:rsidRPr="00C01665">
              <w:rPr>
                <w:sz w:val="20"/>
              </w:rPr>
              <w:t>Filtrage et traitements divers</w:t>
            </w:r>
          </w:p>
        </w:tc>
        <w:tc>
          <w:tcPr>
            <w:tcW w:w="2232" w:type="dxa"/>
          </w:tcPr>
          <w:p w14:paraId="16272120" w14:textId="6F7397C7" w:rsidR="007F36CF" w:rsidRPr="00C01665" w:rsidRDefault="007F36CF" w:rsidP="007F36CF">
            <w:pPr>
              <w:pStyle w:val="Default"/>
              <w:ind w:firstLine="0"/>
              <w:jc w:val="left"/>
              <w:rPr>
                <w:color w:val="C00000"/>
                <w:sz w:val="20"/>
              </w:rPr>
            </w:pPr>
            <w:r w:rsidRPr="00C01665">
              <w:rPr>
                <w:sz w:val="20"/>
              </w:rPr>
              <w:t>Temps différée (sample)</w:t>
            </w:r>
          </w:p>
        </w:tc>
        <w:tc>
          <w:tcPr>
            <w:tcW w:w="2232" w:type="dxa"/>
          </w:tcPr>
          <w:p w14:paraId="762E88D6" w14:textId="77777777" w:rsidR="007F36CF" w:rsidRPr="00C01665" w:rsidRDefault="007F36CF" w:rsidP="007F36CF">
            <w:pPr>
              <w:pStyle w:val="Default"/>
              <w:ind w:firstLine="0"/>
              <w:rPr>
                <w:color w:val="C00000"/>
                <w:sz w:val="20"/>
              </w:rPr>
            </w:pPr>
            <w:r w:rsidRPr="00C01665">
              <w:rPr>
                <w:sz w:val="20"/>
              </w:rPr>
              <w:t>GRMTools, AdobeAdition, LogicPro</w:t>
            </w:r>
          </w:p>
        </w:tc>
      </w:tr>
    </w:tbl>
    <w:p w14:paraId="461B80B3" w14:textId="7BEFDFC5" w:rsidR="00494F73" w:rsidRDefault="00494F73" w:rsidP="00494F73">
      <w:pPr>
        <w:pStyle w:val="Heading3"/>
        <w:numPr>
          <w:ilvl w:val="2"/>
          <w:numId w:val="16"/>
        </w:numPr>
      </w:pPr>
      <w:bookmarkStart w:id="854" w:name="_Toc121091856"/>
      <w:r>
        <w:t>La synthèse concatenative</w:t>
      </w:r>
      <w:r w:rsidR="00572CDA">
        <w:t xml:space="preserve"> par corpus</w:t>
      </w:r>
      <w:bookmarkEnd w:id="854"/>
    </w:p>
    <w:p w14:paraId="28253AA8" w14:textId="5CD94D5D" w:rsidR="00494F73" w:rsidRDefault="00AF5AE2" w:rsidP="00494F73">
      <w:pPr>
        <w:pStyle w:val="Default"/>
      </w:pPr>
      <w:r>
        <w:t xml:space="preserve">Dans la composition de </w:t>
      </w:r>
      <w:r>
        <w:rPr>
          <w:i/>
          <w:iCs/>
        </w:rPr>
        <w:t xml:space="preserve">chuchotements </w:t>
      </w:r>
      <w:r w:rsidRPr="000A3B31">
        <w:rPr>
          <w:i/>
          <w:iCs/>
        </w:rPr>
        <w:t>burlesques</w:t>
      </w:r>
      <w:r>
        <w:t xml:space="preserve">,  pour </w:t>
      </w:r>
      <w:r w:rsidRPr="000A3B31">
        <w:t>générer</w:t>
      </w:r>
      <w:r>
        <w:t xml:space="preserve"> la voix</w:t>
      </w:r>
      <w:r w:rsidR="00864521">
        <w:t>,</w:t>
      </w:r>
      <w:r>
        <w:t xml:space="preserve"> deux types de synthèse sont utilisés : </w:t>
      </w:r>
      <w:r w:rsidR="00864521">
        <w:t xml:space="preserve">une </w:t>
      </w:r>
      <w:r>
        <w:t xml:space="preserve">synthèse formantique et </w:t>
      </w:r>
      <w:r w:rsidR="00864521">
        <w:t xml:space="preserve">une </w:t>
      </w:r>
      <w:r>
        <w:t xml:space="preserve">synthèse concaténative. </w:t>
      </w:r>
      <w:r w:rsidR="00423A71">
        <w:t>La technologie de la captation de geste et l</w:t>
      </w:r>
      <w:r w:rsidR="00494F73" w:rsidRPr="006553C9">
        <w:t>a synthèse concat</w:t>
      </w:r>
      <w:r w:rsidR="00E123E8">
        <w:t>é</w:t>
      </w:r>
      <w:r w:rsidR="00494F73" w:rsidRPr="006553C9">
        <w:t xml:space="preserve">native </w:t>
      </w:r>
      <w:r w:rsidR="00423A71">
        <w:t xml:space="preserve">sont deux aspects liés de la partie électronique de </w:t>
      </w:r>
      <w:r w:rsidR="00423A71">
        <w:rPr>
          <w:i/>
          <w:iCs/>
        </w:rPr>
        <w:t>Chuchotements burlesques</w:t>
      </w:r>
      <w:r w:rsidR="00423A71" w:rsidRPr="00423A71">
        <w:t>. Cette</w:t>
      </w:r>
      <w:r w:rsidR="00423A71">
        <w:t xml:space="preserve"> méthode de synthèse génère la voix virtuelle par le biais des gestes de la main.</w:t>
      </w:r>
      <w:r w:rsidR="00423A71" w:rsidRPr="00423A71">
        <w:t xml:space="preserve"> </w:t>
      </w:r>
      <w:r w:rsidR="00423A71">
        <w:t>L</w:t>
      </w:r>
      <w:r w:rsidR="00423A71" w:rsidRPr="006553C9">
        <w:t>a synthèse concatenative</w:t>
      </w:r>
      <w:r w:rsidR="00423A71">
        <w:rPr>
          <w:i/>
          <w:iCs/>
        </w:rPr>
        <w:t xml:space="preserve"> </w:t>
      </w:r>
      <w:r w:rsidR="00494F73">
        <w:t>par corpus est développée à l’IRCAM, par l’équipe Interaction Son Musique Mouvement (ISMM). Cette technique de synthèse est utilisé</w:t>
      </w:r>
      <w:r w:rsidR="00E123E8">
        <w:t>e</w:t>
      </w:r>
      <w:r w:rsidR="00494F73">
        <w:t xml:space="preserve"> par des compositeurs comme Aaron Einbond, Christophe Trapani </w:t>
      </w:r>
      <w:r w:rsidR="00E123E8">
        <w:t>(</w:t>
      </w:r>
      <w:r w:rsidR="00494F73">
        <w:t>entre autres</w:t>
      </w:r>
      <w:r w:rsidR="00E123E8">
        <w:t>)</w:t>
      </w:r>
      <w:r w:rsidR="00494F73">
        <w:t xml:space="preserve">, qui ont contribué eux-mêmes </w:t>
      </w:r>
      <w:r w:rsidR="00E123E8">
        <w:t>à</w:t>
      </w:r>
      <w:r w:rsidR="00494F73">
        <w:t xml:space="preserve"> son développement. CataRT, Bach, Dada et notamment MuBu sont </w:t>
      </w:r>
      <w:r w:rsidR="00864521">
        <w:t>quelques</w:t>
      </w:r>
      <w:r w:rsidR="00494F73">
        <w:t xml:space="preserve"> outils de composition qui utilisent cette méthode de synthèse</w:t>
      </w:r>
      <w:r>
        <w:t>,</w:t>
      </w:r>
      <w:r w:rsidR="00494F73">
        <w:t xml:space="preserve"> en parallèle avec l’apprentissage machine pour permettre aux compositeurs de créer des outils d’improvisation, </w:t>
      </w:r>
      <w:r w:rsidR="00494F73">
        <w:lastRenderedPageBreak/>
        <w:t>de reconnaissance de geste, etc.</w:t>
      </w:r>
      <w:r w:rsidR="00494F73">
        <w:rPr>
          <w:rStyle w:val="FootnoteReference"/>
        </w:rPr>
        <w:footnoteReference w:id="177"/>
      </w:r>
      <w:r w:rsidR="00494F73">
        <w:t xml:space="preserve"> L’origine de la synthèse concaténative remonte aux années 1990 au moment du développement de la conversion automatique du texte en parole. Très vite cette méthode ouvre son chemin dans le domaine de la musique, notamment la musique vocale.</w:t>
      </w:r>
    </w:p>
    <w:p w14:paraId="1CA4E9A8" w14:textId="77777777" w:rsidR="00864521" w:rsidRDefault="00864521" w:rsidP="00864521">
      <w:pPr>
        <w:pStyle w:val="Default"/>
      </w:pPr>
      <w:r w:rsidRPr="0096195E">
        <w:t>Contrairement</w:t>
      </w:r>
      <w:r>
        <w:t xml:space="preserve"> à la synthèse formantique (qui est une méthode de synthèse paramétrique, c’est-à-dire tout le processus s’effectue dans l’ordinateur à partir des algorithmes), la synthèse concaténative vocale puise dans une base de données à partir d’une réelle voix existante, segmentée en de très petites unités, en phonèmes, en mots, jusqu’à traiter des phrases complètes. Plus la base de données est riche, plus le résultat ressemble à la voix naturelle.</w:t>
      </w:r>
    </w:p>
    <w:p w14:paraId="7DA4996F" w14:textId="77777777" w:rsidR="00864521" w:rsidRDefault="00864521" w:rsidP="00864521">
      <w:pPr>
        <w:pStyle w:val="Default"/>
      </w:pPr>
      <w:r w:rsidRPr="006553C9">
        <w:t>La synthèse concatenative</w:t>
      </w:r>
      <w:r>
        <w:t xml:space="preserve"> qui est effectuée dans cette œuvre par l’objet </w:t>
      </w:r>
      <w:r>
        <w:rPr>
          <w:i/>
          <w:iCs/>
        </w:rPr>
        <w:t>mubu.concat~</w:t>
      </w:r>
      <w:r>
        <w:rPr>
          <w:rStyle w:val="FootnoteReference"/>
          <w:i/>
          <w:iCs/>
        </w:rPr>
        <w:footnoteReference w:id="178"/>
      </w:r>
      <w:r>
        <w:t>,</w:t>
      </w:r>
      <w:r>
        <w:rPr>
          <w:i/>
          <w:iCs/>
        </w:rPr>
        <w:t> </w:t>
      </w:r>
      <w:r>
        <w:t xml:space="preserve"> offre</w:t>
      </w:r>
      <w:r w:rsidRPr="006553C9">
        <w:t xml:space="preserve"> </w:t>
      </w:r>
      <w:r>
        <w:t>une certaine liberté</w:t>
      </w:r>
      <w:r w:rsidRPr="006553C9">
        <w:t xml:space="preserve"> au</w:t>
      </w:r>
      <w:r>
        <w:t>x</w:t>
      </w:r>
      <w:r w:rsidRPr="006553C9">
        <w:t xml:space="preserve"> </w:t>
      </w:r>
      <w:r>
        <w:t xml:space="preserve">protagonistes pour mener le </w:t>
      </w:r>
      <w:r w:rsidRPr="006553C9">
        <w:t>discours de l’œuvre sans</w:t>
      </w:r>
      <w:r>
        <w:t xml:space="preserve"> l’éloigner de son propos artistique. Ainsi le spectacle n’est pas </w:t>
      </w:r>
      <w:r w:rsidRPr="006553C9">
        <w:t>contrain</w:t>
      </w:r>
      <w:r>
        <w:t>t</w:t>
      </w:r>
      <w:r w:rsidRPr="006553C9">
        <w:t xml:space="preserve"> </w:t>
      </w:r>
      <w:r>
        <w:t>de</w:t>
      </w:r>
      <w:r w:rsidRPr="006553C9">
        <w:t xml:space="preserve"> rester dans une configuration figée. </w:t>
      </w:r>
      <w:r>
        <w:t>Dans ce sens, c</w:t>
      </w:r>
      <w:r w:rsidRPr="006553C9">
        <w:t xml:space="preserve">haque exécution devient une expérience unique grâce </w:t>
      </w:r>
      <w:r>
        <w:t xml:space="preserve">au large éventail de possibilités </w:t>
      </w:r>
      <w:r w:rsidRPr="006553C9">
        <w:t>qu</w:t>
      </w:r>
      <w:r>
        <w:t>e</w:t>
      </w:r>
      <w:r w:rsidRPr="006553C9">
        <w:t xml:space="preserve"> cette technologie offre à la mise</w:t>
      </w:r>
      <w:r>
        <w:t xml:space="preserve"> </w:t>
      </w:r>
      <w:r w:rsidRPr="006553C9">
        <w:t>en</w:t>
      </w:r>
      <w:r>
        <w:t xml:space="preserve"> </w:t>
      </w:r>
      <w:r w:rsidRPr="006553C9">
        <w:t>scène. Par ailleurs</w:t>
      </w:r>
      <w:r>
        <w:t>,</w:t>
      </w:r>
      <w:r w:rsidRPr="006553C9">
        <w:t xml:space="preserve"> la synthèse concat</w:t>
      </w:r>
      <w:r>
        <w:t>é</w:t>
      </w:r>
      <w:r w:rsidRPr="006553C9">
        <w:t xml:space="preserve">native permet à l’œuvre de s’adapter </w:t>
      </w:r>
      <w:r>
        <w:t xml:space="preserve">rapidement </w:t>
      </w:r>
      <w:r w:rsidRPr="006553C9">
        <w:t>à une nouvelle organisation de texte</w:t>
      </w:r>
      <w:r>
        <w:t>,</w:t>
      </w:r>
      <w:r w:rsidRPr="006553C9">
        <w:t xml:space="preserve"> </w:t>
      </w:r>
      <w:r>
        <w:t xml:space="preserve">à </w:t>
      </w:r>
      <w:r w:rsidRPr="006553C9">
        <w:t>une nouvelle voix</w:t>
      </w:r>
      <w:r>
        <w:t xml:space="preserve"> et à une nouvelle mise en scène</w:t>
      </w:r>
      <w:r w:rsidRPr="006553C9">
        <w:t>.</w:t>
      </w:r>
    </w:p>
    <w:p w14:paraId="5F62C90F" w14:textId="2E9F3B80" w:rsidR="008D59AE" w:rsidRDefault="00864521" w:rsidP="00864521">
      <w:pPr>
        <w:pStyle w:val="Default"/>
      </w:pPr>
      <w:r>
        <w:t>Le principe est simple : l’objet prend un fichier son (buffer) comme entrée et un fichier de marqueurs associé qui permet de lire des segments selon leur indexe. L’objet permet également de faire intervenir d’autres paramètres qui affecte la lecture des segments, y compris la transposition, la taille de fenêtre, etc. Les segments peuvent venir dans l’ordre, l’un après l’autre, ou être lancés par un métronome (ou tout autre signal émis par les capteurs). La lecture des segments peut être arbitraire ou réalisée selon un algorithme. Il est donc possible d’appeler les segments dans toutes sortes d’ordre, et si le choix s’effectue avec un algorithme intelligent, nous obtiendrons des résultats intéressants et inouïs</w:t>
      </w:r>
      <w:r w:rsidR="000A35EE">
        <w:t xml:space="preserve">. </w:t>
      </w:r>
    </w:p>
    <w:p w14:paraId="6BC8313E" w14:textId="77777777" w:rsidR="003A1F50" w:rsidRDefault="003A1F50" w:rsidP="008D59AE">
      <w:pPr>
        <w:pStyle w:val="Default"/>
      </w:pPr>
      <w:r>
        <w:rPr>
          <w:noProof/>
        </w:rPr>
        <w:lastRenderedPageBreak/>
        <mc:AlternateContent>
          <mc:Choice Requires="wpg">
            <w:drawing>
              <wp:anchor distT="0" distB="0" distL="114300" distR="114300" simplePos="0" relativeHeight="251636224" behindDoc="0" locked="0" layoutInCell="1" allowOverlap="1" wp14:anchorId="346106D4" wp14:editId="049DDF9B">
                <wp:simplePos x="0" y="0"/>
                <wp:positionH relativeFrom="column">
                  <wp:posOffset>0</wp:posOffset>
                </wp:positionH>
                <wp:positionV relativeFrom="paragraph">
                  <wp:posOffset>260350</wp:posOffset>
                </wp:positionV>
                <wp:extent cx="5307330" cy="2363971"/>
                <wp:effectExtent l="0" t="0" r="1270" b="0"/>
                <wp:wrapThrough wrapText="bothSides">
                  <wp:wrapPolygon edited="0">
                    <wp:start x="258" y="116"/>
                    <wp:lineTo x="258" y="1161"/>
                    <wp:lineTo x="6513" y="2205"/>
                    <wp:lineTo x="362" y="2205"/>
                    <wp:lineTo x="362" y="16017"/>
                    <wp:lineTo x="6513" y="17062"/>
                    <wp:lineTo x="0" y="17062"/>
                    <wp:lineTo x="0" y="21472"/>
                    <wp:lineTo x="21553" y="21472"/>
                    <wp:lineTo x="21553" y="17062"/>
                    <wp:lineTo x="15093" y="17062"/>
                    <wp:lineTo x="21295" y="16017"/>
                    <wp:lineTo x="21347" y="2321"/>
                    <wp:lineTo x="20933" y="2205"/>
                    <wp:lineTo x="15144" y="2205"/>
                    <wp:lineTo x="21347" y="1161"/>
                    <wp:lineTo x="21295" y="116"/>
                    <wp:lineTo x="258" y="116"/>
                  </wp:wrapPolygon>
                </wp:wrapThrough>
                <wp:docPr id="1073742258" name="Group 1073742258"/>
                <wp:cNvGraphicFramePr/>
                <a:graphic xmlns:a="http://schemas.openxmlformats.org/drawingml/2006/main">
                  <a:graphicData uri="http://schemas.microsoft.com/office/word/2010/wordprocessingGroup">
                    <wpg:wgp>
                      <wpg:cNvGrpSpPr/>
                      <wpg:grpSpPr>
                        <a:xfrm>
                          <a:off x="0" y="0"/>
                          <a:ext cx="5307330" cy="2363971"/>
                          <a:chOff x="0" y="0"/>
                          <a:chExt cx="5307330" cy="2363971"/>
                        </a:xfrm>
                      </wpg:grpSpPr>
                      <wpg:grpSp>
                        <wpg:cNvPr id="1073742274" name="Group 1073742274"/>
                        <wpg:cNvGrpSpPr/>
                        <wpg:grpSpPr>
                          <a:xfrm>
                            <a:off x="0" y="0"/>
                            <a:ext cx="5307330" cy="1745615"/>
                            <a:chOff x="0" y="0"/>
                            <a:chExt cx="5307392" cy="1745996"/>
                          </a:xfrm>
                        </wpg:grpSpPr>
                        <wps:wsp>
                          <wps:cNvPr id="1073741882" name="Rectangle 1073741882"/>
                          <wps:cNvSpPr/>
                          <wps:spPr>
                            <a:xfrm>
                              <a:off x="4021985" y="254381"/>
                              <a:ext cx="1175385" cy="1491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76" name="Rectangle 1073741876"/>
                          <wps:cNvSpPr/>
                          <wps:spPr>
                            <a:xfrm>
                              <a:off x="2736325" y="254381"/>
                              <a:ext cx="1175385" cy="1491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2255" name="Text Box 1073742255"/>
                          <wps:cNvSpPr txBox="1"/>
                          <wps:spPr>
                            <a:xfrm>
                              <a:off x="4131988" y="364384"/>
                              <a:ext cx="946150" cy="446405"/>
                            </a:xfrm>
                            <a:prstGeom prst="rect">
                              <a:avLst/>
                            </a:prstGeom>
                            <a:solidFill>
                              <a:schemeClr val="lt1"/>
                            </a:solidFill>
                            <a:ln w="6350">
                              <a:solidFill>
                                <a:prstClr val="black"/>
                              </a:solidFill>
                            </a:ln>
                          </wps:spPr>
                          <wps:txbx>
                            <w:txbxContent>
                              <w:p w14:paraId="707E49EC" w14:textId="77777777" w:rsidR="00C468EA" w:rsidRPr="00923605" w:rsidRDefault="00C468EA" w:rsidP="003A1F50">
                                <w:pPr>
                                  <w:jc w:val="center"/>
                                  <w:rPr>
                                    <w:sz w:val="12"/>
                                    <w:szCs w:val="12"/>
                                  </w:rPr>
                                </w:pPr>
                                <w:r>
                                  <w:rPr>
                                    <w:sz w:val="12"/>
                                    <w:szCs w:val="12"/>
                                  </w:rPr>
                                  <w:t>Lecture algorithmique des conteneurs, contrôlé par des capteurs de ges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51" name="Rectangle 1073742251"/>
                          <wps:cNvSpPr/>
                          <wps:spPr>
                            <a:xfrm>
                              <a:off x="116878" y="254381"/>
                              <a:ext cx="1175385" cy="1491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2262" name="Straight Connector 1073742262"/>
                          <wps:cNvCnPr/>
                          <wps:spPr>
                            <a:xfrm flipH="1">
                              <a:off x="3306965" y="728769"/>
                              <a:ext cx="0" cy="41910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2261" name="Straight Connector 1073742261"/>
                          <wps:cNvCnPr/>
                          <wps:spPr>
                            <a:xfrm>
                              <a:off x="962526" y="89377"/>
                              <a:ext cx="3620135"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3742260" name="Text Box 1073742260"/>
                          <wps:cNvSpPr txBox="1"/>
                          <wps:spPr>
                            <a:xfrm>
                              <a:off x="206256" y="343759"/>
                              <a:ext cx="946150" cy="603885"/>
                            </a:xfrm>
                            <a:prstGeom prst="rect">
                              <a:avLst/>
                            </a:prstGeom>
                            <a:solidFill>
                              <a:schemeClr val="lt1"/>
                            </a:solidFill>
                            <a:ln w="6350">
                              <a:solidFill>
                                <a:prstClr val="black"/>
                              </a:solidFill>
                            </a:ln>
                          </wps:spPr>
                          <wps:txbx>
                            <w:txbxContent>
                              <w:p w14:paraId="2F9CE2F0" w14:textId="77777777" w:rsidR="00C468EA" w:rsidRPr="00923605" w:rsidRDefault="00C468EA" w:rsidP="003A1F50">
                                <w:pPr>
                                  <w:jc w:val="center"/>
                                  <w:rPr>
                                    <w:sz w:val="12"/>
                                    <w:szCs w:val="12"/>
                                  </w:rPr>
                                </w:pPr>
                                <w:r>
                                  <w:rPr>
                                    <w:sz w:val="12"/>
                                    <w:szCs w:val="12"/>
                                  </w:rPr>
                                  <w:t>Enregistrement de la lecture du texte par le comédien. Studio 7 de l’Irc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48" name="Text Box 1073741848"/>
                          <wps:cNvSpPr txBox="1"/>
                          <wps:spPr>
                            <a:xfrm>
                              <a:off x="0" y="0"/>
                              <a:ext cx="962025" cy="170815"/>
                            </a:xfrm>
                            <a:prstGeom prst="rect">
                              <a:avLst/>
                            </a:prstGeom>
                            <a:noFill/>
                            <a:ln w="6350">
                              <a:noFill/>
                            </a:ln>
                          </wps:spPr>
                          <wps:txbx>
                            <w:txbxContent>
                              <w:p w14:paraId="0911942F" w14:textId="77777777" w:rsidR="00C468EA" w:rsidRPr="007545EC" w:rsidRDefault="00C468EA" w:rsidP="003A1F50">
                                <w:pPr>
                                  <w:jc w:val="center"/>
                                  <w:rPr>
                                    <w:sz w:val="12"/>
                                    <w:szCs w:val="12"/>
                                  </w:rPr>
                                </w:pPr>
                                <w:r>
                                  <w:rPr>
                                    <w:sz w:val="12"/>
                                    <w:szCs w:val="12"/>
                                  </w:rPr>
                                  <w:t>Phase de pré-pro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65" name="Text Box 1073741865"/>
                          <wps:cNvSpPr txBox="1"/>
                          <wps:spPr>
                            <a:xfrm>
                              <a:off x="4647627" y="0"/>
                              <a:ext cx="659765" cy="170815"/>
                            </a:xfrm>
                            <a:prstGeom prst="rect">
                              <a:avLst/>
                            </a:prstGeom>
                            <a:noFill/>
                            <a:ln w="6350">
                              <a:noFill/>
                            </a:ln>
                          </wps:spPr>
                          <wps:txbx>
                            <w:txbxContent>
                              <w:p w14:paraId="6285248F" w14:textId="77777777" w:rsidR="00C468EA" w:rsidRPr="007545EC" w:rsidRDefault="00C468EA" w:rsidP="003A1F50">
                                <w:pPr>
                                  <w:jc w:val="center"/>
                                  <w:rPr>
                                    <w:sz w:val="12"/>
                                    <w:szCs w:val="12"/>
                                  </w:rPr>
                                </w:pPr>
                                <w:r>
                                  <w:rPr>
                                    <w:sz w:val="12"/>
                                    <w:szCs w:val="12"/>
                                  </w:rPr>
                                  <w:t>Représ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69" name="Rectangle 1073741869"/>
                          <wps:cNvSpPr/>
                          <wps:spPr>
                            <a:xfrm>
                              <a:off x="1423164" y="254381"/>
                              <a:ext cx="1175385" cy="1491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3741872" name="Text Box 1073741872"/>
                          <wps:cNvSpPr txBox="1"/>
                          <wps:spPr>
                            <a:xfrm>
                              <a:off x="1546917" y="364384"/>
                              <a:ext cx="946150" cy="603885"/>
                            </a:xfrm>
                            <a:prstGeom prst="rect">
                              <a:avLst/>
                            </a:prstGeom>
                            <a:solidFill>
                              <a:schemeClr val="lt1"/>
                            </a:solidFill>
                            <a:ln w="6350">
                              <a:solidFill>
                                <a:prstClr val="black"/>
                              </a:solidFill>
                            </a:ln>
                          </wps:spPr>
                          <wps:txbx>
                            <w:txbxContent>
                              <w:p w14:paraId="12FDB241" w14:textId="77777777" w:rsidR="00C468EA" w:rsidRPr="00923605" w:rsidRDefault="00C468EA" w:rsidP="003A1F50">
                                <w:pPr>
                                  <w:jc w:val="center"/>
                                  <w:rPr>
                                    <w:sz w:val="12"/>
                                    <w:szCs w:val="12"/>
                                  </w:rPr>
                                </w:pPr>
                                <w:r>
                                  <w:rPr>
                                    <w:sz w:val="12"/>
                                    <w:szCs w:val="12"/>
                                  </w:rPr>
                                  <w:t>Fragmentation à la main. Coupure des phrases selon les sous-se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79" name="Text Box 1073741879"/>
                          <wps:cNvSpPr txBox="1"/>
                          <wps:spPr>
                            <a:xfrm>
                              <a:off x="2839453" y="350634"/>
                              <a:ext cx="946150" cy="363855"/>
                            </a:xfrm>
                            <a:prstGeom prst="rect">
                              <a:avLst/>
                            </a:prstGeom>
                            <a:solidFill>
                              <a:schemeClr val="lt1"/>
                            </a:solidFill>
                            <a:ln w="6350">
                              <a:solidFill>
                                <a:prstClr val="black"/>
                              </a:solidFill>
                            </a:ln>
                          </wps:spPr>
                          <wps:txbx>
                            <w:txbxContent>
                              <w:p w14:paraId="4BB78618" w14:textId="77777777" w:rsidR="00C468EA" w:rsidRPr="00923605" w:rsidRDefault="00C468EA" w:rsidP="003A1F50">
                                <w:pPr>
                                  <w:jc w:val="center"/>
                                  <w:rPr>
                                    <w:sz w:val="12"/>
                                    <w:szCs w:val="12"/>
                                  </w:rPr>
                                </w:pPr>
                                <w:r>
                                  <w:rPr>
                                    <w:sz w:val="12"/>
                                    <w:szCs w:val="12"/>
                                  </w:rPr>
                                  <w:t xml:space="preserve">Segmentation des fragments (chop et onse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1880" name="Text Box 1073741880"/>
                          <wps:cNvSpPr txBox="1"/>
                          <wps:spPr>
                            <a:xfrm>
                              <a:off x="2846328" y="1148156"/>
                              <a:ext cx="946150" cy="363855"/>
                            </a:xfrm>
                            <a:prstGeom prst="rect">
                              <a:avLst/>
                            </a:prstGeom>
                            <a:solidFill>
                              <a:schemeClr val="lt1"/>
                            </a:solidFill>
                            <a:ln w="6350">
                              <a:solidFill>
                                <a:prstClr val="black"/>
                              </a:solidFill>
                            </a:ln>
                          </wps:spPr>
                          <wps:txbx>
                            <w:txbxContent>
                              <w:p w14:paraId="4D780F53" w14:textId="77777777" w:rsidR="00C468EA" w:rsidRPr="00923605" w:rsidRDefault="00C468EA" w:rsidP="003A1F50">
                                <w:pPr>
                                  <w:jc w:val="center"/>
                                  <w:rPr>
                                    <w:sz w:val="12"/>
                                    <w:szCs w:val="12"/>
                                  </w:rPr>
                                </w:pPr>
                                <w:r>
                                  <w:rPr>
                                    <w:sz w:val="12"/>
                                    <w:szCs w:val="12"/>
                                  </w:rPr>
                                  <w:t>Remplissage des contene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72" name="Text Box 1073742272"/>
                          <wps:cNvSpPr txBox="1"/>
                          <wps:spPr>
                            <a:xfrm>
                              <a:off x="4228241" y="1574418"/>
                              <a:ext cx="768985" cy="170815"/>
                            </a:xfrm>
                            <a:prstGeom prst="rect">
                              <a:avLst/>
                            </a:prstGeom>
                            <a:noFill/>
                            <a:ln w="6350">
                              <a:noFill/>
                            </a:ln>
                          </wps:spPr>
                          <wps:txbx>
                            <w:txbxContent>
                              <w:p w14:paraId="5E2A0FF1" w14:textId="77777777" w:rsidR="00C468EA" w:rsidRPr="007545EC" w:rsidRDefault="00C468EA" w:rsidP="003A1F50">
                                <w:pPr>
                                  <w:jc w:val="center"/>
                                  <w:rPr>
                                    <w:sz w:val="12"/>
                                    <w:szCs w:val="12"/>
                                  </w:rPr>
                                </w:pPr>
                                <w:r>
                                  <w:rPr>
                                    <w:sz w:val="12"/>
                                    <w:szCs w:val="12"/>
                                  </w:rPr>
                                  <w:t>Représ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742273" name="Text Box 1073742273"/>
                          <wps:cNvSpPr txBox="1"/>
                          <wps:spPr>
                            <a:xfrm>
                              <a:off x="4138863" y="1079404"/>
                              <a:ext cx="946150" cy="446405"/>
                            </a:xfrm>
                            <a:prstGeom prst="rect">
                              <a:avLst/>
                            </a:prstGeom>
                            <a:solidFill>
                              <a:schemeClr val="lt1"/>
                            </a:solidFill>
                            <a:ln w="6350">
                              <a:solidFill>
                                <a:prstClr val="black"/>
                              </a:solidFill>
                            </a:ln>
                          </wps:spPr>
                          <wps:txbx>
                            <w:txbxContent>
                              <w:p w14:paraId="6E0A0B9A" w14:textId="77777777" w:rsidR="00C468EA" w:rsidRPr="00923605" w:rsidRDefault="00C468EA" w:rsidP="003A1F50">
                                <w:pPr>
                                  <w:jc w:val="center"/>
                                  <w:rPr>
                                    <w:sz w:val="12"/>
                                    <w:szCs w:val="12"/>
                                  </w:rPr>
                                </w:pPr>
                                <w:r>
                                  <w:rPr>
                                    <w:sz w:val="12"/>
                                    <w:szCs w:val="12"/>
                                  </w:rPr>
                                  <w:t>Diff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Straight Connector 438"/>
                          <wps:cNvCnPr/>
                          <wps:spPr>
                            <a:xfrm>
                              <a:off x="4614021" y="810789"/>
                              <a:ext cx="0" cy="268615"/>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73742256" name="Text Box 1073742256"/>
                        <wps:cNvSpPr txBox="1"/>
                        <wps:spPr>
                          <a:xfrm>
                            <a:off x="0" y="1876926"/>
                            <a:ext cx="5307330" cy="487045"/>
                          </a:xfrm>
                          <a:prstGeom prst="rect">
                            <a:avLst/>
                          </a:prstGeom>
                          <a:solidFill>
                            <a:prstClr val="white"/>
                          </a:solidFill>
                          <a:ln>
                            <a:noFill/>
                          </a:ln>
                        </wps:spPr>
                        <wps:txbx>
                          <w:txbxContent>
                            <w:p w14:paraId="53561685" w14:textId="2A4A797A" w:rsidR="00C468EA" w:rsidRPr="00775DBC" w:rsidRDefault="00C468EA" w:rsidP="003A1F50">
                              <w:pPr>
                                <w:pStyle w:val="Caption1"/>
                              </w:pPr>
                              <w:r w:rsidRPr="00775DBC">
                                <w:t xml:space="preserve">Figure </w:t>
                              </w:r>
                              <w:r w:rsidR="003C6414">
                                <w:fldChar w:fldCharType="begin"/>
                              </w:r>
                              <w:r w:rsidR="003C6414">
                                <w:instrText xml:space="preserve"> SEQ Figure \* ARABIC </w:instrText>
                              </w:r>
                              <w:r w:rsidR="003C6414">
                                <w:fldChar w:fldCharType="separate"/>
                              </w:r>
                              <w:r>
                                <w:rPr>
                                  <w:noProof/>
                                </w:rPr>
                                <w:t>76</w:t>
                              </w:r>
                              <w:r w:rsidR="003C6414">
                                <w:rPr>
                                  <w:noProof/>
                                </w:rPr>
                                <w:fldChar w:fldCharType="end"/>
                              </w:r>
                              <w:r w:rsidRPr="00775DBC">
                                <w:t> : La synthèse concat</w:t>
                              </w:r>
                              <w:r>
                                <w:t>é</w:t>
                              </w:r>
                              <w:r w:rsidRPr="00775DBC">
                                <w:t>native et le processus de production.</w:t>
                              </w:r>
                            </w:p>
                            <w:p w14:paraId="28AAE0C2" w14:textId="77777777" w:rsidR="00C468EA" w:rsidRPr="00206621" w:rsidRDefault="00C468EA" w:rsidP="003A1F50">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46106D4" id="Group 1073742258" o:spid="_x0000_s1258" style="position:absolute;left:0;text-align:left;margin-left:0;margin-top:20.5pt;width:417.9pt;height:186.15pt;z-index:251636224;mso-position-horizontal-relative:text;mso-position-vertical-relative:text" coordsize="53073,236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">
                <v:group id="Group 1073742274" o:spid="_x0000_s1259" style="position:absolute;width:53073;height:17456" coordsize="53073,174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">
                  <v:rect id="Rectangle 1073741882" o:spid="_x0000_s1260" style="position:absolute;left:40219;top:2543;width:11754;height:149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" filled="f" strokecolor="black [3213]" strokeweight="1pt"/>
                  <v:rect id="Rectangle 1073741876" o:spid="_x0000_s1261" style="position:absolute;left:27363;top:2543;width:11754;height:149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" filled="f" strokecolor="black [3213]" strokeweight="1pt"/>
                  <v:shape id="Text Box 1073742255" o:spid="_x0000_s1262" type="#_x0000_t202" style="position:absolute;left:41319;top:3643;width:9462;height:4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" fillcolor="white [3201]" strokeweight=".5pt">
                    <v:textbox>
                      <w:txbxContent>
                        <w:p w14:paraId="707E49EC" w14:textId="77777777" w:rsidR="00C468EA" w:rsidRPr="00923605" w:rsidRDefault="00C468EA" w:rsidP="003A1F50">
                          <w:pPr>
                            <w:jc w:val="center"/>
                            <w:rPr>
                              <w:sz w:val="12"/>
                              <w:szCs w:val="12"/>
                            </w:rPr>
                          </w:pPr>
                          <w:r>
                            <w:rPr>
                              <w:sz w:val="12"/>
                              <w:szCs w:val="12"/>
                            </w:rPr>
                            <w:t>Lecture algorithmique des conteneurs, contrôlé par des capteurs de gestes.</w:t>
                          </w:r>
                        </w:p>
                      </w:txbxContent>
                    </v:textbox>
                  </v:shape>
                  <v:rect id="Rectangle 1073742251" o:spid="_x0000_s1263" style="position:absolute;left:1168;top:2543;width:11754;height:149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" filled="f" strokecolor="black [3213]" strokeweight="1pt"/>
                  <v:line id="Straight Connector 1073742262" o:spid="_x0000_s1264" style="position:absolute;flip:x;visibility:visible;mso-wrap-style:square" from="33069,7287" to="33069,114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" strokecolor="black [3213]" strokeweight=".5pt">
                    <v:stroke endarrow="block" joinstyle="miter"/>
                  </v:line>
                  <v:line id="Straight Connector 1073742261" o:spid="_x0000_s1265" style="position:absolute;visibility:visible;mso-wrap-style:square" from="9625,893" to="45826,8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" strokecolor="black [3213]" strokeweight=".5pt">
                    <v:stroke endarrow="block" joinstyle="miter"/>
                  </v:line>
                  <v:shape id="Text Box 1073742260" o:spid="_x0000_s1266" type="#_x0000_t202" style="position:absolute;left:2062;top:3437;width:9462;height:6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" fillcolor="white [3201]" strokeweight=".5pt">
                    <v:textbox>
                      <w:txbxContent>
                        <w:p w14:paraId="2F9CE2F0" w14:textId="77777777" w:rsidR="00C468EA" w:rsidRPr="00923605" w:rsidRDefault="00C468EA" w:rsidP="003A1F50">
                          <w:pPr>
                            <w:jc w:val="center"/>
                            <w:rPr>
                              <w:sz w:val="12"/>
                              <w:szCs w:val="12"/>
                            </w:rPr>
                          </w:pPr>
                          <w:r>
                            <w:rPr>
                              <w:sz w:val="12"/>
                              <w:szCs w:val="12"/>
                            </w:rPr>
                            <w:t xml:space="preserve">Enregistrement de la lecture du texte par le comédien. Studio 7 de </w:t>
                          </w:r>
                          <w:proofErr w:type="spellStart"/>
                          <w:r>
                            <w:rPr>
                              <w:sz w:val="12"/>
                              <w:szCs w:val="12"/>
                            </w:rPr>
                            <w:t>l’Ircam</w:t>
                          </w:r>
                          <w:proofErr w:type="spellEnd"/>
                          <w:r>
                            <w:rPr>
                              <w:sz w:val="12"/>
                              <w:szCs w:val="12"/>
                            </w:rPr>
                            <w:t>.</w:t>
                          </w:r>
                        </w:p>
                      </w:txbxContent>
                    </v:textbox>
                  </v:shape>
                  <v:shape id="Text Box 1073741848" o:spid="_x0000_s1267" type="#_x0000_t202" style="position:absolute;width:9620;height: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" filled="f" stroked="f" strokeweight=".5pt">
                    <v:textbox>
                      <w:txbxContent>
                        <w:p w14:paraId="0911942F" w14:textId="77777777" w:rsidR="00C468EA" w:rsidRPr="007545EC" w:rsidRDefault="00C468EA" w:rsidP="003A1F50">
                          <w:pPr>
                            <w:jc w:val="center"/>
                            <w:rPr>
                              <w:sz w:val="12"/>
                              <w:szCs w:val="12"/>
                            </w:rPr>
                          </w:pPr>
                          <w:r>
                            <w:rPr>
                              <w:sz w:val="12"/>
                              <w:szCs w:val="12"/>
                            </w:rPr>
                            <w:t>Phase de pré-production</w:t>
                          </w:r>
                        </w:p>
                      </w:txbxContent>
                    </v:textbox>
                  </v:shape>
                  <v:shape id="Text Box 1073741865" o:spid="_x0000_s1268" type="#_x0000_t202" style="position:absolute;left:46476;width:6597;height: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" filled="f" stroked="f" strokeweight=".5pt">
                    <v:textbox>
                      <w:txbxContent>
                        <w:p w14:paraId="6285248F" w14:textId="77777777" w:rsidR="00C468EA" w:rsidRPr="007545EC" w:rsidRDefault="00C468EA" w:rsidP="003A1F50">
                          <w:pPr>
                            <w:jc w:val="center"/>
                            <w:rPr>
                              <w:sz w:val="12"/>
                              <w:szCs w:val="12"/>
                            </w:rPr>
                          </w:pPr>
                          <w:r>
                            <w:rPr>
                              <w:sz w:val="12"/>
                              <w:szCs w:val="12"/>
                            </w:rPr>
                            <w:t>Représentation</w:t>
                          </w:r>
                        </w:p>
                      </w:txbxContent>
                    </v:textbox>
                  </v:shape>
                  <v:rect id="Rectangle 1073741869" o:spid="_x0000_s1269" style="position:absolute;left:14231;top:2543;width:11754;height:149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" filled="f" strokecolor="black [3213]" strokeweight="1pt"/>
                  <v:shape id="Text Box 1073741872" o:spid="_x0000_s1270" type="#_x0000_t202" style="position:absolute;left:15469;top:3643;width:9461;height:6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" fillcolor="white [3201]" strokeweight=".5pt">
                    <v:textbox>
                      <w:txbxContent>
                        <w:p w14:paraId="12FDB241" w14:textId="77777777" w:rsidR="00C468EA" w:rsidRPr="00923605" w:rsidRDefault="00C468EA" w:rsidP="003A1F50">
                          <w:pPr>
                            <w:jc w:val="center"/>
                            <w:rPr>
                              <w:sz w:val="12"/>
                              <w:szCs w:val="12"/>
                            </w:rPr>
                          </w:pPr>
                          <w:r>
                            <w:rPr>
                              <w:sz w:val="12"/>
                              <w:szCs w:val="12"/>
                            </w:rPr>
                            <w:t>Fragmentation à la main. Coupure des phrases selon les sous-sections.</w:t>
                          </w:r>
                        </w:p>
                      </w:txbxContent>
                    </v:textbox>
                  </v:shape>
                  <v:shape id="Text Box 1073741879" o:spid="_x0000_s1271" type="#_x0000_t202" style="position:absolute;left:28394;top:3506;width:9462;height:36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" fillcolor="white [3201]" strokeweight=".5pt">
                    <v:textbox>
                      <w:txbxContent>
                        <w:p w14:paraId="4BB78618" w14:textId="77777777" w:rsidR="00C468EA" w:rsidRPr="00923605" w:rsidRDefault="00C468EA" w:rsidP="003A1F50">
                          <w:pPr>
                            <w:jc w:val="center"/>
                            <w:rPr>
                              <w:sz w:val="12"/>
                              <w:szCs w:val="12"/>
                            </w:rPr>
                          </w:pPr>
                          <w:r>
                            <w:rPr>
                              <w:sz w:val="12"/>
                              <w:szCs w:val="12"/>
                            </w:rPr>
                            <w:t xml:space="preserve">Segmentation des fragments (chop et </w:t>
                          </w:r>
                          <w:proofErr w:type="spellStart"/>
                          <w:r>
                            <w:rPr>
                              <w:sz w:val="12"/>
                              <w:szCs w:val="12"/>
                            </w:rPr>
                            <w:t>onseg</w:t>
                          </w:r>
                          <w:proofErr w:type="spellEnd"/>
                          <w:r>
                            <w:rPr>
                              <w:sz w:val="12"/>
                              <w:szCs w:val="12"/>
                            </w:rPr>
                            <w:t xml:space="preserve">). </w:t>
                          </w:r>
                        </w:p>
                      </w:txbxContent>
                    </v:textbox>
                  </v:shape>
                  <v:shape id="Text Box 1073741880" o:spid="_x0000_s1272" type="#_x0000_t202" style="position:absolute;left:28463;top:11481;width:9461;height:3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" fillcolor="white [3201]" strokeweight=".5pt">
                    <v:textbox>
                      <w:txbxContent>
                        <w:p w14:paraId="4D780F53" w14:textId="77777777" w:rsidR="00C468EA" w:rsidRPr="00923605" w:rsidRDefault="00C468EA" w:rsidP="003A1F50">
                          <w:pPr>
                            <w:jc w:val="center"/>
                            <w:rPr>
                              <w:sz w:val="12"/>
                              <w:szCs w:val="12"/>
                            </w:rPr>
                          </w:pPr>
                          <w:r>
                            <w:rPr>
                              <w:sz w:val="12"/>
                              <w:szCs w:val="12"/>
                            </w:rPr>
                            <w:t>Remplissage des conteneurs.</w:t>
                          </w:r>
                        </w:p>
                      </w:txbxContent>
                    </v:textbox>
                  </v:shape>
                  <v:shape id="Text Box 1073742272" o:spid="_x0000_s1273" type="#_x0000_t202" style="position:absolute;left:42282;top:15744;width:7690;height:17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" filled="f" stroked="f" strokeweight=".5pt">
                    <v:textbox>
                      <w:txbxContent>
                        <w:p w14:paraId="5E2A0FF1" w14:textId="77777777" w:rsidR="00C468EA" w:rsidRPr="007545EC" w:rsidRDefault="00C468EA" w:rsidP="003A1F50">
                          <w:pPr>
                            <w:jc w:val="center"/>
                            <w:rPr>
                              <w:sz w:val="12"/>
                              <w:szCs w:val="12"/>
                            </w:rPr>
                          </w:pPr>
                          <w:r>
                            <w:rPr>
                              <w:sz w:val="12"/>
                              <w:szCs w:val="12"/>
                            </w:rPr>
                            <w:t>Représentation</w:t>
                          </w:r>
                        </w:p>
                      </w:txbxContent>
                    </v:textbox>
                  </v:shape>
                  <v:shape id="Text Box 1073742273" o:spid="_x0000_s1274" type="#_x0000_t202" style="position:absolute;left:41388;top:10794;width:9462;height:4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" fillcolor="white [3201]" strokeweight=".5pt">
                    <v:textbox>
                      <w:txbxContent>
                        <w:p w14:paraId="6E0A0B9A" w14:textId="77777777" w:rsidR="00C468EA" w:rsidRPr="00923605" w:rsidRDefault="00C468EA" w:rsidP="003A1F50">
                          <w:pPr>
                            <w:jc w:val="center"/>
                            <w:rPr>
                              <w:sz w:val="12"/>
                              <w:szCs w:val="12"/>
                            </w:rPr>
                          </w:pPr>
                          <w:r>
                            <w:rPr>
                              <w:sz w:val="12"/>
                              <w:szCs w:val="12"/>
                            </w:rPr>
                            <w:t>Diffusion</w:t>
                          </w:r>
                        </w:p>
                      </w:txbxContent>
                    </v:textbox>
                  </v:shape>
                  <v:line id="Straight Connector 438" o:spid="_x0000_s1275" style="position:absolute;visibility:visible;mso-wrap-style:square" from="46140,8107" to="46140,1079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" strokecolor="black [3213]" strokeweight=".5pt">
                    <v:stroke endarrow="block" joinstyle="miter"/>
                  </v:line>
                </v:group>
                <v:shape id="Text Box 1073742256" o:spid="_x0000_s1276" type="#_x0000_t202" style="position:absolute;top:18769;width:53073;height:48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" stroked="f">
                  <v:textbox inset="0,0,0,0">
                    <w:txbxContent>
                      <w:p w14:paraId="53561685" w14:textId="2A4A797A" w:rsidR="00C468EA" w:rsidRPr="00775DBC" w:rsidRDefault="00C468EA" w:rsidP="003A1F50">
                        <w:pPr>
                          <w:pStyle w:val="Caption1"/>
                        </w:pPr>
                        <w:r w:rsidRPr="00775DBC">
                          <w:t xml:space="preserve">Figure </w:t>
                        </w:r>
                        <w:fldSimple w:instr=" SEQ Figure \* ARABIC ">
                          <w:r>
                            <w:rPr>
                              <w:noProof/>
                            </w:rPr>
                            <w:t>76</w:t>
                          </w:r>
                        </w:fldSimple>
                        <w:r w:rsidRPr="00775DBC">
                          <w:t xml:space="preserve"> : La synthèse </w:t>
                        </w:r>
                        <w:proofErr w:type="spellStart"/>
                        <w:r w:rsidRPr="00775DBC">
                          <w:t>concat</w:t>
                        </w:r>
                        <w:r>
                          <w:t>é</w:t>
                        </w:r>
                        <w:r w:rsidRPr="00775DBC">
                          <w:t>native</w:t>
                        </w:r>
                        <w:proofErr w:type="spellEnd"/>
                        <w:r w:rsidRPr="00775DBC">
                          <w:t xml:space="preserve"> et le processus de production.</w:t>
                        </w:r>
                      </w:p>
                      <w:p w14:paraId="28AAE0C2" w14:textId="77777777" w:rsidR="00C468EA" w:rsidRPr="00206621" w:rsidRDefault="00C468EA" w:rsidP="003A1F50">
                        <w:pPr>
                          <w:pStyle w:val="Caption"/>
                          <w:rPr>
                            <w:noProof/>
                          </w:rPr>
                        </w:pPr>
                      </w:p>
                    </w:txbxContent>
                  </v:textbox>
                </v:shape>
                <w10:wrap type="through"/>
              </v:group>
            </w:pict>
          </mc:Fallback>
        </mc:AlternateContent>
      </w:r>
    </w:p>
    <w:p w14:paraId="7A160DD5" w14:textId="77777777" w:rsidR="004B60A4" w:rsidRPr="009D351F" w:rsidRDefault="005664B4" w:rsidP="009873D6">
      <w:pPr>
        <w:pStyle w:val="Heading3"/>
        <w:numPr>
          <w:ilvl w:val="2"/>
          <w:numId w:val="16"/>
        </w:numPr>
      </w:pPr>
      <w:bookmarkStart w:id="855" w:name="_Toc121091857"/>
      <w:r>
        <w:t>La voix virtuelle</w:t>
      </w:r>
      <w:bookmarkEnd w:id="855"/>
    </w:p>
    <w:p w14:paraId="3B1D9D64" w14:textId="0C34EF3C" w:rsidR="00330F9B" w:rsidRDefault="00864521" w:rsidP="00864521">
      <w:pPr>
        <w:pStyle w:val="Default"/>
      </w:pPr>
      <w:r w:rsidRPr="00330F9B">
        <w:t xml:space="preserve">La voix virtuelle </w:t>
      </w:r>
      <w:r>
        <w:t>demeure au</w:t>
      </w:r>
      <w:r w:rsidRPr="00330F9B">
        <w:t xml:space="preserve"> cœur de la partie électronique du projet. Elle est générée par la technologie de la synthèse concat</w:t>
      </w:r>
      <w:r>
        <w:t>é</w:t>
      </w:r>
      <w:r w:rsidRPr="00330F9B">
        <w:t xml:space="preserve">native par corpus. </w:t>
      </w:r>
      <w:r>
        <w:t>Le principe est le même. Le</w:t>
      </w:r>
      <w:r w:rsidRPr="00330F9B">
        <w:t xml:space="preserve"> module analyse un ensemble de fichiers son et les stocke dans les conteneurs (buffers). </w:t>
      </w:r>
      <w:r>
        <w:t>Dans notre cas, les</w:t>
      </w:r>
      <w:r w:rsidRPr="00330F9B">
        <w:t xml:space="preserve"> sons sont segmentés selon leur enveloppe temporelle d’énergie et contenu spectral. Les segments </w:t>
      </w:r>
      <w:r>
        <w:t>sont</w:t>
      </w:r>
      <w:r w:rsidRPr="00330F9B">
        <w:t xml:space="preserve"> récoltés dans une nouvelle constellation</w:t>
      </w:r>
      <w:r>
        <w:t xml:space="preserve"> que l’on définit dans la partition de l’électronique</w:t>
      </w:r>
      <w:r w:rsidR="0013554E">
        <w:rPr>
          <w:rStyle w:val="FootnoteReference"/>
        </w:rPr>
        <w:footnoteReference w:id="179"/>
      </w:r>
      <w:r w:rsidR="004661F2" w:rsidRPr="00330F9B">
        <w:t>.</w:t>
      </w:r>
    </w:p>
    <w:p w14:paraId="7A2BC64A" w14:textId="77777777" w:rsidR="00330F9B" w:rsidRDefault="00C17A26" w:rsidP="00330F9B">
      <w:pPr>
        <w:pStyle w:val="Default"/>
        <w:keepNext/>
        <w:jc w:val="center"/>
      </w:pPr>
      <w:r>
        <w:rPr>
          <w:noProof/>
        </w:rPr>
        <w:lastRenderedPageBreak/>
        <mc:AlternateContent>
          <mc:Choice Requires="wps">
            <w:drawing>
              <wp:anchor distT="0" distB="0" distL="114300" distR="114300" simplePos="0" relativeHeight="251638272" behindDoc="0" locked="0" layoutInCell="1" allowOverlap="1" wp14:anchorId="551C831C" wp14:editId="3797F2BC">
                <wp:simplePos x="0" y="0"/>
                <wp:positionH relativeFrom="column">
                  <wp:posOffset>3822065</wp:posOffset>
                </wp:positionH>
                <wp:positionV relativeFrom="paragraph">
                  <wp:posOffset>1298529</wp:posOffset>
                </wp:positionV>
                <wp:extent cx="0" cy="108585"/>
                <wp:effectExtent l="0" t="0" r="0" b="0"/>
                <wp:wrapNone/>
                <wp:docPr id="1073742270" name="Straight Connector 1073742270"/>
                <wp:cNvGraphicFramePr/>
                <a:graphic xmlns:a="http://schemas.openxmlformats.org/drawingml/2006/main">
                  <a:graphicData uri="http://schemas.microsoft.com/office/word/2010/wordprocessingShape">
                    <wps:wsp>
                      <wps:cNvCnPr/>
                      <wps:spPr>
                        <a:xfrm>
                          <a:off x="0" y="0"/>
                          <a:ext cx="0" cy="108585"/>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B0BBBB" id="Straight Connector 1073742270"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95pt,102.25pt" to="300.95pt,110.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" strokecolor="black [3213]" strokeweight=".5pt">
                <v:stroke endarrow="block" joinstyle="miter"/>
              </v:line>
            </w:pict>
          </mc:Fallback>
        </mc:AlternateContent>
      </w:r>
      <w:r w:rsidR="00330F9B">
        <w:rPr>
          <w:noProof/>
        </w:rPr>
        <mc:AlternateContent>
          <mc:Choice Requires="wpg">
            <w:drawing>
              <wp:inline distT="0" distB="0" distL="0" distR="0" wp14:anchorId="1656EDCC" wp14:editId="5B47DD54">
                <wp:extent cx="3776400" cy="1869897"/>
                <wp:effectExtent l="0" t="0" r="8255" b="0"/>
                <wp:docPr id="1073742221" name="Group 1073742221"/>
                <wp:cNvGraphicFramePr/>
                <a:graphic xmlns:a="http://schemas.openxmlformats.org/drawingml/2006/main">
                  <a:graphicData uri="http://schemas.microsoft.com/office/word/2010/wordprocessingGroup">
                    <wpg:wgp>
                      <wpg:cNvGrpSpPr/>
                      <wpg:grpSpPr>
                        <a:xfrm>
                          <a:off x="0" y="0"/>
                          <a:ext cx="3776400" cy="1869897"/>
                          <a:chOff x="0" y="-48130"/>
                          <a:chExt cx="3774683" cy="1869897"/>
                        </a:xfrm>
                      </wpg:grpSpPr>
                      <wps:wsp>
                        <wps:cNvPr id="1073742285" name="Rectangle 1073742285"/>
                        <wps:cNvSpPr/>
                        <wps:spPr>
                          <a:xfrm>
                            <a:off x="1993804" y="433136"/>
                            <a:ext cx="1326601" cy="11619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Text Box 135"/>
                        <wps:cNvSpPr txBox="1"/>
                        <wps:spPr>
                          <a:xfrm>
                            <a:off x="2186277" y="-48130"/>
                            <a:ext cx="946150" cy="300168"/>
                          </a:xfrm>
                          <a:prstGeom prst="rect">
                            <a:avLst/>
                          </a:prstGeom>
                          <a:solidFill>
                            <a:schemeClr val="lt1"/>
                          </a:solidFill>
                          <a:ln w="6350">
                            <a:solidFill>
                              <a:prstClr val="black"/>
                            </a:solidFill>
                          </a:ln>
                        </wps:spPr>
                        <wps:txbx>
                          <w:txbxContent>
                            <w:p w14:paraId="63B28177" w14:textId="77777777" w:rsidR="00C468EA" w:rsidRDefault="00C468EA" w:rsidP="00330F9B">
                              <w:pPr>
                                <w:jc w:val="center"/>
                                <w:rPr>
                                  <w:sz w:val="12"/>
                                  <w:szCs w:val="12"/>
                                </w:rPr>
                              </w:pPr>
                              <w:r>
                                <w:rPr>
                                  <w:sz w:val="12"/>
                                  <w:szCs w:val="12"/>
                                </w:rPr>
                                <w:t>Des fichiers son</w:t>
                              </w:r>
                            </w:p>
                            <w:p w14:paraId="521D925D" w14:textId="77777777" w:rsidR="00C468EA" w:rsidRPr="00923605" w:rsidRDefault="00C468EA" w:rsidP="00330F9B">
                              <w:pPr>
                                <w:jc w:val="center"/>
                                <w:rPr>
                                  <w:sz w:val="12"/>
                                  <w:szCs w:val="12"/>
                                </w:rPr>
                              </w:pPr>
                              <w:r>
                                <w:rPr>
                                  <w:sz w:val="12"/>
                                  <w:szCs w:val="12"/>
                                </w:rPr>
                                <w:t>(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2188935" y="561516"/>
                            <a:ext cx="946150" cy="260985"/>
                          </a:xfrm>
                          <a:prstGeom prst="rect">
                            <a:avLst/>
                          </a:prstGeom>
                          <a:solidFill>
                            <a:schemeClr val="lt1"/>
                          </a:solidFill>
                          <a:ln w="6350">
                            <a:solidFill>
                              <a:prstClr val="black"/>
                            </a:solidFill>
                          </a:ln>
                        </wps:spPr>
                        <wps:txbx>
                          <w:txbxContent>
                            <w:p w14:paraId="29F98FD3" w14:textId="77777777" w:rsidR="00C468EA" w:rsidRPr="00923605" w:rsidRDefault="00C468EA" w:rsidP="00330F9B">
                              <w:pPr>
                                <w:jc w:val="center"/>
                                <w:rPr>
                                  <w:sz w:val="12"/>
                                  <w:szCs w:val="12"/>
                                </w:rPr>
                              </w:pPr>
                              <w:r>
                                <w:rPr>
                                  <w:sz w:val="12"/>
                                  <w:szCs w:val="12"/>
                                </w:rPr>
                                <w:t>Analyse par des descripteurs audio MuB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2186309" y="1354957"/>
                            <a:ext cx="946150" cy="184150"/>
                          </a:xfrm>
                          <a:prstGeom prst="rect">
                            <a:avLst/>
                          </a:prstGeom>
                          <a:solidFill>
                            <a:schemeClr val="lt1"/>
                          </a:solidFill>
                          <a:ln w="6350">
                            <a:solidFill>
                              <a:prstClr val="black"/>
                            </a:solidFill>
                          </a:ln>
                        </wps:spPr>
                        <wps:txbx>
                          <w:txbxContent>
                            <w:p w14:paraId="75D59263" w14:textId="77777777" w:rsidR="00C468EA" w:rsidRPr="00923605" w:rsidRDefault="00C468EA" w:rsidP="00330F9B">
                              <w:pPr>
                                <w:jc w:val="center"/>
                                <w:rPr>
                                  <w:sz w:val="12"/>
                                  <w:szCs w:val="12"/>
                                </w:rPr>
                              </w:pPr>
                              <w:r>
                                <w:rPr>
                                  <w:sz w:val="12"/>
                                  <w:szCs w:val="12"/>
                                </w:rPr>
                                <w:t>Contene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Straight Connector 177"/>
                        <wps:cNvCnPr/>
                        <wps:spPr>
                          <a:xfrm>
                            <a:off x="2653783" y="254336"/>
                            <a:ext cx="0" cy="30719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 name="Text Box 137"/>
                        <wps:cNvSpPr txBox="1"/>
                        <wps:spPr>
                          <a:xfrm>
                            <a:off x="873148" y="1313706"/>
                            <a:ext cx="946150" cy="281305"/>
                          </a:xfrm>
                          <a:prstGeom prst="rect">
                            <a:avLst/>
                          </a:prstGeom>
                          <a:solidFill>
                            <a:schemeClr val="lt1"/>
                          </a:solidFill>
                          <a:ln w="6350">
                            <a:solidFill>
                              <a:prstClr val="black"/>
                            </a:solidFill>
                          </a:ln>
                        </wps:spPr>
                        <wps:txbx>
                          <w:txbxContent>
                            <w:p w14:paraId="32AD6321" w14:textId="77777777" w:rsidR="00C468EA" w:rsidRPr="00923605" w:rsidRDefault="00C468EA" w:rsidP="00330F9B">
                              <w:pPr>
                                <w:jc w:val="center"/>
                                <w:rPr>
                                  <w:sz w:val="12"/>
                                  <w:szCs w:val="12"/>
                                </w:rPr>
                              </w:pPr>
                              <w:r>
                                <w:rPr>
                                  <w:sz w:val="12"/>
                                  <w:szCs w:val="12"/>
                                </w:rPr>
                                <w:t>Contrôle par la captation de ges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Straight Connector 179"/>
                        <wps:cNvCnPr/>
                        <wps:spPr>
                          <a:xfrm>
                            <a:off x="1821924" y="1451209"/>
                            <a:ext cx="358140"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2" name="Straight Connector 182"/>
                        <wps:cNvCnPr/>
                        <wps:spPr>
                          <a:xfrm>
                            <a:off x="2653744" y="822368"/>
                            <a:ext cx="0" cy="108612"/>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89" name="Group 189"/>
                        <wpg:cNvGrpSpPr/>
                        <wpg:grpSpPr>
                          <a:xfrm>
                            <a:off x="3602598" y="1313706"/>
                            <a:ext cx="172085" cy="281305"/>
                            <a:chOff x="0" y="241657"/>
                            <a:chExt cx="172694" cy="281865"/>
                          </a:xfrm>
                        </wpg:grpSpPr>
                        <wps:wsp>
                          <wps:cNvPr id="187" name="Rectangle 187"/>
                          <wps:cNvSpPr/>
                          <wps:spPr>
                            <a:xfrm>
                              <a:off x="0" y="268325"/>
                              <a:ext cx="63500" cy="232124"/>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Trapezoid 188"/>
                          <wps:cNvSpPr/>
                          <wps:spPr>
                            <a:xfrm rot="5400000" flipV="1">
                              <a:off x="-20626" y="330202"/>
                              <a:ext cx="281865" cy="104775"/>
                            </a:xfrm>
                            <a:prstGeom prst="trapezoid">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0" name="Straight Connector 190"/>
                        <wps:cNvCnPr/>
                        <wps:spPr>
                          <a:xfrm>
                            <a:off x="3135085" y="1451209"/>
                            <a:ext cx="467360"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 name="Picture 460"/>
                          <pic:cNvPicPr>
                            <a:picLocks noChangeAspect="1"/>
                          </pic:cNvPicPr>
                        </pic:nvPicPr>
                        <pic:blipFill rotWithShape="1">
                          <a:blip r:embed="rId102" cstate="print">
                            <a:extLst>
                              <a:ext uri="{28A0092B-C50C-407E-A947-70E740481C1C}">
                                <a14:useLocalDpi xmlns:a14="http://schemas.microsoft.com/office/drawing/2010/main" val="0"/>
                              </a:ext>
                            </a:extLst>
                          </a:blip>
                          <a:srcRect b="34014"/>
                          <a:stretch/>
                        </pic:blipFill>
                        <pic:spPr bwMode="auto">
                          <a:xfrm>
                            <a:off x="0" y="996902"/>
                            <a:ext cx="863600" cy="824865"/>
                          </a:xfrm>
                          <a:prstGeom prst="rect">
                            <a:avLst/>
                          </a:prstGeom>
                          <a:ln>
                            <a:noFill/>
                          </a:ln>
                          <a:extLst>
                            <a:ext uri="{53640926-AAD7-44D8-BBD7-CCE9431645EC}">
                              <a14:shadowObscured xmlns:a14="http://schemas.microsoft.com/office/drawing/2010/main"/>
                            </a:ext>
                          </a:extLst>
                        </pic:spPr>
                      </pic:pic>
                      <wps:wsp>
                        <wps:cNvPr id="1073742284" name="Text Box 1073742284"/>
                        <wps:cNvSpPr txBox="1"/>
                        <wps:spPr>
                          <a:xfrm rot="5400000">
                            <a:off x="1885887" y="911024"/>
                            <a:ext cx="378032" cy="171356"/>
                          </a:xfrm>
                          <a:prstGeom prst="rect">
                            <a:avLst/>
                          </a:prstGeom>
                          <a:noFill/>
                          <a:ln w="6350">
                            <a:noFill/>
                          </a:ln>
                        </wps:spPr>
                        <wps:txbx>
                          <w:txbxContent>
                            <w:p w14:paraId="3C19468B" w14:textId="77777777" w:rsidR="00C468EA" w:rsidRPr="007545EC" w:rsidRDefault="00C468EA" w:rsidP="00330F9B">
                              <w:pPr>
                                <w:jc w:val="center"/>
                                <w:rPr>
                                  <w:sz w:val="12"/>
                                  <w:szCs w:val="12"/>
                                </w:rPr>
                              </w:pPr>
                              <w:r>
                                <w:rPr>
                                  <w:sz w:val="12"/>
                                  <w:szCs w:val="12"/>
                                </w:rPr>
                                <w:t>MuB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8" name="Text Box 418"/>
                        <wps:cNvSpPr txBox="1"/>
                        <wps:spPr>
                          <a:xfrm>
                            <a:off x="2120263" y="931068"/>
                            <a:ext cx="1059902" cy="318013"/>
                          </a:xfrm>
                          <a:prstGeom prst="rect">
                            <a:avLst/>
                          </a:prstGeom>
                          <a:solidFill>
                            <a:schemeClr val="lt1"/>
                          </a:solidFill>
                          <a:ln w="6350">
                            <a:solidFill>
                              <a:prstClr val="black"/>
                            </a:solidFill>
                          </a:ln>
                        </wps:spPr>
                        <wps:txbx>
                          <w:txbxContent>
                            <w:p w14:paraId="0981B77A" w14:textId="77777777" w:rsidR="00C468EA" w:rsidRPr="00923605" w:rsidRDefault="00C468EA" w:rsidP="00330F9B">
                              <w:pPr>
                                <w:jc w:val="center"/>
                                <w:rPr>
                                  <w:sz w:val="12"/>
                                  <w:szCs w:val="12"/>
                                </w:rPr>
                              </w:pPr>
                              <w:r>
                                <w:rPr>
                                  <w:sz w:val="12"/>
                                  <w:szCs w:val="12"/>
                                </w:rPr>
                                <w:t>Segmentation, annotation et labelisation des 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656EDCC" id="Group 1073742221" o:spid="_x0000_s1277" style="width:297.35pt;height:147.25pt;mso-position-horizontal-relative:char;mso-position-vertical-relative:line" coordorigin=",-481" coordsize="37746,1869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">
                <v:rect id="Rectangle 1073742285" o:spid="_x0000_s1278" style="position:absolute;left:19938;top:4331;width:13266;height:116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" filled="f" strokecolor="black [3213]" strokeweight="1pt"/>
                <v:shape id="Text Box 135" o:spid="_x0000_s1279" type="#_x0000_t202" style="position:absolute;left:21862;top:-481;width:9462;height:30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" fillcolor="white [3201]" strokeweight=".5pt">
                  <v:textbox>
                    <w:txbxContent>
                      <w:p w14:paraId="63B28177" w14:textId="77777777" w:rsidR="00C468EA" w:rsidRDefault="00C468EA" w:rsidP="00330F9B">
                        <w:pPr>
                          <w:jc w:val="center"/>
                          <w:rPr>
                            <w:sz w:val="12"/>
                            <w:szCs w:val="12"/>
                          </w:rPr>
                        </w:pPr>
                        <w:r>
                          <w:rPr>
                            <w:sz w:val="12"/>
                            <w:szCs w:val="12"/>
                          </w:rPr>
                          <w:t>Des fichiers son</w:t>
                        </w:r>
                      </w:p>
                      <w:p w14:paraId="521D925D" w14:textId="77777777" w:rsidR="00C468EA" w:rsidRPr="00923605" w:rsidRDefault="00C468EA" w:rsidP="00330F9B">
                        <w:pPr>
                          <w:jc w:val="center"/>
                          <w:rPr>
                            <w:sz w:val="12"/>
                            <w:szCs w:val="12"/>
                          </w:rPr>
                        </w:pPr>
                        <w:r>
                          <w:rPr>
                            <w:sz w:val="12"/>
                            <w:szCs w:val="12"/>
                          </w:rPr>
                          <w:t>(</w:t>
                        </w:r>
                        <w:proofErr w:type="spellStart"/>
                        <w:r>
                          <w:rPr>
                            <w:sz w:val="12"/>
                            <w:szCs w:val="12"/>
                          </w:rPr>
                          <w:t>samples</w:t>
                        </w:r>
                        <w:proofErr w:type="spellEnd"/>
                        <w:r>
                          <w:rPr>
                            <w:sz w:val="12"/>
                            <w:szCs w:val="12"/>
                          </w:rPr>
                          <w:t>)</w:t>
                        </w:r>
                      </w:p>
                    </w:txbxContent>
                  </v:textbox>
                </v:shape>
                <v:shape id="Text Box 141" o:spid="_x0000_s1280" type="#_x0000_t202" style="position:absolute;left:21889;top:5615;width:9461;height:2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" fillcolor="white [3201]" strokeweight=".5pt">
                  <v:textbox>
                    <w:txbxContent>
                      <w:p w14:paraId="29F98FD3" w14:textId="77777777" w:rsidR="00C468EA" w:rsidRPr="00923605" w:rsidRDefault="00C468EA" w:rsidP="00330F9B">
                        <w:pPr>
                          <w:jc w:val="center"/>
                          <w:rPr>
                            <w:sz w:val="12"/>
                            <w:szCs w:val="12"/>
                          </w:rPr>
                        </w:pPr>
                        <w:r>
                          <w:rPr>
                            <w:sz w:val="12"/>
                            <w:szCs w:val="12"/>
                          </w:rPr>
                          <w:t xml:space="preserve">Analyse par des descripteurs audio </w:t>
                        </w:r>
                        <w:proofErr w:type="spellStart"/>
                        <w:r>
                          <w:rPr>
                            <w:sz w:val="12"/>
                            <w:szCs w:val="12"/>
                          </w:rPr>
                          <w:t>MuBu</w:t>
                        </w:r>
                        <w:proofErr w:type="spellEnd"/>
                      </w:p>
                    </w:txbxContent>
                  </v:textbox>
                </v:shape>
                <v:shape id="Text Box 139" o:spid="_x0000_s1281" type="#_x0000_t202" style="position:absolute;left:21863;top:13549;width:9461;height:1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" fillcolor="white [3201]" strokeweight=".5pt">
                  <v:textbox>
                    <w:txbxContent>
                      <w:p w14:paraId="75D59263" w14:textId="77777777" w:rsidR="00C468EA" w:rsidRPr="00923605" w:rsidRDefault="00C468EA" w:rsidP="00330F9B">
                        <w:pPr>
                          <w:jc w:val="center"/>
                          <w:rPr>
                            <w:sz w:val="12"/>
                            <w:szCs w:val="12"/>
                          </w:rPr>
                        </w:pPr>
                        <w:r>
                          <w:rPr>
                            <w:sz w:val="12"/>
                            <w:szCs w:val="12"/>
                          </w:rPr>
                          <w:t>Conteneur</w:t>
                        </w:r>
                      </w:p>
                    </w:txbxContent>
                  </v:textbox>
                </v:shape>
                <v:line id="Straight Connector 177" o:spid="_x0000_s1282" style="position:absolute;visibility:visible;mso-wrap-style:square" from="26537,2543" to="26537,56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" strokecolor="black [3213]" strokeweight=".5pt">
                  <v:stroke endarrow="block" joinstyle="miter"/>
                </v:line>
                <v:shape id="Text Box 137" o:spid="_x0000_s1283" type="#_x0000_t202" style="position:absolute;left:8731;top:13137;width:9461;height:2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" fillcolor="white [3201]" strokeweight=".5pt">
                  <v:textbox>
                    <w:txbxContent>
                      <w:p w14:paraId="32AD6321" w14:textId="77777777" w:rsidR="00C468EA" w:rsidRPr="00923605" w:rsidRDefault="00C468EA" w:rsidP="00330F9B">
                        <w:pPr>
                          <w:jc w:val="center"/>
                          <w:rPr>
                            <w:sz w:val="12"/>
                            <w:szCs w:val="12"/>
                          </w:rPr>
                        </w:pPr>
                        <w:r>
                          <w:rPr>
                            <w:sz w:val="12"/>
                            <w:szCs w:val="12"/>
                          </w:rPr>
                          <w:t>Contrôle par la captation de gestes</w:t>
                        </w:r>
                      </w:p>
                    </w:txbxContent>
                  </v:textbox>
                </v:shape>
                <v:line id="Straight Connector 179" o:spid="_x0000_s1284" style="position:absolute;visibility:visible;mso-wrap-style:square" from="18219,14512" to="21800,145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" strokecolor="black [3213]" strokeweight=".5pt">
                  <v:stroke endarrow="block" joinstyle="miter"/>
                </v:line>
                <v:line id="Straight Connector 182" o:spid="_x0000_s1285" style="position:absolute;visibility:visible;mso-wrap-style:square" from="26537,8223" to="26537,93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" strokecolor="black [3213]" strokeweight=".5pt">
                  <v:stroke endarrow="block" joinstyle="miter"/>
                </v:line>
                <v:group id="Group 189" o:spid="_x0000_s1286" style="position:absolute;left:36025;top:13137;width:1721;height:2813" coordorigin=",241657" coordsize="172694,2818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">
                  <v:rect id="Rectangle 187" o:spid="_x0000_s1287" style="position:absolute;top:268325;width:63500;height:2321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" filled="f" strokecolor="black [3213]" strokeweight=".5pt"/>
                  <v:shape id="Trapezoid 188" o:spid="_x0000_s1288" style="position:absolute;left:-20626;top:330202;width:281865;height:104775;rotation:-90;flip:y;visibility:visible;mso-wrap-style:square;v-text-anchor:middle" coordsize="281865,1047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" path="m,104775l26194,,255671,r26194,104775l,104775xe" filled="f" strokecolor="black [3213]" strokeweight=".5pt">
                    <v:stroke joinstyle="miter"/>
                    <v:path arrowok="t" o:connecttype="custom" o:connectlocs="0,104775;26194,0;255671,0;281865,104775;0,104775" o:connectangles="0,0,0,0,0"/>
                  </v:shape>
                </v:group>
                <v:line id="Straight Connector 190" o:spid="_x0000_s1289" style="position:absolute;visibility:visible;mso-wrap-style:square" from="31350,14512" to="36024,145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" strokecolor="black [3213]" strokeweight=".5pt">
                  <v:stroke endarrow="block" joinstyle="miter"/>
                </v:line>
                <v:shape id="Picture 460" o:spid="_x0000_s1290" type="#_x0000_t75" style="position:absolute;top:9969;width:8636;height:82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">
                  <v:imagedata r:id="rId103" o:title="" cropbottom="22291f"/>
                </v:shape>
                <v:shape id="Text Box 1073742284" o:spid="_x0000_s1291" type="#_x0000_t202" style="position:absolute;left:18858;top:9110;width:3781;height:171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" filled="f" stroked="f" strokeweight=".5pt">
                  <v:textbox>
                    <w:txbxContent>
                      <w:p w14:paraId="3C19468B" w14:textId="77777777" w:rsidR="00C468EA" w:rsidRPr="007545EC" w:rsidRDefault="00C468EA" w:rsidP="00330F9B">
                        <w:pPr>
                          <w:jc w:val="center"/>
                          <w:rPr>
                            <w:sz w:val="12"/>
                            <w:szCs w:val="12"/>
                          </w:rPr>
                        </w:pPr>
                        <w:proofErr w:type="spellStart"/>
                        <w:r>
                          <w:rPr>
                            <w:sz w:val="12"/>
                            <w:szCs w:val="12"/>
                          </w:rPr>
                          <w:t>MuBu</w:t>
                        </w:r>
                        <w:proofErr w:type="spellEnd"/>
                      </w:p>
                    </w:txbxContent>
                  </v:textbox>
                </v:shape>
                <v:shape id="Text Box 418" o:spid="_x0000_s1292" type="#_x0000_t202" style="position:absolute;left:21202;top:9310;width:10599;height:3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" fillcolor="white [3201]" strokeweight=".5pt">
                  <v:textbox>
                    <w:txbxContent>
                      <w:p w14:paraId="0981B77A" w14:textId="77777777" w:rsidR="00C468EA" w:rsidRPr="00923605" w:rsidRDefault="00C468EA" w:rsidP="00330F9B">
                        <w:pPr>
                          <w:jc w:val="center"/>
                          <w:rPr>
                            <w:sz w:val="12"/>
                            <w:szCs w:val="12"/>
                          </w:rPr>
                        </w:pPr>
                        <w:r>
                          <w:rPr>
                            <w:sz w:val="12"/>
                            <w:szCs w:val="12"/>
                          </w:rPr>
                          <w:t xml:space="preserve">Segmentation, annotation et </w:t>
                        </w:r>
                        <w:proofErr w:type="spellStart"/>
                        <w:r>
                          <w:rPr>
                            <w:sz w:val="12"/>
                            <w:szCs w:val="12"/>
                          </w:rPr>
                          <w:t>labelisation</w:t>
                        </w:r>
                        <w:proofErr w:type="spellEnd"/>
                        <w:r>
                          <w:rPr>
                            <w:sz w:val="12"/>
                            <w:szCs w:val="12"/>
                          </w:rPr>
                          <w:t xml:space="preserve"> des </w:t>
                        </w:r>
                        <w:proofErr w:type="spellStart"/>
                        <w:r>
                          <w:rPr>
                            <w:sz w:val="12"/>
                            <w:szCs w:val="12"/>
                          </w:rPr>
                          <w:t>samples</w:t>
                        </w:r>
                        <w:proofErr w:type="spellEnd"/>
                      </w:p>
                    </w:txbxContent>
                  </v:textbox>
                </v:shape>
                <w10:anchorlock/>
              </v:group>
            </w:pict>
          </mc:Fallback>
        </mc:AlternateContent>
      </w:r>
    </w:p>
    <w:p w14:paraId="7C62F13A" w14:textId="276A4FD7" w:rsidR="00330F9B" w:rsidRDefault="00330F9B" w:rsidP="00330F9B">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77</w:t>
      </w:r>
      <w:r w:rsidR="003C6414">
        <w:rPr>
          <w:noProof/>
        </w:rPr>
        <w:fldChar w:fldCharType="end"/>
      </w:r>
      <w:r>
        <w:t> : Du geste physique de la main à la voix virtuelle.</w:t>
      </w:r>
    </w:p>
    <w:p w14:paraId="7ACD3115" w14:textId="6956DD17" w:rsidR="00DA0B07" w:rsidRDefault="00CB2D37" w:rsidP="00DC74BB">
      <w:pPr>
        <w:pStyle w:val="Default"/>
      </w:pPr>
      <w:r w:rsidRPr="0097235A">
        <w:t>Pour mieux expliquer le fonctionnement de ce module</w:t>
      </w:r>
      <w:r>
        <w:t>,</w:t>
      </w:r>
      <w:r w:rsidRPr="0097235A">
        <w:t xml:space="preserve"> prenons l’exemple de la section </w:t>
      </w:r>
      <w:r>
        <w:t>A01,</w:t>
      </w:r>
      <w:r w:rsidRPr="0097235A">
        <w:t xml:space="preserve"> où le comédien doit pouvoir à la fois parler </w:t>
      </w:r>
      <w:r>
        <w:t>par</w:t>
      </w:r>
      <w:r w:rsidRPr="0097235A">
        <w:t xml:space="preserve"> le </w:t>
      </w:r>
      <w:r>
        <w:t>mouvement</w:t>
      </w:r>
      <w:r w:rsidRPr="0097235A">
        <w:t xml:space="preserve"> de sa main, d’un langage inintelligible, et interagir</w:t>
      </w:r>
      <w:r>
        <w:t>,</w:t>
      </w:r>
      <w:r w:rsidRPr="0097235A">
        <w:t xml:space="preserve"> par sa propre voix, avec cette voix virtuelle. Pour cette raison</w:t>
      </w:r>
      <w:r>
        <w:t>,</w:t>
      </w:r>
      <w:r w:rsidRPr="0097235A">
        <w:t xml:space="preserve"> dans un premier temps</w:t>
      </w:r>
      <w:r>
        <w:t xml:space="preserve">, alors que le comédien est </w:t>
      </w:r>
      <w:r w:rsidRPr="0097235A">
        <w:t xml:space="preserve">en train de </w:t>
      </w:r>
      <w:r>
        <w:t>dire</w:t>
      </w:r>
      <w:r w:rsidRPr="0097235A">
        <w:t xml:space="preserve"> un texte prévu pour cette section, c’est-à-dire « Première impressions »</w:t>
      </w:r>
      <w:r>
        <w:t>, nous enregistrons sa voix en studio.</w:t>
      </w:r>
      <w:r w:rsidRPr="0097235A">
        <w:t xml:space="preserve"> La lecture s’effectue de différentes façons. Une fois avec un ton expressif, l’autre de manière monotone, chantante, lente, rapide, etc. </w:t>
      </w:r>
      <w:r>
        <w:t>En</w:t>
      </w:r>
      <w:r w:rsidRPr="0097235A">
        <w:t>suite</w:t>
      </w:r>
      <w:r>
        <w:t>,</w:t>
      </w:r>
      <w:r w:rsidRPr="0097235A">
        <w:t xml:space="preserve"> l’enregistrement est </w:t>
      </w:r>
      <w:r>
        <w:t>dé</w:t>
      </w:r>
      <w:r w:rsidRPr="0097235A">
        <w:t xml:space="preserve">coupé selon le contenu textuel prévu dans la composition de l’œuvre. </w:t>
      </w:r>
      <w:r>
        <w:t>A01-01</w:t>
      </w:r>
      <w:r w:rsidRPr="0097235A">
        <w:t xml:space="preserve"> est composée autour de ce fragment : « </w:t>
      </w:r>
      <w:r w:rsidRPr="0097235A">
        <w:rPr>
          <w:rFonts w:hint="cs"/>
        </w:rPr>
        <w:t>Ne m</w:t>
      </w:r>
      <w:r>
        <w:t>’</w:t>
      </w:r>
      <w:r w:rsidRPr="0097235A">
        <w:t>étant</w:t>
      </w:r>
      <w:r w:rsidRPr="0097235A">
        <w:rPr>
          <w:rFonts w:hint="cs"/>
        </w:rPr>
        <w:t xml:space="preserve"> pas enfant, </w:t>
      </w:r>
      <w:r w:rsidRPr="0097235A">
        <w:t>prêt</w:t>
      </w:r>
      <w:r>
        <w:t>é</w:t>
      </w:r>
      <w:r w:rsidRPr="0097235A">
        <w:rPr>
          <w:rFonts w:hint="cs"/>
        </w:rPr>
        <w:t xml:space="preserve"> à jouer</w:t>
      </w:r>
      <w:r w:rsidRPr="0097235A">
        <w:t> »</w:t>
      </w:r>
      <w:r>
        <w:t>. Certains traitements audios sont appliqués aux fragments de l’enregistrement en studio dans l’environnement d’Adobe Audition, directement à la main. Le changement de gain, le délai, le changement de spectre, l’effet Chorus/Flanger, la réverbération, la distorsion,  la lecture en arrière, la transposition, le changement de vitesse</w:t>
      </w:r>
      <w:r w:rsidRPr="00D077A4">
        <w:t xml:space="preserve"> </w:t>
      </w:r>
      <w:r>
        <w:t>sont autant d’exemples de traitements réalisés en amont, avant que les fichiers soient stockés dans les conteneurs MuBu</w:t>
      </w:r>
      <w:r w:rsidR="00A66656">
        <w:t>.</w:t>
      </w:r>
    </w:p>
    <w:p w14:paraId="280D78BE" w14:textId="77777777" w:rsidR="00A66656" w:rsidRDefault="00775DBC" w:rsidP="00A66656">
      <w:pPr>
        <w:pStyle w:val="FIGURES"/>
        <w:keepNext/>
      </w:pPr>
      <w:r w:rsidRPr="00775DBC">
        <w:lastRenderedPageBreak/>
        <w:drawing>
          <wp:inline distT="0" distB="0" distL="0" distR="0" wp14:anchorId="725D4CC0" wp14:editId="0D3D0A6F">
            <wp:extent cx="5760000" cy="4190400"/>
            <wp:effectExtent l="12700" t="12700" r="19050" b="13335"/>
            <wp:docPr id="1073742243" name="Picture 107374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43" name="Conteneur MuBu01.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760000" cy="4190400"/>
                    </a:xfrm>
                    <a:prstGeom prst="rect">
                      <a:avLst/>
                    </a:prstGeom>
                    <a:ln w="5080">
                      <a:solidFill>
                        <a:schemeClr val="tx1"/>
                      </a:solidFill>
                    </a:ln>
                  </pic:spPr>
                </pic:pic>
              </a:graphicData>
            </a:graphic>
          </wp:inline>
        </w:drawing>
      </w:r>
    </w:p>
    <w:p w14:paraId="5A5A490A" w14:textId="64EBB39B" w:rsidR="00396A1B" w:rsidRDefault="00A66656" w:rsidP="00A66656">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78</w:t>
      </w:r>
      <w:r w:rsidR="003C6414">
        <w:rPr>
          <w:noProof/>
        </w:rPr>
        <w:fldChar w:fldCharType="end"/>
      </w:r>
      <w:r>
        <w:t xml:space="preserve"> : </w:t>
      </w:r>
      <w:r w:rsidRPr="00C4398C">
        <w:t>Le conteneur A (Container_A.mubu).</w:t>
      </w:r>
    </w:p>
    <w:p w14:paraId="688290A1" w14:textId="77777777" w:rsidR="00CB2D37" w:rsidRDefault="00CB2D37" w:rsidP="00CB2D37">
      <w:pPr>
        <w:pStyle w:val="Default"/>
      </w:pPr>
      <w:r>
        <w:t>Alimenté par les fragments de texte traités, le module MuBu segmente les fichiers et les réserve dans ses conteneurs. Les sons segmentés peuvent être catégorisés selon les caractéristiques qu’ils partagent entre eux. A titre d’exemple, il est possible d’appeler les segments qui ont une enveloppe d’énergie semblable, les remonter l’un à côté de l’autre et diffuser en temps réel. Le lecteur MuBu peut aussi les lire à l’envers.  En résulte une nouvelle lecture faite à partir d’un texte recomposé de petites bribes de voix qui ont la même enveloppe spectrale mais viennent de différentes parties de la lecture originale. C’est un nouveau montage ou collage effectué en temps réel. Ainsi la voix virtuelle, bien qu’elle provienne de la voix enregistrée du comédien, représente une lecture différente du texte. Cette voix est inintelligible, mais elle reste familière à l’oreille du spectateur et rentre en résonance avec l’univers poétique d’Henri Michaux. Ce qui contrôle le montage, ce sont les mouvements de la main du comédien.</w:t>
      </w:r>
    </w:p>
    <w:p w14:paraId="244D2BD9" w14:textId="73F35723" w:rsidR="003A1F50" w:rsidRDefault="00CB2D37" w:rsidP="00CB2D37">
      <w:pPr>
        <w:pStyle w:val="Default"/>
      </w:pPr>
      <w:r>
        <w:t xml:space="preserve">La figure ci-dessus montre le contenu du conteneur de la section A. Il existe 69 fichiers-sons, provenant majoritairement de la voix enregistrée et traitée en conséquence. Les fichiers sont des phrases courtes, parfois des phonèmes, auxquels s’ajoutent quelques sons divers qui viennent enrichir l’univers sonore de chaque section. La segmentation des samples de la section </w:t>
      </w:r>
      <w:r>
        <w:lastRenderedPageBreak/>
        <w:t>A n’est pas aléatoire. Elle consiste en une méthode que l’on appelle « onseg</w:t>
      </w:r>
      <w:r>
        <w:rPr>
          <w:rStyle w:val="FootnoteReference"/>
        </w:rPr>
        <w:footnoteReference w:id="180"/>
      </w:r>
      <w:r>
        <w:t> », qui est une simple détection d’attaque à partir d’un seuil déterminé par les descripteurs audio</w:t>
      </w:r>
      <w:r>
        <w:rPr>
          <w:rStyle w:val="FootnoteReference"/>
        </w:rPr>
        <w:footnoteReference w:id="181"/>
      </w:r>
      <w:r>
        <w:t>. Les sons sont labélisés et annotés selon leurs caractéristiques acoustiques et psychoacoustiques</w:t>
      </w:r>
      <w:r w:rsidR="00375164">
        <w:t xml:space="preserve">. </w:t>
      </w:r>
    </w:p>
    <w:p w14:paraId="3F97FC2C" w14:textId="77777777" w:rsidR="00227F8E" w:rsidRDefault="00227F8E" w:rsidP="00227F8E">
      <w:pPr>
        <w:pStyle w:val="FIGURES"/>
        <w:keepNext/>
      </w:pPr>
      <w:r>
        <w:drawing>
          <wp:inline distT="0" distB="0" distL="0" distR="0" wp14:anchorId="0AE7B730" wp14:editId="538F9D9F">
            <wp:extent cx="3170312" cy="1968138"/>
            <wp:effectExtent l="12700" t="12700" r="17780" b="13335"/>
            <wp:docPr id="1073742264" name="Picture 107374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64" name="Onseg Marker.png"/>
                    <pic:cNvPicPr/>
                  </pic:nvPicPr>
                  <pic:blipFill rotWithShape="1">
                    <a:blip r:embed="rId123" cstate="print">
                      <a:extLst>
                        <a:ext uri="{28A0092B-C50C-407E-A947-70E740481C1C}">
                          <a14:useLocalDpi xmlns:a14="http://schemas.microsoft.com/office/drawing/2010/main" val="0"/>
                        </a:ext>
                      </a:extLst>
                    </a:blip>
                    <a:srcRect l="346" t="559" r="-1" b="1"/>
                    <a:stretch/>
                  </pic:blipFill>
                  <pic:spPr bwMode="auto">
                    <a:xfrm>
                      <a:off x="0" y="0"/>
                      <a:ext cx="3187645" cy="1978898"/>
                    </a:xfrm>
                    <a:prstGeom prst="rect">
                      <a:avLst/>
                    </a:prstGeom>
                    <a:ln w="5080">
                      <a:solidFill>
                        <a:schemeClr val="tx1"/>
                      </a:solidFill>
                    </a:ln>
                    <a:extLst>
                      <a:ext uri="{53640926-AAD7-44D8-BBD7-CCE9431645EC}">
                        <a14:shadowObscured xmlns:a14="http://schemas.microsoft.com/office/drawing/2010/main"/>
                      </a:ext>
                    </a:extLst>
                  </pic:spPr>
                </pic:pic>
              </a:graphicData>
            </a:graphic>
          </wp:inline>
        </w:drawing>
      </w:r>
    </w:p>
    <w:p w14:paraId="44B203BE" w14:textId="4F7ACEF0" w:rsidR="00040992" w:rsidRPr="00F03732" w:rsidRDefault="00227F8E" w:rsidP="00F03732">
      <w:pPr>
        <w:pStyle w:val="Caption1"/>
      </w:pPr>
      <w:r w:rsidRPr="00F03732">
        <w:t xml:space="preserve">Figure </w:t>
      </w:r>
      <w:r w:rsidR="003C6414">
        <w:fldChar w:fldCharType="begin"/>
      </w:r>
      <w:r w:rsidR="003C6414">
        <w:instrText xml:space="preserve"> SEQ Figure </w:instrText>
      </w:r>
      <w:r w:rsidR="003C6414">
        <w:instrText xml:space="preserve">\* ARABIC </w:instrText>
      </w:r>
      <w:r w:rsidR="003C6414">
        <w:fldChar w:fldCharType="separate"/>
      </w:r>
      <w:r w:rsidR="00A347BF">
        <w:rPr>
          <w:noProof/>
        </w:rPr>
        <w:t>79</w:t>
      </w:r>
      <w:r w:rsidR="003C6414">
        <w:rPr>
          <w:noProof/>
        </w:rPr>
        <w:fldChar w:fldCharType="end"/>
      </w:r>
      <w:r w:rsidRPr="00F03732">
        <w:t xml:space="preserve"> : La segmentation "onseg" du premier sample est indiquée par des marqueurs.</w:t>
      </w:r>
    </w:p>
    <w:p w14:paraId="7C466F1B" w14:textId="4F5ED12D" w:rsidR="00720AFC" w:rsidRDefault="00F03732" w:rsidP="00F03732">
      <w:pPr>
        <w:pStyle w:val="Default"/>
      </w:pPr>
      <w:r>
        <w:t>Les 69 samples de la section A sont groupé</w:t>
      </w:r>
      <w:r w:rsidR="00251CC5">
        <w:t>s</w:t>
      </w:r>
      <w:r>
        <w:t xml:space="preserve"> en amont</w:t>
      </w:r>
      <w:r w:rsidR="00962F44">
        <w:t xml:space="preserve"> dans un fichier qui s’appelle « Container_A.mubu ». </w:t>
      </w:r>
      <w:r>
        <w:t xml:space="preserve"> Le chargement de</w:t>
      </w:r>
      <w:r w:rsidR="00962F44">
        <w:t>s fichiers .mubu s’effectue</w:t>
      </w:r>
      <w:r>
        <w:t xml:space="preserve"> </w:t>
      </w:r>
      <w:r w:rsidR="00962F44">
        <w:t>au moment où</w:t>
      </w:r>
      <w:r>
        <w:t xml:space="preserve"> le patch Max charge la partition</w:t>
      </w:r>
      <w:r w:rsidR="005B187C">
        <w:t xml:space="preserve"> de l’électronique</w:t>
      </w:r>
      <w:r w:rsidR="00962F44">
        <w:t>.</w:t>
      </w:r>
    </w:p>
    <w:p w14:paraId="35214BE8" w14:textId="77777777" w:rsidR="00962F44" w:rsidRDefault="00962F44" w:rsidP="00962F44">
      <w:pPr>
        <w:pStyle w:val="FIGURES"/>
      </w:pPr>
      <w:r>
        <w:drawing>
          <wp:inline distT="0" distB="0" distL="0" distR="0" wp14:anchorId="0FEC9854" wp14:editId="61ACB427">
            <wp:extent cx="3582001" cy="82550"/>
            <wp:effectExtent l="0" t="0" r="0" b="0"/>
            <wp:docPr id="1073742271" name="Picture 107374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71" name="Partition élecronique Appel à Container Mubu.png"/>
                    <pic:cNvPicPr/>
                  </pic:nvPicPr>
                  <pic:blipFill rotWithShape="1">
                    <a:blip r:embed="rId124" cstate="print">
                      <a:extLst>
                        <a:ext uri="{28A0092B-C50C-407E-A947-70E740481C1C}">
                          <a14:useLocalDpi xmlns:a14="http://schemas.microsoft.com/office/drawing/2010/main" val="0"/>
                        </a:ext>
                      </a:extLst>
                    </a:blip>
                    <a:srcRect t="23530" b="11742"/>
                    <a:stretch/>
                  </pic:blipFill>
                  <pic:spPr bwMode="auto">
                    <a:xfrm>
                      <a:off x="0" y="0"/>
                      <a:ext cx="5194013" cy="119700"/>
                    </a:xfrm>
                    <a:prstGeom prst="rect">
                      <a:avLst/>
                    </a:prstGeom>
                    <a:ln>
                      <a:noFill/>
                    </a:ln>
                    <a:extLst>
                      <a:ext uri="{53640926-AAD7-44D8-BBD7-CCE9431645EC}">
                        <a14:shadowObscured xmlns:a14="http://schemas.microsoft.com/office/drawing/2010/main"/>
                      </a:ext>
                    </a:extLst>
                  </pic:spPr>
                </pic:pic>
              </a:graphicData>
            </a:graphic>
          </wp:inline>
        </w:drawing>
      </w:r>
    </w:p>
    <w:p w14:paraId="5969C8BD" w14:textId="7C623608" w:rsidR="00962F44" w:rsidRPr="00962F44" w:rsidRDefault="00962F44" w:rsidP="00962F44">
      <w:pPr>
        <w:pStyle w:val="Default"/>
      </w:pPr>
      <w:r w:rsidRPr="00962F44">
        <w:t xml:space="preserve">Les samples sont </w:t>
      </w:r>
      <w:r w:rsidR="00FA5096">
        <w:t xml:space="preserve">ainsi </w:t>
      </w:r>
      <w:r w:rsidRPr="00962F44">
        <w:t>disponibles à tout moment</w:t>
      </w:r>
      <w:r>
        <w:t>. Chaque section fait appel à un certain nombres de samples</w:t>
      </w:r>
      <w:r w:rsidR="005B187C">
        <w:t xml:space="preserve"> de manière suivante :</w:t>
      </w:r>
    </w:p>
    <w:p w14:paraId="4A46E31C" w14:textId="77777777" w:rsidR="00993D54" w:rsidRDefault="00493F1A" w:rsidP="00493F1A">
      <w:pPr>
        <w:pStyle w:val="FIGURES"/>
      </w:pPr>
      <w:r>
        <w:drawing>
          <wp:inline distT="0" distB="0" distL="0" distR="0" wp14:anchorId="4944FE2B" wp14:editId="76D79EA6">
            <wp:extent cx="5760720" cy="159780"/>
            <wp:effectExtent l="0" t="0" r="0" b="5715"/>
            <wp:docPr id="1073741830" name="Picture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Partition electronique appel sample.png"/>
                    <pic:cNvPicPr/>
                  </pic:nvPicPr>
                  <pic:blipFill rotWithShape="1">
                    <a:blip r:embed="rId125" cstate="print">
                      <a:extLst>
                        <a:ext uri="{28A0092B-C50C-407E-A947-70E740481C1C}">
                          <a14:useLocalDpi xmlns:a14="http://schemas.microsoft.com/office/drawing/2010/main" val="0"/>
                        </a:ext>
                      </a:extLst>
                    </a:blip>
                    <a:srcRect t="11712"/>
                    <a:stretch/>
                  </pic:blipFill>
                  <pic:spPr bwMode="auto">
                    <a:xfrm>
                      <a:off x="0" y="0"/>
                      <a:ext cx="5760720" cy="159780"/>
                    </a:xfrm>
                    <a:prstGeom prst="rect">
                      <a:avLst/>
                    </a:prstGeom>
                    <a:ln>
                      <a:noFill/>
                    </a:ln>
                    <a:extLst>
                      <a:ext uri="{53640926-AAD7-44D8-BBD7-CCE9431645EC}">
                        <a14:shadowObscured xmlns:a14="http://schemas.microsoft.com/office/drawing/2010/main"/>
                      </a:ext>
                    </a:extLst>
                  </pic:spPr>
                </pic:pic>
              </a:graphicData>
            </a:graphic>
          </wp:inline>
        </w:drawing>
      </w:r>
    </w:p>
    <w:p w14:paraId="3225BD35" w14:textId="7043EBC0" w:rsidR="00B20CD5" w:rsidRDefault="006E4361" w:rsidP="006E4361">
      <w:pPr>
        <w:pStyle w:val="Default"/>
      </w:pPr>
      <w:r>
        <w:lastRenderedPageBreak/>
        <w:t>Dans cet exemple seulement les samples 1 et 4 sont servis. Selon les gestes du comédien, le patch cherche des samples audios, analysés par les descripteurs audios. Plus le bras et la main gauche s’approche à la position verticale, plus l’unité de sélection k-NN</w:t>
      </w:r>
      <w:r>
        <w:rPr>
          <w:rStyle w:val="FootnoteReference"/>
        </w:rPr>
        <w:footnoteReference w:id="182"/>
      </w:r>
      <w:r>
        <w:t xml:space="preserve"> (</w:t>
      </w:r>
      <w:r w:rsidRPr="00444AB3">
        <w:t>mubu.knn</w:t>
      </w:r>
      <w:r>
        <w:t>) cherche des phonèmes frictatifs. La synthèse concaténative, contrôlée par la capture de gestes, est pour la première fois</w:t>
      </w:r>
      <w:r>
        <w:rPr>
          <w:rStyle w:val="FootnoteReference"/>
        </w:rPr>
        <w:footnoteReference w:id="183"/>
      </w:r>
      <w:r>
        <w:t xml:space="preserve"> par Georges Aperghis dans son œuvre de théâtre musical </w:t>
      </w:r>
      <w:r>
        <w:rPr>
          <w:i/>
          <w:iCs/>
        </w:rPr>
        <w:t>Luna Park</w:t>
      </w:r>
      <w:r>
        <w:t xml:space="preserve"> qu’il a composé en 2011 pour quatre personnages (une danseuse et trois musiciens) dont la voix est activement exploitée dans la pièce. Pour le compositeur, la voix de synthèse représente le cinquième personnage, comme une voix impersonnelle qui reflète quelqu’un de l’extérieur qui surveille</w:t>
      </w:r>
      <w:r>
        <w:rPr>
          <w:rStyle w:val="FootnoteReference"/>
        </w:rPr>
        <w:footnoteReference w:id="184"/>
      </w:r>
      <w:r>
        <w:t xml:space="preserve">, alors que la voix de synthèse dans </w:t>
      </w:r>
      <w:r>
        <w:rPr>
          <w:i/>
          <w:iCs/>
        </w:rPr>
        <w:t xml:space="preserve">Chuchotements </w:t>
      </w:r>
      <w:r w:rsidRPr="00A506AB">
        <w:rPr>
          <w:i/>
          <w:iCs/>
        </w:rPr>
        <w:t>burlesques</w:t>
      </w:r>
      <w:r>
        <w:t xml:space="preserve"> est l’écho de la personnalité du poète et tente de représenter sa pensée, d’où la ressemblance avec la voix du comédien</w:t>
      </w:r>
      <w:r w:rsidR="005B187C">
        <w:t>.</w:t>
      </w:r>
    </w:p>
    <w:p w14:paraId="72E9E284" w14:textId="3905BB5D" w:rsidR="004D5B56" w:rsidRDefault="002F5E7C" w:rsidP="000C0FEA">
      <w:pPr>
        <w:pStyle w:val="Default"/>
      </w:pPr>
      <w:r>
        <w:t xml:space="preserve">La prosodie étant un élément essentiel de la parole, le contrôle de la voix virtuelle devrait prendre en compte cet aspect. Cela devient plus complexe, dès lors que la voix doit être intégrée dans un univers sonore qui comprend </w:t>
      </w:r>
      <w:r w:rsidR="00864521">
        <w:t>d</w:t>
      </w:r>
      <w:r>
        <w:t>es sons instrument</w:t>
      </w:r>
      <w:r w:rsidR="00864521">
        <w:t>aux</w:t>
      </w:r>
      <w:r>
        <w:t xml:space="preserve"> (la musique)</w:t>
      </w:r>
      <w:r w:rsidR="00864521">
        <w:t>,</w:t>
      </w:r>
      <w:r>
        <w:t xml:space="preserve"> et d’autres types de sons de synthèse, diffusés </w:t>
      </w:r>
      <w:r w:rsidR="00CB2D37">
        <w:t>en fonction</w:t>
      </w:r>
      <w:r>
        <w:t xml:space="preserve"> les gestes du comédien. Dans la section A, à titre d’exemple, avec un geste kick le comédien peut geler sa voix, ou bien déclencher d’autres sons. Vue la complexité sonore et le large éventail de sons qu’il peut produire avec sa voix et ses mains, il est important qu’il puisse agir sur l’intensité de la voix virtuelle, afin de trouver un certain équilibre entre les événements sonores. Pour réaliser ce traitements, il est prévu dans la partition de l’électronique que le geste d’inclinaison verticale de la main gauche contrôle le niveau de sortie de la synthèse concat</w:t>
      </w:r>
      <w:r w:rsidR="00CB2D37">
        <w:t>é</w:t>
      </w:r>
      <w:r>
        <w:t>native.</w:t>
      </w:r>
      <w:r w:rsidR="004D5B56">
        <w:t xml:space="preserve"> La partition de l’électronique de </w:t>
      </w:r>
      <w:r w:rsidR="004D5B56">
        <w:rPr>
          <w:i/>
          <w:iCs/>
        </w:rPr>
        <w:t>Chuchotements burlesques</w:t>
      </w:r>
      <w:r w:rsidR="004D5B56">
        <w:t xml:space="preserve"> reconnaît ce geste comme </w:t>
      </w:r>
      <w:r w:rsidR="004D5B56">
        <w:rPr>
          <w:i/>
          <w:iCs/>
        </w:rPr>
        <w:t>$bruno_incl_front_L</w:t>
      </w:r>
      <w:r w:rsidR="004D5B56">
        <w:t>.</w:t>
      </w:r>
    </w:p>
    <w:p w14:paraId="013A2A9E" w14:textId="77777777" w:rsidR="000C0FEA" w:rsidRDefault="002F5E7C" w:rsidP="00493F1A">
      <w:pPr>
        <w:pStyle w:val="Default"/>
      </w:pPr>
      <w:r>
        <w:t>La ligne de commande ci-dessus est transmise à travers l’objet</w:t>
      </w:r>
      <w:r w:rsidRPr="00E94677">
        <w:rPr>
          <w:i/>
          <w:iCs/>
        </w:rPr>
        <w:t xml:space="preserve"> concat_ons</w:t>
      </w:r>
      <w:r w:rsidR="00E94677">
        <w:rPr>
          <w:i/>
          <w:iCs/>
        </w:rPr>
        <w:t>e</w:t>
      </w:r>
      <w:r w:rsidRPr="00E94677">
        <w:rPr>
          <w:i/>
          <w:iCs/>
        </w:rPr>
        <w:t>g_level</w:t>
      </w:r>
      <w:r>
        <w:t xml:space="preserve"> qui figure dans un sous patch dédié </w:t>
      </w:r>
      <w:r w:rsidR="00E94677">
        <w:t xml:space="preserve">à l’objet </w:t>
      </w:r>
      <w:r w:rsidR="00E94677" w:rsidRPr="00E94677">
        <w:rPr>
          <w:i/>
          <w:iCs/>
        </w:rPr>
        <w:t>mubu.concat~</w:t>
      </w:r>
      <w:r w:rsidR="00E94677">
        <w:t xml:space="preserve">. Le patch Max qui reconnaît le type de message qu’il reçoit, le dirige vers l’objet concerné, et </w:t>
      </w:r>
      <w:r w:rsidR="003D01F2">
        <w:t xml:space="preserve">lui </w:t>
      </w:r>
      <w:r w:rsidR="00E94677">
        <w:t>transmet les arguments du paramétrage</w:t>
      </w:r>
      <w:r w:rsidR="003D01F2">
        <w:t>. C’est le principe de toutes les ligne</w:t>
      </w:r>
      <w:r w:rsidR="002A54DF">
        <w:t>s</w:t>
      </w:r>
      <w:r w:rsidR="003D01F2">
        <w:t xml:space="preserve"> de commande où il y a une sorte de </w:t>
      </w:r>
      <w:r w:rsidR="003D01F2">
        <w:rPr>
          <w:i/>
          <w:iCs/>
        </w:rPr>
        <w:t>mapping</w:t>
      </w:r>
      <w:r w:rsidR="003D01F2">
        <w:t xml:space="preserve"> entre </w:t>
      </w:r>
      <w:r w:rsidR="002A54DF">
        <w:t>le contenu</w:t>
      </w:r>
      <w:r w:rsidR="003D01F2">
        <w:t xml:space="preserve"> de la partition Antescofo et l’objet</w:t>
      </w:r>
      <w:r w:rsidR="004D5B56">
        <w:t xml:space="preserve"> </w:t>
      </w:r>
      <w:r w:rsidR="003D01F2">
        <w:t>concerné dans le patch max.</w:t>
      </w:r>
    </w:p>
    <w:p w14:paraId="2F830D0D" w14:textId="4FEF681A" w:rsidR="002F5E7C" w:rsidRDefault="000C0FEA" w:rsidP="000C0FEA">
      <w:pPr>
        <w:pStyle w:val="FIGURES"/>
      </w:pPr>
      <w:r>
        <w:rPr>
          <w:shd w:val="clear" w:color="auto" w:fill="auto"/>
        </w:rPr>
        <w:lastRenderedPageBreak/>
        <mc:AlternateContent>
          <mc:Choice Requires="wps">
            <w:drawing>
              <wp:anchor distT="0" distB="0" distL="114300" distR="114300" simplePos="0" relativeHeight="251693056" behindDoc="0" locked="0" layoutInCell="1" allowOverlap="1" wp14:anchorId="2E7983D7" wp14:editId="1D75C9E5">
                <wp:simplePos x="0" y="0"/>
                <wp:positionH relativeFrom="column">
                  <wp:posOffset>2322907</wp:posOffset>
                </wp:positionH>
                <wp:positionV relativeFrom="paragraph">
                  <wp:posOffset>173231</wp:posOffset>
                </wp:positionV>
                <wp:extent cx="1371600" cy="410086"/>
                <wp:effectExtent l="25400" t="0" r="12700" b="47625"/>
                <wp:wrapNone/>
                <wp:docPr id="1073741825" name="Straight Arrow Connector 1073741825"/>
                <wp:cNvGraphicFramePr/>
                <a:graphic xmlns:a="http://schemas.openxmlformats.org/drawingml/2006/main">
                  <a:graphicData uri="http://schemas.microsoft.com/office/word/2010/wordprocessingShape">
                    <wps:wsp>
                      <wps:cNvCnPr/>
                      <wps:spPr>
                        <a:xfrm flipH="1">
                          <a:off x="0" y="0"/>
                          <a:ext cx="1371600" cy="41008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4D3B6DA" id="_x0000_t32" coordsize="21600,21600" o:spt="32" o:oned="t" path="m,l21600,21600e" filled="f">
                <v:path arrowok="t" fillok="f" o:connecttype="none"/>
                <o:lock v:ext="edit" shapetype="t"/>
              </v:shapetype>
              <v:shape id="Straight Arrow Connector 1073741825" o:spid="_x0000_s1026" type="#_x0000_t32" style="position:absolute;margin-left:182.9pt;margin-top:13.65pt;width:108pt;height:32.3pt;flip:x;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" strokecolor="red" strokeweight=".5pt">
                <v:stroke endarrow="block" joinstyle="miter"/>
              </v:shape>
            </w:pict>
          </mc:Fallback>
        </mc:AlternateContent>
      </w:r>
      <w:r w:rsidRPr="000C0FEA">
        <w:drawing>
          <wp:inline distT="0" distB="0" distL="0" distR="0" wp14:anchorId="085A4AAE" wp14:editId="09F61758">
            <wp:extent cx="5760720" cy="102870"/>
            <wp:effectExtent l="0" t="0" r="5080" b="0"/>
            <wp:docPr id="1073742257" name="Picture 107374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57" name="Partition - Sortie de concate .png"/>
                    <pic:cNvPicPr/>
                  </pic:nvPicPr>
                  <pic:blipFill rotWithShape="1">
                    <a:blip r:embed="rId126" cstate="print">
                      <a:extLst>
                        <a:ext uri="{28A0092B-C50C-407E-A947-70E740481C1C}">
                          <a14:useLocalDpi xmlns:a14="http://schemas.microsoft.com/office/drawing/2010/main" val="0"/>
                        </a:ext>
                      </a:extLst>
                    </a:blip>
                    <a:srcRect t="29685"/>
                    <a:stretch/>
                  </pic:blipFill>
                  <pic:spPr bwMode="auto">
                    <a:xfrm>
                      <a:off x="0" y="0"/>
                      <a:ext cx="5760720" cy="102870"/>
                    </a:xfrm>
                    <a:prstGeom prst="rect">
                      <a:avLst/>
                    </a:prstGeom>
                    <a:ln>
                      <a:noFill/>
                    </a:ln>
                    <a:extLst>
                      <a:ext uri="{53640926-AAD7-44D8-BBD7-CCE9431645EC}">
                        <a14:shadowObscured xmlns:a14="http://schemas.microsoft.com/office/drawing/2010/main"/>
                      </a:ext>
                    </a:extLst>
                  </pic:spPr>
                </pic:pic>
              </a:graphicData>
            </a:graphic>
          </wp:inline>
        </w:drawing>
      </w:r>
    </w:p>
    <w:p w14:paraId="1A01959C" w14:textId="77777777" w:rsidR="000C0FEA" w:rsidRDefault="000C0FEA" w:rsidP="000C0FEA">
      <w:pPr>
        <w:pStyle w:val="FIGURES"/>
      </w:pPr>
      <w:r w:rsidRPr="000C0FEA">
        <w:drawing>
          <wp:inline distT="0" distB="0" distL="0" distR="0" wp14:anchorId="7112B946" wp14:editId="2266996D">
            <wp:extent cx="3679902" cy="2497757"/>
            <wp:effectExtent l="12700" t="12700" r="15875" b="171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oncat_level.png"/>
                    <pic:cNvPicPr/>
                  </pic:nvPicPr>
                  <pic:blipFill>
                    <a:blip r:embed="rId127">
                      <a:extLst>
                        <a:ext uri="{28A0092B-C50C-407E-A947-70E740481C1C}">
                          <a14:useLocalDpi xmlns:a14="http://schemas.microsoft.com/office/drawing/2010/main" val="0"/>
                        </a:ext>
                      </a:extLst>
                    </a:blip>
                    <a:stretch>
                      <a:fillRect/>
                    </a:stretch>
                  </pic:blipFill>
                  <pic:spPr>
                    <a:xfrm>
                      <a:off x="0" y="0"/>
                      <a:ext cx="3687554" cy="2502951"/>
                    </a:xfrm>
                    <a:prstGeom prst="rect">
                      <a:avLst/>
                    </a:prstGeom>
                    <a:ln>
                      <a:solidFill>
                        <a:schemeClr val="tx1"/>
                      </a:solidFill>
                    </a:ln>
                  </pic:spPr>
                </pic:pic>
              </a:graphicData>
            </a:graphic>
          </wp:inline>
        </w:drawing>
      </w:r>
    </w:p>
    <w:p w14:paraId="2CDD5271" w14:textId="7B8B5BFD" w:rsidR="000C0FEA" w:rsidRDefault="000C0FEA" w:rsidP="000C0FEA">
      <w:pPr>
        <w:pStyle w:val="Caption1"/>
      </w:pPr>
      <w:r>
        <w:t xml:space="preserve">Figure </w:t>
      </w:r>
      <w:r w:rsidR="003C6414">
        <w:fldChar w:fldCharType="begin"/>
      </w:r>
      <w:r w:rsidR="003C6414">
        <w:instrText xml:space="preserve"> SEQ Figure \* ARABIC </w:instrText>
      </w:r>
      <w:r w:rsidR="003C6414">
        <w:fldChar w:fldCharType="separate"/>
      </w:r>
      <w:r w:rsidR="00A347BF">
        <w:rPr>
          <w:noProof/>
        </w:rPr>
        <w:t>80</w:t>
      </w:r>
      <w:r w:rsidR="003C6414">
        <w:rPr>
          <w:noProof/>
        </w:rPr>
        <w:fldChar w:fldCharType="end"/>
      </w:r>
      <w:r>
        <w:t xml:space="preserve"> : Dans cette ligne de commande, </w:t>
      </w:r>
      <w:r>
        <w:rPr>
          <w:i/>
          <w:iCs/>
        </w:rPr>
        <w:t>bruno</w:t>
      </w:r>
      <w:r>
        <w:t xml:space="preserve"> représente le comédien, </w:t>
      </w:r>
      <w:r>
        <w:rPr>
          <w:i/>
          <w:iCs/>
        </w:rPr>
        <w:t>inc_front</w:t>
      </w:r>
      <w:r>
        <w:t xml:space="preserve"> montre le type de geste (inclinaison frontale), et la lettre </w:t>
      </w:r>
      <w:r>
        <w:rPr>
          <w:i/>
          <w:iCs/>
        </w:rPr>
        <w:t>L</w:t>
      </w:r>
      <w:r>
        <w:t xml:space="preserve"> c’est la main gauche.</w:t>
      </w:r>
      <w:r w:rsidR="00481F93">
        <w:t xml:space="preserve"> </w:t>
      </w:r>
      <w:r>
        <w:t>Le sous-patch max reçoit les messages de la partitions de l’électronique qui concernent seulement le niveau de la voix virtuelle, diffusée selon les geste du comédien.</w:t>
      </w:r>
    </w:p>
    <w:p w14:paraId="2ACBD06C" w14:textId="797FD710" w:rsidR="00436086" w:rsidRPr="003C5FF9" w:rsidRDefault="002A54DF" w:rsidP="00493F1A">
      <w:pPr>
        <w:pStyle w:val="Default"/>
      </w:pPr>
      <w:r>
        <w:t xml:space="preserve">Prenons un autre exemple où le geste du comédien fait appel à </w:t>
      </w:r>
      <w:r w:rsidR="000C0FEA">
        <w:t>des</w:t>
      </w:r>
      <w:r>
        <w:t xml:space="preserve"> fragments </w:t>
      </w:r>
      <w:r w:rsidR="000C0FEA">
        <w:t>de la voix qui partagent certaines caractéristiques acoustiques. Il s’agit de la voi</w:t>
      </w:r>
      <w:r w:rsidR="00481F93">
        <w:t>x</w:t>
      </w:r>
      <w:r w:rsidR="000C0FEA">
        <w:t xml:space="preserve"> du comédien qui est enregistrée, segmentée, et stockés dans les conteneurs.</w:t>
      </w:r>
      <w:r w:rsidR="00436086">
        <w:t xml:space="preserve"> Le patch Max de </w:t>
      </w:r>
      <w:r w:rsidR="00436086">
        <w:rPr>
          <w:i/>
          <w:iCs/>
        </w:rPr>
        <w:t>Chuchotements burlesques</w:t>
      </w:r>
      <w:r w:rsidR="00436086">
        <w:t xml:space="preserve"> intègre des descripteurs audios qu</w:t>
      </w:r>
      <w:r w:rsidR="00CE138A">
        <w:t>e nous avons expliqué auparavant. Dans les lignes de commande ci-dessous le geste d’inclinaison latérale de la main gauche du comédien (</w:t>
      </w:r>
      <w:r w:rsidR="00CE138A">
        <w:rPr>
          <w:i/>
          <w:iCs/>
        </w:rPr>
        <w:t>bruno_incl_lat_L</w:t>
      </w:r>
      <w:r w:rsidR="00CE138A">
        <w:t>) cherche</w:t>
      </w:r>
      <w:r w:rsidR="003C5FF9">
        <w:t>, à travers les descripteurs audio,</w:t>
      </w:r>
      <w:r w:rsidR="00CE138A">
        <w:t xml:space="preserve"> des </w:t>
      </w:r>
      <w:r w:rsidR="003C5FF9">
        <w:t>fragments</w:t>
      </w:r>
      <w:r w:rsidR="00CE138A">
        <w:t xml:space="preserve"> de voix </w:t>
      </w:r>
      <w:r w:rsidR="003C5FF9">
        <w:t>qui partage les même paramètres de poids (</w:t>
      </w:r>
      <w:r w:rsidR="003C5FF9">
        <w:rPr>
          <w:i/>
          <w:iCs/>
        </w:rPr>
        <w:t>weights</w:t>
      </w:r>
      <w:r w:rsidR="003C5FF9">
        <w:t>), qui est un des attributs du son.</w:t>
      </w:r>
    </w:p>
    <w:p w14:paraId="14C2F6E8" w14:textId="6AD31DFA" w:rsidR="002A54DF" w:rsidRDefault="00436086" w:rsidP="00436086">
      <w:pPr>
        <w:pStyle w:val="FIGURES"/>
      </w:pPr>
      <w:r>
        <w:drawing>
          <wp:inline distT="0" distB="0" distL="0" distR="0" wp14:anchorId="59D45D7B" wp14:editId="6469F56D">
            <wp:extent cx="5760720" cy="837565"/>
            <wp:effectExtent l="0" t="0" r="5080" b="635"/>
            <wp:docPr id="1073741828"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8" name="partition_descripteur.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031E07A" w14:textId="3E63C69E" w:rsidR="00633618" w:rsidRDefault="00633618" w:rsidP="00633618">
      <w:pPr>
        <w:pStyle w:val="Default"/>
      </w:pPr>
      <w:r>
        <w:t>Le</w:t>
      </w:r>
      <w:r w:rsidR="00CE536D">
        <w:t xml:space="preserve"> sous-patch ci-dessous qui reçoit en entrée les paramètres qui font varier, à leur tour et selon le geste d’inclinaison latérale de sa main gauche (</w:t>
      </w:r>
      <w:r w:rsidR="00CE536D">
        <w:rPr>
          <w:i/>
          <w:iCs/>
        </w:rPr>
        <w:t>bruno_incl_lat_L</w:t>
      </w:r>
      <w:r w:rsidR="00CE536D">
        <w:t>), le</w:t>
      </w:r>
      <w:r w:rsidR="0031000E">
        <w:t>s paramètres des descripteurs audio. C’est ainsi que la qualité de timbre ses fragments de la voix recherchés correspondent à un type de voix que la perception les distingue comme, à titre d’exemple, bruité et soufflé, aigu, ou bien voisé et grave.</w:t>
      </w:r>
    </w:p>
    <w:p w14:paraId="54756100" w14:textId="77777777" w:rsidR="008B0B7B" w:rsidRDefault="0031000E" w:rsidP="008B0B7B">
      <w:pPr>
        <w:pStyle w:val="FIGURES"/>
        <w:keepNext/>
      </w:pPr>
      <w:r w:rsidRPr="0031000E">
        <w:lastRenderedPageBreak/>
        <w:drawing>
          <wp:inline distT="0" distB="0" distL="0" distR="0" wp14:anchorId="200042EE" wp14:editId="586EAB0A">
            <wp:extent cx="5760720" cy="3785235"/>
            <wp:effectExtent l="12700" t="12700" r="17780" b="12065"/>
            <wp:docPr id="1073741831" name="Picture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1" name="geste_descripteur_voix.png"/>
                    <pic:cNvPicPr/>
                  </pic:nvPicPr>
                  <pic:blipFill>
                    <a:blip r:embed="rId129">
                      <a:extLst>
                        <a:ext uri="{28A0092B-C50C-407E-A947-70E740481C1C}">
                          <a14:useLocalDpi xmlns:a14="http://schemas.microsoft.com/office/drawing/2010/main" val="0"/>
                        </a:ext>
                      </a:extLst>
                    </a:blip>
                    <a:stretch>
                      <a:fillRect/>
                    </a:stretch>
                  </pic:blipFill>
                  <pic:spPr>
                    <a:xfrm>
                      <a:off x="0" y="0"/>
                      <a:ext cx="5760720" cy="3785235"/>
                    </a:xfrm>
                    <a:prstGeom prst="rect">
                      <a:avLst/>
                    </a:prstGeom>
                    <a:ln w="6350">
                      <a:solidFill>
                        <a:schemeClr val="tx1"/>
                      </a:solidFill>
                    </a:ln>
                  </pic:spPr>
                </pic:pic>
              </a:graphicData>
            </a:graphic>
          </wp:inline>
        </w:drawing>
      </w:r>
    </w:p>
    <w:p w14:paraId="14C76116" w14:textId="524C10D6" w:rsidR="0031000E" w:rsidRPr="008B0B7B" w:rsidRDefault="008B0B7B" w:rsidP="008B0B7B">
      <w:pPr>
        <w:pStyle w:val="Caption1"/>
      </w:pPr>
      <w:r w:rsidRPr="008B0B7B">
        <w:t xml:space="preserve">Figure </w:t>
      </w:r>
      <w:r w:rsidR="003C6414">
        <w:fldChar w:fldCharType="begin"/>
      </w:r>
      <w:r w:rsidR="003C6414">
        <w:instrText xml:space="preserve"> SEQ Figure \* ARABIC </w:instrText>
      </w:r>
      <w:r w:rsidR="003C6414">
        <w:fldChar w:fldCharType="separate"/>
      </w:r>
      <w:r w:rsidR="00A347BF">
        <w:rPr>
          <w:noProof/>
        </w:rPr>
        <w:t>81</w:t>
      </w:r>
      <w:r w:rsidR="003C6414">
        <w:rPr>
          <w:noProof/>
        </w:rPr>
        <w:fldChar w:fldCharType="end"/>
      </w:r>
      <w:r w:rsidRPr="008B0B7B">
        <w:t xml:space="preserve"> : Dans ce sous-patch le message concat_onseg_1 contient des paramètres qui varient selon le geste d'inclinaison latérale du comédien. Ils font varier, à leur tour, les types de fragments de la voix diffusés, qui sont déjà analysés, triés et indexés par les descripteurs audio.</w:t>
      </w:r>
    </w:p>
    <w:p w14:paraId="7D768E0D" w14:textId="77777777" w:rsidR="00134578" w:rsidRDefault="00134578" w:rsidP="00134578">
      <w:pPr>
        <w:pStyle w:val="Heading3"/>
        <w:numPr>
          <w:ilvl w:val="2"/>
          <w:numId w:val="16"/>
        </w:numPr>
      </w:pPr>
      <w:bookmarkStart w:id="856" w:name="_Toc121091858"/>
      <w:r>
        <w:t>Instrument électronique contrôlé par instrument accoustique</w:t>
      </w:r>
      <w:bookmarkEnd w:id="856"/>
    </w:p>
    <w:p w14:paraId="483479A4" w14:textId="33F79813" w:rsidR="0062287C" w:rsidRDefault="006E4361" w:rsidP="00134578">
      <w:pPr>
        <w:pStyle w:val="Default"/>
      </w:pPr>
      <w:r>
        <w:t>La section F représente des gestes audios qui sont composés à partir de la modélisation des gestes de la peinture. Dans l’absence du comédien sur la scène, les instrumentistes se mettent à dialoguer d’une manière purement instrumental. Dans les sous-sections f06-02 et f08-01, le son de synthèse est contrôlé en temps réel par la sonorité de l’accordéon. Il s’agit toujours de la synthèse concaténative, avec la possibilité de puiser dans un réservoir (conteneur) qui contient des samples audios de l’enregistrement de la même section. Ce sont la dynamique et la hauteur du son de l’accordéon qui sélectionnent les segments. La durée de la sous-section, la manière dont ses traitements se déroulent est gérée par le musicien, qui est d’ailleurs invité à écouter le son résultant et à interagir avec lui</w:t>
      </w:r>
      <w:r w:rsidR="004B0EB8">
        <w:t>.</w:t>
      </w:r>
    </w:p>
    <w:p w14:paraId="202B583B" w14:textId="77777777" w:rsidR="0062287C" w:rsidRDefault="0062287C" w:rsidP="0062287C">
      <w:pPr>
        <w:pStyle w:val="FIGURES"/>
        <w:keepNext/>
      </w:pPr>
      <w:r>
        <w:lastRenderedPageBreak/>
        <w:drawing>
          <wp:inline distT="0" distB="0" distL="0" distR="0" wp14:anchorId="48EE2DC8" wp14:editId="6348530E">
            <wp:extent cx="4092498" cy="3580033"/>
            <wp:effectExtent l="0" t="0" r="0" b="1905"/>
            <wp:docPr id="1073741832" name="Picture 107374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2" name="ana pitch.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143140" cy="3624334"/>
                    </a:xfrm>
                    <a:prstGeom prst="rect">
                      <a:avLst/>
                    </a:prstGeom>
                    <a:ln w="5080">
                      <a:noFill/>
                    </a:ln>
                  </pic:spPr>
                </pic:pic>
              </a:graphicData>
            </a:graphic>
          </wp:inline>
        </w:drawing>
      </w:r>
    </w:p>
    <w:p w14:paraId="39E48622" w14:textId="04B576DC" w:rsidR="00F75583" w:rsidRPr="00F442FB" w:rsidRDefault="0062287C" w:rsidP="00F442FB">
      <w:pPr>
        <w:pStyle w:val="Caption1"/>
      </w:pPr>
      <w:r w:rsidRPr="00F442FB">
        <w:t xml:space="preserve">Figure </w:t>
      </w:r>
      <w:r w:rsidR="003C6414">
        <w:fldChar w:fldCharType="begin"/>
      </w:r>
      <w:r w:rsidR="003C6414">
        <w:instrText xml:space="preserve"> SEQ Figure \* ARABIC </w:instrText>
      </w:r>
      <w:r w:rsidR="003C6414">
        <w:fldChar w:fldCharType="separate"/>
      </w:r>
      <w:r w:rsidR="00A347BF">
        <w:rPr>
          <w:noProof/>
        </w:rPr>
        <w:t>82</w:t>
      </w:r>
      <w:r w:rsidR="003C6414">
        <w:rPr>
          <w:noProof/>
        </w:rPr>
        <w:fldChar w:fldCharType="end"/>
      </w:r>
      <w:r w:rsidRPr="00F442FB">
        <w:t xml:space="preserve"> : Synthèse concat</w:t>
      </w:r>
      <w:r w:rsidR="006E4361">
        <w:t>é</w:t>
      </w:r>
      <w:r w:rsidRPr="00F442FB">
        <w:t>native à partir de la sonorité instrumentale.</w:t>
      </w:r>
    </w:p>
    <w:p w14:paraId="6EE0E330" w14:textId="726B9349" w:rsidR="00E4236F" w:rsidRDefault="00E4236F" w:rsidP="00E4236F">
      <w:pPr>
        <w:pStyle w:val="Heading3"/>
        <w:numPr>
          <w:ilvl w:val="2"/>
          <w:numId w:val="16"/>
        </w:numPr>
      </w:pPr>
      <w:bookmarkStart w:id="857" w:name="_Toc121091859"/>
      <w:r>
        <w:t>Traitement de la voix</w:t>
      </w:r>
      <w:bookmarkEnd w:id="857"/>
    </w:p>
    <w:p w14:paraId="06CF5CE4" w14:textId="78BF5CA5" w:rsidR="002A44D2" w:rsidRDefault="00635F81" w:rsidP="004F00CF">
      <w:pPr>
        <w:pStyle w:val="Default"/>
      </w:pPr>
      <w:r>
        <w:t>Comme mentionné auparavant</w:t>
      </w:r>
      <w:r w:rsidR="006E4361">
        <w:t xml:space="preserve">, </w:t>
      </w:r>
      <w:r>
        <w:t xml:space="preserve">la voix </w:t>
      </w:r>
      <w:r w:rsidR="00C83F42">
        <w:t xml:space="preserve">est rarement utilisée sans traitement. Le comédien peut moduler sa propre voix par le mouvement de sa main droite. C’est un geste d’inclinaison latérale qui change de couleur par </w:t>
      </w:r>
      <w:r w:rsidR="004F00CF">
        <w:t>l’</w:t>
      </w:r>
      <w:r w:rsidR="00F76707">
        <w:t xml:space="preserve">objet </w:t>
      </w:r>
      <w:r w:rsidR="004F00CF">
        <w:rPr>
          <w:i/>
          <w:iCs/>
        </w:rPr>
        <w:t>psychoriste~</w:t>
      </w:r>
      <w:r w:rsidR="004F00CF">
        <w:t xml:space="preserve"> de </w:t>
      </w:r>
      <w:r w:rsidR="00F76707">
        <w:t>Max</w:t>
      </w:r>
      <w:r w:rsidR="004F00CF">
        <w:t>.</w:t>
      </w:r>
    </w:p>
    <w:p w14:paraId="1DFF86BE" w14:textId="05F36B4F" w:rsidR="00E4236F" w:rsidRDefault="002A44D2" w:rsidP="002A44D2">
      <w:pPr>
        <w:pStyle w:val="FIGURES"/>
      </w:pPr>
      <w:r w:rsidRPr="002A44D2">
        <w:drawing>
          <wp:inline distT="0" distB="0" distL="0" distR="0" wp14:anchorId="5813B1FC" wp14:editId="7183CBD7">
            <wp:extent cx="5760720" cy="1740768"/>
            <wp:effectExtent l="0" t="0" r="5080" b="0"/>
            <wp:docPr id="1073742286" name="Picture 107374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86" name="partition electronique psychoriste01.png"/>
                    <pic:cNvPicPr/>
                  </pic:nvPicPr>
                  <pic:blipFill rotWithShape="1">
                    <a:blip r:embed="rId131" cstate="print">
                      <a:extLst>
                        <a:ext uri="{28A0092B-C50C-407E-A947-70E740481C1C}">
                          <a14:useLocalDpi xmlns:a14="http://schemas.microsoft.com/office/drawing/2010/main" val="0"/>
                        </a:ext>
                      </a:extLst>
                    </a:blip>
                    <a:srcRect t="1" b="1496"/>
                    <a:stretch/>
                  </pic:blipFill>
                  <pic:spPr bwMode="auto">
                    <a:xfrm>
                      <a:off x="0" y="0"/>
                      <a:ext cx="5760720" cy="1740768"/>
                    </a:xfrm>
                    <a:prstGeom prst="rect">
                      <a:avLst/>
                    </a:prstGeom>
                    <a:ln>
                      <a:noFill/>
                    </a:ln>
                    <a:extLst>
                      <a:ext uri="{53640926-AAD7-44D8-BBD7-CCE9431645EC}">
                        <a14:shadowObscured xmlns:a14="http://schemas.microsoft.com/office/drawing/2010/main"/>
                      </a:ext>
                    </a:extLst>
                  </pic:spPr>
                </pic:pic>
              </a:graphicData>
            </a:graphic>
          </wp:inline>
        </w:drawing>
      </w:r>
    </w:p>
    <w:p w14:paraId="030EACDA" w14:textId="38D814F0" w:rsidR="002A44D2" w:rsidRDefault="006E4361" w:rsidP="004F00CF">
      <w:pPr>
        <w:pStyle w:val="Default"/>
        <w:rPr>
          <w:noProof/>
        </w:rPr>
      </w:pPr>
      <w:r>
        <w:t xml:space="preserve">La figure ci-dessus représente les lignes de commande pour la configuration de psychoriste dans la sous-section a01-08. La voix du comédien est harmonisée en quatre voix. La première est transposée 300 midi cents en dessous de la voix directe, la deuxième, la troisième et la quatrième 1400, 1600 et 1700 midi cents au-dessus. Cela crée un accord à 5 voix, la voix directe </w:t>
      </w:r>
      <w:r>
        <w:lastRenderedPageBreak/>
        <w:t>étant comprise, qui peut être transposée globalement avec le geste de la main. L’inclinaison latérale de la main droite fait varier leur transposition sans changer les intervalles entre les différentes voix. Par ailleurs, l’amplitude de chaque composante de l’accord par rapport à l’autre est un autre facteur qui affecte la perception de sa couleur. Elle peut également être configurée dans la partition. C’est l’inclinaison verticale de la main droite qui change le niveau de sortie de Psychoriste. La variation de l’amplitude globale permet de changer l’équilibre entre la voix directe et la voix traitée. Le comédien peut ainsi faire disparaître la voix traitée en baissant sa main (niveau 0), ou bien masquer sa propre voix en levant la main. Ce traitement permet aussi de créer d’autres effets comme le vibrato qui est notamment exploité dans la section C</w:t>
      </w:r>
      <w:r w:rsidR="002A44D2">
        <w:t>.</w:t>
      </w:r>
    </w:p>
    <w:p w14:paraId="3A2FCA5B" w14:textId="73F46D36" w:rsidR="004F00CF" w:rsidRDefault="002A44D2" w:rsidP="002A44D2">
      <w:pPr>
        <w:pStyle w:val="FIGURES"/>
      </w:pPr>
      <w:r>
        <w:drawing>
          <wp:inline distT="0" distB="0" distL="0" distR="0" wp14:anchorId="01291EA2" wp14:editId="4B12B08C">
            <wp:extent cx="5760720" cy="1556161"/>
            <wp:effectExtent l="0" t="0" r="0" b="6350"/>
            <wp:docPr id="1073742283" name="Picture 107374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83" name="partition electronique psychoriste02.png"/>
                    <pic:cNvPicPr/>
                  </pic:nvPicPr>
                  <pic:blipFill rotWithShape="1">
                    <a:blip r:embed="rId132" cstate="print">
                      <a:extLst>
                        <a:ext uri="{28A0092B-C50C-407E-A947-70E740481C1C}">
                          <a14:useLocalDpi xmlns:a14="http://schemas.microsoft.com/office/drawing/2010/main" val="0"/>
                        </a:ext>
                      </a:extLst>
                    </a:blip>
                    <a:srcRect t="1699"/>
                    <a:stretch/>
                  </pic:blipFill>
                  <pic:spPr bwMode="auto">
                    <a:xfrm>
                      <a:off x="0" y="0"/>
                      <a:ext cx="5760720" cy="1556161"/>
                    </a:xfrm>
                    <a:prstGeom prst="rect">
                      <a:avLst/>
                    </a:prstGeom>
                    <a:ln>
                      <a:noFill/>
                    </a:ln>
                    <a:extLst>
                      <a:ext uri="{53640926-AAD7-44D8-BBD7-CCE9431645EC}">
                        <a14:shadowObscured xmlns:a14="http://schemas.microsoft.com/office/drawing/2010/main"/>
                      </a:ext>
                    </a:extLst>
                  </pic:spPr>
                </pic:pic>
              </a:graphicData>
            </a:graphic>
          </wp:inline>
        </w:drawing>
      </w:r>
    </w:p>
    <w:p w14:paraId="347F16BE" w14:textId="1490650C" w:rsidR="002A44D2" w:rsidRPr="004E0535" w:rsidRDefault="006E4361" w:rsidP="004E0535">
      <w:pPr>
        <w:pStyle w:val="Default"/>
      </w:pPr>
      <w:r>
        <w:t>Dans la section C, c’est le percussionniste II qui module la voix du comédien avec ses gestes, dans le même temps qu’il le suit dans ses déplacements sur la scène. Par le biais de la synthèse granulaire, au moment où le comédien prononce un phonème long, il déclenche l’effet de gel sur la voix de psychoriste et, avec un module, il contrôle la transposition des voix ainsi gelées, créant une sorte de vibrato. Métaphoriquement, le percussionniste prolonge la voix du comédien, dessine des traits vocaux dans l’espace</w:t>
      </w:r>
      <w:r w:rsidR="00F6679D" w:rsidRPr="004E0535">
        <w:t>.</w:t>
      </w:r>
    </w:p>
    <w:p w14:paraId="1E856F76" w14:textId="77777777" w:rsidR="00372642" w:rsidRDefault="00372642" w:rsidP="002D7D75">
      <w:bookmarkStart w:id="858" w:name="_Toc120009968"/>
      <w:bookmarkStart w:id="859" w:name="_Toc120009969"/>
      <w:bookmarkEnd w:id="858"/>
      <w:bookmarkEnd w:id="859"/>
    </w:p>
    <w:p w14:paraId="496CAE2B" w14:textId="77777777" w:rsidR="00B917EE" w:rsidRDefault="00B917EE"/>
    <w:p w14:paraId="2AA6E225" w14:textId="77777777" w:rsidR="00A75782" w:rsidRDefault="00B917EE" w:rsidP="00BC2D79">
      <w:pPr>
        <w:pStyle w:val="Default"/>
      </w:pPr>
      <w:r>
        <w:br w:type="page"/>
      </w:r>
    </w:p>
    <w:p w14:paraId="77E5AA05" w14:textId="24143085" w:rsidR="00A75782" w:rsidRDefault="00A75782" w:rsidP="00A75782">
      <w:pPr>
        <w:pStyle w:val="Heading1"/>
        <w:numPr>
          <w:ilvl w:val="0"/>
          <w:numId w:val="0"/>
        </w:numPr>
        <w:ind w:left="1134"/>
      </w:pPr>
      <w:bookmarkStart w:id="860" w:name="_Toc121091860"/>
      <w:r>
        <w:lastRenderedPageBreak/>
        <w:t>PÉRORAISON</w:t>
      </w:r>
      <w:bookmarkEnd w:id="860"/>
    </w:p>
    <w:p w14:paraId="0CA105EE" w14:textId="1214ABE0" w:rsidR="0002011D" w:rsidRDefault="0002011D" w:rsidP="0002011D">
      <w:pPr>
        <w:pStyle w:val="Default"/>
      </w:pPr>
      <w:r>
        <w:t>Je considère les quatre années de cette thèse comme un des temps forts de ma carrière, moment où mon activité artistique a pu se nourrir d’une réflexion quant à ses motivations. L’exil en Europe est, peut-être, le premier de ces temps forts, exil qui a marqué le début d’un nouveau chapitre de ma vie de compositeur. Bien que la musique, la bonne musique, quelle que soit son origine géographique ou culturelle, ne connaisse pas de frontière pour toucher tout être sensible aux émotions qu’elle peut susciter, le changement d’environnement artistique a fortement affecté mon point de vue sur la manière dont une œuvre musicale peut être créée et peut être perçue. Le sujet de cette thèse, c’est-à-dire la notation et la modélisation dans les œuvres transdisciplinaires, semble, au premier abord, sans rapport avec ce que je viens d’aborder. Cependant, l’évolution de mon travail de recherche représente une certaine continuité qui remonte à mes premières années de pratique artistique, pendant lesquelles ma plus grande préoccupation se résumait dans l’émancipation du poids sémantique du matériau compositionnel. Le projet musical que je mène semble donc renouer avec l’aventure de l’exil, au point qu’il m’a semblé impossible de mener une investigation sur la notation et la modélisation du geste dans les œuvres pluridisciplinaires sans parler de l’origine même d’un tel projet de recherche.</w:t>
      </w:r>
    </w:p>
    <w:p w14:paraId="186D3708" w14:textId="72B9F0B9" w:rsidR="0002011D" w:rsidRPr="0002011D" w:rsidRDefault="0002011D" w:rsidP="0002011D">
      <w:pPr>
        <w:pStyle w:val="Default"/>
      </w:pPr>
      <w:r w:rsidRPr="0002011D">
        <w:t>Cette origine, c</w:t>
      </w:r>
      <w:r w:rsidR="00287A60">
        <w:t>’</w:t>
      </w:r>
      <w:r w:rsidRPr="0002011D">
        <w:t xml:space="preserve">était en 2015, lorsque j’ai commencé à travailler sur </w:t>
      </w:r>
      <w:r w:rsidRPr="0002011D">
        <w:rPr>
          <w:i/>
          <w:iCs/>
        </w:rPr>
        <w:t>Wīs et Rāmīn</w:t>
      </w:r>
      <w:r w:rsidRPr="0002011D">
        <w:t>, un projet chorographique que j’ai réalisé avec l’ensemble HANATSU Miroir, que j’ai réalisé le manque d’un support commun entre la chorégraphe-danseuse, les interprètes et moi-même. L’idée de créer une partition intelligible aux artistes non-musicien</w:t>
      </w:r>
      <w:r w:rsidR="00931744">
        <w:t>s</w:t>
      </w:r>
      <w:r w:rsidRPr="0002011D">
        <w:t xml:space="preserve"> provient donc de cette</w:t>
      </w:r>
      <w:r w:rsidR="00931744">
        <w:t xml:space="preserve"> aventure</w:t>
      </w:r>
      <w:r w:rsidRPr="0002011D">
        <w:t xml:space="preserve">. Mais c’est seulement en 2017, lorsque j’ai commencé un projet de recherche au conservatoire d’Anvers, que j’ai commencé concrètement à travailler sur ce sujet. Ma résidence en recherche artistique à l’Ircam a coïncidé avec la production de </w:t>
      </w:r>
      <w:r w:rsidRPr="00931744">
        <w:rPr>
          <w:i/>
          <w:iCs/>
        </w:rPr>
        <w:t>Chuchotements burlesques</w:t>
      </w:r>
      <w:r w:rsidRPr="0002011D">
        <w:t xml:space="preserve">. Les années de ce doctorat sont l’aboutissement, mais non la fin, du défi que ce sujet de recherche représente pour moi. Il faudrait, peut-être, composer encore quelques œuvres transdisciplinaires pour pouvoir prétendre atteindre l’objectif que j’ai défini lorsque j’ai commencé cette recherche. La partition de Chuchotements burlesques n’est, en effet, qu’un premier pas dans ce que j’entreprends comme recherche artistique. Fortement articulée avec cette œuvre, mon prochain projet pluridisciplinaire est un opéra sur la deuxième vie de Saint-Honorat, projet qui me lance dans un nouveau défi. Les nouvelles technologies étant partie prise de cette aventure artistique, il est inévitable de les faire évoluer, de manière étroite avec le projet artistique. Si l’aspect artistique est déterminant pour la stratégie technologique adoptée, les moyens que l’évolution </w:t>
      </w:r>
      <w:r w:rsidRPr="0002011D">
        <w:lastRenderedPageBreak/>
        <w:t>de la technologie me met à la disposition affectent nécessairement mes choix artistiques. Cela devient encore plus complexe dès lors qu’il s’agit d’une innovation numérique comme la réalité virtuelle et la réalité augmentée, peu exploitées dans le spectacle vivant. Dans ce contexte, une collaboration étroite entre plusieurs artistes et techniciens est inévitable, d’où la nécessité de faire évoluer le projet de la partition hybride.</w:t>
      </w:r>
    </w:p>
    <w:p w14:paraId="0AE70E3B" w14:textId="57717AB2" w:rsidR="00242D76" w:rsidRPr="007144D2" w:rsidRDefault="0002011D" w:rsidP="0002011D">
      <w:pPr>
        <w:pStyle w:val="Default"/>
      </w:pPr>
      <w:r w:rsidRPr="0002011D">
        <w:t xml:space="preserve">Un autre défi de cette thèse, considérée comme une thèse recherche-création, consistait à trouver un équilibre entre l’aspect théorique et l’aspect pratique. Bien que les œuvres principales de cette thèse représentent entièrement la problématique de la thèse, ainsi que ma quête de trouver une réponse aux questions qu’elle évoquait, je n’exclue pas de ce contexte les activités que j’ai mené en parallèle durant ce doctorat, à savoir : la composition de </w:t>
      </w:r>
      <w:r w:rsidRPr="00931744">
        <w:rPr>
          <w:i/>
          <w:iCs/>
        </w:rPr>
        <w:t>Esquisse pour un printemps perdu</w:t>
      </w:r>
      <w:r w:rsidRPr="0002011D">
        <w:t xml:space="preserve">, une pièce pour deux instruments chinois et orchestre , ainsi que la composition de </w:t>
      </w:r>
      <w:r w:rsidRPr="00931744">
        <w:rPr>
          <w:i/>
          <w:iCs/>
        </w:rPr>
        <w:t>Pavane pour Le temps mort</w:t>
      </w:r>
      <w:r w:rsidRPr="0002011D">
        <w:t>, un projet de théâtre musical pour les enfants musiciens et danseurs. La rédaction de quelques articles, et la réalisation d’un projet phonographique</w:t>
      </w:r>
      <w:r w:rsidR="00931744">
        <w:t xml:space="preserve">, </w:t>
      </w:r>
      <w:r w:rsidRPr="0002011D">
        <w:t xml:space="preserve">et finalement la réalisation d’une vidéo sur le processus de création de </w:t>
      </w:r>
      <w:r w:rsidRPr="00931744">
        <w:rPr>
          <w:i/>
          <w:iCs/>
        </w:rPr>
        <w:t>Chuchotements burlesques</w:t>
      </w:r>
      <w:r w:rsidRPr="0002011D">
        <w:t xml:space="preserve"> sont aussi parmi les activités menées depuis le début de ce doctorat. L’ensemble de ces activités sont répertoriés dans cette thèse, dans le but de partager cette riche expérience avec les musiciens, les chercheurs et tous les curieux qui s’intéressent à l’art en général, et à la musique en particulier</w:t>
      </w:r>
      <w:r w:rsidR="003875E7" w:rsidRPr="0002011D">
        <w:t>.</w:t>
      </w:r>
    </w:p>
    <w:p w14:paraId="53FD147E" w14:textId="77777777" w:rsidR="00B917EE" w:rsidRDefault="00B917EE">
      <w:pPr>
        <w:rPr>
          <w:rFonts w:ascii="Baskerville SemiBold" w:hAnsi="Baskerville SemiBold"/>
          <w:b/>
          <w:kern w:val="32"/>
          <w:sz w:val="32"/>
          <w:szCs w:val="32"/>
        </w:rPr>
      </w:pPr>
      <w:r>
        <w:br w:type="page"/>
      </w:r>
    </w:p>
    <w:p w14:paraId="0011B173" w14:textId="5CCD8891" w:rsidR="00372642" w:rsidRDefault="00372642" w:rsidP="00FD20C1">
      <w:pPr>
        <w:pStyle w:val="Heading1"/>
        <w:numPr>
          <w:ilvl w:val="0"/>
          <w:numId w:val="0"/>
        </w:numPr>
        <w:ind w:left="1134"/>
      </w:pPr>
      <w:bookmarkStart w:id="861" w:name="_Toc121091861"/>
      <w:r>
        <w:lastRenderedPageBreak/>
        <w:t>B</w:t>
      </w:r>
      <w:r w:rsidR="004E0535">
        <w:t>IBLIOGRAPHIE</w:t>
      </w:r>
      <w:bookmarkEnd w:id="861"/>
    </w:p>
    <w:p w14:paraId="115A5935" w14:textId="77777777" w:rsidR="008E7EF7" w:rsidRPr="004E0535" w:rsidRDefault="008E7EF7" w:rsidP="004E0535">
      <w:pPr>
        <w:pStyle w:val="Bibliography"/>
      </w:pPr>
      <w:r w:rsidRPr="004E0535">
        <w:rPr>
          <w:smallCaps/>
        </w:rPr>
        <w:t>ACCAOUI</w:t>
      </w:r>
      <w:r w:rsidRPr="004E0535">
        <w:t xml:space="preserve"> Christian, </w:t>
      </w:r>
      <w:r w:rsidRPr="004E0535">
        <w:rPr>
          <w:i/>
          <w:iCs/>
        </w:rPr>
        <w:t>Le temps musical</w:t>
      </w:r>
      <w:r w:rsidRPr="004E0535">
        <w:t>, Paris, Desclée De Brouwer (coll. « Philosophie »), 2001, 308 p.</w:t>
      </w:r>
    </w:p>
    <w:p w14:paraId="521D12D4" w14:textId="77777777" w:rsidR="008E7EF7" w:rsidRPr="004E0535" w:rsidRDefault="008E7EF7" w:rsidP="004E0535">
      <w:pPr>
        <w:pStyle w:val="Bibliography"/>
      </w:pPr>
      <w:r w:rsidRPr="004E0535">
        <w:rPr>
          <w:smallCaps/>
        </w:rPr>
        <w:t>ADORNO</w:t>
      </w:r>
      <w:r w:rsidRPr="004E0535">
        <w:t xml:space="preserve"> Theodor, </w:t>
      </w:r>
      <w:r w:rsidRPr="004E0535">
        <w:rPr>
          <w:i/>
          <w:iCs/>
        </w:rPr>
        <w:t>Le Caractère fétiche dans la musique et la régression de l’écoute</w:t>
      </w:r>
      <w:r w:rsidRPr="004E0535">
        <w:t>, Éditions Allia., Paris, 2001.</w:t>
      </w:r>
    </w:p>
    <w:p w14:paraId="40684148" w14:textId="77777777" w:rsidR="008E7EF7" w:rsidRPr="004E0535" w:rsidRDefault="008E7EF7" w:rsidP="004E0535">
      <w:pPr>
        <w:pStyle w:val="Bibliography"/>
      </w:pPr>
      <w:r w:rsidRPr="004E0535">
        <w:rPr>
          <w:smallCaps/>
        </w:rPr>
        <w:t>ADORNO</w:t>
      </w:r>
      <w:r w:rsidRPr="004E0535">
        <w:t xml:space="preserve"> Theodor, dans </w:t>
      </w:r>
      <w:r w:rsidRPr="004E0535">
        <w:rPr>
          <w:i/>
          <w:iCs/>
        </w:rPr>
        <w:t>Quasi una fantasia</w:t>
      </w:r>
      <w:r w:rsidRPr="004E0535">
        <w:t>, traduit par Jean-Louis Leleu, Gallimard., Paris, (coll. « Musique et nouvelle musique »), 1982, vol. 2/2.</w:t>
      </w:r>
    </w:p>
    <w:p w14:paraId="7A9D4111" w14:textId="05B218BD" w:rsidR="008E7EF7" w:rsidRPr="004E0535" w:rsidRDefault="008E7EF7" w:rsidP="004E0535">
      <w:pPr>
        <w:pStyle w:val="Bibliography"/>
      </w:pPr>
      <w:r w:rsidRPr="004E0535">
        <w:rPr>
          <w:smallCaps/>
        </w:rPr>
        <w:t>ANDRÉ</w:t>
      </w:r>
      <w:r w:rsidRPr="004E0535">
        <w:t xml:space="preserve"> Yves, « ÉCOLE MATHÉMATIQUE POUR MUSICIENS ET AUTRES NON-MATHÉMATICIENS », Paris, 2006.</w:t>
      </w:r>
      <w:r w:rsidR="004E0535">
        <w:t xml:space="preserve"> Disponible en ligne à l’adresse : </w:t>
      </w:r>
      <w:r w:rsidR="004E0535" w:rsidRPr="00765A1B">
        <w:t xml:space="preserve">http://recherche.ircam.fr/equipes/repmus/mamux/Texte-ecole.pdf </w:t>
      </w:r>
      <w:r w:rsidR="004E0535">
        <w:t xml:space="preserve"> (consulté le 10 juillet 2022).</w:t>
      </w:r>
    </w:p>
    <w:p w14:paraId="6A361FB1" w14:textId="41363F87" w:rsidR="004E0535" w:rsidRPr="00606158" w:rsidRDefault="008E7EF7" w:rsidP="00606158">
      <w:pPr>
        <w:pStyle w:val="Bibliography"/>
      </w:pPr>
      <w:r w:rsidRPr="00606158">
        <w:t>ANDREATTA Moreno</w:t>
      </w:r>
      <w:r w:rsidR="008452E7" w:rsidRPr="00606158">
        <w:t xml:space="preserve"> (2019), « La musique, art du temps ou de l'espace ? ", TimeWorld2019, Cité des Sciences, 23 novembre 2019. Disponible en ligne à l'adresse :</w:t>
      </w:r>
      <w:r w:rsidR="00606158" w:rsidRPr="00606158">
        <w:t xml:space="preserve"> </w:t>
      </w:r>
      <w:r w:rsidR="004E0535" w:rsidRPr="00606158">
        <w:t>https://www.youtube.com/watch?v=IBT-jphFeEs&amp;ab_channel=IdeasinScience</w:t>
      </w:r>
      <w:r w:rsidR="004E0535" w:rsidRPr="00606158" w:rsidDel="006A5A7B">
        <w:t xml:space="preserve"> </w:t>
      </w:r>
      <w:r w:rsidR="004E0535" w:rsidRPr="00606158">
        <w:t>(consulté le 10 juillet 2022).</w:t>
      </w:r>
    </w:p>
    <w:p w14:paraId="1BD0420F" w14:textId="506A4557" w:rsidR="008E7EF7" w:rsidRPr="00606158" w:rsidRDefault="008E7EF7" w:rsidP="00606158">
      <w:pPr>
        <w:pStyle w:val="Bibliography"/>
      </w:pPr>
      <w:r w:rsidRPr="00606158">
        <w:t>A</w:t>
      </w:r>
      <w:r w:rsidR="00606158" w:rsidRPr="00606158">
        <w:t>PERGHIS</w:t>
      </w:r>
      <w:r w:rsidRPr="00606158">
        <w:t xml:space="preserve"> Georges et G</w:t>
      </w:r>
      <w:r w:rsidR="00606158" w:rsidRPr="00606158">
        <w:t>INDT</w:t>
      </w:r>
      <w:r w:rsidRPr="00606158">
        <w:t xml:space="preserve"> Antoine (eds.), Georges Aperghis: le corps musical, 1re éd., Arles, Actes sud (coll. « Série “Musique” »), 1990, 264 p.</w:t>
      </w:r>
    </w:p>
    <w:p w14:paraId="1F82E8BB" w14:textId="77777777" w:rsidR="008E7EF7" w:rsidRPr="004E0535" w:rsidRDefault="008E7EF7" w:rsidP="004E0535">
      <w:pPr>
        <w:pStyle w:val="Bibliography"/>
      </w:pPr>
      <w:r w:rsidRPr="004E0535">
        <w:rPr>
          <w:smallCaps/>
        </w:rPr>
        <w:t>ARTAUD</w:t>
      </w:r>
      <w:r w:rsidRPr="004E0535">
        <w:t xml:space="preserve"> Antonin, </w:t>
      </w:r>
      <w:r w:rsidRPr="004E0535">
        <w:rPr>
          <w:i/>
          <w:iCs/>
        </w:rPr>
        <w:t>Le théâtre et son double</w:t>
      </w:r>
      <w:r w:rsidRPr="004E0535">
        <w:t>, Éditions Gallimard., Paris, (coll. « essai folio »), 1964.</w:t>
      </w:r>
    </w:p>
    <w:p w14:paraId="7C271902" w14:textId="77777777" w:rsidR="008E7EF7" w:rsidRPr="004E0535" w:rsidRDefault="008E7EF7" w:rsidP="004E0535">
      <w:pPr>
        <w:pStyle w:val="Bibliography"/>
      </w:pPr>
      <w:r w:rsidRPr="004E0535">
        <w:rPr>
          <w:smallCaps/>
        </w:rPr>
        <w:t>BARRAUD</w:t>
      </w:r>
      <w:r w:rsidRPr="004E0535">
        <w:t xml:space="preserve"> Henry, </w:t>
      </w:r>
      <w:r w:rsidRPr="004E0535">
        <w:rPr>
          <w:i/>
          <w:iCs/>
        </w:rPr>
        <w:t>Pour comprendre les musiques d’aujourd’hui.</w:t>
      </w:r>
      <w:r w:rsidRPr="004E0535">
        <w:t>, Paris, Seuil, 1990, 237 p.</w:t>
      </w:r>
    </w:p>
    <w:p w14:paraId="02F76215" w14:textId="35004411" w:rsidR="008E7EF7" w:rsidRPr="00250D83" w:rsidRDefault="008E7EF7" w:rsidP="00606158">
      <w:pPr>
        <w:pStyle w:val="Bibliography"/>
      </w:pPr>
      <w:r w:rsidRPr="0050419E">
        <w:rPr>
          <w:lang w:val="en-US"/>
        </w:rPr>
        <w:t>BELLER</w:t>
      </w:r>
      <w:r w:rsidRPr="00606158">
        <w:rPr>
          <w:lang w:val="en-US"/>
        </w:rPr>
        <w:t xml:space="preserve"> Grégory et </w:t>
      </w:r>
      <w:r w:rsidR="00606158" w:rsidRPr="0050419E">
        <w:rPr>
          <w:lang w:val="en-US"/>
        </w:rPr>
        <w:t xml:space="preserve">APERGHIS </w:t>
      </w:r>
      <w:r w:rsidRPr="00606158">
        <w:rPr>
          <w:lang w:val="en-US"/>
        </w:rPr>
        <w:t xml:space="preserve">Georges, « Gestural Control of Real-Time Concatenative Synthesis in Luna Park », </w:t>
      </w:r>
      <w:r w:rsidRPr="0050419E">
        <w:rPr>
          <w:lang w:val="en-US"/>
        </w:rPr>
        <w:t>Ircam</w:t>
      </w:r>
      <w:r w:rsidRPr="00606158">
        <w:rPr>
          <w:lang w:val="en-US"/>
        </w:rPr>
        <w:t>.</w:t>
      </w:r>
      <w:r w:rsidR="00606158">
        <w:rPr>
          <w:lang w:val="en-US"/>
        </w:rPr>
        <w:t xml:space="preserve"> </w:t>
      </w:r>
      <w:r w:rsidR="00606158" w:rsidRPr="00606158">
        <w:t>Disponible en ligne à l</w:t>
      </w:r>
      <w:r w:rsidR="00606158">
        <w:t>'</w:t>
      </w:r>
      <w:r w:rsidR="00606158" w:rsidRPr="00606158">
        <w:t>adresse :  http://articles.ircam.fr/textes/Beller11b/index.pdf</w:t>
      </w:r>
      <w:r w:rsidR="00606158" w:rsidRPr="00606158" w:rsidDel="006A5A7B">
        <w:t xml:space="preserve"> </w:t>
      </w:r>
      <w:r w:rsidR="00606158" w:rsidRPr="00606158">
        <w:t>(consulté le 10 juillet 2022).</w:t>
      </w:r>
    </w:p>
    <w:p w14:paraId="677A78F2" w14:textId="77777777" w:rsidR="008E7EF7" w:rsidRPr="004E0535" w:rsidRDefault="008E7EF7" w:rsidP="004E0535">
      <w:pPr>
        <w:pStyle w:val="Bibliography"/>
      </w:pPr>
      <w:r w:rsidRPr="004E0535">
        <w:rPr>
          <w:smallCaps/>
        </w:rPr>
        <w:t>BELLOUR</w:t>
      </w:r>
      <w:r w:rsidRPr="004E0535">
        <w:t xml:space="preserve"> Raymond, « Note sur Michaux et la musique. », </w:t>
      </w:r>
      <w:r w:rsidRPr="004E0535">
        <w:rPr>
          <w:i/>
          <w:iCs/>
        </w:rPr>
        <w:t>Chimères. Revue des schizoanalyses</w:t>
      </w:r>
      <w:r w:rsidRPr="004E0535">
        <w:t>, 2000, n</w:t>
      </w:r>
      <w:r w:rsidRPr="004E0535">
        <w:rPr>
          <w:vertAlign w:val="superscript"/>
        </w:rPr>
        <w:t>o</w:t>
      </w:r>
      <w:r w:rsidRPr="004E0535">
        <w:t> 39, p. 75</w:t>
      </w:r>
      <w:r w:rsidRPr="004E0535">
        <w:rPr>
          <w:rFonts w:ascii="Cambria Math" w:hAnsi="Cambria Math" w:cs="Cambria Math"/>
        </w:rPr>
        <w:t>‑</w:t>
      </w:r>
      <w:r w:rsidRPr="004E0535">
        <w:t>78.</w:t>
      </w:r>
    </w:p>
    <w:p w14:paraId="607EDA65" w14:textId="77777777" w:rsidR="008E7EF7" w:rsidRPr="004E0535" w:rsidRDefault="008E7EF7" w:rsidP="004E0535">
      <w:pPr>
        <w:pStyle w:val="Bibliography"/>
      </w:pPr>
      <w:r w:rsidRPr="004E0535">
        <w:rPr>
          <w:smallCaps/>
        </w:rPr>
        <w:t>BENJAMIN</w:t>
      </w:r>
      <w:r w:rsidRPr="004E0535">
        <w:t xml:space="preserve"> George, </w:t>
      </w:r>
      <w:r w:rsidRPr="004E0535">
        <w:rPr>
          <w:i/>
          <w:iCs/>
        </w:rPr>
        <w:t>Les règles du jeu</w:t>
      </w:r>
      <w:r w:rsidRPr="004E0535">
        <w:t>, Éditions Allia., Paris, 2001.</w:t>
      </w:r>
    </w:p>
    <w:p w14:paraId="7D8D368B" w14:textId="3E9572FD" w:rsidR="008E7EF7" w:rsidRPr="00250D83" w:rsidRDefault="008E7EF7" w:rsidP="0050419E">
      <w:pPr>
        <w:pStyle w:val="Bibliography"/>
      </w:pPr>
      <w:r w:rsidRPr="008E7EF7">
        <w:rPr>
          <w:smallCaps/>
          <w:lang w:val="en-US"/>
        </w:rPr>
        <w:t>BEST</w:t>
      </w:r>
      <w:r w:rsidRPr="008E7EF7">
        <w:rPr>
          <w:lang w:val="en-US"/>
        </w:rPr>
        <w:t xml:space="preserve"> Paul, </w:t>
      </w:r>
      <w:r w:rsidRPr="008E7EF7">
        <w:rPr>
          <w:smallCaps/>
          <w:lang w:val="en-US"/>
        </w:rPr>
        <w:t>BRESSON</w:t>
      </w:r>
      <w:r w:rsidRPr="008E7EF7">
        <w:rPr>
          <w:lang w:val="en-US"/>
        </w:rPr>
        <w:t xml:space="preserve"> Jean et </w:t>
      </w:r>
      <w:r w:rsidRPr="008E7EF7">
        <w:rPr>
          <w:smallCaps/>
          <w:lang w:val="en-US"/>
        </w:rPr>
        <w:t>SCHWARZ</w:t>
      </w:r>
      <w:r w:rsidRPr="008E7EF7">
        <w:rPr>
          <w:lang w:val="en-US"/>
        </w:rPr>
        <w:t xml:space="preserve"> Diemo, « Musical Gesture Recognition Using Machine Learning and Audio Descriptors »,</w:t>
      </w:r>
      <w:r w:rsidR="0050419E" w:rsidRPr="0050419E">
        <w:rPr>
          <w:lang w:val="en-US"/>
        </w:rPr>
        <w:t xml:space="preserve"> </w:t>
      </w:r>
      <w:r w:rsidR="0050419E" w:rsidRPr="0050419E">
        <w:rPr>
          <w:i/>
          <w:iCs/>
          <w:lang w:val="en-US"/>
        </w:rPr>
        <w:t>International Conference on Content-Based Multimedia Indexing (CBMI’18)</w:t>
      </w:r>
      <w:r w:rsidR="0050419E">
        <w:rPr>
          <w:i/>
          <w:iCs/>
          <w:lang w:val="en-US"/>
        </w:rPr>
        <w:t xml:space="preserve">, </w:t>
      </w:r>
      <w:r w:rsidR="0050419E" w:rsidRPr="0050419E">
        <w:rPr>
          <w:lang w:val="en-US"/>
        </w:rPr>
        <w:t xml:space="preserve">La Rochelle </w:t>
      </w:r>
      <w:r w:rsidRPr="008E7EF7">
        <w:rPr>
          <w:lang w:val="en-US"/>
        </w:rPr>
        <w:t>, 2018.</w:t>
      </w:r>
      <w:r w:rsidR="00606158" w:rsidRPr="0050419E">
        <w:rPr>
          <w:lang w:val="en-US"/>
        </w:rPr>
        <w:t xml:space="preserve"> </w:t>
      </w:r>
      <w:r w:rsidR="00606158" w:rsidRPr="00606158">
        <w:t>Disponible en ligne à l</w:t>
      </w:r>
      <w:r w:rsidR="00606158">
        <w:t>'</w:t>
      </w:r>
      <w:r w:rsidR="00606158" w:rsidRPr="00606158">
        <w:t>adresse : https://hal.archives-ouvertes.fr/hal-01839050/document (consulté le 1</w:t>
      </w:r>
      <w:r w:rsidR="00606158">
        <w:t>3</w:t>
      </w:r>
      <w:r w:rsidR="00606158" w:rsidRPr="00606158">
        <w:t xml:space="preserve"> juillet 2022).</w:t>
      </w:r>
    </w:p>
    <w:p w14:paraId="2D727B3E" w14:textId="5C38B706" w:rsidR="008E7EF7" w:rsidRPr="004E0535" w:rsidRDefault="008E7EF7" w:rsidP="004E0535">
      <w:pPr>
        <w:pStyle w:val="Bibliography"/>
      </w:pPr>
      <w:r w:rsidRPr="004E0535">
        <w:rPr>
          <w:smallCaps/>
        </w:rPr>
        <w:t>BLOIT</w:t>
      </w:r>
      <w:r w:rsidRPr="004E0535">
        <w:t xml:space="preserve"> Julien, </w:t>
      </w:r>
      <w:r w:rsidRPr="004E0535">
        <w:rPr>
          <w:i/>
          <w:iCs/>
        </w:rPr>
        <w:t>Interaction musicale et geste sonore</w:t>
      </w:r>
      <w:r w:rsidRPr="004E0535">
        <w:rPr>
          <w:rFonts w:ascii="Times New Roman" w:hAnsi="Times New Roman"/>
          <w:i/>
          <w:iCs/>
        </w:rPr>
        <w:t> </w:t>
      </w:r>
      <w:r w:rsidRPr="004E0535">
        <w:rPr>
          <w:i/>
          <w:iCs/>
        </w:rPr>
        <w:t>: modélisation temporelle de descripteurs audio</w:t>
      </w:r>
      <w:r w:rsidRPr="004E0535">
        <w:t>,</w:t>
      </w:r>
      <w:r w:rsidR="0050419E">
        <w:t xml:space="preserve"> Thèse de doctorat, </w:t>
      </w:r>
      <w:r w:rsidRPr="004E0535">
        <w:t>U</w:t>
      </w:r>
      <w:r w:rsidR="0050419E" w:rsidRPr="004E0535">
        <w:t>niversite</w:t>
      </w:r>
      <w:r w:rsidRPr="004E0535">
        <w:t xml:space="preserve"> P</w:t>
      </w:r>
      <w:r w:rsidR="0050419E" w:rsidRPr="004E0535">
        <w:t>ierre et</w:t>
      </w:r>
      <w:r w:rsidRPr="004E0535">
        <w:t xml:space="preserve"> M</w:t>
      </w:r>
      <w:r w:rsidR="0050419E" w:rsidRPr="004E0535">
        <w:t xml:space="preserve">arie </w:t>
      </w:r>
      <w:r w:rsidRPr="004E0535">
        <w:t>C</w:t>
      </w:r>
      <w:r w:rsidR="0050419E" w:rsidRPr="004E0535">
        <w:t>urie</w:t>
      </w:r>
      <w:r w:rsidRPr="004E0535">
        <w:t>, Paris, 2010, 122 p.</w:t>
      </w:r>
    </w:p>
    <w:p w14:paraId="1BEEC009" w14:textId="021EF426" w:rsidR="008E7EF7" w:rsidRPr="004E0535" w:rsidRDefault="008E7EF7" w:rsidP="004E0535">
      <w:pPr>
        <w:pStyle w:val="Bibliography"/>
      </w:pPr>
      <w:r w:rsidRPr="004E0535">
        <w:rPr>
          <w:smallCaps/>
        </w:rPr>
        <w:t>BLONDEAU</w:t>
      </w:r>
      <w:r w:rsidRPr="004E0535">
        <w:t xml:space="preserve"> Sacha </w:t>
      </w:r>
      <w:r w:rsidR="0050419E">
        <w:t>(17 juillet 2017).</w:t>
      </w:r>
      <w:r w:rsidR="0050419E" w:rsidRPr="00390409">
        <w:t xml:space="preserve"> </w:t>
      </w:r>
      <w:r w:rsidR="0050419E" w:rsidRPr="00390409">
        <w:rPr>
          <w:i/>
          <w:iCs/>
        </w:rPr>
        <w:t>Journée compositeurs sur la recherche musicale à l’Ircam</w:t>
      </w:r>
      <w:r w:rsidR="0050419E">
        <w:t>, [courrier électronique envoyé sur le réseau des chercheurs de l'Ircam], uuu@ircam.fr</w:t>
      </w:r>
    </w:p>
    <w:p w14:paraId="3149C9D3" w14:textId="77777777" w:rsidR="008E7EF7" w:rsidRPr="004E0535" w:rsidRDefault="008E7EF7" w:rsidP="004E0535">
      <w:pPr>
        <w:pStyle w:val="Bibliography"/>
      </w:pPr>
      <w:r w:rsidRPr="004E0535">
        <w:rPr>
          <w:smallCaps/>
        </w:rPr>
        <w:t>BOULEZ</w:t>
      </w:r>
      <w:r w:rsidRPr="004E0535">
        <w:t xml:space="preserve"> Pierre, </w:t>
      </w:r>
      <w:r w:rsidRPr="004E0535">
        <w:rPr>
          <w:i/>
          <w:iCs/>
        </w:rPr>
        <w:t>Penser la musique aujourd’hui</w:t>
      </w:r>
      <w:r w:rsidRPr="004E0535">
        <w:t>, Paris, Gallimard, 2011.</w:t>
      </w:r>
    </w:p>
    <w:p w14:paraId="76D07219" w14:textId="77777777" w:rsidR="008E7EF7" w:rsidRPr="004E0535" w:rsidRDefault="008E7EF7" w:rsidP="004E0535">
      <w:pPr>
        <w:pStyle w:val="Bibliography"/>
      </w:pPr>
      <w:r w:rsidRPr="004E0535">
        <w:rPr>
          <w:smallCaps/>
        </w:rPr>
        <w:lastRenderedPageBreak/>
        <w:t>BOULEZ</w:t>
      </w:r>
      <w:r w:rsidRPr="004E0535">
        <w:t xml:space="preserve"> Pierre, « Le geste du compositeur » dans </w:t>
      </w:r>
      <w:r w:rsidRPr="004E0535">
        <w:rPr>
          <w:i/>
          <w:iCs/>
        </w:rPr>
        <w:t>Points de repère. Tome III</w:t>
      </w:r>
      <w:r w:rsidRPr="004E0535">
        <w:rPr>
          <w:rFonts w:ascii="Times New Roman" w:hAnsi="Times New Roman"/>
          <w:i/>
          <w:iCs/>
        </w:rPr>
        <w:t> </w:t>
      </w:r>
      <w:r w:rsidRPr="004E0535">
        <w:rPr>
          <w:i/>
          <w:iCs/>
        </w:rPr>
        <w:t>: Leçons de</w:t>
      </w:r>
      <w:r w:rsidRPr="004E0535">
        <w:t>, Christian Bourgois., Paris, 2005.</w:t>
      </w:r>
    </w:p>
    <w:p w14:paraId="35B6301B" w14:textId="77777777" w:rsidR="008E7EF7" w:rsidRPr="004E0535" w:rsidRDefault="008E7EF7" w:rsidP="004E0535">
      <w:pPr>
        <w:pStyle w:val="Bibliography"/>
      </w:pPr>
      <w:r w:rsidRPr="004E0535">
        <w:rPr>
          <w:smallCaps/>
        </w:rPr>
        <w:t>BOULEZ</w:t>
      </w:r>
      <w:r w:rsidRPr="004E0535">
        <w:t xml:space="preserve"> Pierre et </w:t>
      </w:r>
      <w:r w:rsidRPr="004E0535">
        <w:rPr>
          <w:smallCaps/>
        </w:rPr>
        <w:t>CONNES</w:t>
      </w:r>
      <w:r w:rsidRPr="004E0535">
        <w:t xml:space="preserve"> Alain, « Créativité dans la musique et mathémqtiques ».</w:t>
      </w:r>
    </w:p>
    <w:p w14:paraId="29603B93" w14:textId="77777777" w:rsidR="008E7EF7" w:rsidRPr="008E7EF7" w:rsidRDefault="008E7EF7" w:rsidP="004E0535">
      <w:pPr>
        <w:pStyle w:val="Bibliography"/>
        <w:rPr>
          <w:lang w:val="en-US"/>
        </w:rPr>
      </w:pPr>
      <w:r w:rsidRPr="008E7EF7">
        <w:rPr>
          <w:smallCaps/>
          <w:lang w:val="en-US"/>
        </w:rPr>
        <w:t>BRESSON</w:t>
      </w:r>
      <w:r w:rsidRPr="008E7EF7">
        <w:rPr>
          <w:lang w:val="en-US"/>
        </w:rPr>
        <w:t xml:space="preserve"> Jean et </w:t>
      </w:r>
      <w:r w:rsidRPr="008E7EF7">
        <w:rPr>
          <w:smallCaps/>
          <w:lang w:val="en-US"/>
        </w:rPr>
        <w:t>AGON</w:t>
      </w:r>
      <w:r w:rsidRPr="008E7EF7">
        <w:rPr>
          <w:lang w:val="en-US"/>
        </w:rPr>
        <w:t xml:space="preserve"> Carlos, « Processing Sound and Music Description Data Using OpenMusic », New York / Stony Brook, United States, 2010.</w:t>
      </w:r>
    </w:p>
    <w:p w14:paraId="6BDA3FFB" w14:textId="0001AAF2" w:rsidR="008E7EF7" w:rsidRPr="00250D83" w:rsidRDefault="008E7EF7" w:rsidP="00250D83">
      <w:pPr>
        <w:pStyle w:val="NormalWeb"/>
        <w:rPr>
          <w:rFonts w:ascii="LMRoman10-Regular-Identity-H" w:hAnsi="LMRoman10-Regular-Identity-H"/>
          <w:sz w:val="22"/>
          <w:szCs w:val="22"/>
          <w:lang w:val="en-US"/>
        </w:rPr>
      </w:pPr>
      <w:r w:rsidRPr="008E7EF7">
        <w:rPr>
          <w:smallCaps/>
          <w:lang w:val="en-US"/>
        </w:rPr>
        <w:t>BRESSON</w:t>
      </w:r>
      <w:r w:rsidRPr="008E7EF7">
        <w:rPr>
          <w:lang w:val="en-US"/>
        </w:rPr>
        <w:t xml:space="preserve"> Jean, </w:t>
      </w:r>
      <w:r w:rsidRPr="008E7EF7">
        <w:rPr>
          <w:smallCaps/>
          <w:lang w:val="en-US"/>
        </w:rPr>
        <w:t>BEST</w:t>
      </w:r>
      <w:r w:rsidRPr="008E7EF7">
        <w:rPr>
          <w:lang w:val="en-US"/>
        </w:rPr>
        <w:t xml:space="preserve"> Paul, </w:t>
      </w:r>
      <w:r w:rsidRPr="008E7EF7">
        <w:rPr>
          <w:smallCaps/>
          <w:lang w:val="en-US"/>
        </w:rPr>
        <w:t>SCHWARZ</w:t>
      </w:r>
      <w:r w:rsidRPr="008E7EF7">
        <w:rPr>
          <w:lang w:val="en-US"/>
        </w:rPr>
        <w:t xml:space="preserve"> Diemo et </w:t>
      </w:r>
      <w:r w:rsidRPr="008E7EF7">
        <w:rPr>
          <w:smallCaps/>
          <w:lang w:val="en-US"/>
        </w:rPr>
        <w:t>FARHANG</w:t>
      </w:r>
      <w:r w:rsidRPr="008E7EF7">
        <w:rPr>
          <w:lang w:val="en-US"/>
        </w:rPr>
        <w:t xml:space="preserve"> Alireza, « From Motion to Musical Gesture: Experiments with Machine Learning in Computer-Aided Composition »,</w:t>
      </w:r>
      <w:r w:rsidR="00EC1B18">
        <w:rPr>
          <w:lang w:val="en-US"/>
        </w:rPr>
        <w:t xml:space="preserve"> </w:t>
      </w:r>
      <w:r w:rsidR="00EC1B18" w:rsidRPr="00250D83">
        <w:rPr>
          <w:i/>
          <w:iCs/>
          <w:lang w:val="en-US"/>
        </w:rPr>
        <w:t xml:space="preserve">MUME 2018: International Work- shop on Musical Metacreation, </w:t>
      </w:r>
      <w:r w:rsidR="00EC1B18" w:rsidRPr="00250D83">
        <w:rPr>
          <w:lang w:val="en-US"/>
        </w:rPr>
        <w:t xml:space="preserve">2018, Salamanca, Spain. </w:t>
      </w:r>
    </w:p>
    <w:p w14:paraId="2ED56843" w14:textId="26499F41" w:rsidR="008E7EF7" w:rsidRPr="00250D83" w:rsidRDefault="008E7EF7" w:rsidP="00EC1B18">
      <w:pPr>
        <w:pStyle w:val="Bibliography"/>
        <w:rPr>
          <w:rFonts w:ascii="Times New Roman" w:hAnsi="Times New Roman"/>
          <w:lang w:val="en-US"/>
        </w:rPr>
      </w:pPr>
      <w:r w:rsidRPr="008E7EF7">
        <w:rPr>
          <w:smallCaps/>
          <w:lang w:val="en-US"/>
        </w:rPr>
        <w:t>BROWN</w:t>
      </w:r>
      <w:r w:rsidRPr="008E7EF7">
        <w:rPr>
          <w:lang w:val="en-US"/>
        </w:rPr>
        <w:t xml:space="preserve"> Earl, « On December 1952 », </w:t>
      </w:r>
      <w:r w:rsidR="00EC1B18" w:rsidRPr="00EC1B18">
        <w:rPr>
          <w:lang w:val="en-US"/>
        </w:rPr>
        <w:t xml:space="preserve">dans </w:t>
      </w:r>
      <w:r w:rsidR="00EC1B18" w:rsidRPr="00EC1B18">
        <w:rPr>
          <w:i/>
          <w:iCs/>
          <w:lang w:val="en-US"/>
        </w:rPr>
        <w:t>American Music</w:t>
      </w:r>
      <w:r w:rsidR="00EC1B18">
        <w:rPr>
          <w:rFonts w:ascii="Times New Roman" w:hAnsi="Times New Roman"/>
          <w:lang w:val="en-US"/>
        </w:rPr>
        <w:t xml:space="preserve">. </w:t>
      </w:r>
      <w:r w:rsidRPr="008E7EF7">
        <w:rPr>
          <w:lang w:val="en-US"/>
        </w:rPr>
        <w:t>Spring 2008, vol. 26, n</w:t>
      </w:r>
      <w:r w:rsidRPr="008E7EF7">
        <w:rPr>
          <w:vertAlign w:val="superscript"/>
          <w:lang w:val="en-US"/>
        </w:rPr>
        <w:t>o</w:t>
      </w:r>
      <w:r w:rsidRPr="008E7EF7">
        <w:rPr>
          <w:lang w:val="en-US"/>
        </w:rPr>
        <w:t> 1, Spring 2008 p. 1</w:t>
      </w:r>
      <w:r w:rsidRPr="008E7EF7">
        <w:rPr>
          <w:rFonts w:ascii="Cambria Math" w:hAnsi="Cambria Math" w:cs="Cambria Math"/>
          <w:lang w:val="en-US"/>
        </w:rPr>
        <w:t>‑</w:t>
      </w:r>
      <w:r w:rsidRPr="008E7EF7">
        <w:rPr>
          <w:lang w:val="en-US"/>
        </w:rPr>
        <w:t>12.</w:t>
      </w:r>
    </w:p>
    <w:p w14:paraId="4C0D915B" w14:textId="77777777" w:rsidR="008E7EF7" w:rsidRPr="004E0535" w:rsidRDefault="008E7EF7" w:rsidP="004E0535">
      <w:pPr>
        <w:pStyle w:val="Bibliography"/>
      </w:pPr>
      <w:r w:rsidRPr="004E0535">
        <w:rPr>
          <w:smallCaps/>
        </w:rPr>
        <w:t>BUCH</w:t>
      </w:r>
      <w:r w:rsidRPr="004E0535">
        <w:t xml:space="preserve"> Esteban et </w:t>
      </w:r>
      <w:r w:rsidRPr="004E0535">
        <w:rPr>
          <w:smallCaps/>
        </w:rPr>
        <w:t>RIOUT</w:t>
      </w:r>
      <w:r w:rsidRPr="004E0535">
        <w:t xml:space="preserve"> Denys, « Réévaluer l’histoire de l’avant-garde musicale » dans </w:t>
      </w:r>
      <w:r w:rsidRPr="004E0535">
        <w:rPr>
          <w:i/>
          <w:iCs/>
        </w:rPr>
        <w:t>Réévaluer l’art moderne et les avant-gardes. Hommage à Rainer Rochlitz</w:t>
      </w:r>
      <w:r w:rsidRPr="004E0535">
        <w:t>, EHESS., Paris, 2010.</w:t>
      </w:r>
    </w:p>
    <w:p w14:paraId="3F8E20AF" w14:textId="77777777" w:rsidR="008E7EF7" w:rsidRPr="004E0535" w:rsidRDefault="008E7EF7" w:rsidP="004E0535">
      <w:pPr>
        <w:pStyle w:val="Bibliography"/>
      </w:pPr>
      <w:r w:rsidRPr="004E0535">
        <w:rPr>
          <w:smallCaps/>
        </w:rPr>
        <w:t>CASTELLEGNO</w:t>
      </w:r>
      <w:r w:rsidRPr="004E0535">
        <w:t xml:space="preserve"> Michèle, « Les sources acoustiques » dans </w:t>
      </w:r>
      <w:r w:rsidRPr="004E0535">
        <w:rPr>
          <w:i/>
          <w:iCs/>
        </w:rPr>
        <w:t>Le livre des techniques du son</w:t>
      </w:r>
      <w:r w:rsidRPr="004E0535">
        <w:t>, Dunod., Paris, (coll. « Troisème édition »), 2002, vol.1, p. 45</w:t>
      </w:r>
      <w:r w:rsidRPr="004E0535">
        <w:rPr>
          <w:rFonts w:ascii="Cambria Math" w:hAnsi="Cambria Math" w:cs="Cambria Math"/>
        </w:rPr>
        <w:t>‑</w:t>
      </w:r>
      <w:r w:rsidRPr="004E0535">
        <w:t>80.</w:t>
      </w:r>
    </w:p>
    <w:p w14:paraId="4A889E22" w14:textId="77777777" w:rsidR="008E7EF7" w:rsidRPr="004E0535" w:rsidRDefault="008E7EF7" w:rsidP="004E0535">
      <w:pPr>
        <w:pStyle w:val="Bibliography"/>
      </w:pPr>
      <w:r w:rsidRPr="004E0535">
        <w:rPr>
          <w:smallCaps/>
        </w:rPr>
        <w:t>CHION</w:t>
      </w:r>
      <w:r w:rsidRPr="004E0535">
        <w:t xml:space="preserve"> Michel, </w:t>
      </w:r>
      <w:r w:rsidRPr="004E0535">
        <w:rPr>
          <w:i/>
          <w:iCs/>
        </w:rPr>
        <w:t>Le Guide des objets sonores</w:t>
      </w:r>
      <w:r w:rsidRPr="004E0535">
        <w:t>, Buchet et Chastel., Paris, 1983.</w:t>
      </w:r>
    </w:p>
    <w:p w14:paraId="76275FE8" w14:textId="085BF06F" w:rsidR="008E7EF7" w:rsidRPr="00250D83" w:rsidRDefault="008E7EF7" w:rsidP="004E0535">
      <w:pPr>
        <w:pStyle w:val="Bibliography"/>
      </w:pPr>
      <w:r w:rsidRPr="00250D83">
        <w:rPr>
          <w:smallCaps/>
        </w:rPr>
        <w:t>Court-circuit</w:t>
      </w:r>
      <w:r w:rsidRPr="00250D83">
        <w:t xml:space="preserve"> Ensemble, </w:t>
      </w:r>
      <w:r w:rsidRPr="00250D83">
        <w:rPr>
          <w:i/>
          <w:iCs/>
        </w:rPr>
        <w:t>Pagāh</w:t>
      </w:r>
      <w:r w:rsidRPr="00250D83">
        <w:t xml:space="preserve">, </w:t>
      </w:r>
      <w:r w:rsidR="00EC1B18" w:rsidRPr="00250D83">
        <w:t>Album phonographique,</w:t>
      </w:r>
      <w:r w:rsidR="00EC1B18">
        <w:t xml:space="preserve"> </w:t>
      </w:r>
      <w:r w:rsidRPr="00250D83">
        <w:t>Paris, Stradivarius, 2022.</w:t>
      </w:r>
    </w:p>
    <w:p w14:paraId="5F973427" w14:textId="77777777" w:rsidR="008E7EF7" w:rsidRPr="008E7EF7" w:rsidRDefault="008E7EF7" w:rsidP="004E0535">
      <w:pPr>
        <w:pStyle w:val="Bibliography"/>
        <w:rPr>
          <w:lang w:val="en-US"/>
        </w:rPr>
      </w:pPr>
      <w:r w:rsidRPr="008E7EF7">
        <w:rPr>
          <w:smallCaps/>
          <w:lang w:val="en-US"/>
        </w:rPr>
        <w:t>CROFT</w:t>
      </w:r>
      <w:r w:rsidRPr="008E7EF7">
        <w:rPr>
          <w:lang w:val="en-US"/>
        </w:rPr>
        <w:t xml:space="preserve"> John, « Composition is not research », </w:t>
      </w:r>
      <w:r w:rsidRPr="008E7EF7">
        <w:rPr>
          <w:i/>
          <w:iCs/>
          <w:lang w:val="en-US"/>
        </w:rPr>
        <w:t>Tempo</w:t>
      </w:r>
      <w:r w:rsidRPr="008E7EF7">
        <w:rPr>
          <w:lang w:val="en-US"/>
        </w:rPr>
        <w:t>, avril 2015, n</w:t>
      </w:r>
      <w:r w:rsidRPr="008E7EF7">
        <w:rPr>
          <w:vertAlign w:val="superscript"/>
          <w:lang w:val="en-US"/>
        </w:rPr>
        <w:t>o</w:t>
      </w:r>
      <w:r w:rsidRPr="008E7EF7">
        <w:rPr>
          <w:lang w:val="en-US"/>
        </w:rPr>
        <w:t> 69, p. 6</w:t>
      </w:r>
      <w:r w:rsidRPr="008E7EF7">
        <w:rPr>
          <w:rFonts w:ascii="Cambria Math" w:hAnsi="Cambria Math" w:cs="Cambria Math"/>
          <w:lang w:val="en-US"/>
        </w:rPr>
        <w:t>‑</w:t>
      </w:r>
      <w:r w:rsidRPr="008E7EF7">
        <w:rPr>
          <w:lang w:val="en-US"/>
        </w:rPr>
        <w:t>11.</w:t>
      </w:r>
    </w:p>
    <w:p w14:paraId="46B89329" w14:textId="44133007" w:rsidR="008E7EF7" w:rsidRPr="00250D83" w:rsidRDefault="008E7EF7" w:rsidP="004E0535">
      <w:pPr>
        <w:pStyle w:val="Bibliography"/>
      </w:pPr>
      <w:r w:rsidRPr="00250D83">
        <w:rPr>
          <w:smallCaps/>
        </w:rPr>
        <w:t>DÉLÉCRAZ</w:t>
      </w:r>
      <w:r w:rsidRPr="00250D83">
        <w:t xml:space="preserve"> Cyril, </w:t>
      </w:r>
      <w:r w:rsidRPr="00250D83">
        <w:rPr>
          <w:i/>
          <w:iCs/>
        </w:rPr>
        <w:t>La paramétrisation du geste dans les formes musicales scéniques</w:t>
      </w:r>
      <w:r w:rsidRPr="00250D83">
        <w:rPr>
          <w:rFonts w:ascii="Times New Roman" w:hAnsi="Times New Roman"/>
          <w:i/>
          <w:iCs/>
        </w:rPr>
        <w:t> </w:t>
      </w:r>
      <w:r w:rsidRPr="00250D83">
        <w:rPr>
          <w:i/>
          <w:iCs/>
        </w:rPr>
        <w:t>: L’exemple du théâtre musical contemporain</w:t>
      </w:r>
      <w:r w:rsidRPr="00250D83">
        <w:rPr>
          <w:rFonts w:ascii="Times New Roman" w:hAnsi="Times New Roman"/>
          <w:i/>
          <w:iCs/>
        </w:rPr>
        <w:t> </w:t>
      </w:r>
      <w:r w:rsidRPr="00250D83">
        <w:rPr>
          <w:i/>
          <w:iCs/>
        </w:rPr>
        <w:t>: état de l’art, historiographie, analyse</w:t>
      </w:r>
      <w:r w:rsidRPr="00250D83">
        <w:t>,</w:t>
      </w:r>
      <w:r w:rsidR="00EC1B18">
        <w:t xml:space="preserve"> Thèse de doctorat, l'université de </w:t>
      </w:r>
      <w:r w:rsidRPr="00250D83">
        <w:t>Côte d’Azur, Nice, 2019, 706 p.</w:t>
      </w:r>
    </w:p>
    <w:p w14:paraId="31F26150" w14:textId="77777777" w:rsidR="008E7EF7" w:rsidRPr="00250D83" w:rsidRDefault="008E7EF7" w:rsidP="004E0535">
      <w:pPr>
        <w:pStyle w:val="Bibliography"/>
      </w:pPr>
      <w:r w:rsidRPr="00250D83">
        <w:rPr>
          <w:smallCaps/>
        </w:rPr>
        <w:t>DELEUZE</w:t>
      </w:r>
      <w:r w:rsidRPr="00250D83">
        <w:t xml:space="preserve"> Gilles, </w:t>
      </w:r>
      <w:r w:rsidRPr="00250D83">
        <w:rPr>
          <w:i/>
          <w:iCs/>
        </w:rPr>
        <w:t>Différence et répétition</w:t>
      </w:r>
      <w:r w:rsidRPr="00250D83">
        <w:t>, 12e éd., Paris, Presses universitaires de France (coll. « Épiméthée »), 2011.</w:t>
      </w:r>
    </w:p>
    <w:p w14:paraId="3A8C1699" w14:textId="77777777" w:rsidR="008E7EF7" w:rsidRPr="00250D83" w:rsidRDefault="008E7EF7" w:rsidP="004E0535">
      <w:pPr>
        <w:pStyle w:val="Bibliography"/>
      </w:pPr>
      <w:r w:rsidRPr="00250D83">
        <w:rPr>
          <w:smallCaps/>
        </w:rPr>
        <w:t>DONIN</w:t>
      </w:r>
      <w:r w:rsidRPr="00250D83">
        <w:t xml:space="preserve"> Nicolas et </w:t>
      </w:r>
      <w:r w:rsidRPr="00250D83">
        <w:rPr>
          <w:smallCaps/>
        </w:rPr>
        <w:t>TRUBERT</w:t>
      </w:r>
      <w:r w:rsidRPr="00250D83">
        <w:t xml:space="preserve"> Jean-François, « Georges Aperghis – Noyaux, matrices, oignons (... et corbeille) », </w:t>
      </w:r>
      <w:r w:rsidRPr="00250D83">
        <w:rPr>
          <w:i/>
          <w:iCs/>
        </w:rPr>
        <w:t>Genesis</w:t>
      </w:r>
      <w:r w:rsidRPr="00250D83">
        <w:t>, 2010 p. 65</w:t>
      </w:r>
      <w:r w:rsidRPr="00250D83">
        <w:rPr>
          <w:rFonts w:ascii="Cambria Math" w:hAnsi="Cambria Math" w:cs="Cambria Math"/>
        </w:rPr>
        <w:t>‑</w:t>
      </w:r>
      <w:r w:rsidRPr="00250D83">
        <w:t>76.</w:t>
      </w:r>
    </w:p>
    <w:p w14:paraId="2B4BD1F0" w14:textId="77777777" w:rsidR="008E7EF7" w:rsidRPr="00250D83" w:rsidRDefault="008E7EF7" w:rsidP="004E0535">
      <w:pPr>
        <w:pStyle w:val="Bibliography"/>
      </w:pPr>
      <w:r w:rsidRPr="00250D83">
        <w:rPr>
          <w:smallCaps/>
        </w:rPr>
        <w:t>DUFOUR</w:t>
      </w:r>
      <w:r w:rsidRPr="00250D83">
        <w:t xml:space="preserve"> Éric, </w:t>
      </w:r>
      <w:r w:rsidRPr="00250D83">
        <w:rPr>
          <w:i/>
          <w:iCs/>
        </w:rPr>
        <w:t>Qu’est-ce que la musique</w:t>
      </w:r>
      <w:r w:rsidRPr="00250D83">
        <w:rPr>
          <w:rFonts w:ascii="Times New Roman" w:hAnsi="Times New Roman"/>
          <w:i/>
          <w:iCs/>
        </w:rPr>
        <w:t> </w:t>
      </w:r>
      <w:r w:rsidRPr="00250D83">
        <w:rPr>
          <w:i/>
          <w:iCs/>
        </w:rPr>
        <w:t>?</w:t>
      </w:r>
      <w:r w:rsidRPr="00250D83">
        <w:t>, VRIN., Paris, (coll. « Chemins Philosophiques »), 2005.</w:t>
      </w:r>
    </w:p>
    <w:p w14:paraId="16C19C50" w14:textId="79455CBE" w:rsidR="008E7EF7" w:rsidRPr="00250D83" w:rsidRDefault="008E7EF7" w:rsidP="004E0535">
      <w:pPr>
        <w:pStyle w:val="Bibliography"/>
      </w:pPr>
      <w:r w:rsidRPr="00250D83">
        <w:rPr>
          <w:smallCaps/>
        </w:rPr>
        <w:t>EIGENFELDT</w:t>
      </w:r>
      <w:r w:rsidRPr="00250D83">
        <w:t xml:space="preserve"> Arne et </w:t>
      </w:r>
      <w:r w:rsidRPr="00250D83">
        <w:rPr>
          <w:smallCaps/>
        </w:rPr>
        <w:t>PASQUIER</w:t>
      </w:r>
      <w:r w:rsidRPr="00250D83">
        <w:t xml:space="preserve"> Philippe.</w:t>
      </w:r>
      <w:r w:rsidR="00583390">
        <w:t xml:space="preserve"> Vidéo en ligne. </w:t>
      </w:r>
      <w:r w:rsidR="00583390" w:rsidRPr="00606158">
        <w:t>Disponible en ligne à l</w:t>
      </w:r>
      <w:r w:rsidR="00583390">
        <w:t>'</w:t>
      </w:r>
      <w:r w:rsidR="00583390" w:rsidRPr="00606158">
        <w:t xml:space="preserve">adresse : </w:t>
      </w:r>
      <w:r w:rsidR="00583390" w:rsidRPr="00583390">
        <w:t xml:space="preserve">https://www.youtube.com/watch?v=j7Eg6bRQoG8 </w:t>
      </w:r>
      <w:r w:rsidR="00583390">
        <w:t>(consulté le 15 août 2022)</w:t>
      </w:r>
      <w:r w:rsidR="00583390" w:rsidRPr="00606158">
        <w:t>.</w:t>
      </w:r>
    </w:p>
    <w:p w14:paraId="1C965E6A" w14:textId="5B07B9FD" w:rsidR="008E7EF7" w:rsidRPr="00AC3F14" w:rsidRDefault="008E7EF7" w:rsidP="00250D83">
      <w:pPr>
        <w:pStyle w:val="NormalWeb"/>
        <w:rPr>
          <w:rFonts w:ascii="Baskerville" w:hAnsi="Baskerville"/>
          <w:sz w:val="22"/>
          <w:szCs w:val="22"/>
        </w:rPr>
      </w:pPr>
      <w:r w:rsidRPr="00AC3F14">
        <w:rPr>
          <w:rFonts w:ascii="Baskerville" w:hAnsi="Baskerville"/>
          <w:smallCaps/>
        </w:rPr>
        <w:t>EINBOND</w:t>
      </w:r>
      <w:r w:rsidRPr="00AC3F14">
        <w:rPr>
          <w:rFonts w:ascii="Baskerville" w:hAnsi="Baskerville"/>
        </w:rPr>
        <w:t xml:space="preserve"> Aaron, </w:t>
      </w:r>
      <w:r w:rsidRPr="00AC3F14">
        <w:rPr>
          <w:rFonts w:ascii="Baskerville" w:hAnsi="Baskerville"/>
          <w:smallCaps/>
        </w:rPr>
        <w:t>SCHWARZ</w:t>
      </w:r>
      <w:r w:rsidRPr="00AC3F14">
        <w:rPr>
          <w:rFonts w:ascii="Baskerville" w:hAnsi="Baskerville"/>
        </w:rPr>
        <w:t xml:space="preserve"> Diemo, </w:t>
      </w:r>
      <w:r w:rsidRPr="00AC3F14">
        <w:rPr>
          <w:rFonts w:ascii="Baskerville" w:hAnsi="Baskerville"/>
          <w:smallCaps/>
        </w:rPr>
        <w:t>BORGHESI</w:t>
      </w:r>
      <w:r w:rsidRPr="00AC3F14">
        <w:rPr>
          <w:rFonts w:ascii="Baskerville" w:hAnsi="Baskerville"/>
        </w:rPr>
        <w:t xml:space="preserve"> Riccadro et </w:t>
      </w:r>
      <w:r w:rsidRPr="00AC3F14">
        <w:rPr>
          <w:rFonts w:ascii="Baskerville" w:hAnsi="Baskerville"/>
          <w:smallCaps/>
        </w:rPr>
        <w:t>SCHNELL</w:t>
      </w:r>
      <w:r w:rsidRPr="00AC3F14">
        <w:rPr>
          <w:rFonts w:ascii="Baskerville" w:hAnsi="Baskerville"/>
        </w:rPr>
        <w:t xml:space="preserve"> Norbert, « Introducing CatOracle: Corpus-based Concatenative Improvisation with the Audio Oracle Algorithm », </w:t>
      </w:r>
      <w:r w:rsidR="00583390" w:rsidRPr="00AC3F14">
        <w:rPr>
          <w:rFonts w:ascii="Baskerville" w:hAnsi="Baskerville"/>
          <w:i/>
          <w:iCs/>
        </w:rPr>
        <w:t>International Computer Music Conference (ICMC)</w:t>
      </w:r>
      <w:r w:rsidR="00583390" w:rsidRPr="00AC3F14">
        <w:rPr>
          <w:rFonts w:ascii="Baskerville" w:hAnsi="Baskerville"/>
        </w:rPr>
        <w:t>, Hans Timmermans, Sep 2016, Utrecht, pp.141-147</w:t>
      </w:r>
      <w:r w:rsidRPr="00AC3F14">
        <w:rPr>
          <w:rFonts w:ascii="Baskerville" w:hAnsi="Baskerville"/>
        </w:rPr>
        <w:t>.</w:t>
      </w:r>
    </w:p>
    <w:p w14:paraId="4FB0C892" w14:textId="77777777" w:rsidR="008E7EF7" w:rsidRPr="00250D83" w:rsidRDefault="008E7EF7" w:rsidP="004E0535">
      <w:pPr>
        <w:pStyle w:val="Bibliography"/>
      </w:pPr>
      <w:r w:rsidRPr="00250D83">
        <w:rPr>
          <w:smallCaps/>
        </w:rPr>
        <w:t>ELLUL</w:t>
      </w:r>
      <w:r w:rsidRPr="00250D83">
        <w:t xml:space="preserve"> Jacques, </w:t>
      </w:r>
      <w:r w:rsidRPr="00250D83">
        <w:rPr>
          <w:i/>
          <w:iCs/>
        </w:rPr>
        <w:t>L’empire du non-sens. L’art et la société technicienne.</w:t>
      </w:r>
      <w:r w:rsidRPr="00250D83">
        <w:t>, P.U.F., Paris, 1980.</w:t>
      </w:r>
    </w:p>
    <w:p w14:paraId="4C0B6E7E" w14:textId="4766305E" w:rsidR="008E7EF7" w:rsidRPr="00583390" w:rsidRDefault="008E7EF7" w:rsidP="004E0535">
      <w:pPr>
        <w:pStyle w:val="Bibliography"/>
      </w:pPr>
      <w:r w:rsidRPr="00583390">
        <w:rPr>
          <w:smallCaps/>
        </w:rPr>
        <w:lastRenderedPageBreak/>
        <w:t>FARHANG</w:t>
      </w:r>
      <w:r w:rsidRPr="00583390">
        <w:t xml:space="preserve"> Alireza, « Modelling a gesture: Tak-Sīm for string quartet and live electronics » dans Jacques BRESSON, Carlos AGON et Gérard ASSAYAG (eds.), </w:t>
      </w:r>
      <w:r w:rsidR="00583390" w:rsidRPr="00583390">
        <w:t xml:space="preserve">dans </w:t>
      </w:r>
      <w:r w:rsidRPr="00583390">
        <w:rPr>
          <w:i/>
          <w:iCs/>
        </w:rPr>
        <w:t>The OM Composer’s Book. 3</w:t>
      </w:r>
      <w:r w:rsidRPr="00583390">
        <w:t>, Editions Delatour / Ircam-Centre Pompidou., s.l.</w:t>
      </w:r>
    </w:p>
    <w:p w14:paraId="6D9AAF5D" w14:textId="77777777" w:rsidR="008E7EF7" w:rsidRPr="00583390" w:rsidRDefault="008E7EF7" w:rsidP="004E0535">
      <w:pPr>
        <w:pStyle w:val="Bibliography"/>
      </w:pPr>
      <w:r w:rsidRPr="00583390">
        <w:rPr>
          <w:smallCaps/>
        </w:rPr>
        <w:t>FERNÁNDEZ</w:t>
      </w:r>
      <w:r w:rsidRPr="00583390">
        <w:t xml:space="preserve"> José Miguel, </w:t>
      </w:r>
      <w:r w:rsidRPr="00583390">
        <w:rPr>
          <w:i/>
          <w:iCs/>
        </w:rPr>
        <w:t>Vers un système unifié d’interaction et de synchronisation en composition électroacoustique et mixte</w:t>
      </w:r>
      <w:r w:rsidRPr="00583390">
        <w:rPr>
          <w:rFonts w:ascii="Times New Roman" w:hAnsi="Times New Roman"/>
          <w:i/>
          <w:iCs/>
        </w:rPr>
        <w:t> </w:t>
      </w:r>
      <w:r w:rsidRPr="00583390">
        <w:rPr>
          <w:i/>
          <w:iCs/>
        </w:rPr>
        <w:t>: partitions électroniques centralisées</w:t>
      </w:r>
      <w:r w:rsidRPr="00583390">
        <w:t>, Thèse de doctorat, Sorbonne, Paris, 2021.</w:t>
      </w:r>
    </w:p>
    <w:p w14:paraId="62466996" w14:textId="77777777" w:rsidR="008E7EF7" w:rsidRPr="00583390" w:rsidRDefault="008E7EF7" w:rsidP="004E0535">
      <w:pPr>
        <w:pStyle w:val="Bibliography"/>
      </w:pPr>
      <w:r w:rsidRPr="00583390">
        <w:rPr>
          <w:smallCaps/>
        </w:rPr>
        <w:t>FOUFAULT</w:t>
      </w:r>
      <w:r w:rsidRPr="00583390">
        <w:t xml:space="preserve"> Michel, </w:t>
      </w:r>
      <w:r w:rsidRPr="00583390">
        <w:rPr>
          <w:i/>
          <w:iCs/>
        </w:rPr>
        <w:t>Le corps utopique, les hétérotopies</w:t>
      </w:r>
      <w:r w:rsidRPr="00583390">
        <w:t>, Lignes., Paris, 2009.</w:t>
      </w:r>
    </w:p>
    <w:p w14:paraId="424D816C" w14:textId="3A6A8A96" w:rsidR="008E7EF7" w:rsidRPr="000515F1" w:rsidRDefault="008E7EF7" w:rsidP="00583390">
      <w:pPr>
        <w:pStyle w:val="Bibliography"/>
        <w:rPr>
          <w:i/>
          <w:iCs/>
          <w:lang w:val="en-US"/>
        </w:rPr>
      </w:pPr>
      <w:r w:rsidRPr="00583390">
        <w:rPr>
          <w:smallCaps/>
        </w:rPr>
        <w:t>FOULON</w:t>
      </w:r>
      <w:r w:rsidRPr="00583390">
        <w:t xml:space="preserve"> Raphaël et </w:t>
      </w:r>
      <w:r w:rsidRPr="00583390">
        <w:rPr>
          <w:smallCaps/>
        </w:rPr>
        <w:t>BRESSON</w:t>
      </w:r>
      <w:r w:rsidRPr="00583390">
        <w:t xml:space="preserve"> Jean, « Un modèle de contrôle pour la synthèse par fonctions d’ondes formantiques avec OM-Chant », </w:t>
      </w:r>
      <w:r w:rsidR="00583390" w:rsidRPr="00583390">
        <w:rPr>
          <w:i/>
          <w:iCs/>
        </w:rPr>
        <w:t>Journées d’Informatique Musicale, 2013, Saint-Denis, France.</w:t>
      </w:r>
      <w:r w:rsidR="00583390" w:rsidRPr="00583390">
        <w:t xml:space="preserve"> </w:t>
      </w:r>
      <w:r w:rsidRPr="000515F1">
        <w:rPr>
          <w:lang w:val="en-US"/>
        </w:rPr>
        <w:t>Saint-Denis, 2013.</w:t>
      </w:r>
    </w:p>
    <w:p w14:paraId="326AF596" w14:textId="26AA015F" w:rsidR="008E7EF7" w:rsidRPr="000515F1" w:rsidRDefault="008E7EF7" w:rsidP="000515F1">
      <w:pPr>
        <w:pStyle w:val="Bibliography"/>
        <w:rPr>
          <w:rFonts w:ascii="Times New Roman" w:hAnsi="Times New Roman"/>
          <w:lang w:val="en-US"/>
        </w:rPr>
      </w:pPr>
      <w:r w:rsidRPr="008E7EF7">
        <w:rPr>
          <w:smallCaps/>
          <w:lang w:val="en-US"/>
        </w:rPr>
        <w:t>FRANÇOISE</w:t>
      </w:r>
      <w:r w:rsidRPr="008E7EF7">
        <w:rPr>
          <w:lang w:val="en-US"/>
        </w:rPr>
        <w:t xml:space="preserve"> Jules, </w:t>
      </w:r>
      <w:r w:rsidRPr="008E7EF7">
        <w:rPr>
          <w:smallCaps/>
          <w:lang w:val="en-US"/>
        </w:rPr>
        <w:t>SCHNELL</w:t>
      </w:r>
      <w:r w:rsidRPr="008E7EF7">
        <w:rPr>
          <w:lang w:val="en-US"/>
        </w:rPr>
        <w:t xml:space="preserve"> Norbert et </w:t>
      </w:r>
      <w:r w:rsidRPr="008E7EF7">
        <w:rPr>
          <w:smallCaps/>
          <w:lang w:val="en-US"/>
        </w:rPr>
        <w:t>BEVILACQUA</w:t>
      </w:r>
      <w:r w:rsidRPr="008E7EF7">
        <w:rPr>
          <w:lang w:val="en-US"/>
        </w:rPr>
        <w:t xml:space="preserve"> Frédéric, « A Multimodal Probabilistic Model for Gesture–based Control of Sound Synthesi</w:t>
      </w:r>
      <w:r w:rsidR="00583390">
        <w:rPr>
          <w:lang w:val="en-US"/>
        </w:rPr>
        <w:t>s</w:t>
      </w:r>
      <w:r w:rsidRPr="008E7EF7">
        <w:rPr>
          <w:lang w:val="en-US"/>
        </w:rPr>
        <w:t xml:space="preserve"> », </w:t>
      </w:r>
      <w:r w:rsidR="000515F1" w:rsidRPr="000515F1">
        <w:rPr>
          <w:i/>
          <w:iCs/>
          <w:lang w:val="en-US"/>
        </w:rPr>
        <w:t>21st ACM international conference on Multimedia (MM’13),</w:t>
      </w:r>
      <w:r w:rsidR="000515F1" w:rsidRPr="000515F1">
        <w:rPr>
          <w:lang w:val="en-US"/>
        </w:rPr>
        <w:t xml:space="preserve"> Oct 2013, Barcelona, Spain. pp.705-708</w:t>
      </w:r>
      <w:r w:rsidRPr="008E7EF7">
        <w:rPr>
          <w:lang w:val="en-US"/>
        </w:rPr>
        <w:t>.</w:t>
      </w:r>
    </w:p>
    <w:p w14:paraId="4C5C3DCE" w14:textId="77777777" w:rsidR="008E7EF7" w:rsidRPr="000515F1" w:rsidRDefault="008E7EF7" w:rsidP="004E0535">
      <w:pPr>
        <w:pStyle w:val="Bibliography"/>
      </w:pPr>
      <w:r w:rsidRPr="000515F1">
        <w:rPr>
          <w:smallCaps/>
        </w:rPr>
        <w:t>GADAMER</w:t>
      </w:r>
      <w:r w:rsidRPr="000515F1">
        <w:t xml:space="preserve"> Hans-Georg, </w:t>
      </w:r>
      <w:r w:rsidRPr="000515F1">
        <w:rPr>
          <w:i/>
          <w:iCs/>
        </w:rPr>
        <w:t>Ttuth and Method [1960]</w:t>
      </w:r>
      <w:r w:rsidRPr="000515F1">
        <w:t>, traduit par Joel WEINSHEIMER et traduit par Donald G. MARSHALL, Continuum., Londres, 2004.</w:t>
      </w:r>
    </w:p>
    <w:p w14:paraId="09BBD82A" w14:textId="527701F7" w:rsidR="008E7EF7" w:rsidRPr="000515F1" w:rsidRDefault="008E7EF7" w:rsidP="004E0535">
      <w:pPr>
        <w:pStyle w:val="Bibliography"/>
      </w:pPr>
      <w:r w:rsidRPr="000515F1">
        <w:rPr>
          <w:smallCaps/>
        </w:rPr>
        <w:t>GHISI</w:t>
      </w:r>
      <w:r w:rsidRPr="000515F1">
        <w:t xml:space="preserve"> Daniel, </w:t>
      </w:r>
      <w:r w:rsidRPr="000515F1">
        <w:rPr>
          <w:i/>
          <w:iCs/>
        </w:rPr>
        <w:t>La Fabrique des Monstres</w:t>
      </w:r>
      <w:r w:rsidRPr="000515F1">
        <w:t xml:space="preserve">, </w:t>
      </w:r>
      <w:r w:rsidR="000515F1">
        <w:t xml:space="preserve">Disponible à l'adresse : </w:t>
      </w:r>
      <w:r w:rsidRPr="000515F1">
        <w:t>https://www.danieleghisi.com/works/la-fabrique-des-monstres/</w:t>
      </w:r>
      <w:r w:rsidR="000515F1">
        <w:t>(</w:t>
      </w:r>
      <w:r w:rsidRPr="000515F1">
        <w:t>consulté le 25 août 2022</w:t>
      </w:r>
      <w:r w:rsidR="000515F1">
        <w:t>)</w:t>
      </w:r>
      <w:r w:rsidRPr="000515F1">
        <w:t>.</w:t>
      </w:r>
    </w:p>
    <w:p w14:paraId="06606BF3" w14:textId="77777777" w:rsidR="008E7EF7" w:rsidRPr="000515F1" w:rsidRDefault="008E7EF7" w:rsidP="004E0535">
      <w:pPr>
        <w:pStyle w:val="Bibliography"/>
      </w:pPr>
      <w:r w:rsidRPr="000515F1">
        <w:rPr>
          <w:smallCaps/>
        </w:rPr>
        <w:t>GINDT</w:t>
      </w:r>
      <w:r w:rsidRPr="000515F1">
        <w:t xml:space="preserve"> Antoine, « Aperçu sur le langage scénique de Georges Aperghis</w:t>
      </w:r>
      <w:r w:rsidRPr="000515F1">
        <w:rPr>
          <w:rFonts w:ascii="Times New Roman" w:hAnsi="Times New Roman"/>
        </w:rPr>
        <w:t> </w:t>
      </w:r>
      <w:r w:rsidRPr="000515F1">
        <w:t xml:space="preserve">: une écriture du désir » dans </w:t>
      </w:r>
      <w:r w:rsidRPr="000515F1">
        <w:rPr>
          <w:i/>
          <w:iCs/>
        </w:rPr>
        <w:t>Musique et dramaturgie</w:t>
      </w:r>
      <w:r w:rsidRPr="000515F1">
        <w:rPr>
          <w:rFonts w:ascii="Times New Roman" w:hAnsi="Times New Roman"/>
          <w:i/>
          <w:iCs/>
        </w:rPr>
        <w:t> </w:t>
      </w:r>
      <w:r w:rsidRPr="000515F1">
        <w:rPr>
          <w:i/>
          <w:iCs/>
        </w:rPr>
        <w:t>: Esthétique de la représentation au XXe siècle</w:t>
      </w:r>
      <w:r w:rsidRPr="000515F1">
        <w:t>, Paris, Publications de la Sorbonne, 2003.</w:t>
      </w:r>
    </w:p>
    <w:p w14:paraId="3C19EE98" w14:textId="77777777" w:rsidR="008E7EF7" w:rsidRPr="000515F1" w:rsidRDefault="008E7EF7" w:rsidP="004E0535">
      <w:pPr>
        <w:pStyle w:val="Bibliography"/>
      </w:pPr>
      <w:r w:rsidRPr="000515F1">
        <w:rPr>
          <w:smallCaps/>
        </w:rPr>
        <w:t>GRABÓCZ</w:t>
      </w:r>
      <w:r w:rsidRPr="000515F1">
        <w:t xml:space="preserve"> Márta, « Les théories du récit d’après Paul Ricœur et leurs correspondances avec la narrativité musicale » dans </w:t>
      </w:r>
      <w:r w:rsidRPr="000515F1">
        <w:rPr>
          <w:i/>
          <w:iCs/>
        </w:rPr>
        <w:t>Musique, narrativité, signification</w:t>
      </w:r>
      <w:r w:rsidRPr="000515F1">
        <w:t>, L’Harmattan., Paris, 2009.</w:t>
      </w:r>
    </w:p>
    <w:p w14:paraId="49E3023A" w14:textId="77777777" w:rsidR="008E7EF7" w:rsidRPr="000515F1" w:rsidRDefault="008E7EF7" w:rsidP="004E0535">
      <w:pPr>
        <w:pStyle w:val="Bibliography"/>
      </w:pPr>
      <w:r w:rsidRPr="000515F1">
        <w:rPr>
          <w:smallCaps/>
        </w:rPr>
        <w:t>GUADALUPE SEGALERBA</w:t>
      </w:r>
      <w:r w:rsidRPr="000515F1">
        <w:t xml:space="preserve"> Maria, « Le geste graphique dans la représentation de la musique hez non-musiciens</w:t>
      </w:r>
      <w:r w:rsidRPr="000515F1">
        <w:rPr>
          <w:rFonts w:ascii="Times New Roman" w:hAnsi="Times New Roman"/>
        </w:rPr>
        <w:t> </w:t>
      </w:r>
      <w:r w:rsidRPr="000515F1">
        <w:t xml:space="preserve">: deux études de cas » dans </w:t>
      </w:r>
      <w:r w:rsidRPr="000515F1">
        <w:rPr>
          <w:i/>
          <w:iCs/>
        </w:rPr>
        <w:t>Temps, geste et musicalité</w:t>
      </w:r>
      <w:r w:rsidRPr="000515F1">
        <w:t>, L’Harmattan., Paris, 2007.</w:t>
      </w:r>
    </w:p>
    <w:p w14:paraId="24D95013" w14:textId="77777777" w:rsidR="008E7EF7" w:rsidRPr="000515F1" w:rsidRDefault="008E7EF7" w:rsidP="004E0535">
      <w:pPr>
        <w:pStyle w:val="Bibliography"/>
      </w:pPr>
      <w:r w:rsidRPr="000515F1">
        <w:rPr>
          <w:smallCaps/>
        </w:rPr>
        <w:t>HERR</w:t>
      </w:r>
      <w:r w:rsidRPr="000515F1">
        <w:t xml:space="preserve"> Sophie, </w:t>
      </w:r>
      <w:r w:rsidRPr="000515F1">
        <w:rPr>
          <w:i/>
          <w:iCs/>
        </w:rPr>
        <w:t>Geste de la voix et théâtre du corps</w:t>
      </w:r>
      <w:r w:rsidRPr="000515F1">
        <w:t>, L’Harmattan., Paris, 2009.</w:t>
      </w:r>
    </w:p>
    <w:p w14:paraId="3FE1BD0C" w14:textId="77777777" w:rsidR="008E7EF7" w:rsidRPr="008E7EF7" w:rsidRDefault="008E7EF7" w:rsidP="004E0535">
      <w:pPr>
        <w:pStyle w:val="Bibliography"/>
        <w:rPr>
          <w:lang w:val="en-US"/>
        </w:rPr>
      </w:pPr>
      <w:r w:rsidRPr="008E7EF7">
        <w:rPr>
          <w:smallCaps/>
          <w:lang w:val="en-US"/>
        </w:rPr>
        <w:t>HILLER</w:t>
      </w:r>
      <w:r w:rsidRPr="008E7EF7">
        <w:rPr>
          <w:lang w:val="en-US"/>
        </w:rPr>
        <w:t xml:space="preserve"> Lejaren et </w:t>
      </w:r>
      <w:r w:rsidRPr="008E7EF7">
        <w:rPr>
          <w:smallCaps/>
          <w:lang w:val="en-US"/>
        </w:rPr>
        <w:t>M. ISAACSON</w:t>
      </w:r>
      <w:r w:rsidRPr="008E7EF7">
        <w:rPr>
          <w:lang w:val="en-US"/>
        </w:rPr>
        <w:t xml:space="preserve"> Leonard, </w:t>
      </w:r>
      <w:r w:rsidRPr="008E7EF7">
        <w:rPr>
          <w:i/>
          <w:iCs/>
          <w:lang w:val="en-US"/>
        </w:rPr>
        <w:t>Experimental music composition with an electronic computer 1959</w:t>
      </w:r>
      <w:r w:rsidRPr="008E7EF7">
        <w:rPr>
          <w:lang w:val="en-US"/>
        </w:rPr>
        <w:t>, McGraw-Hill Book Company., New York, (coll. « Wellesley_College_Library; blc; americana »), 1959.</w:t>
      </w:r>
    </w:p>
    <w:p w14:paraId="521E4E86" w14:textId="77777777" w:rsidR="008E7EF7" w:rsidRPr="008E7EF7" w:rsidRDefault="008E7EF7" w:rsidP="004E0535">
      <w:pPr>
        <w:pStyle w:val="Bibliography"/>
        <w:rPr>
          <w:lang w:val="en-US"/>
        </w:rPr>
      </w:pPr>
      <w:r w:rsidRPr="008E7EF7">
        <w:rPr>
          <w:smallCaps/>
          <w:lang w:val="en-US"/>
        </w:rPr>
        <w:t>HIRS</w:t>
      </w:r>
      <w:r w:rsidRPr="008E7EF7">
        <w:rPr>
          <w:lang w:val="en-US"/>
        </w:rPr>
        <w:t xml:space="preserve"> Rozalie et </w:t>
      </w:r>
      <w:r w:rsidRPr="008E7EF7">
        <w:rPr>
          <w:smallCaps/>
          <w:lang w:val="en-US"/>
        </w:rPr>
        <w:t>GILMORE</w:t>
      </w:r>
      <w:r w:rsidRPr="008E7EF7">
        <w:rPr>
          <w:lang w:val="en-US"/>
        </w:rPr>
        <w:t xml:space="preserve"> Bob (eds.), </w:t>
      </w:r>
      <w:r w:rsidRPr="008E7EF7">
        <w:rPr>
          <w:i/>
          <w:iCs/>
          <w:lang w:val="en-US"/>
        </w:rPr>
        <w:t>Contemporary Compositional Techniques and OpenMusic</w:t>
      </w:r>
      <w:r w:rsidRPr="008E7EF7">
        <w:rPr>
          <w:lang w:val="en-US"/>
        </w:rPr>
        <w:t>, DELATOUR FRANCE/Ircam-Centre Pompidou., Paris, 2009.</w:t>
      </w:r>
    </w:p>
    <w:p w14:paraId="6FB74A5C" w14:textId="77777777" w:rsidR="008E7EF7" w:rsidRPr="00250D83" w:rsidRDefault="008E7EF7" w:rsidP="004E0535">
      <w:pPr>
        <w:pStyle w:val="Bibliography"/>
      </w:pPr>
      <w:r w:rsidRPr="00250D83">
        <w:rPr>
          <w:smallCaps/>
        </w:rPr>
        <w:t>IMBERTY</w:t>
      </w:r>
      <w:r w:rsidRPr="00250D83">
        <w:t xml:space="preserve"> Michel, « Du geste temporel au sens » dans </w:t>
      </w:r>
      <w:r w:rsidRPr="00250D83">
        <w:rPr>
          <w:i/>
          <w:iCs/>
        </w:rPr>
        <w:t>Temps, geste et musicalité</w:t>
      </w:r>
      <w:r w:rsidRPr="00250D83">
        <w:t>, L’Harmattan., Paris, 2007.</w:t>
      </w:r>
    </w:p>
    <w:p w14:paraId="65ACA9E6" w14:textId="77777777" w:rsidR="008E7EF7" w:rsidRPr="00250D83" w:rsidRDefault="008E7EF7" w:rsidP="004E0535">
      <w:pPr>
        <w:pStyle w:val="Bibliography"/>
        <w:rPr>
          <w:lang w:val="de-DE"/>
        </w:rPr>
      </w:pPr>
      <w:r w:rsidRPr="00250D83">
        <w:rPr>
          <w:smallCaps/>
          <w:lang w:val="de-DE"/>
        </w:rPr>
        <w:t>KARKOSCHKA</w:t>
      </w:r>
      <w:r w:rsidRPr="00250D83">
        <w:rPr>
          <w:lang w:val="de-DE"/>
        </w:rPr>
        <w:t xml:space="preserve"> Erhard, </w:t>
      </w:r>
      <w:r w:rsidRPr="00250D83">
        <w:rPr>
          <w:i/>
          <w:iCs/>
          <w:lang w:val="de-DE"/>
        </w:rPr>
        <w:t>Das Schriftbild der neuen Musik</w:t>
      </w:r>
      <w:r w:rsidRPr="00250D83">
        <w:rPr>
          <w:lang w:val="de-DE"/>
        </w:rPr>
        <w:t>, Herlann Moeck Verlag., Celle, 1966.</w:t>
      </w:r>
    </w:p>
    <w:p w14:paraId="2BFECDC6" w14:textId="77777777" w:rsidR="008E7EF7" w:rsidRPr="00EC6069" w:rsidRDefault="008E7EF7" w:rsidP="004E0535">
      <w:pPr>
        <w:pStyle w:val="Bibliography"/>
      </w:pPr>
      <w:r w:rsidRPr="00EC6069">
        <w:rPr>
          <w:smallCaps/>
        </w:rPr>
        <w:t>KOGLER</w:t>
      </w:r>
      <w:r w:rsidRPr="00EC6069">
        <w:t xml:space="preserve"> Susanne et </w:t>
      </w:r>
      <w:r w:rsidRPr="00EC6069">
        <w:rPr>
          <w:smallCaps/>
        </w:rPr>
        <w:t>OLIVE</w:t>
      </w:r>
      <w:r w:rsidRPr="00EC6069">
        <w:t xml:space="preserve"> Jean-Paul (eds.), </w:t>
      </w:r>
      <w:r w:rsidRPr="00EC6069">
        <w:rPr>
          <w:i/>
          <w:iCs/>
        </w:rPr>
        <w:t>Expression et geste musical</w:t>
      </w:r>
      <w:r w:rsidRPr="00EC6069">
        <w:t>, L’Harmattan., Paris, 2013.</w:t>
      </w:r>
    </w:p>
    <w:p w14:paraId="6928EA03" w14:textId="77777777" w:rsidR="008E7EF7" w:rsidRPr="00EC6069" w:rsidRDefault="008E7EF7" w:rsidP="004E0535">
      <w:pPr>
        <w:pStyle w:val="Bibliography"/>
      </w:pPr>
      <w:r w:rsidRPr="00EC6069">
        <w:rPr>
          <w:smallCaps/>
        </w:rPr>
        <w:lastRenderedPageBreak/>
        <w:t>LACHENMANN</w:t>
      </w:r>
      <w:r w:rsidRPr="00EC6069">
        <w:t xml:space="preserve"> Helmut, </w:t>
      </w:r>
      <w:r w:rsidRPr="00EC6069">
        <w:rPr>
          <w:i/>
          <w:iCs/>
        </w:rPr>
        <w:t>Écrits et entretiens</w:t>
      </w:r>
      <w:r w:rsidRPr="00EC6069">
        <w:t>, Éditions Contrechamps., Genève, 2009.</w:t>
      </w:r>
    </w:p>
    <w:p w14:paraId="61A6610F" w14:textId="77777777" w:rsidR="008E7EF7" w:rsidRPr="00EC6069" w:rsidRDefault="008E7EF7" w:rsidP="004E0535">
      <w:pPr>
        <w:pStyle w:val="Bibliography"/>
      </w:pPr>
      <w:r w:rsidRPr="00EC6069">
        <w:rPr>
          <w:smallCaps/>
        </w:rPr>
        <w:t>LEHMANN</w:t>
      </w:r>
      <w:r w:rsidRPr="00EC6069">
        <w:t xml:space="preserve"> Hans-Thies, </w:t>
      </w:r>
      <w:r w:rsidRPr="00EC6069">
        <w:rPr>
          <w:i/>
          <w:iCs/>
        </w:rPr>
        <w:t>Le théatre postdramatique</w:t>
      </w:r>
      <w:r w:rsidRPr="00EC6069">
        <w:t>, traduit par Philippe-Henri LEDRU, Paris, l’Arche, 2002.</w:t>
      </w:r>
    </w:p>
    <w:p w14:paraId="46E672D6" w14:textId="77777777" w:rsidR="008E7EF7" w:rsidRPr="00EC6069" w:rsidRDefault="008E7EF7" w:rsidP="004E0535">
      <w:pPr>
        <w:pStyle w:val="Bibliography"/>
      </w:pPr>
      <w:r w:rsidRPr="00EC6069">
        <w:rPr>
          <w:smallCaps/>
        </w:rPr>
        <w:t>LEROUX</w:t>
      </w:r>
      <w:r w:rsidRPr="00EC6069">
        <w:t xml:space="preserve"> Philippe, ... « ... Phraser le monde</w:t>
      </w:r>
      <w:r w:rsidRPr="00EC6069">
        <w:rPr>
          <w:rFonts w:ascii="Times New Roman" w:hAnsi="Times New Roman"/>
        </w:rPr>
        <w:t> </w:t>
      </w:r>
      <w:r w:rsidRPr="00EC6069">
        <w:t>: continuité, geste et énergie dans l’œuvre musicale », 2011, vol. 21, n</w:t>
      </w:r>
      <w:r w:rsidRPr="00EC6069">
        <w:rPr>
          <w:vertAlign w:val="superscript"/>
        </w:rPr>
        <w:t>o</w:t>
      </w:r>
      <w:r w:rsidRPr="00EC6069">
        <w:t> 2, (coll. </w:t>
      </w:r>
      <w:r w:rsidRPr="00EC6069">
        <w:rPr>
          <w:i/>
          <w:iCs/>
        </w:rPr>
        <w:t>« Circuit</w:t>
      </w:r>
      <w:r w:rsidRPr="00EC6069">
        <w:rPr>
          <w:rFonts w:ascii="Times New Roman" w:hAnsi="Times New Roman"/>
          <w:i/>
          <w:iCs/>
        </w:rPr>
        <w:t> </w:t>
      </w:r>
      <w:r w:rsidRPr="00EC6069">
        <w:rPr>
          <w:i/>
          <w:iCs/>
        </w:rPr>
        <w:t>: musiques contemporaines »</w:t>
      </w:r>
      <w:r w:rsidRPr="00EC6069">
        <w:t>), p. 29</w:t>
      </w:r>
      <w:r w:rsidRPr="00EC6069">
        <w:rPr>
          <w:rFonts w:ascii="Cambria Math" w:hAnsi="Cambria Math" w:cs="Cambria Math"/>
        </w:rPr>
        <w:t>‑</w:t>
      </w:r>
      <w:r w:rsidRPr="00EC6069">
        <w:t>48.</w:t>
      </w:r>
    </w:p>
    <w:p w14:paraId="11D05549" w14:textId="77777777" w:rsidR="008E7EF7" w:rsidRPr="00EC6069" w:rsidRDefault="008E7EF7" w:rsidP="004E0535">
      <w:pPr>
        <w:pStyle w:val="Bibliography"/>
      </w:pPr>
      <w:r w:rsidRPr="00EC6069">
        <w:rPr>
          <w:smallCaps/>
        </w:rPr>
        <w:t>LIGETI</w:t>
      </w:r>
      <w:r w:rsidRPr="00EC6069">
        <w:t xml:space="preserve"> György, </w:t>
      </w:r>
      <w:r w:rsidRPr="00EC6069">
        <w:rPr>
          <w:i/>
          <w:iCs/>
        </w:rPr>
        <w:t>Neuf essais sur la musique</w:t>
      </w:r>
      <w:r w:rsidRPr="00EC6069">
        <w:t>, Genève, Contrechamps, 2001, 214 p.</w:t>
      </w:r>
    </w:p>
    <w:p w14:paraId="00648752" w14:textId="77777777" w:rsidR="008E7EF7" w:rsidRPr="00EC6069" w:rsidRDefault="008E7EF7" w:rsidP="004E0535">
      <w:pPr>
        <w:pStyle w:val="Bibliography"/>
      </w:pPr>
      <w:r w:rsidRPr="00EC6069">
        <w:rPr>
          <w:smallCaps/>
        </w:rPr>
        <w:t>MAESTRI</w:t>
      </w:r>
      <w:r w:rsidRPr="00EC6069">
        <w:t xml:space="preserve"> Eric, « Contribution journées Meridien 2017 – IRCAM ».</w:t>
      </w:r>
    </w:p>
    <w:p w14:paraId="2BA8184D" w14:textId="51B2B8FB" w:rsidR="008E7EF7" w:rsidRPr="00EC6069" w:rsidRDefault="008E7EF7" w:rsidP="004E0535">
      <w:pPr>
        <w:pStyle w:val="Bibliography"/>
      </w:pPr>
      <w:r w:rsidRPr="00EC6069">
        <w:rPr>
          <w:smallCaps/>
        </w:rPr>
        <w:t>MALT</w:t>
      </w:r>
      <w:r w:rsidRPr="00EC6069">
        <w:t xml:space="preserve"> Mikhail</w:t>
      </w:r>
      <w:r w:rsidR="00004578">
        <w:t xml:space="preserve"> (2017)</w:t>
      </w:r>
      <w:r w:rsidR="00004578" w:rsidRPr="00EC6069">
        <w:t xml:space="preserve"> </w:t>
      </w:r>
      <w:r w:rsidRPr="00EC6069">
        <w:t>« Descripteurs sonores et écriture musicale », Amphithéâtre Marguerite de Navarre - Marcelin Berthelot,</w:t>
      </w:r>
      <w:r w:rsidR="00004578">
        <w:t xml:space="preserve"> </w:t>
      </w:r>
      <w:r w:rsidR="00004578" w:rsidRPr="00EC6069">
        <w:t>Paris, 2017</w:t>
      </w:r>
      <w:r w:rsidR="00004578">
        <w:t>.</w:t>
      </w:r>
      <w:r w:rsidRPr="00EC6069">
        <w:t xml:space="preserve"> </w:t>
      </w:r>
      <w:r w:rsidR="00004578">
        <w:t xml:space="preserve">Disponible à l’adresse : </w:t>
      </w:r>
      <w:hyperlink r:id="rId133" w:history="1">
        <w:r w:rsidR="00004578" w:rsidRPr="00371919">
          <w:rPr>
            <w:rStyle w:val="Hyperlink"/>
          </w:rPr>
          <w:t>https://www.college-de-france.fr/agenda/colloque/etat-de-artetat-alerte/descripteurs-sonores-et-ecriture-musicale</w:t>
        </w:r>
      </w:hyperlink>
      <w:r w:rsidRPr="00EC6069">
        <w:t>.</w:t>
      </w:r>
      <w:r w:rsidR="00004578">
        <w:t xml:space="preserve"> (consulté le 12 juin 2022)</w:t>
      </w:r>
    </w:p>
    <w:p w14:paraId="6AB90EB3" w14:textId="77777777" w:rsidR="008E7EF7" w:rsidRPr="00EC6069" w:rsidRDefault="008E7EF7" w:rsidP="004E0535">
      <w:pPr>
        <w:pStyle w:val="Bibliography"/>
      </w:pPr>
      <w:r w:rsidRPr="00EC6069">
        <w:rPr>
          <w:smallCaps/>
        </w:rPr>
        <w:t>MARTÍNEZ</w:t>
      </w:r>
      <w:r w:rsidRPr="00EC6069">
        <w:t xml:space="preserve"> García, « Le temps et le rythme au théâtre », </w:t>
      </w:r>
      <w:r w:rsidRPr="00EC6069">
        <w:rPr>
          <w:i/>
          <w:iCs/>
        </w:rPr>
        <w:t>L’Annuaire théâtral</w:t>
      </w:r>
      <w:r w:rsidRPr="00EC6069">
        <w:t>, Printemps 2001, n</w:t>
      </w:r>
      <w:r w:rsidRPr="00EC6069">
        <w:rPr>
          <w:vertAlign w:val="superscript"/>
        </w:rPr>
        <w:t>o</w:t>
      </w:r>
      <w:r w:rsidRPr="00EC6069">
        <w:t> 29, p. 69</w:t>
      </w:r>
      <w:r w:rsidRPr="00EC6069">
        <w:rPr>
          <w:rFonts w:ascii="Cambria Math" w:hAnsi="Cambria Math" w:cs="Cambria Math"/>
        </w:rPr>
        <w:t>‑</w:t>
      </w:r>
      <w:r w:rsidRPr="00EC6069">
        <w:t>81.</w:t>
      </w:r>
    </w:p>
    <w:p w14:paraId="5875D140" w14:textId="77777777" w:rsidR="008E7EF7" w:rsidRPr="00EC6069" w:rsidRDefault="008E7EF7" w:rsidP="004E0535">
      <w:pPr>
        <w:pStyle w:val="Bibliography"/>
      </w:pPr>
      <w:r w:rsidRPr="00EC6069">
        <w:rPr>
          <w:smallCaps/>
        </w:rPr>
        <w:t>MEUNIER</w:t>
      </w:r>
      <w:r w:rsidRPr="00EC6069">
        <w:t xml:space="preserve"> Christine, « Phonétique acoustique » dans </w:t>
      </w:r>
      <w:r w:rsidRPr="00EC6069">
        <w:rPr>
          <w:i/>
          <w:iCs/>
        </w:rPr>
        <w:t>Les dysarthries</w:t>
      </w:r>
      <w:r w:rsidRPr="00EC6069">
        <w:t>, Solal., Paris, 2007, p. 164</w:t>
      </w:r>
      <w:r w:rsidRPr="00EC6069">
        <w:rPr>
          <w:rFonts w:ascii="Cambria Math" w:hAnsi="Cambria Math" w:cs="Cambria Math"/>
        </w:rPr>
        <w:t>‑</w:t>
      </w:r>
      <w:r w:rsidRPr="00EC6069">
        <w:t>173.</w:t>
      </w:r>
    </w:p>
    <w:p w14:paraId="3AE9777E" w14:textId="77777777" w:rsidR="008E7EF7" w:rsidRPr="00EC6069" w:rsidRDefault="008E7EF7" w:rsidP="004E0535">
      <w:pPr>
        <w:pStyle w:val="Bibliography"/>
      </w:pPr>
      <w:r w:rsidRPr="00EC6069">
        <w:rPr>
          <w:smallCaps/>
        </w:rPr>
        <w:t>MICHAUX</w:t>
      </w:r>
      <w:r w:rsidRPr="00EC6069">
        <w:t xml:space="preserve"> Henri, </w:t>
      </w:r>
      <w:r w:rsidRPr="00EC6069">
        <w:rPr>
          <w:i/>
          <w:iCs/>
        </w:rPr>
        <w:t>Passages: 1937-1963</w:t>
      </w:r>
      <w:r w:rsidRPr="00EC6069">
        <w:t>, Paris, Gallimard (coll. « Collection L’imaginaire »), 1998.</w:t>
      </w:r>
    </w:p>
    <w:p w14:paraId="2999DE30" w14:textId="77777777" w:rsidR="008E7EF7" w:rsidRPr="00EC6069" w:rsidRDefault="008E7EF7" w:rsidP="004E0535">
      <w:pPr>
        <w:pStyle w:val="Bibliography"/>
      </w:pPr>
      <w:r w:rsidRPr="00EC6069">
        <w:rPr>
          <w:smallCaps/>
        </w:rPr>
        <w:t>MICHAUX</w:t>
      </w:r>
      <w:r w:rsidRPr="00EC6069">
        <w:t xml:space="preserve"> Henri, </w:t>
      </w:r>
      <w:r w:rsidRPr="00EC6069">
        <w:rPr>
          <w:i/>
          <w:iCs/>
        </w:rPr>
        <w:t>Mouvements: soixante-quatre dessins, un poème, une postface</w:t>
      </w:r>
      <w:r w:rsidRPr="00EC6069">
        <w:t>, Renouvelé., Paris, Gallimard, 1984, 40 p.</w:t>
      </w:r>
    </w:p>
    <w:p w14:paraId="0EEDA0DF" w14:textId="77777777" w:rsidR="008E7EF7" w:rsidRPr="00EC6069" w:rsidRDefault="008E7EF7" w:rsidP="004E0535">
      <w:pPr>
        <w:pStyle w:val="Bibliography"/>
      </w:pPr>
      <w:r w:rsidRPr="00EC6069">
        <w:rPr>
          <w:smallCaps/>
        </w:rPr>
        <w:t>MICHAUX</w:t>
      </w:r>
      <w:r w:rsidRPr="00EC6069">
        <w:t xml:space="preserve"> Henri, </w:t>
      </w:r>
      <w:r w:rsidRPr="00EC6069">
        <w:rPr>
          <w:i/>
          <w:iCs/>
        </w:rPr>
        <w:t>Emergences-Resurgences</w:t>
      </w:r>
      <w:r w:rsidRPr="00EC6069">
        <w:t>, Éditions d’Art Albert Skira., Genève, 1972.</w:t>
      </w:r>
    </w:p>
    <w:p w14:paraId="4D413EC9" w14:textId="77777777" w:rsidR="008E7EF7" w:rsidRPr="00EC6069" w:rsidRDefault="008E7EF7" w:rsidP="004E0535">
      <w:pPr>
        <w:pStyle w:val="Bibliography"/>
      </w:pPr>
      <w:r w:rsidRPr="00EC6069">
        <w:rPr>
          <w:smallCaps/>
        </w:rPr>
        <w:t>MURAIL</w:t>
      </w:r>
      <w:r w:rsidRPr="00EC6069">
        <w:t xml:space="preserve"> Tristan, « Question de cible » dans Pierre MICHEL (ed.), </w:t>
      </w:r>
      <w:r w:rsidRPr="00EC6069">
        <w:rPr>
          <w:i/>
          <w:iCs/>
        </w:rPr>
        <w:t>Modèles &amp; artifices</w:t>
      </w:r>
      <w:r w:rsidRPr="00EC6069">
        <w:t>, Strasbourg, Presses universitaires de Strasbourg, 2004.</w:t>
      </w:r>
    </w:p>
    <w:p w14:paraId="5B129290" w14:textId="5BEBCCEF" w:rsidR="008E7EF7" w:rsidRPr="00EC6069" w:rsidRDefault="008E7EF7" w:rsidP="004E0535">
      <w:pPr>
        <w:pStyle w:val="Bibliography"/>
      </w:pPr>
      <w:r w:rsidRPr="00EC6069">
        <w:rPr>
          <w:smallCaps/>
        </w:rPr>
        <w:t>MURAIL</w:t>
      </w:r>
      <w:r w:rsidRPr="00EC6069">
        <w:t xml:space="preserve"> Tristan, « L’Esprit des dunes ».</w:t>
      </w:r>
      <w:r w:rsidR="00004578">
        <w:t xml:space="preserve"> Entretien personnel. Université de Columbia, New York, Octobre 2009.</w:t>
      </w:r>
    </w:p>
    <w:p w14:paraId="728D8D94" w14:textId="77777777" w:rsidR="008E7EF7" w:rsidRPr="008E7EF7" w:rsidRDefault="008E7EF7" w:rsidP="004E0535">
      <w:pPr>
        <w:pStyle w:val="Bibliography"/>
        <w:rPr>
          <w:lang w:val="en-US"/>
        </w:rPr>
      </w:pPr>
      <w:r w:rsidRPr="008E7EF7">
        <w:rPr>
          <w:smallCaps/>
          <w:lang w:val="en-US"/>
        </w:rPr>
        <w:t>NIKA</w:t>
      </w:r>
      <w:r w:rsidRPr="008E7EF7">
        <w:rPr>
          <w:lang w:val="en-US"/>
        </w:rPr>
        <w:t xml:space="preserve"> Jérôme, </w:t>
      </w:r>
      <w:r w:rsidRPr="008E7EF7">
        <w:rPr>
          <w:smallCaps/>
          <w:lang w:val="en-US"/>
        </w:rPr>
        <w:t>CHEMILLIER</w:t>
      </w:r>
      <w:r w:rsidRPr="008E7EF7">
        <w:rPr>
          <w:lang w:val="en-US"/>
        </w:rPr>
        <w:t xml:space="preserve"> Marc et </w:t>
      </w:r>
      <w:r w:rsidRPr="008E7EF7">
        <w:rPr>
          <w:smallCaps/>
          <w:lang w:val="en-US"/>
        </w:rPr>
        <w:t>ASSAYAG</w:t>
      </w:r>
      <w:r w:rsidRPr="008E7EF7">
        <w:rPr>
          <w:lang w:val="en-US"/>
        </w:rPr>
        <w:t xml:space="preserve"> Gérard, « ImproteK: introducing scenarios into human-computer music improvisation », </w:t>
      </w:r>
      <w:r w:rsidRPr="008E7EF7">
        <w:rPr>
          <w:i/>
          <w:iCs/>
          <w:lang w:val="en-US"/>
        </w:rPr>
        <w:t>ACM Digital Library - Computers in Entertainment</w:t>
      </w:r>
      <w:r w:rsidRPr="008E7EF7">
        <w:rPr>
          <w:lang w:val="en-US"/>
        </w:rPr>
        <w:t>, 2016, vol. 14, 2016 p. 1</w:t>
      </w:r>
      <w:r w:rsidRPr="008E7EF7">
        <w:rPr>
          <w:rFonts w:ascii="Cambria Math" w:hAnsi="Cambria Math" w:cs="Cambria Math"/>
          <w:lang w:val="en-US"/>
        </w:rPr>
        <w:t>‑</w:t>
      </w:r>
      <w:r w:rsidRPr="008E7EF7">
        <w:rPr>
          <w:lang w:val="en-US"/>
        </w:rPr>
        <w:t>27.</w:t>
      </w:r>
    </w:p>
    <w:p w14:paraId="3B7D5CDA" w14:textId="77777777" w:rsidR="008E7EF7" w:rsidRPr="00250D83" w:rsidRDefault="008E7EF7" w:rsidP="004E0535">
      <w:pPr>
        <w:pStyle w:val="Bibliography"/>
      </w:pPr>
      <w:r w:rsidRPr="00250D83">
        <w:rPr>
          <w:smallCaps/>
        </w:rPr>
        <w:t>NOVARINA</w:t>
      </w:r>
      <w:r w:rsidRPr="00250D83">
        <w:t xml:space="preserve"> Valère, </w:t>
      </w:r>
      <w:r w:rsidRPr="00250D83">
        <w:rPr>
          <w:i/>
          <w:iCs/>
        </w:rPr>
        <w:t>Devant la parole</w:t>
      </w:r>
      <w:r w:rsidRPr="00250D83">
        <w:t>, P.O.L., Paris, 1999.</w:t>
      </w:r>
    </w:p>
    <w:p w14:paraId="535FFB39" w14:textId="77777777" w:rsidR="008E7EF7" w:rsidRPr="00250D83" w:rsidRDefault="008E7EF7" w:rsidP="004E0535">
      <w:pPr>
        <w:pStyle w:val="Bibliography"/>
      </w:pPr>
      <w:r w:rsidRPr="00250D83">
        <w:rPr>
          <w:smallCaps/>
        </w:rPr>
        <w:t>PÉRIOT</w:t>
      </w:r>
      <w:r w:rsidRPr="00250D83">
        <w:t xml:space="preserve"> Aurélie et </w:t>
      </w:r>
      <w:r w:rsidRPr="00250D83">
        <w:rPr>
          <w:smallCaps/>
        </w:rPr>
        <w:t>SANGUIN-BRUCKERT</w:t>
      </w:r>
      <w:r w:rsidRPr="00250D83">
        <w:t xml:space="preserve">, « Processus spatio-temporls spécifiques communs à l’acquisition de la lecture et de la musique » dans </w:t>
      </w:r>
      <w:r w:rsidRPr="00250D83">
        <w:rPr>
          <w:i/>
          <w:iCs/>
        </w:rPr>
        <w:t>Temps, geste et musicalité</w:t>
      </w:r>
      <w:r w:rsidRPr="00250D83">
        <w:t>, L’Harmattan., Paris, 2007.</w:t>
      </w:r>
    </w:p>
    <w:p w14:paraId="2435A65B" w14:textId="400C4440" w:rsidR="008E7EF7" w:rsidRPr="002246ED" w:rsidRDefault="008E7EF7" w:rsidP="00FE5955">
      <w:pPr>
        <w:pStyle w:val="Bibliography"/>
        <w:rPr>
          <w:lang w:val="en-US"/>
        </w:rPr>
      </w:pPr>
      <w:r w:rsidRPr="00250D83">
        <w:rPr>
          <w:lang w:val="en-US"/>
        </w:rPr>
        <w:t>PETIT</w:t>
      </w:r>
      <w:r w:rsidRPr="002246ED">
        <w:rPr>
          <w:lang w:val="en-US"/>
        </w:rPr>
        <w:t xml:space="preserve"> Betrand et </w:t>
      </w:r>
      <w:r w:rsidRPr="00250D83">
        <w:rPr>
          <w:lang w:val="en-US"/>
        </w:rPr>
        <w:t>SERRANO</w:t>
      </w:r>
      <w:r w:rsidRPr="002246ED">
        <w:rPr>
          <w:lang w:val="en-US"/>
        </w:rPr>
        <w:t xml:space="preserve"> Manuel, « Generative Music Using Reactive Programming »,</w:t>
      </w:r>
      <w:r w:rsidR="00004578" w:rsidRPr="00250D83">
        <w:rPr>
          <w:lang w:val="en-US"/>
        </w:rPr>
        <w:t xml:space="preserve"> </w:t>
      </w:r>
      <w:r w:rsidR="00004578" w:rsidRPr="00250D83">
        <w:rPr>
          <w:i/>
          <w:iCs/>
          <w:lang w:val="en-US"/>
        </w:rPr>
        <w:t>International Computer Music Conférence</w:t>
      </w:r>
      <w:r w:rsidR="00004578" w:rsidRPr="00250D83">
        <w:rPr>
          <w:lang w:val="en-US"/>
        </w:rPr>
        <w:t>, Jul 2021, Santiago, Chile</w:t>
      </w:r>
      <w:r w:rsidR="00FE5955" w:rsidRPr="002246ED">
        <w:rPr>
          <w:lang w:val="en-US"/>
        </w:rPr>
        <w:t>,</w:t>
      </w:r>
      <w:r w:rsidRPr="002246ED">
        <w:rPr>
          <w:lang w:val="en-US"/>
        </w:rPr>
        <w:t xml:space="preserve"> </w:t>
      </w:r>
      <w:r w:rsidR="00FE5955" w:rsidRPr="002246ED">
        <w:rPr>
          <w:lang w:val="en-US"/>
        </w:rPr>
        <w:t>11 janvier 2021</w:t>
      </w:r>
      <w:r w:rsidRPr="002246ED">
        <w:rPr>
          <w:lang w:val="en-US"/>
        </w:rPr>
        <w:t>.</w:t>
      </w:r>
    </w:p>
    <w:p w14:paraId="393BB312" w14:textId="77777777" w:rsidR="008E7EF7" w:rsidRPr="008E7EF7" w:rsidRDefault="008E7EF7" w:rsidP="004E0535">
      <w:pPr>
        <w:pStyle w:val="Bibliography"/>
        <w:rPr>
          <w:lang w:val="en-US"/>
        </w:rPr>
      </w:pPr>
      <w:r w:rsidRPr="008E7EF7">
        <w:rPr>
          <w:smallCaps/>
          <w:lang w:val="en-US"/>
        </w:rPr>
        <w:t>REESE</w:t>
      </w:r>
      <w:r w:rsidRPr="008E7EF7">
        <w:rPr>
          <w:lang w:val="en-US"/>
        </w:rPr>
        <w:t xml:space="preserve"> Sam, « Forms of Feeling: The Aesthetic Theory of Susanne K. Langer », </w:t>
      </w:r>
      <w:r w:rsidRPr="008E7EF7">
        <w:rPr>
          <w:i/>
          <w:iCs/>
          <w:lang w:val="en-US"/>
        </w:rPr>
        <w:t>Music Educators Journal</w:t>
      </w:r>
      <w:r w:rsidRPr="008E7EF7">
        <w:rPr>
          <w:lang w:val="en-US"/>
        </w:rPr>
        <w:t>, avril 1977, vol. 63, n</w:t>
      </w:r>
      <w:r w:rsidRPr="008E7EF7">
        <w:rPr>
          <w:vertAlign w:val="superscript"/>
          <w:lang w:val="en-US"/>
        </w:rPr>
        <w:t>o</w:t>
      </w:r>
      <w:r w:rsidRPr="008E7EF7">
        <w:rPr>
          <w:lang w:val="en-US"/>
        </w:rPr>
        <w:t> 8, p. 44</w:t>
      </w:r>
      <w:r w:rsidRPr="008E7EF7">
        <w:rPr>
          <w:rFonts w:ascii="Cambria Math" w:hAnsi="Cambria Math" w:cs="Cambria Math"/>
          <w:lang w:val="en-US"/>
        </w:rPr>
        <w:t>‑</w:t>
      </w:r>
      <w:r w:rsidRPr="008E7EF7">
        <w:rPr>
          <w:lang w:val="en-US"/>
        </w:rPr>
        <w:t>49.</w:t>
      </w:r>
    </w:p>
    <w:p w14:paraId="4251945A" w14:textId="77777777" w:rsidR="008E7EF7" w:rsidRPr="00FE5955" w:rsidRDefault="008E7EF7" w:rsidP="004E0535">
      <w:pPr>
        <w:pStyle w:val="Bibliography"/>
      </w:pPr>
      <w:r w:rsidRPr="00FE5955">
        <w:rPr>
          <w:smallCaps/>
        </w:rPr>
        <w:lastRenderedPageBreak/>
        <w:t>RUWET</w:t>
      </w:r>
      <w:r w:rsidRPr="00FE5955">
        <w:t xml:space="preserve"> Nicolas, </w:t>
      </w:r>
      <w:r w:rsidRPr="00FE5955">
        <w:rPr>
          <w:i/>
          <w:iCs/>
        </w:rPr>
        <w:t>Langage, musique, poésie</w:t>
      </w:r>
      <w:r w:rsidRPr="00FE5955">
        <w:t>, Éditions du Seuil., Paris, 1972.</w:t>
      </w:r>
    </w:p>
    <w:p w14:paraId="4EB5203A" w14:textId="77777777" w:rsidR="008E7EF7" w:rsidRPr="00FE5955" w:rsidRDefault="008E7EF7" w:rsidP="004E0535">
      <w:pPr>
        <w:pStyle w:val="Bibliography"/>
      </w:pPr>
      <w:r w:rsidRPr="00FE5955">
        <w:rPr>
          <w:smallCaps/>
        </w:rPr>
        <w:t>SALADIN</w:t>
      </w:r>
      <w:r w:rsidRPr="00FE5955">
        <w:t xml:space="preserve"> Matthieu, « La partition graphique et ses usages dans la scène improvisée », </w:t>
      </w:r>
      <w:r w:rsidRPr="00FE5955">
        <w:rPr>
          <w:i/>
          <w:iCs/>
        </w:rPr>
        <w:t>OpenEdition</w:t>
      </w:r>
      <w:r w:rsidRPr="00FE5955">
        <w:t>, 2004, vol. 2048, p. 31</w:t>
      </w:r>
      <w:r w:rsidRPr="00FE5955">
        <w:rPr>
          <w:rFonts w:ascii="Cambria Math" w:hAnsi="Cambria Math" w:cs="Cambria Math"/>
        </w:rPr>
        <w:t>‑</w:t>
      </w:r>
      <w:r w:rsidRPr="00FE5955">
        <w:t>57.</w:t>
      </w:r>
    </w:p>
    <w:p w14:paraId="15A2419E" w14:textId="77777777" w:rsidR="008E7EF7" w:rsidRPr="00FE5955" w:rsidRDefault="008E7EF7" w:rsidP="004E0535">
      <w:pPr>
        <w:pStyle w:val="Bibliography"/>
      </w:pPr>
      <w:r w:rsidRPr="00FE5955">
        <w:rPr>
          <w:smallCaps/>
        </w:rPr>
        <w:t>SCHNEBEL</w:t>
      </w:r>
      <w:r w:rsidRPr="00FE5955">
        <w:t xml:space="preserve"> Dieter et </w:t>
      </w:r>
      <w:r w:rsidRPr="00FE5955">
        <w:rPr>
          <w:smallCaps/>
        </w:rPr>
        <w:t>DEMOZ</w:t>
      </w:r>
      <w:r w:rsidRPr="00FE5955">
        <w:t xml:space="preserve"> Héloïse, </w:t>
      </w:r>
      <w:r w:rsidRPr="00FE5955">
        <w:rPr>
          <w:i/>
          <w:iCs/>
        </w:rPr>
        <w:t>Son et corps</w:t>
      </w:r>
      <w:r w:rsidRPr="00FE5955">
        <w:t>, Dijon, les Presses du réel (coll. « La petite collection Arts-H2H »), 2017.</w:t>
      </w:r>
    </w:p>
    <w:p w14:paraId="0CBBF722" w14:textId="0ECD6DC1" w:rsidR="008E7EF7" w:rsidRPr="00FE5955" w:rsidRDefault="008E7EF7" w:rsidP="00FE5955">
      <w:pPr>
        <w:pStyle w:val="Bibliography"/>
      </w:pPr>
      <w:r w:rsidRPr="00FE5955">
        <w:rPr>
          <w:smallCaps/>
        </w:rPr>
        <w:t>SCHNELL</w:t>
      </w:r>
      <w:r w:rsidRPr="00FE5955">
        <w:t xml:space="preserve"> Norbert, </w:t>
      </w:r>
      <w:r w:rsidRPr="00FE5955">
        <w:rPr>
          <w:smallCaps/>
        </w:rPr>
        <w:t>BORGHESI</w:t>
      </w:r>
      <w:r w:rsidRPr="00FE5955">
        <w:t xml:space="preserve"> Riccadro, </w:t>
      </w:r>
      <w:r w:rsidRPr="00FE5955">
        <w:rPr>
          <w:smallCaps/>
        </w:rPr>
        <w:t>SCHWARZ</w:t>
      </w:r>
      <w:r w:rsidRPr="00FE5955">
        <w:t xml:space="preserve"> Diemo, </w:t>
      </w:r>
      <w:r w:rsidRPr="00FE5955">
        <w:rPr>
          <w:smallCaps/>
        </w:rPr>
        <w:t>BEVILACQUA</w:t>
      </w:r>
      <w:r w:rsidRPr="00FE5955">
        <w:t xml:space="preserve"> Frédéric et MÜLLER Remy, « FTM—Complex Data Structures for Max », </w:t>
      </w:r>
      <w:r w:rsidR="00FE5955" w:rsidRPr="00FE5955">
        <w:rPr>
          <w:i/>
          <w:iCs/>
        </w:rPr>
        <w:t>International Computer Music Conference (ICMC),</w:t>
      </w:r>
      <w:r w:rsidR="00FE5955" w:rsidRPr="00250D83">
        <w:t xml:space="preserve"> Sep 2005, Barcelona, Spain. pp.1-1.</w:t>
      </w:r>
    </w:p>
    <w:p w14:paraId="220497B0" w14:textId="63D50289" w:rsidR="008E7EF7" w:rsidRPr="008E7EF7" w:rsidRDefault="008E7EF7" w:rsidP="004E0535">
      <w:pPr>
        <w:pStyle w:val="Bibliography"/>
        <w:rPr>
          <w:lang w:val="en-US"/>
        </w:rPr>
      </w:pPr>
      <w:r w:rsidRPr="008E7EF7">
        <w:rPr>
          <w:smallCaps/>
          <w:lang w:val="en-US"/>
        </w:rPr>
        <w:t>SCHNELL</w:t>
      </w:r>
      <w:r w:rsidRPr="008E7EF7">
        <w:rPr>
          <w:lang w:val="en-US"/>
        </w:rPr>
        <w:t xml:space="preserve"> Norbert, </w:t>
      </w:r>
      <w:r w:rsidRPr="008E7EF7">
        <w:rPr>
          <w:smallCaps/>
          <w:lang w:val="en-US"/>
        </w:rPr>
        <w:t>RÖBEL</w:t>
      </w:r>
      <w:r w:rsidRPr="008E7EF7">
        <w:rPr>
          <w:lang w:val="en-US"/>
        </w:rPr>
        <w:t xml:space="preserve"> Axel, </w:t>
      </w:r>
      <w:r w:rsidRPr="008E7EF7">
        <w:rPr>
          <w:smallCaps/>
          <w:lang w:val="en-US"/>
        </w:rPr>
        <w:t>SCHWARZ</w:t>
      </w:r>
      <w:r w:rsidRPr="008E7EF7">
        <w:rPr>
          <w:lang w:val="en-US"/>
        </w:rPr>
        <w:t xml:space="preserve"> Diemo, </w:t>
      </w:r>
      <w:r w:rsidRPr="008E7EF7">
        <w:rPr>
          <w:smallCaps/>
          <w:lang w:val="en-US"/>
        </w:rPr>
        <w:t>PEETERS</w:t>
      </w:r>
      <w:r w:rsidRPr="008E7EF7">
        <w:rPr>
          <w:lang w:val="en-US"/>
        </w:rPr>
        <w:t xml:space="preserve"> Geoffroy et </w:t>
      </w:r>
      <w:r w:rsidRPr="008E7EF7">
        <w:rPr>
          <w:smallCaps/>
          <w:lang w:val="en-US"/>
        </w:rPr>
        <w:t>BORGHESI</w:t>
      </w:r>
      <w:r w:rsidRPr="008E7EF7">
        <w:rPr>
          <w:lang w:val="en-US"/>
        </w:rPr>
        <w:t xml:space="preserve"> Riccadro, « MuBu &amp; Friends - Assembling Tools for Content Based Real-Time Interactive Audio Processing in Max/MSP »,</w:t>
      </w:r>
      <w:r w:rsidR="00FE5955">
        <w:rPr>
          <w:lang w:val="en-US"/>
        </w:rPr>
        <w:t xml:space="preserve"> </w:t>
      </w:r>
      <w:r w:rsidR="00FE5955" w:rsidRPr="00250D83">
        <w:rPr>
          <w:i/>
          <w:iCs/>
          <w:lang w:val="en-US"/>
        </w:rPr>
        <w:t xml:space="preserve">International Computer </w:t>
      </w:r>
      <w:r w:rsidR="004B69DF" w:rsidRPr="00250D83">
        <w:rPr>
          <w:i/>
          <w:iCs/>
          <w:lang w:val="en-US"/>
        </w:rPr>
        <w:t>M</w:t>
      </w:r>
      <w:r w:rsidR="00FE5955" w:rsidRPr="00250D83">
        <w:rPr>
          <w:i/>
          <w:iCs/>
          <w:lang w:val="en-US"/>
        </w:rPr>
        <w:t xml:space="preserve">usic </w:t>
      </w:r>
      <w:r w:rsidR="004B69DF" w:rsidRPr="00250D83">
        <w:rPr>
          <w:i/>
          <w:iCs/>
          <w:lang w:val="en-US"/>
        </w:rPr>
        <w:t>Conference (ICMC 2009),</w:t>
      </w:r>
      <w:r w:rsidR="004B69DF">
        <w:rPr>
          <w:lang w:val="en-US"/>
        </w:rPr>
        <w:t xml:space="preserve"> </w:t>
      </w:r>
      <w:r w:rsidRPr="008E7EF7">
        <w:rPr>
          <w:lang w:val="en-US"/>
        </w:rPr>
        <w:t xml:space="preserve"> Monréal, 2009.</w:t>
      </w:r>
    </w:p>
    <w:p w14:paraId="253C0797" w14:textId="77777777" w:rsidR="008E7EF7" w:rsidRPr="00250D83" w:rsidRDefault="008E7EF7" w:rsidP="004E0535">
      <w:pPr>
        <w:pStyle w:val="Bibliography"/>
      </w:pPr>
      <w:r w:rsidRPr="00250D83">
        <w:rPr>
          <w:smallCaps/>
        </w:rPr>
        <w:t>SHAYEGAN</w:t>
      </w:r>
      <w:r w:rsidRPr="00250D83">
        <w:t xml:space="preserve"> Daryush, </w:t>
      </w:r>
      <w:r w:rsidRPr="00250D83">
        <w:rPr>
          <w:i/>
          <w:iCs/>
        </w:rPr>
        <w:t>Le regard mutilié</w:t>
      </w:r>
      <w:r w:rsidRPr="00250D83">
        <w:t>, Éditions de l’aube., Paris, 1996.</w:t>
      </w:r>
    </w:p>
    <w:p w14:paraId="0AFBFEBB" w14:textId="5AF81358" w:rsidR="008E7EF7" w:rsidRPr="00250D83" w:rsidRDefault="008E7EF7" w:rsidP="004E0535">
      <w:pPr>
        <w:pStyle w:val="Bibliography"/>
      </w:pPr>
      <w:r w:rsidRPr="00250D83">
        <w:rPr>
          <w:smallCaps/>
        </w:rPr>
        <w:t>SOLOMOS</w:t>
      </w:r>
      <w:r w:rsidRPr="00250D83">
        <w:t xml:space="preserve"> Makis et </w:t>
      </w:r>
      <w:r w:rsidRPr="00250D83">
        <w:rPr>
          <w:smallCaps/>
        </w:rPr>
        <w:t>PECQUET</w:t>
      </w:r>
      <w:r w:rsidRPr="00250D83">
        <w:t xml:space="preserve"> Frank, </w:t>
      </w:r>
      <w:r w:rsidR="000848FB" w:rsidRPr="000848FB">
        <w:t>« </w:t>
      </w:r>
      <w:r w:rsidR="000848FB" w:rsidRPr="002A4474">
        <w:t>MUSIQUE, TECHNIQUE ET TECHNOLOGIE. QUELQUES REMARQUES MUSICOLOGICO-ETHIQUES</w:t>
      </w:r>
      <w:r w:rsidR="000848FB" w:rsidRPr="000848FB">
        <w:t xml:space="preserve"> », </w:t>
      </w:r>
      <w:r w:rsidR="000848FB" w:rsidRPr="002A4474">
        <w:rPr>
          <w:i/>
          <w:iCs/>
        </w:rPr>
        <w:t xml:space="preserve">Journées d’Informatique musicale JIM 96, </w:t>
      </w:r>
      <w:r w:rsidR="000848FB" w:rsidRPr="002A4474">
        <w:t>1996, Basse-Normandie, France.</w:t>
      </w:r>
    </w:p>
    <w:p w14:paraId="0067FB5E" w14:textId="77777777" w:rsidR="008E7EF7" w:rsidRPr="00250D83" w:rsidRDefault="008E7EF7" w:rsidP="004E0535">
      <w:pPr>
        <w:pStyle w:val="Bibliography"/>
      </w:pPr>
      <w:r w:rsidRPr="00250D83">
        <w:rPr>
          <w:smallCaps/>
        </w:rPr>
        <w:t>SOURIS</w:t>
      </w:r>
      <w:r w:rsidRPr="00250D83">
        <w:t xml:space="preserve"> André, « Forme » dans </w:t>
      </w:r>
      <w:r w:rsidRPr="00250D83">
        <w:rPr>
          <w:i/>
          <w:iCs/>
        </w:rPr>
        <w:t>Encyclopédie de la musique</w:t>
      </w:r>
      <w:r w:rsidRPr="00250D83">
        <w:t>, s.l., 1961.</w:t>
      </w:r>
    </w:p>
    <w:p w14:paraId="3022F7CD" w14:textId="77777777" w:rsidR="008E7EF7" w:rsidRPr="008E7EF7" w:rsidRDefault="008E7EF7" w:rsidP="004E0535">
      <w:pPr>
        <w:pStyle w:val="Bibliography"/>
        <w:rPr>
          <w:lang w:val="en-US"/>
        </w:rPr>
      </w:pPr>
      <w:r w:rsidRPr="008E7EF7">
        <w:rPr>
          <w:smallCaps/>
          <w:lang w:val="en-US"/>
        </w:rPr>
        <w:t>STERNBERG</w:t>
      </w:r>
      <w:r w:rsidRPr="008E7EF7">
        <w:rPr>
          <w:lang w:val="en-US"/>
        </w:rPr>
        <w:t xml:space="preserve"> Robert J., </w:t>
      </w:r>
      <w:r w:rsidRPr="008E7EF7">
        <w:rPr>
          <w:smallCaps/>
          <w:lang w:val="en-US"/>
        </w:rPr>
        <w:t>STERNBERG</w:t>
      </w:r>
      <w:r w:rsidRPr="008E7EF7">
        <w:rPr>
          <w:lang w:val="en-US"/>
        </w:rPr>
        <w:t xml:space="preserve"> Karin et </w:t>
      </w:r>
      <w:r w:rsidRPr="008E7EF7">
        <w:rPr>
          <w:smallCaps/>
          <w:lang w:val="en-US"/>
        </w:rPr>
        <w:t>MIO</w:t>
      </w:r>
      <w:r w:rsidRPr="008E7EF7">
        <w:rPr>
          <w:lang w:val="en-US"/>
        </w:rPr>
        <w:t xml:space="preserve"> Jeffery Scott, « Perception of Objects and Forms » dans </w:t>
      </w:r>
      <w:r w:rsidRPr="008E7EF7">
        <w:rPr>
          <w:i/>
          <w:iCs/>
          <w:lang w:val="en-US"/>
        </w:rPr>
        <w:t>Cognitive psychology</w:t>
      </w:r>
      <w:r w:rsidRPr="008E7EF7">
        <w:rPr>
          <w:lang w:val="en-US"/>
        </w:rPr>
        <w:t>, 6th ed., Belmont, CA, Wadsworth/Cengage Learning, 2012, p. 111</w:t>
      </w:r>
      <w:r w:rsidRPr="008E7EF7">
        <w:rPr>
          <w:rFonts w:ascii="Cambria Math" w:hAnsi="Cambria Math" w:cs="Cambria Math"/>
          <w:lang w:val="en-US"/>
        </w:rPr>
        <w:t>‑</w:t>
      </w:r>
      <w:r w:rsidRPr="008E7EF7">
        <w:rPr>
          <w:lang w:val="en-US"/>
        </w:rPr>
        <w:t>121.</w:t>
      </w:r>
    </w:p>
    <w:p w14:paraId="48894538" w14:textId="77777777" w:rsidR="008E7EF7" w:rsidRPr="00250D83" w:rsidRDefault="008E7EF7" w:rsidP="004E0535">
      <w:pPr>
        <w:pStyle w:val="Bibliography"/>
      </w:pPr>
      <w:r w:rsidRPr="00250D83">
        <w:rPr>
          <w:smallCaps/>
        </w:rPr>
        <w:t>STOCKHAUSEN</w:t>
      </w:r>
      <w:r w:rsidRPr="00250D83">
        <w:t xml:space="preserve"> Karlheinz, </w:t>
      </w:r>
      <w:r w:rsidRPr="00250D83">
        <w:rPr>
          <w:i/>
          <w:iCs/>
        </w:rPr>
        <w:t>Écouter en découvreur</w:t>
      </w:r>
      <w:r w:rsidRPr="00250D83">
        <w:t>, traduit par Laurent CANTAGREL et traduit par Denis COLLINS, LA Rue Musicale., Paris, 2016.</w:t>
      </w:r>
    </w:p>
    <w:p w14:paraId="55316416" w14:textId="77777777" w:rsidR="008E7EF7" w:rsidRPr="00250D83" w:rsidRDefault="008E7EF7" w:rsidP="004E0535">
      <w:pPr>
        <w:pStyle w:val="Bibliography"/>
      </w:pPr>
      <w:r w:rsidRPr="00250D83">
        <w:rPr>
          <w:smallCaps/>
        </w:rPr>
        <w:t>TRAUBE</w:t>
      </w:r>
      <w:r w:rsidRPr="00250D83">
        <w:t xml:space="preserve"> Caroline, « La notation du timbre instrumental</w:t>
      </w:r>
      <w:r w:rsidRPr="00250D83">
        <w:rPr>
          <w:rFonts w:ascii="Times New Roman" w:hAnsi="Times New Roman"/>
        </w:rPr>
        <w:t> </w:t>
      </w:r>
      <w:r w:rsidRPr="00250D83">
        <w:t xml:space="preserve">: noter la cause ou l’effet dans le rapport geste-son », </w:t>
      </w:r>
      <w:r w:rsidRPr="00250D83">
        <w:rPr>
          <w:i/>
          <w:iCs/>
        </w:rPr>
        <w:t>Cicruit</w:t>
      </w:r>
      <w:r w:rsidRPr="00250D83">
        <w:t>, 2015, vol. 25, n</w:t>
      </w:r>
      <w:r w:rsidRPr="00250D83">
        <w:rPr>
          <w:vertAlign w:val="superscript"/>
        </w:rPr>
        <w:t>o</w:t>
      </w:r>
      <w:r w:rsidRPr="00250D83">
        <w:t> 1, p. 21</w:t>
      </w:r>
      <w:r w:rsidRPr="00250D83">
        <w:rPr>
          <w:rFonts w:ascii="Cambria Math" w:hAnsi="Cambria Math" w:cs="Cambria Math"/>
        </w:rPr>
        <w:t>‑</w:t>
      </w:r>
      <w:r w:rsidRPr="00250D83">
        <w:t>37.</w:t>
      </w:r>
    </w:p>
    <w:p w14:paraId="62D98BAA" w14:textId="77777777" w:rsidR="008E7EF7" w:rsidRPr="00250D83" w:rsidRDefault="008E7EF7" w:rsidP="004E0535">
      <w:pPr>
        <w:pStyle w:val="Bibliography"/>
      </w:pPr>
      <w:r w:rsidRPr="00250D83">
        <w:rPr>
          <w:smallCaps/>
        </w:rPr>
        <w:t>VILLARD</w:t>
      </w:r>
      <w:r w:rsidRPr="00250D83">
        <w:t xml:space="preserve"> Marie-Aline, </w:t>
      </w:r>
      <w:r w:rsidRPr="00250D83">
        <w:rPr>
          <w:i/>
          <w:iCs/>
        </w:rPr>
        <w:t>Poétique du geste chez Henri Michaux</w:t>
      </w:r>
      <w:r w:rsidRPr="00250D83">
        <w:rPr>
          <w:rFonts w:ascii="Times New Roman" w:hAnsi="Times New Roman"/>
          <w:i/>
          <w:iCs/>
        </w:rPr>
        <w:t> </w:t>
      </w:r>
      <w:r w:rsidRPr="00250D83">
        <w:rPr>
          <w:i/>
          <w:iCs/>
        </w:rPr>
        <w:t>: mouvement, regard, participation, danse</w:t>
      </w:r>
      <w:r w:rsidRPr="00250D83">
        <w:t>,Université de Grenoble, Grenoble, 2006.</w:t>
      </w:r>
    </w:p>
    <w:p w14:paraId="70A92E5B" w14:textId="142BFFB0" w:rsidR="00DD1136" w:rsidRPr="00250D83" w:rsidRDefault="008E7EF7" w:rsidP="00250D83">
      <w:r w:rsidRPr="00250D83">
        <w:rPr>
          <w:i/>
          <w:iCs/>
        </w:rPr>
        <w:t>Image d’une œuvre</w:t>
      </w:r>
      <w:r w:rsidRPr="00250D83">
        <w:t xml:space="preserve">, </w:t>
      </w:r>
      <w:r w:rsidR="00DD1136">
        <w:t xml:space="preserve">Vidéo en ligne, Disponible à l’adresse : </w:t>
      </w:r>
      <w:hyperlink r:id="rId134" w:history="1">
        <w:r w:rsidR="00DD1136" w:rsidRPr="00371919">
          <w:rPr>
            <w:rStyle w:val="Hyperlink"/>
          </w:rPr>
          <w:t>https://medias.ircam.fr/x452f77</w:t>
        </w:r>
      </w:hyperlink>
      <w:r w:rsidR="00DD1136">
        <w:t xml:space="preserve">, </w:t>
      </w:r>
      <w:r w:rsidR="00DD1136" w:rsidRPr="002A4474">
        <w:t>Paris, Espace de projection, Ircam, 2011, vol.13.</w:t>
      </w:r>
      <w:r w:rsidR="00DD1136">
        <w:t xml:space="preserve"> (consulté le 10 mai 2022)</w:t>
      </w:r>
    </w:p>
    <w:p w14:paraId="231C9505" w14:textId="5A2B8364" w:rsidR="008E7EF7" w:rsidRPr="00250D83" w:rsidRDefault="00DD1136" w:rsidP="00DD1136">
      <w:pPr>
        <w:pStyle w:val="Bibliography"/>
      </w:pPr>
      <w:r w:rsidRPr="00250D83">
        <w:rPr>
          <w:i/>
          <w:iCs/>
        </w:rPr>
        <w:t>Cheminement doctoral en recherche-création</w:t>
      </w:r>
      <w:r>
        <w:t>, Page web, Disponible à l’adresse :</w:t>
      </w:r>
      <w:r w:rsidRPr="00DD1136" w:rsidDel="00DD1136">
        <w:t xml:space="preserve"> </w:t>
      </w:r>
      <w:r w:rsidR="008E7EF7" w:rsidRPr="00250D83">
        <w:t>https://littfra.umontreal.ca/programmes-cours/cycles-superieurs/doctorat-en-litteratures-de-langue-francaise/cheminement-doctoral-en-recherche-creation/</w:t>
      </w:r>
      <w:r>
        <w:t>(</w:t>
      </w:r>
      <w:r w:rsidR="008E7EF7" w:rsidRPr="00250D83">
        <w:t>consulté le 20 septembre 2022</w:t>
      </w:r>
      <w:r>
        <w:t>)</w:t>
      </w:r>
      <w:r w:rsidR="008E7EF7" w:rsidRPr="00250D83">
        <w:t>.</w:t>
      </w:r>
    </w:p>
    <w:p w14:paraId="1A8DB26A" w14:textId="77777777" w:rsidR="008E7EF7" w:rsidRPr="00250D83" w:rsidRDefault="008E7EF7" w:rsidP="004E0535">
      <w:pPr>
        <w:pStyle w:val="Bibliography"/>
      </w:pPr>
      <w:r w:rsidRPr="00250D83">
        <w:rPr>
          <w:i/>
          <w:iCs/>
        </w:rPr>
        <w:t>Antescofo</w:t>
      </w:r>
      <w:r w:rsidRPr="00250D83">
        <w:t>, https://forum.ircam.fr/projects/detail/antescofo/, consulté le 5 mai 2022.</w:t>
      </w:r>
    </w:p>
    <w:p w14:paraId="49025EEE" w14:textId="0F5EEB4C" w:rsidR="008E7EF7" w:rsidRDefault="008E7EF7" w:rsidP="004E0535">
      <w:pPr>
        <w:pStyle w:val="Bibliography"/>
      </w:pPr>
      <w:r w:rsidRPr="00250D83">
        <w:rPr>
          <w:i/>
          <w:iCs/>
        </w:rPr>
        <w:t>AudioSculpe 2.9</w:t>
      </w:r>
      <w:r w:rsidRPr="00250D83">
        <w:t>, https://support.ircam.fr/docs/AudioSculpt/2.9.2/co/1-bpf.html, consulté le 22 février 2019.</w:t>
      </w:r>
    </w:p>
    <w:p w14:paraId="47758B5D" w14:textId="07C3FB19" w:rsidR="0095794E" w:rsidRPr="0095794E" w:rsidRDefault="0095794E" w:rsidP="0095794E">
      <w:pPr>
        <w:pStyle w:val="Bibliography"/>
      </w:pPr>
      <w:r w:rsidRPr="004E0535">
        <w:rPr>
          <w:i/>
          <w:iCs/>
        </w:rPr>
        <w:lastRenderedPageBreak/>
        <w:t>Descripteurs audio</w:t>
      </w:r>
      <w:r w:rsidRPr="004E0535">
        <w:rPr>
          <w:rFonts w:ascii="Times New Roman" w:hAnsi="Times New Roman"/>
          <w:i/>
          <w:iCs/>
        </w:rPr>
        <w:t> </w:t>
      </w:r>
      <w:r w:rsidRPr="004E0535">
        <w:rPr>
          <w:i/>
          <w:iCs/>
        </w:rPr>
        <w:t>: un enjeux majeur pour la composition en temps réel</w:t>
      </w:r>
      <w:r w:rsidRPr="004E0535">
        <w:t>, https://medias.ircam.fr/x9d729d_descripteurs-audio-un-enjeux-majeur-pour , 2012, consulté le 20 mai 2022.</w:t>
      </w:r>
    </w:p>
    <w:p w14:paraId="7B00A2CE" w14:textId="77777777" w:rsidR="008E7EF7" w:rsidRPr="00250D83" w:rsidRDefault="008E7EF7" w:rsidP="004E0535">
      <w:pPr>
        <w:pStyle w:val="Bibliography"/>
      </w:pPr>
      <w:r w:rsidRPr="00250D83">
        <w:t xml:space="preserve">« Infans » dans </w:t>
      </w:r>
      <w:r w:rsidRPr="00250D83">
        <w:rPr>
          <w:i/>
          <w:iCs/>
        </w:rPr>
        <w:t>Wikipédia</w:t>
      </w:r>
      <w:r w:rsidRPr="00250D83">
        <w:t>, s.l.</w:t>
      </w:r>
    </w:p>
    <w:p w14:paraId="6272AA93" w14:textId="77777777" w:rsidR="008E7EF7" w:rsidRPr="00250D83" w:rsidRDefault="008E7EF7" w:rsidP="004E0535">
      <w:pPr>
        <w:pStyle w:val="Bibliography"/>
      </w:pPr>
      <w:r w:rsidRPr="00250D83">
        <w:t xml:space="preserve">« Logos » dans </w:t>
      </w:r>
      <w:r w:rsidRPr="00250D83">
        <w:rPr>
          <w:i/>
          <w:iCs/>
        </w:rPr>
        <w:t>Wikipédia</w:t>
      </w:r>
      <w:r w:rsidRPr="00250D83">
        <w:t>, s.l.</w:t>
      </w:r>
    </w:p>
    <w:p w14:paraId="6406BF6A" w14:textId="77777777" w:rsidR="008E7EF7" w:rsidRPr="00250D83" w:rsidRDefault="008E7EF7" w:rsidP="004E0535">
      <w:pPr>
        <w:pStyle w:val="Bibliography"/>
      </w:pPr>
      <w:r w:rsidRPr="00250D83">
        <w:t xml:space="preserve">« Grommelot » dans </w:t>
      </w:r>
      <w:r w:rsidRPr="00250D83">
        <w:rPr>
          <w:i/>
          <w:iCs/>
        </w:rPr>
        <w:t>Wikipédia</w:t>
      </w:r>
      <w:r w:rsidRPr="00250D83">
        <w:t>, s.l.</w:t>
      </w:r>
    </w:p>
    <w:p w14:paraId="71EA2291" w14:textId="0F3A0405" w:rsidR="008E7EF7" w:rsidRPr="002246ED" w:rsidRDefault="008E7EF7" w:rsidP="004E0535">
      <w:pPr>
        <w:pStyle w:val="Bibliography"/>
      </w:pPr>
      <w:r w:rsidRPr="00250D83">
        <w:rPr>
          <w:i/>
          <w:iCs/>
        </w:rPr>
        <w:t>MuBu pour Max</w:t>
      </w:r>
      <w:r w:rsidRPr="00250D83">
        <w:t xml:space="preserve">, </w:t>
      </w:r>
      <w:r w:rsidR="00DD1136">
        <w:t xml:space="preserve">Article en ligne, disponible à l’adresse : </w:t>
      </w:r>
      <w:hyperlink r:id="rId135" w:history="1">
        <w:r w:rsidR="00DD1136" w:rsidRPr="002246ED">
          <w:rPr>
            <w:rStyle w:val="Hyperlink"/>
          </w:rPr>
          <w:t>https://www.stms-lab.fr/shop/product/mubu-pour-max/</w:t>
        </w:r>
      </w:hyperlink>
      <w:r w:rsidR="00DD1136">
        <w:t xml:space="preserve"> (</w:t>
      </w:r>
      <w:r w:rsidRPr="002246ED">
        <w:t>consulté le 15 août 2022</w:t>
      </w:r>
      <w:r w:rsidR="00DD1136">
        <w:t>)</w:t>
      </w:r>
      <w:r w:rsidRPr="002246ED">
        <w:t>.</w:t>
      </w:r>
    </w:p>
    <w:p w14:paraId="3E3D0571" w14:textId="77777777" w:rsidR="008E7EF7" w:rsidRPr="002246ED" w:rsidRDefault="008E7EF7" w:rsidP="004E0535">
      <w:pPr>
        <w:pStyle w:val="Bibliography"/>
      </w:pPr>
      <w:r w:rsidRPr="002246ED">
        <w:t>« gizmo~ ».</w:t>
      </w:r>
    </w:p>
    <w:p w14:paraId="4606A820" w14:textId="0A4BDFDD" w:rsidR="008E7EF7" w:rsidRPr="002246ED" w:rsidRDefault="008E7EF7" w:rsidP="004E0535">
      <w:pPr>
        <w:pStyle w:val="Bibliography"/>
      </w:pPr>
      <w:r w:rsidRPr="002246ED">
        <w:rPr>
          <w:i/>
          <w:iCs/>
        </w:rPr>
        <w:t>Psychoriste</w:t>
      </w:r>
      <w:r w:rsidRPr="002246ED">
        <w:t xml:space="preserve">, </w:t>
      </w:r>
      <w:r w:rsidR="00DD1136">
        <w:t xml:space="preserve">Article en ligne, disponible à l’adresse : </w:t>
      </w:r>
      <w:r w:rsidRPr="002246ED">
        <w:t>https://forum.ircam.fr/projects/detail/virtual-choir/</w:t>
      </w:r>
      <w:r w:rsidR="00DD1136">
        <w:t>(</w:t>
      </w:r>
      <w:r w:rsidRPr="002246ED">
        <w:t>consulté le 5 avril 2022</w:t>
      </w:r>
      <w:r w:rsidR="00DD1136">
        <w:t>)</w:t>
      </w:r>
      <w:r w:rsidRPr="002246ED">
        <w:t>.</w:t>
      </w:r>
    </w:p>
    <w:p w14:paraId="086CB8EF" w14:textId="49AEC894" w:rsidR="008E7EF7" w:rsidRPr="002246ED" w:rsidRDefault="008E7EF7" w:rsidP="004E0535">
      <w:pPr>
        <w:pStyle w:val="Bibliography"/>
      </w:pPr>
      <w:r w:rsidRPr="002246ED">
        <w:rPr>
          <w:i/>
          <w:iCs/>
        </w:rPr>
        <w:t>Spat</w:t>
      </w:r>
      <w:r w:rsidRPr="002246ED">
        <w:t xml:space="preserve">, </w:t>
      </w:r>
      <w:r w:rsidR="00DD1136">
        <w:t xml:space="preserve">Article en ligne, disponible à l’adresse : </w:t>
      </w:r>
      <w:r w:rsidRPr="002246ED">
        <w:t>https://forum.ircam.fr/projects/detail/spat/</w:t>
      </w:r>
      <w:r w:rsidR="00DD1136">
        <w:t>(</w:t>
      </w:r>
      <w:r w:rsidRPr="002246ED">
        <w:t>consulté le 20 mai 2022</w:t>
      </w:r>
      <w:r w:rsidR="00DD1136">
        <w:t>)</w:t>
      </w:r>
      <w:r w:rsidRPr="002246ED">
        <w:t>.</w:t>
      </w:r>
    </w:p>
    <w:p w14:paraId="4DFF4C1D" w14:textId="0020C58A" w:rsidR="008E7EF7" w:rsidRPr="002246ED" w:rsidRDefault="008E7EF7" w:rsidP="004E0535">
      <w:pPr>
        <w:pStyle w:val="Bibliography"/>
      </w:pPr>
      <w:r w:rsidRPr="002246ED">
        <w:rPr>
          <w:i/>
          <w:iCs/>
        </w:rPr>
        <w:t>Modalyse</w:t>
      </w:r>
      <w:r w:rsidRPr="002246ED">
        <w:t xml:space="preserve">, </w:t>
      </w:r>
      <w:r w:rsidR="00DD1136">
        <w:t xml:space="preserve">Article en ligne, disponible à l’adresse : </w:t>
      </w:r>
      <w:r w:rsidRPr="002246ED">
        <w:t>https://forum.ircam.fr/projects/detail/modalys/</w:t>
      </w:r>
      <w:r w:rsidR="00DD1136">
        <w:t>(</w:t>
      </w:r>
      <w:r w:rsidRPr="002246ED">
        <w:t>consulté le 9 septembre 2022</w:t>
      </w:r>
      <w:r w:rsidR="00DD1136">
        <w:t>)</w:t>
      </w:r>
      <w:r w:rsidRPr="002246ED">
        <w:t>.</w:t>
      </w:r>
    </w:p>
    <w:p w14:paraId="5EFF2B75" w14:textId="592FE719" w:rsidR="008E7EF7" w:rsidRPr="008E7EF7" w:rsidRDefault="008E7EF7" w:rsidP="002246ED"/>
    <w:p w14:paraId="41D1495E" w14:textId="77777777" w:rsidR="002D7D75" w:rsidRPr="00491310" w:rsidRDefault="002D7D75" w:rsidP="002D7D75">
      <w:pPr>
        <w:ind w:left="851" w:hanging="284"/>
        <w:rPr>
          <w:color w:val="000000"/>
          <w:sz w:val="20"/>
          <w:szCs w:val="20"/>
        </w:rPr>
      </w:pPr>
    </w:p>
    <w:p w14:paraId="14F864A8" w14:textId="77777777" w:rsidR="002D7D75" w:rsidRPr="00491310" w:rsidRDefault="002D7D75" w:rsidP="002D7D75">
      <w:pPr>
        <w:ind w:left="851" w:hanging="284"/>
        <w:rPr>
          <w:color w:val="000000"/>
          <w:sz w:val="20"/>
          <w:szCs w:val="20"/>
        </w:rPr>
      </w:pPr>
    </w:p>
    <w:p w14:paraId="183A496A" w14:textId="77777777" w:rsidR="002D7D75" w:rsidRPr="00491310" w:rsidRDefault="002D7D75" w:rsidP="002D7D75">
      <w:pPr>
        <w:ind w:left="851" w:hanging="284"/>
        <w:rPr>
          <w:color w:val="000000"/>
          <w:sz w:val="20"/>
          <w:szCs w:val="20"/>
        </w:rPr>
      </w:pPr>
    </w:p>
    <w:p w14:paraId="0F1F2CD2" w14:textId="77777777" w:rsidR="002D7D75" w:rsidRPr="00491310" w:rsidRDefault="002D7D75" w:rsidP="002D7D75">
      <w:pPr>
        <w:ind w:left="851" w:hanging="284"/>
        <w:rPr>
          <w:color w:val="000000"/>
          <w:sz w:val="20"/>
          <w:szCs w:val="20"/>
        </w:rPr>
      </w:pPr>
    </w:p>
    <w:p w14:paraId="3A072871" w14:textId="77777777" w:rsidR="002D7D75" w:rsidRPr="00491310" w:rsidRDefault="002D7D75" w:rsidP="002D7D75">
      <w:pPr>
        <w:ind w:left="851" w:hanging="284"/>
        <w:rPr>
          <w:color w:val="000000"/>
          <w:sz w:val="20"/>
          <w:szCs w:val="20"/>
        </w:rPr>
      </w:pPr>
    </w:p>
    <w:p w14:paraId="3FA73AB6" w14:textId="77777777" w:rsidR="002D7D75" w:rsidRPr="00491310" w:rsidRDefault="002D7D75" w:rsidP="002D7D75">
      <w:pPr>
        <w:ind w:left="851" w:hanging="284"/>
        <w:rPr>
          <w:color w:val="000000"/>
          <w:sz w:val="20"/>
          <w:szCs w:val="20"/>
        </w:rPr>
      </w:pPr>
    </w:p>
    <w:p w14:paraId="0D8432C9" w14:textId="77777777" w:rsidR="002D7D75" w:rsidRPr="00491310" w:rsidRDefault="002D7D75" w:rsidP="002D7D75">
      <w:pPr>
        <w:ind w:left="851" w:hanging="284"/>
        <w:rPr>
          <w:color w:val="000000"/>
          <w:sz w:val="20"/>
          <w:szCs w:val="20"/>
        </w:rPr>
      </w:pPr>
    </w:p>
    <w:p w14:paraId="239CF441" w14:textId="77777777" w:rsidR="002D7D75" w:rsidRPr="00491310" w:rsidRDefault="002D7D75" w:rsidP="002D7D75">
      <w:pPr>
        <w:ind w:left="851" w:hanging="284"/>
        <w:rPr>
          <w:color w:val="000000"/>
          <w:sz w:val="20"/>
          <w:szCs w:val="20"/>
        </w:rPr>
      </w:pPr>
    </w:p>
    <w:p w14:paraId="57533409" w14:textId="77777777" w:rsidR="002D7D75" w:rsidRPr="00491310" w:rsidRDefault="002D7D75" w:rsidP="002D7D75">
      <w:pPr>
        <w:ind w:left="851" w:hanging="284"/>
        <w:rPr>
          <w:color w:val="000000"/>
          <w:sz w:val="20"/>
          <w:szCs w:val="20"/>
        </w:rPr>
      </w:pPr>
    </w:p>
    <w:p w14:paraId="2E000F9E" w14:textId="77777777" w:rsidR="002D7D75" w:rsidRPr="00491310" w:rsidRDefault="002D7D75" w:rsidP="002D7D75">
      <w:pPr>
        <w:ind w:left="851" w:hanging="284"/>
        <w:rPr>
          <w:color w:val="000000"/>
          <w:sz w:val="20"/>
          <w:szCs w:val="20"/>
        </w:rPr>
      </w:pPr>
    </w:p>
    <w:p w14:paraId="5363EBC7" w14:textId="77777777" w:rsidR="002D7D75" w:rsidRPr="00491310" w:rsidRDefault="002D7D75" w:rsidP="002D7D75">
      <w:pPr>
        <w:ind w:left="851" w:hanging="284"/>
        <w:rPr>
          <w:color w:val="000000"/>
          <w:sz w:val="20"/>
          <w:szCs w:val="20"/>
        </w:rPr>
      </w:pPr>
    </w:p>
    <w:p w14:paraId="3B5900CB" w14:textId="77777777" w:rsidR="002D7D75" w:rsidRPr="00534DB9" w:rsidRDefault="002D7D75" w:rsidP="002D7D75">
      <w:pPr>
        <w:rPr>
          <w:color w:val="000000"/>
          <w:sz w:val="20"/>
        </w:rPr>
      </w:pPr>
    </w:p>
    <w:p w14:paraId="60803ADE" w14:textId="77777777" w:rsidR="002D7D75" w:rsidRPr="003B510D" w:rsidRDefault="002D7D75" w:rsidP="002D7D75">
      <w:pPr>
        <w:pStyle w:val="Heading1"/>
        <w:numPr>
          <w:ilvl w:val="0"/>
          <w:numId w:val="0"/>
        </w:numPr>
        <w:rPr>
          <w:color w:val="000000"/>
        </w:rPr>
      </w:pPr>
    </w:p>
    <w:p w14:paraId="325F4FA9" w14:textId="77777777" w:rsidR="002D7D75" w:rsidRPr="00326216" w:rsidRDefault="002D7D75" w:rsidP="002D7D75"/>
    <w:p w14:paraId="0D7FC749" w14:textId="77777777" w:rsidR="002D7D75" w:rsidRPr="00326216" w:rsidRDefault="002D7D75" w:rsidP="002D7D75"/>
    <w:p w14:paraId="7A0CFA88" w14:textId="77777777" w:rsidR="002D7D75" w:rsidRPr="00326216" w:rsidRDefault="002D7D75" w:rsidP="002D7D75"/>
    <w:p w14:paraId="5EF42A64" w14:textId="77777777" w:rsidR="002D7D75" w:rsidRPr="00326216" w:rsidRDefault="002D7D75" w:rsidP="002D7D75"/>
    <w:p w14:paraId="3D2D94B5" w14:textId="77777777" w:rsidR="002D7D75" w:rsidRPr="00326216" w:rsidRDefault="002D7D75" w:rsidP="002D7D75"/>
    <w:p w14:paraId="16BA5FE0" w14:textId="0FD74BB9" w:rsidR="00E53D96" w:rsidRPr="00E53D96" w:rsidRDefault="00F24CB4" w:rsidP="004F4EB3">
      <w:pPr>
        <w:pStyle w:val="Heading1"/>
        <w:numPr>
          <w:ilvl w:val="0"/>
          <w:numId w:val="0"/>
        </w:numPr>
        <w:ind w:left="1134"/>
      </w:pPr>
      <w:bookmarkStart w:id="862" w:name="_Toc121091862"/>
      <w:r w:rsidRPr="00F24CB4">
        <w:lastRenderedPageBreak/>
        <w:t>A</w:t>
      </w:r>
      <w:r w:rsidR="00132BA3">
        <w:t>N</w:t>
      </w:r>
      <w:r w:rsidR="00132BA3" w:rsidRPr="00F24CB4">
        <w:t>NEXES</w:t>
      </w:r>
      <w:bookmarkEnd w:id="862"/>
    </w:p>
    <w:p w14:paraId="35C18055" w14:textId="4F19440D" w:rsidR="002F16B4" w:rsidRDefault="00720A3D" w:rsidP="002F16B4">
      <w:pPr>
        <w:pStyle w:val="Heading2"/>
        <w:numPr>
          <w:ilvl w:val="0"/>
          <w:numId w:val="0"/>
        </w:numPr>
        <w:ind w:left="1134"/>
      </w:pPr>
      <w:bookmarkStart w:id="863" w:name="_Toc121091863"/>
      <w:r>
        <w:t>Lien vers le matériel</w:t>
      </w:r>
      <w:r w:rsidR="00287A60">
        <w:t xml:space="preserve"> de thèse</w:t>
      </w:r>
      <w:bookmarkEnd w:id="863"/>
    </w:p>
    <w:p w14:paraId="14D9D52B" w14:textId="77777777" w:rsidR="00720A3D" w:rsidRDefault="00720A3D" w:rsidP="00720A3D">
      <w:r>
        <w:t>Les éléments de cette thèse sont disponibles à l’adresse :</w:t>
      </w:r>
    </w:p>
    <w:p w14:paraId="03D38AE5" w14:textId="77777777" w:rsidR="00720A3D" w:rsidRDefault="003C6414" w:rsidP="00720A3D">
      <w:hyperlink r:id="rId136" w:history="1">
        <w:r w:rsidR="00720A3D" w:rsidRPr="00371919">
          <w:rPr>
            <w:rStyle w:val="Hyperlink"/>
          </w:rPr>
          <w:t>https://www.alirezafarhang.com/thesis-materials</w:t>
        </w:r>
      </w:hyperlink>
    </w:p>
    <w:p w14:paraId="1C2AC482" w14:textId="77777777" w:rsidR="00720A3D" w:rsidRDefault="00720A3D" w:rsidP="002F16B4"/>
    <w:p w14:paraId="28F61F2B" w14:textId="6584367A" w:rsidR="002F16B4" w:rsidRDefault="002F16B4" w:rsidP="002F16B4">
      <w:r>
        <w:t>Sur cette page vous trouverez</w:t>
      </w:r>
    </w:p>
    <w:p w14:paraId="05168D6A" w14:textId="77777777" w:rsidR="002F16B4" w:rsidRDefault="002F16B4" w:rsidP="002F16B4">
      <w:pPr>
        <w:pStyle w:val="ListParagraph"/>
        <w:numPr>
          <w:ilvl w:val="0"/>
          <w:numId w:val="42"/>
        </w:numPr>
      </w:pPr>
      <w:r>
        <w:t>le PDF de la thèse</w:t>
      </w:r>
    </w:p>
    <w:p w14:paraId="4D3BD859" w14:textId="77777777" w:rsidR="002F16B4" w:rsidRDefault="002F16B4" w:rsidP="002F16B4">
      <w:pPr>
        <w:pStyle w:val="ListParagraph"/>
        <w:numPr>
          <w:ilvl w:val="0"/>
          <w:numId w:val="42"/>
        </w:numPr>
      </w:pPr>
      <w:r>
        <w:t>les partitions des œuvres qui font l’objet de cette thèse</w:t>
      </w:r>
    </w:p>
    <w:p w14:paraId="0BE7BB0E" w14:textId="77777777" w:rsidR="002F16B4" w:rsidRDefault="002F16B4" w:rsidP="002F16B4">
      <w:pPr>
        <w:pStyle w:val="ListParagraph"/>
        <w:numPr>
          <w:ilvl w:val="0"/>
          <w:numId w:val="42"/>
        </w:numPr>
      </w:pPr>
      <w:r>
        <w:t>les captations audios et vidéos des œuvres</w:t>
      </w:r>
    </w:p>
    <w:p w14:paraId="53FFD111" w14:textId="77777777" w:rsidR="002F16B4" w:rsidRDefault="002F16B4" w:rsidP="002F16B4">
      <w:pPr>
        <w:pStyle w:val="ListParagraph"/>
        <w:numPr>
          <w:ilvl w:val="0"/>
          <w:numId w:val="42"/>
        </w:numPr>
      </w:pPr>
      <w:r>
        <w:t xml:space="preserve">une vidéo sur le processus de production de </w:t>
      </w:r>
      <w:r>
        <w:rPr>
          <w:i/>
          <w:iCs/>
        </w:rPr>
        <w:t>Chuchotements burlesques</w:t>
      </w:r>
    </w:p>
    <w:p w14:paraId="18044FDF" w14:textId="77777777" w:rsidR="002F16B4" w:rsidRDefault="002F16B4" w:rsidP="002F16B4">
      <w:pPr>
        <w:pStyle w:val="ListParagraph"/>
        <w:numPr>
          <w:ilvl w:val="0"/>
          <w:numId w:val="42"/>
        </w:numPr>
      </w:pPr>
      <w:r>
        <w:t>les fiches techniques</w:t>
      </w:r>
    </w:p>
    <w:p w14:paraId="7878D78E" w14:textId="77777777" w:rsidR="002F16B4" w:rsidRPr="00F416A7" w:rsidRDefault="002F16B4" w:rsidP="002F16B4">
      <w:pPr>
        <w:pStyle w:val="ListParagraph"/>
        <w:numPr>
          <w:ilvl w:val="0"/>
          <w:numId w:val="42"/>
        </w:numPr>
      </w:pPr>
      <w:r>
        <w:t xml:space="preserve">la partition de l’électronique de </w:t>
      </w:r>
      <w:r w:rsidRPr="00A06F8E">
        <w:rPr>
          <w:i/>
          <w:iCs/>
        </w:rPr>
        <w:t>Chuchotement burlesques</w:t>
      </w:r>
    </w:p>
    <w:p w14:paraId="4EF24F9B" w14:textId="77777777" w:rsidR="002F16B4" w:rsidRDefault="002F16B4" w:rsidP="002F16B4">
      <w:pPr>
        <w:pStyle w:val="ListParagraph"/>
        <w:numPr>
          <w:ilvl w:val="0"/>
          <w:numId w:val="42"/>
        </w:numPr>
      </w:pPr>
      <w:r>
        <w:t>les patch Max et OpenMusic</w:t>
      </w:r>
    </w:p>
    <w:p w14:paraId="40E4D23D" w14:textId="77777777" w:rsidR="002F16B4" w:rsidRDefault="002F16B4" w:rsidP="002F16B4">
      <w:pPr>
        <w:pStyle w:val="ListParagraph"/>
        <w:numPr>
          <w:ilvl w:val="0"/>
          <w:numId w:val="42"/>
        </w:numPr>
      </w:pPr>
      <w:r>
        <w:t>entretien avec Thierry De Mey (vidéo)</w:t>
      </w:r>
    </w:p>
    <w:p w14:paraId="25623B57" w14:textId="77777777" w:rsidR="002F16B4" w:rsidRDefault="002F16B4" w:rsidP="002F16B4">
      <w:pPr>
        <w:pStyle w:val="ListParagraph"/>
        <w:numPr>
          <w:ilvl w:val="0"/>
          <w:numId w:val="42"/>
        </w:numPr>
      </w:pPr>
      <w:r>
        <w:t>entretien avec Jean-Luc Hervé (vidéo)</w:t>
      </w:r>
    </w:p>
    <w:p w14:paraId="448B2F87" w14:textId="77777777" w:rsidR="002F16B4" w:rsidRDefault="002F16B4" w:rsidP="002F16B4">
      <w:pPr>
        <w:pStyle w:val="ListParagraph"/>
        <w:numPr>
          <w:ilvl w:val="0"/>
          <w:numId w:val="42"/>
        </w:numPr>
      </w:pPr>
      <w:r>
        <w:t>entretien avec Raphaël Foulon (vidéo)</w:t>
      </w:r>
    </w:p>
    <w:p w14:paraId="2AAB2D5A" w14:textId="77777777" w:rsidR="002F16B4" w:rsidRDefault="002F16B4" w:rsidP="002F16B4">
      <w:pPr>
        <w:pStyle w:val="ListParagraph"/>
        <w:numPr>
          <w:ilvl w:val="0"/>
          <w:numId w:val="42"/>
        </w:numPr>
      </w:pPr>
      <w:r>
        <w:t>et tout élément qui peut offrir d’avantage information sur le sujet de cette thèse</w:t>
      </w:r>
    </w:p>
    <w:p w14:paraId="03F7B156" w14:textId="77777777" w:rsidR="002F16B4" w:rsidRDefault="002F16B4" w:rsidP="002F16B4"/>
    <w:p w14:paraId="505AE956" w14:textId="77777777" w:rsidR="002F16B4" w:rsidRDefault="002F16B4" w:rsidP="002F16B4">
      <w:r>
        <w:t xml:space="preserve">Pour obtenir le mot de passe merci de me contacter par mail à l’adresse : </w:t>
      </w:r>
      <w:hyperlink r:id="rId137" w:history="1">
        <w:r w:rsidRPr="00371919">
          <w:rPr>
            <w:rStyle w:val="Hyperlink"/>
          </w:rPr>
          <w:t>alireza_farhang@yahoo.fr</w:t>
        </w:r>
      </w:hyperlink>
    </w:p>
    <w:p w14:paraId="01450D55" w14:textId="77777777" w:rsidR="002F16B4" w:rsidRDefault="002F16B4" w:rsidP="002F16B4">
      <w:pPr>
        <w:pStyle w:val="Heading2"/>
        <w:numPr>
          <w:ilvl w:val="0"/>
          <w:numId w:val="0"/>
        </w:numPr>
      </w:pPr>
    </w:p>
    <w:p w14:paraId="54393624" w14:textId="77777777" w:rsidR="002F16B4" w:rsidRDefault="002F16B4">
      <w:pPr>
        <w:rPr>
          <w:rFonts w:ascii="Baskerville SemiBold" w:hAnsi="Baskerville SemiBold"/>
          <w:szCs w:val="28"/>
        </w:rPr>
      </w:pPr>
      <w:r>
        <w:br w:type="page"/>
      </w:r>
    </w:p>
    <w:p w14:paraId="45D80A3B" w14:textId="77777777" w:rsidR="00C468EA" w:rsidRPr="00C468EA" w:rsidRDefault="00C468EA" w:rsidP="00C468EA">
      <w:pPr>
        <w:pStyle w:val="Heading2"/>
        <w:numPr>
          <w:ilvl w:val="0"/>
          <w:numId w:val="0"/>
        </w:numPr>
        <w:ind w:left="1134"/>
      </w:pPr>
      <w:bookmarkStart w:id="864" w:name="_Toc121091864"/>
      <w:r w:rsidRPr="00C468EA">
        <w:lastRenderedPageBreak/>
        <w:t>Pegāh</w:t>
      </w:r>
      <w:bookmarkEnd w:id="864"/>
    </w:p>
    <w:p w14:paraId="0DDF9DA5" w14:textId="4B2782F7" w:rsidR="004A29A5" w:rsidRDefault="004A29A5" w:rsidP="004A29A5">
      <w:pPr>
        <w:pStyle w:val="Default"/>
      </w:pPr>
      <w:r>
        <w:t>« L</w:t>
      </w:r>
      <w:r w:rsidRPr="005F3A29">
        <w:t>’</w:t>
      </w:r>
      <w:r>
        <w:t>œ</w:t>
      </w:r>
      <w:r w:rsidRPr="005F3A29">
        <w:t xml:space="preserve">uvre de Farhang doit s’entendre comme la conjugaison de plusieurs héritages qu’elle maintient avec toute la tension des paradoxes, traçant un chemin tout personnel entre l’indéfini de l’oralité et la rigueur de l’écriture, entre la mystique de l’art persan et la rationalité de la musique occidentale. Pour ce lecteur d’Hegel, c’est une tentative de synthèse entre ces deux mondes qui se poursuit </w:t>
      </w:r>
      <w:r>
        <w:t>œ</w:t>
      </w:r>
      <w:r w:rsidRPr="005F3A29">
        <w:t xml:space="preserve">uvre après </w:t>
      </w:r>
      <w:r>
        <w:t>œ</w:t>
      </w:r>
      <w:r w:rsidRPr="005F3A29">
        <w:t xml:space="preserve">uvre, et particulièrement dans les musiques ici réunies, en sorte que le cycle </w:t>
      </w:r>
      <w:r w:rsidRPr="00867736">
        <w:rPr>
          <w:i/>
          <w:iCs/>
        </w:rPr>
        <w:t>Ictus Vocis</w:t>
      </w:r>
      <w:r w:rsidRPr="005F3A29">
        <w:t xml:space="preserve"> (dans lequel s’intègrent les pièces de ce disque) est l’exemple de ce que peut être, aujourd’hui, une esthétique mondialisée et sans frontière où la multiplicité des échanges conduit les musiciens à intégrer dans leurs propres syntaxes des « mots de vocabulaire » de sources musicales diverses.</w:t>
      </w:r>
    </w:p>
    <w:p w14:paraId="4B5327A6" w14:textId="77777777" w:rsidR="004A29A5" w:rsidRDefault="004A29A5" w:rsidP="004A29A5">
      <w:pPr>
        <w:pStyle w:val="Default"/>
      </w:pPr>
      <w:r w:rsidRPr="005F3A29">
        <w:t xml:space="preserve">Les références à l’Orient sont toutes naturelles pour ce musicien né à Kerman, ville historique de l’Iran. Les titres de ses </w:t>
      </w:r>
      <w:r>
        <w:t>œ</w:t>
      </w:r>
      <w:r w:rsidRPr="005F3A29">
        <w:t>uvres, notamment, ne cessent de faire allusion à la mythologie de son pays natal et répondent ainsi au souvenir d’une existence passée. Sans doute, ces références sont une manière de poser sa différence vis-à-vis du monde de la musique contemporaine, aux oreilles encore trop tournées vers l’Europe, et de l’affirmer. Dans le même temps, Farhang a bien conscience du danger de cet « exotisme moderne », exotisme qui souligne en creux notre européocentrisme et le flatte, ou pire : un exotisme qui ferait de sa musique un marqueur soit naïf, soit cynique, de ces slogans que l’art exècre – participant à sa commercialité. Mais la présence de la culture iranienne chez ce compositeur est d’une authenticité qu’il serait difficile de contester. Non : décidément, la production d’Alireza doit davantage s’entendre comme la marque d’un conflit intérieur, identitaire, le symptôme d’un artiste pris entre deux mondes.</w:t>
      </w:r>
      <w:r>
        <w:br/>
      </w:r>
      <w:r w:rsidRPr="005F3A29">
        <w:t>Mais sans doute la présence de l’Orient est à chercher ailleurs : au-delà de la surface des mots, au plus près de sa musique, comme l’exemplifie notamment la part mélodique, ou disons monodique, de son discours musical. L’auditeur prendra soin d’entendre les courts glissés qui, à la manière de ports de voix, enrichissent l’intonation des différentes lignes, rappelant à la fois le jeu des instruments traditionnels (en particulier les cordes) et la virtuosité de la vocalité orientale. Dans l’imaginaire musical de ce compositeur, la ligne semble un élément formel primitif, comme pour rappeler à l’auditeur la fragilité de son discours, la ténuité de son expression. C’est peut-être pour cela que la musique d’Alireza Farhang met parfois à nu les fils épars qui la constituent et qui, comme pour rappeler le tissage d’un tapis persan, concentrent volontiers l’écoute de son public sur l’articulation d’un élément à un autre, sur le passage d’un instrument à un autre, en des relais qui participent à la plasticité de son discours.</w:t>
      </w:r>
    </w:p>
    <w:p w14:paraId="0C209BB6" w14:textId="77777777" w:rsidR="004A29A5" w:rsidRDefault="004A29A5" w:rsidP="004A29A5">
      <w:pPr>
        <w:pStyle w:val="Default"/>
      </w:pPr>
      <w:r w:rsidRPr="005F3A29">
        <w:lastRenderedPageBreak/>
        <w:t>La polyphonie – qui a aussi sa vérité chez Farhang – serait en miroir de tout cela ; elle serait l’intégration d’un mode de pensée occidental. Son exigence polyphonique se fonde sur une approche de l’harmonie très réfléchie, provenant le plus souvent d’un enrichissement du spectre des instruments utilisés, comme pour mieux en faire apparaître la complexité. L’utilisation de multiphoniques est la conséquence d’une telle conception. Parfois même, l’instrumentiste est invité à chanter dans son instrument, rappelant ici les pages d’un Tristan Murail dont les oreilles sont depuis longtemps tournées vers l’Orient. La microtonalité, quant à elle, invite l’auditeur à voyager au c</w:t>
      </w:r>
      <w:r>
        <w:t>œ</w:t>
      </w:r>
      <w:r w:rsidRPr="005F3A29">
        <w:t xml:space="preserve">ur du son, lui révélant tout un monde intérieur fait de mouvements et d’ornements subtils. Mais cet aspect polyphonique se réalise le plus souvent par la coexistence de plusieurs motifs ou gestes archétypaux, combinés au besoin jusqu’à être superposés les uns aux autres. Les pièces qui constituent ce disque font entendre un tel répertoire de figures. L’impression qui résulte d’un tel traitement motivique est une forme répétitive, lancinante voire litanique, et pourrait rappeler à l’auditeur l’abstraction géométrique d’un kaléidoscope, un appareillage qui fait de ses propositions </w:t>
      </w:r>
      <w:r>
        <w:t>musicales des formes hypnotiques et mystérieuses.</w:t>
      </w:r>
    </w:p>
    <w:p w14:paraId="5CBDCA12" w14:textId="77777777" w:rsidR="004A29A5" w:rsidRDefault="004A29A5" w:rsidP="004A29A5">
      <w:pPr>
        <w:pStyle w:val="Default"/>
      </w:pPr>
      <w:r w:rsidRPr="005F3A29">
        <w:t xml:space="preserve">C’est que Alireza Farhang partage avec Gérard Pesson, musicien qui suivit un temps son travail de près, un goût pour les motifs en alternance et les oscillations délicates qui rappellent le caractère régressif des berceuses. Itérative, la musique de Farhang ne revient pourtant jamais de manière littérale, exploitant ainsi un point d’équilibre fragile entre une approche contemplative et un traitement discursif (ou dialectique) de la musique. À ce titre, les progressions en spirale que ses </w:t>
      </w:r>
      <w:r>
        <w:t>œ</w:t>
      </w:r>
      <w:r w:rsidRPr="005F3A29">
        <w:t>uvres évoquent sont aussi la marque de transes subtiles, comme l’écho d’extases mystiques, auxquelles s’ajoutent des textures irisées, jouant de leurs frontières. C’est pour tout cela que l’art de Farhang est empreint d’une spiritualité tout à lui, faisant accéder sa production à une profondeur recherchée. S’y ajoute toute une poétique de la lumière, où le magma obscur de ses matières musicales cèdent ici et là à certaines harmoniques fugaces, juste entre-entendues, qui viennent percer le flux de son énonciation.</w:t>
      </w:r>
    </w:p>
    <w:p w14:paraId="745D3856" w14:textId="2306F3A5" w:rsidR="004A29A5" w:rsidRPr="00083804" w:rsidRDefault="004A29A5" w:rsidP="004A29A5">
      <w:pPr>
        <w:pStyle w:val="Default"/>
      </w:pPr>
      <w:r w:rsidRPr="005F3A29">
        <w:t xml:space="preserve">Finalement, Alireza Farhang entend jouer des références culturelles mises en jeu dans sa musique en décontextualisant les éléments qu’elle articule. Tel motif connoté sera comme abstrait, décontextualisé par sa combinaison avec un autre. Pour le compositeur, il s’agit ainsi d’intégrer sous sa plume des sources musicales et extra-musicales diverses et de les rendre cohérentes par un style personnel, frayé en marge des territoires du contemporain. De ce point de vue, c’est une musique qui se place sous le signe de l’exploration et de l’expérimentation : chacune de ses </w:t>
      </w:r>
      <w:r>
        <w:t>œ</w:t>
      </w:r>
      <w:r w:rsidRPr="005F3A29">
        <w:t xml:space="preserve">uvres est conçue comme un laboratoire, véritable musique de création qui </w:t>
      </w:r>
      <w:r w:rsidRPr="005F3A29">
        <w:lastRenderedPageBreak/>
        <w:t>repense et questionne à chaque instant ses moyens d’expression, faisant fructifier la musique traditionnelle par la rigueur des compositions occidentales.</w:t>
      </w:r>
    </w:p>
    <w:p w14:paraId="3747317B" w14:textId="6E40CA60" w:rsidR="004A29A5" w:rsidRDefault="004A29A5" w:rsidP="004A29A5">
      <w:pPr>
        <w:pStyle w:val="FootnoteText"/>
      </w:pPr>
      <w:r w:rsidRPr="002E2DE7">
        <w:t xml:space="preserve">Ensemble Court-circuit, </w:t>
      </w:r>
      <w:r w:rsidRPr="002E2DE7">
        <w:rPr>
          <w:i/>
          <w:iCs/>
        </w:rPr>
        <w:t>Pagāh</w:t>
      </w:r>
      <w:r w:rsidRPr="002E2DE7">
        <w:t>, Paris, Stradivarius, 2022.</w:t>
      </w:r>
      <w:r>
        <w:t xml:space="preserve"> </w:t>
      </w:r>
      <w:r w:rsidRPr="000B5565">
        <w:t xml:space="preserve">Alireza </w:t>
      </w:r>
      <w:r>
        <w:t>FARHANG</w:t>
      </w:r>
      <w:r w:rsidRPr="000B5565">
        <w:t xml:space="preserve">. </w:t>
      </w:r>
      <w:r w:rsidRPr="00B32F18">
        <w:rPr>
          <w:i/>
          <w:iCs/>
        </w:rPr>
        <w:t>Pegāh</w:t>
      </w:r>
      <w:r w:rsidRPr="000B5565">
        <w:t>. [CD]. [</w:t>
      </w:r>
      <w:r>
        <w:t>livret</w:t>
      </w:r>
      <w:r w:rsidRPr="000B5565">
        <w:t>] Damien BONNEC. Ensemble Court-circuit; STRADIVARIUS, 2022.</w:t>
      </w:r>
    </w:p>
    <w:p w14:paraId="46A0A874" w14:textId="77777777" w:rsidR="00DD1136" w:rsidRDefault="00DD1136" w:rsidP="004A29A5">
      <w:pPr>
        <w:pStyle w:val="FootnoteText"/>
      </w:pPr>
    </w:p>
    <w:p w14:paraId="3F37C9B3" w14:textId="77777777" w:rsidR="00DD1136" w:rsidRDefault="00DD1136">
      <w:pPr>
        <w:rPr>
          <w:rFonts w:ascii="Baskerville SemiBold" w:hAnsi="Baskerville SemiBold"/>
          <w:szCs w:val="28"/>
        </w:rPr>
      </w:pPr>
      <w:r>
        <w:br w:type="page"/>
      </w:r>
    </w:p>
    <w:p w14:paraId="698C32CD" w14:textId="0458EFF9" w:rsidR="00DD1136" w:rsidRDefault="00DD1136" w:rsidP="004F4EB3">
      <w:pPr>
        <w:pStyle w:val="Heading2"/>
        <w:numPr>
          <w:ilvl w:val="0"/>
          <w:numId w:val="0"/>
        </w:numPr>
        <w:ind w:left="1134"/>
      </w:pPr>
      <w:bookmarkStart w:id="865" w:name="_Toc121091451"/>
      <w:bookmarkStart w:id="866" w:name="_Toc121091865"/>
      <w:r>
        <w:lastRenderedPageBreak/>
        <w:t>Entretien personnel avec Bruno Boulzaguet</w:t>
      </w:r>
      <w:bookmarkEnd w:id="865"/>
      <w:bookmarkEnd w:id="866"/>
    </w:p>
    <w:p w14:paraId="62FAC6F9" w14:textId="4B6133BC" w:rsidR="00DD1136" w:rsidRPr="00DD1136" w:rsidRDefault="00DD1136" w:rsidP="00250D83">
      <w:r>
        <w:t>Alireza Farhang, Bruno boulzaguet</w:t>
      </w:r>
    </w:p>
    <w:p w14:paraId="52A7F2A3" w14:textId="3D46F65E" w:rsidR="004A29A5" w:rsidRDefault="004A29A5" w:rsidP="004A29A5">
      <w:pPr>
        <w:pStyle w:val="Default"/>
      </w:pPr>
    </w:p>
    <w:p w14:paraId="666643CC" w14:textId="7C43C62B" w:rsidR="001F6B4D" w:rsidRPr="00BB0419" w:rsidRDefault="001F6B4D" w:rsidP="00BB0419">
      <w:pPr>
        <w:pStyle w:val="Default"/>
      </w:pPr>
    </w:p>
    <w:p w14:paraId="67E979C4" w14:textId="471F1EAD" w:rsidR="00BB0419" w:rsidRDefault="00BB0419" w:rsidP="00BB0419">
      <w:pPr>
        <w:pStyle w:val="Default"/>
      </w:pPr>
      <w:r w:rsidRPr="00250D83">
        <w:rPr>
          <w:i/>
          <w:iCs/>
        </w:rPr>
        <w:t>A.F :</w:t>
      </w:r>
      <w:r w:rsidRPr="00BB0419">
        <w:t xml:space="preserve"> </w:t>
      </w:r>
      <w:r w:rsidR="001F6B4D" w:rsidRPr="00BB0419">
        <w:t xml:space="preserve">Quel défi la création de cette pièce représente pour </w:t>
      </w:r>
      <w:r>
        <w:t>vous</w:t>
      </w:r>
      <w:r w:rsidRPr="00BB0419">
        <w:t xml:space="preserve"> </w:t>
      </w:r>
      <w:r w:rsidR="001F6B4D" w:rsidRPr="00BB0419">
        <w:t>?</w:t>
      </w:r>
    </w:p>
    <w:p w14:paraId="208B49A0" w14:textId="79A13841" w:rsidR="00BB0419" w:rsidRDefault="00BB0419" w:rsidP="00BB0419">
      <w:pPr>
        <w:pStyle w:val="Default"/>
      </w:pPr>
      <w:r w:rsidRPr="00250D83">
        <w:rPr>
          <w:i/>
          <w:iCs/>
        </w:rPr>
        <w:t>B.B. :</w:t>
      </w:r>
      <w:r w:rsidRPr="00BB0419">
        <w:t xml:space="preserve"> </w:t>
      </w:r>
      <w:r w:rsidR="001F6B4D" w:rsidRPr="00BB0419">
        <w:t>La parole poétique en musique est un défi scénique</w:t>
      </w:r>
      <w:r>
        <w:t xml:space="preserve"> m</w:t>
      </w:r>
      <w:r w:rsidR="001F6B4D" w:rsidRPr="00BB0419">
        <w:t>ais j’ai considéré que c’était une chance de pouvoir « ouvrir » un texte par la musique. Car la poésie des mots est à la fois sens et son, plus que de la musique et plus que du texte.</w:t>
      </w:r>
    </w:p>
    <w:p w14:paraId="6E9F5018" w14:textId="77777777" w:rsidR="00BB0419" w:rsidRDefault="00BB0419" w:rsidP="00BB0419">
      <w:pPr>
        <w:pStyle w:val="Default"/>
      </w:pPr>
    </w:p>
    <w:p w14:paraId="53EF6A21" w14:textId="1CD7ADCD" w:rsidR="00BB0419" w:rsidRDefault="00BB0419" w:rsidP="00BB0419">
      <w:pPr>
        <w:pStyle w:val="Default"/>
        <w:rPr>
          <w:i/>
          <w:iCs/>
        </w:rPr>
      </w:pPr>
      <w:r w:rsidRPr="00250D83">
        <w:rPr>
          <w:i/>
          <w:iCs/>
        </w:rPr>
        <w:t>A.F :</w:t>
      </w:r>
      <w:r w:rsidRPr="00BB0419">
        <w:t xml:space="preserve"> </w:t>
      </w:r>
      <w:r w:rsidR="001F6B4D" w:rsidRPr="00BB0419">
        <w:t>Comment s’est déroulé la collaboration avec les musiciens, sachant qu’ils ont une autre manière de travailler par rapport aux comédiens ?</w:t>
      </w:r>
    </w:p>
    <w:p w14:paraId="35B867D0" w14:textId="1933519D" w:rsidR="00BB0419" w:rsidRDefault="00BB0419" w:rsidP="00BB0419">
      <w:pPr>
        <w:pStyle w:val="Default"/>
        <w:rPr>
          <w:i/>
          <w:iCs/>
        </w:rPr>
      </w:pPr>
      <w:r w:rsidRPr="002A4474">
        <w:rPr>
          <w:i/>
          <w:iCs/>
        </w:rPr>
        <w:t>B.B. :</w:t>
      </w:r>
      <w:r w:rsidRPr="00BB0419">
        <w:t xml:space="preserve"> </w:t>
      </w:r>
      <w:r w:rsidR="001F6B4D" w:rsidRPr="00BB0419">
        <w:t>Un musicien vit quand il joue d’un instrument. C’est sa présence physique hors musique qui est délicate, la gestion du moindre geste ou déplacement hors musique.</w:t>
      </w:r>
    </w:p>
    <w:p w14:paraId="2BACBFC6" w14:textId="77777777" w:rsidR="00BB0419" w:rsidRDefault="00BB0419" w:rsidP="00BB0419">
      <w:pPr>
        <w:pStyle w:val="Default"/>
      </w:pPr>
    </w:p>
    <w:p w14:paraId="27E08CBA" w14:textId="75C5FE30" w:rsidR="00BB0419" w:rsidRDefault="00BB0419" w:rsidP="00BB0419">
      <w:pPr>
        <w:pStyle w:val="Default"/>
        <w:rPr>
          <w:i/>
          <w:iCs/>
        </w:rPr>
      </w:pPr>
      <w:r w:rsidRPr="002A4474">
        <w:rPr>
          <w:i/>
          <w:iCs/>
        </w:rPr>
        <w:t>A.F :</w:t>
      </w:r>
      <w:r w:rsidRPr="00BB0419">
        <w:t xml:space="preserve"> </w:t>
      </w:r>
      <w:r w:rsidR="001F6B4D" w:rsidRPr="00BB0419">
        <w:t xml:space="preserve">En tant que metteur-en-scène comment </w:t>
      </w:r>
      <w:r>
        <w:t>avez-vous</w:t>
      </w:r>
      <w:r w:rsidR="001F6B4D" w:rsidRPr="00BB0419">
        <w:t xml:space="preserve"> géré la conjugaisons de deux formes de l’ordres différents, celle du théâtre et celle de la musique ?</w:t>
      </w:r>
    </w:p>
    <w:p w14:paraId="7DFF6102" w14:textId="13FB8B86" w:rsidR="00BB0419" w:rsidRDefault="00BB0419" w:rsidP="00BB0419">
      <w:pPr>
        <w:pStyle w:val="Default"/>
        <w:rPr>
          <w:i/>
          <w:iCs/>
        </w:rPr>
      </w:pPr>
      <w:r w:rsidRPr="002A4474">
        <w:rPr>
          <w:i/>
          <w:iCs/>
        </w:rPr>
        <w:t>B.B. :</w:t>
      </w:r>
      <w:r w:rsidRPr="00BB0419">
        <w:t xml:space="preserve"> </w:t>
      </w:r>
      <w:r w:rsidR="001F6B4D" w:rsidRPr="00BB0419">
        <w:t>l’univers musical permet de mieux ouvrir certains textes qu’une scénographie théâtrale. Je l’ai expérimenté plusieurs fois. Je ne mets pas ces formes artistiques en opposition. </w:t>
      </w:r>
      <w:r w:rsidR="001F6B4D" w:rsidRPr="00BB0419">
        <w:br/>
        <w:t>Les difficultés de « gestion » ne sont finalement pas du tout artistiques mais organisationnelles car les milieux professionnels de la musique et de la scène théâtrale sont en contradiction.</w:t>
      </w:r>
    </w:p>
    <w:p w14:paraId="0D2C5F8E" w14:textId="77777777" w:rsidR="00BB0419" w:rsidRDefault="00BB0419" w:rsidP="00BB0419">
      <w:pPr>
        <w:pStyle w:val="Default"/>
      </w:pPr>
    </w:p>
    <w:p w14:paraId="388D45DB" w14:textId="34244908" w:rsidR="00BB0419" w:rsidRDefault="00BB0419" w:rsidP="00BB0419">
      <w:pPr>
        <w:pStyle w:val="Default"/>
        <w:rPr>
          <w:i/>
          <w:iCs/>
        </w:rPr>
      </w:pPr>
      <w:r w:rsidRPr="002A4474">
        <w:rPr>
          <w:i/>
          <w:iCs/>
        </w:rPr>
        <w:t>A.F :</w:t>
      </w:r>
      <w:r w:rsidRPr="00BB0419">
        <w:t xml:space="preserve"> </w:t>
      </w:r>
      <w:r w:rsidR="001F6B4D" w:rsidRPr="00BB0419">
        <w:t>Quel était le rôle de la notation hybride (graphique et conventionnelle) dans l’optimisation de la phase de production ?</w:t>
      </w:r>
    </w:p>
    <w:p w14:paraId="48E7CD9A" w14:textId="6F1277F8" w:rsidR="00BB0419" w:rsidRDefault="00BB0419" w:rsidP="00BB0419">
      <w:pPr>
        <w:pStyle w:val="Default"/>
        <w:rPr>
          <w:i/>
          <w:iCs/>
        </w:rPr>
      </w:pPr>
      <w:r w:rsidRPr="002A4474">
        <w:rPr>
          <w:i/>
          <w:iCs/>
        </w:rPr>
        <w:t>B.B. :</w:t>
      </w:r>
      <w:r w:rsidRPr="00BB0419">
        <w:t xml:space="preserve"> </w:t>
      </w:r>
      <w:r w:rsidR="001F6B4D" w:rsidRPr="00BB0419">
        <w:t>Cette notation hybride permet de visualiser et de se connecter en tant qu’interprète au matériau organique. Cette notation est garante de la nature organique de ce matériau et de la spontanéité de la représentation qui a plutôt ainsi une valeur de performance.</w:t>
      </w:r>
    </w:p>
    <w:p w14:paraId="042BB28F" w14:textId="77777777" w:rsidR="00BB0419" w:rsidRDefault="00BB0419" w:rsidP="00BB0419">
      <w:pPr>
        <w:pStyle w:val="Default"/>
      </w:pPr>
    </w:p>
    <w:p w14:paraId="6BE074DA" w14:textId="294E4652" w:rsidR="00BB0419" w:rsidRDefault="00BB0419" w:rsidP="00BB0419">
      <w:pPr>
        <w:pStyle w:val="Default"/>
        <w:rPr>
          <w:i/>
          <w:iCs/>
        </w:rPr>
      </w:pPr>
      <w:r w:rsidRPr="002A4474">
        <w:rPr>
          <w:i/>
          <w:iCs/>
        </w:rPr>
        <w:t>A.F :</w:t>
      </w:r>
      <w:r w:rsidRPr="00BB0419">
        <w:t xml:space="preserve"> Met</w:t>
      </w:r>
      <w:r>
        <w:t xml:space="preserve">tez-vous </w:t>
      </w:r>
      <w:r w:rsidR="001F6B4D" w:rsidRPr="00BB0419">
        <w:t>toi à la place d’un nouveau metteur-en-scène qui n’a jamais vu la création de l’œuvre et que la partition hybride est le seul support qu’il dispose pour mettre en scène le spectacle. Concernant la partie de la mise-en-scène de la partition, les informations et les notes que tu y trouves sont-elles pertinentes et suffisantes pour la dramaturgie du spectacle tout en restant dans le sens du propos artistique de la pièce, qui est celui d’un poète qui se met à composer ?</w:t>
      </w:r>
    </w:p>
    <w:p w14:paraId="2CF312BC" w14:textId="30A8ED81" w:rsidR="00BB0419" w:rsidRDefault="00BB0419" w:rsidP="00BB0419">
      <w:pPr>
        <w:pStyle w:val="Default"/>
        <w:rPr>
          <w:i/>
          <w:iCs/>
        </w:rPr>
      </w:pPr>
      <w:r w:rsidRPr="002A4474">
        <w:rPr>
          <w:i/>
          <w:iCs/>
        </w:rPr>
        <w:lastRenderedPageBreak/>
        <w:t>B.B. :</w:t>
      </w:r>
      <w:r w:rsidRPr="00BB0419">
        <w:t xml:space="preserve"> </w:t>
      </w:r>
      <w:r w:rsidR="001F6B4D" w:rsidRPr="00BB0419">
        <w:t>Il me semble que les informations sont suffisantes pour entrer dans l’esprit de l’œuvre</w:t>
      </w:r>
      <w:r>
        <w:t xml:space="preserve">. </w:t>
      </w:r>
      <w:r w:rsidR="001F6B4D" w:rsidRPr="00BB0419">
        <w:t>Je ne pense pas qu’il en faudrait d’autres</w:t>
      </w:r>
      <w:r>
        <w:t xml:space="preserve">. </w:t>
      </w:r>
      <w:r w:rsidR="001F6B4D" w:rsidRPr="00BB0419">
        <w:t>La mise en espace peut être modifiée en restant dans l’esprit.</w:t>
      </w:r>
    </w:p>
    <w:p w14:paraId="14E34BF6" w14:textId="77777777" w:rsidR="00BB0419" w:rsidRDefault="00BB0419" w:rsidP="00BB0419">
      <w:pPr>
        <w:pStyle w:val="Default"/>
      </w:pPr>
    </w:p>
    <w:p w14:paraId="67B10C5E" w14:textId="796D4B66" w:rsidR="00BB0419" w:rsidRDefault="00BB0419" w:rsidP="00BB0419">
      <w:pPr>
        <w:pStyle w:val="Default"/>
        <w:rPr>
          <w:i/>
          <w:iCs/>
        </w:rPr>
      </w:pPr>
      <w:r w:rsidRPr="002A4474">
        <w:rPr>
          <w:i/>
          <w:iCs/>
        </w:rPr>
        <w:t>A.F :</w:t>
      </w:r>
      <w:r w:rsidRPr="00BB0419">
        <w:t xml:space="preserve"> </w:t>
      </w:r>
      <w:r w:rsidR="001F6B4D" w:rsidRPr="00BB0419">
        <w:t>Est-ce que la partition te donne une image par rapport à l’univers sonore du spectacle ?</w:t>
      </w:r>
    </w:p>
    <w:p w14:paraId="4FBB3D31" w14:textId="70F27D3D" w:rsidR="00BB0419" w:rsidRDefault="00BB0419" w:rsidP="00BB0419">
      <w:pPr>
        <w:pStyle w:val="Default"/>
        <w:rPr>
          <w:i/>
          <w:iCs/>
        </w:rPr>
      </w:pPr>
      <w:r w:rsidRPr="002A4474">
        <w:rPr>
          <w:i/>
          <w:iCs/>
        </w:rPr>
        <w:t>B.B. :</w:t>
      </w:r>
      <w:r w:rsidRPr="00BB0419">
        <w:t xml:space="preserve"> </w:t>
      </w:r>
      <w:r w:rsidR="001F6B4D" w:rsidRPr="00BB0419">
        <w:t>Oui et c’est fédérateur tout en laissant de la liberté.</w:t>
      </w:r>
    </w:p>
    <w:p w14:paraId="4D6AAD9B" w14:textId="77777777" w:rsidR="00BB0419" w:rsidRDefault="00BB0419" w:rsidP="00BB0419">
      <w:pPr>
        <w:pStyle w:val="Default"/>
      </w:pPr>
    </w:p>
    <w:p w14:paraId="3E2BAEEC" w14:textId="6452D93A" w:rsidR="00BB0419" w:rsidRDefault="00BB0419" w:rsidP="00BB0419">
      <w:pPr>
        <w:pStyle w:val="Default"/>
        <w:rPr>
          <w:i/>
          <w:iCs/>
        </w:rPr>
      </w:pPr>
      <w:r w:rsidRPr="002A4474">
        <w:rPr>
          <w:i/>
          <w:iCs/>
        </w:rPr>
        <w:t>A.F :</w:t>
      </w:r>
      <w:r w:rsidRPr="00BB0419">
        <w:t xml:space="preserve"> </w:t>
      </w:r>
      <w:r w:rsidR="001F6B4D" w:rsidRPr="00BB0419">
        <w:t>Pourr</w:t>
      </w:r>
      <w:r>
        <w:t xml:space="preserve">iez-vous </w:t>
      </w:r>
      <w:r w:rsidR="001F6B4D" w:rsidRPr="00BB0419">
        <w:t>la considérer comme un support qui facilite la collaboration entre le comédien-metteur-en-</w:t>
      </w:r>
      <w:r w:rsidRPr="00BB0419">
        <w:t>scène</w:t>
      </w:r>
      <w:r w:rsidR="001F6B4D" w:rsidRPr="00BB0419">
        <w:t xml:space="preserve"> et le musicien ?</w:t>
      </w:r>
    </w:p>
    <w:p w14:paraId="4D669A42" w14:textId="59647710" w:rsidR="00BB0419" w:rsidRDefault="00BB0419" w:rsidP="00BB0419">
      <w:pPr>
        <w:pStyle w:val="Default"/>
        <w:rPr>
          <w:i/>
          <w:iCs/>
        </w:rPr>
      </w:pPr>
      <w:r w:rsidRPr="002A4474">
        <w:rPr>
          <w:i/>
          <w:iCs/>
        </w:rPr>
        <w:t>B.B. :</w:t>
      </w:r>
      <w:r w:rsidRPr="00BB0419">
        <w:t xml:space="preserve"> </w:t>
      </w:r>
      <w:r w:rsidR="001F6B4D" w:rsidRPr="00BB0419">
        <w:t>Oui clairement puisque qu’elle permet à un comédien d’être au même endroit artistique que des musiciens expérimentés</w:t>
      </w:r>
      <w:r>
        <w:rPr>
          <w:i/>
          <w:iCs/>
        </w:rPr>
        <w:t>.</w:t>
      </w:r>
    </w:p>
    <w:p w14:paraId="402A9AAA" w14:textId="77777777" w:rsidR="00BB0419" w:rsidRDefault="00BB0419" w:rsidP="00BB0419">
      <w:pPr>
        <w:pStyle w:val="Default"/>
      </w:pPr>
    </w:p>
    <w:p w14:paraId="036233D1" w14:textId="47A70FAE" w:rsidR="00BB0419" w:rsidRDefault="00BB0419" w:rsidP="00BB0419">
      <w:pPr>
        <w:pStyle w:val="Default"/>
        <w:rPr>
          <w:i/>
          <w:iCs/>
        </w:rPr>
      </w:pPr>
      <w:r w:rsidRPr="002A4474">
        <w:rPr>
          <w:i/>
          <w:iCs/>
        </w:rPr>
        <w:t>A.F :</w:t>
      </w:r>
      <w:r w:rsidRPr="00BB0419">
        <w:t xml:space="preserve"> </w:t>
      </w:r>
      <w:r w:rsidR="001F6B4D" w:rsidRPr="00BB0419">
        <w:t>Comment compare</w:t>
      </w:r>
      <w:r>
        <w:t>z-vous</w:t>
      </w:r>
      <w:r w:rsidR="001F6B4D" w:rsidRPr="00BB0419">
        <w:t xml:space="preserve"> cette expérience avec celle des autres pièces de théâtre que tu as déjà écrites ou mises en scène, dans </w:t>
      </w:r>
      <w:r w:rsidRPr="00BB0419">
        <w:t>lesquelles</w:t>
      </w:r>
      <w:r w:rsidR="001F6B4D" w:rsidRPr="00BB0419">
        <w:t xml:space="preserve"> la musique joue un rôle central ? Etant donné que tu as souvent collaboré avec des compositeurs</w:t>
      </w:r>
      <w:r>
        <w:rPr>
          <w:i/>
          <w:iCs/>
        </w:rPr>
        <w:t>.</w:t>
      </w:r>
    </w:p>
    <w:p w14:paraId="3D308DEF" w14:textId="605E864E" w:rsidR="001F6B4D" w:rsidRDefault="00BB0419" w:rsidP="00250D83">
      <w:pPr>
        <w:pStyle w:val="Default"/>
      </w:pPr>
      <w:r w:rsidRPr="002A4474">
        <w:rPr>
          <w:i/>
          <w:iCs/>
        </w:rPr>
        <w:t>B.B. :</w:t>
      </w:r>
      <w:r w:rsidRPr="00BB0419">
        <w:t xml:space="preserve"> </w:t>
      </w:r>
      <w:r w:rsidR="001F6B4D" w:rsidRPr="00BB0419">
        <w:t>La particularité la plus fondamentale de ce projet a été cette bien sur l’écriture innovante</w:t>
      </w:r>
      <w:r>
        <w:t xml:space="preserve">. </w:t>
      </w:r>
      <w:r w:rsidR="001F6B4D" w:rsidRPr="00BB0419">
        <w:t xml:space="preserve">J’ai été impressionné par l’excellence du trio </w:t>
      </w:r>
      <w:r>
        <w:t>K/D/M.</w:t>
      </w:r>
    </w:p>
    <w:p w14:paraId="612DE1CE" w14:textId="77777777" w:rsidR="00817872" w:rsidRDefault="00817872">
      <w:pPr>
        <w:rPr>
          <w:rFonts w:ascii="Baskerville SemiBold" w:hAnsi="Baskerville SemiBold"/>
          <w:szCs w:val="28"/>
        </w:rPr>
      </w:pPr>
      <w:r>
        <w:br w:type="page"/>
      </w:r>
    </w:p>
    <w:p w14:paraId="2514A929" w14:textId="7CF8A8D0" w:rsidR="00C468EA" w:rsidRPr="00C468EA" w:rsidRDefault="00C468EA" w:rsidP="00C468EA">
      <w:pPr>
        <w:pStyle w:val="Heading2"/>
        <w:numPr>
          <w:ilvl w:val="0"/>
          <w:numId w:val="0"/>
        </w:numPr>
        <w:ind w:left="1134"/>
      </w:pPr>
      <w:bookmarkStart w:id="867" w:name="_Toc121091866"/>
      <w:bookmarkStart w:id="868" w:name="_Toc121091564"/>
      <w:bookmarkStart w:id="869" w:name="_Toc121091788"/>
      <w:r w:rsidRPr="00C468EA">
        <w:lastRenderedPageBreak/>
        <w:t>Œuvres</w:t>
      </w:r>
      <w:bookmarkEnd w:id="867"/>
    </w:p>
    <w:p w14:paraId="0792E603" w14:textId="36C7ABC0" w:rsidR="00817872" w:rsidRDefault="00893B6E" w:rsidP="004F4EB3">
      <w:pPr>
        <w:pStyle w:val="Heading2"/>
        <w:numPr>
          <w:ilvl w:val="0"/>
          <w:numId w:val="0"/>
        </w:numPr>
        <w:ind w:left="1134"/>
        <w:rPr>
          <w:i/>
          <w:iCs/>
        </w:rPr>
      </w:pPr>
      <w:bookmarkStart w:id="870" w:name="_Toc121091867"/>
      <w:r>
        <w:rPr>
          <w:i/>
          <w:iCs/>
        </w:rPr>
        <w:t>Chuchotements burlesques</w:t>
      </w:r>
      <w:bookmarkEnd w:id="868"/>
      <w:bookmarkEnd w:id="869"/>
      <w:bookmarkEnd w:id="870"/>
    </w:p>
    <w:p w14:paraId="719515B7" w14:textId="638B2B70" w:rsidR="00F416A7" w:rsidRDefault="00F416A7" w:rsidP="004F4EB3">
      <w:pPr>
        <w:pStyle w:val="Heading2"/>
        <w:numPr>
          <w:ilvl w:val="0"/>
          <w:numId w:val="0"/>
        </w:numPr>
        <w:ind w:left="1134"/>
        <w:rPr>
          <w:i/>
          <w:iCs/>
        </w:rPr>
      </w:pPr>
      <w:bookmarkStart w:id="871" w:name="_Toc121091453"/>
      <w:bookmarkStart w:id="872" w:name="_Toc121091565"/>
      <w:bookmarkStart w:id="873" w:name="_Toc121091789"/>
      <w:bookmarkStart w:id="874" w:name="_Toc121091868"/>
      <w:r>
        <w:rPr>
          <w:i/>
          <w:iCs/>
        </w:rPr>
        <w:t>Mots de jeu</w:t>
      </w:r>
      <w:bookmarkEnd w:id="871"/>
      <w:bookmarkEnd w:id="872"/>
      <w:bookmarkEnd w:id="873"/>
      <w:bookmarkEnd w:id="874"/>
    </w:p>
    <w:p w14:paraId="57B820EB" w14:textId="39BF1363" w:rsidR="00F416A7" w:rsidRDefault="00F416A7" w:rsidP="004F4EB3">
      <w:pPr>
        <w:pStyle w:val="Heading2"/>
        <w:numPr>
          <w:ilvl w:val="0"/>
          <w:numId w:val="0"/>
        </w:numPr>
        <w:ind w:left="1134"/>
        <w:rPr>
          <w:i/>
          <w:iCs/>
        </w:rPr>
      </w:pPr>
      <w:bookmarkStart w:id="875" w:name="_Toc121091454"/>
      <w:bookmarkStart w:id="876" w:name="_Toc121091790"/>
      <w:bookmarkStart w:id="877" w:name="_Toc121091869"/>
      <w:r>
        <w:rPr>
          <w:i/>
          <w:iCs/>
        </w:rPr>
        <w:t>Éclosion</w:t>
      </w:r>
      <w:bookmarkEnd w:id="875"/>
      <w:bookmarkEnd w:id="876"/>
      <w:bookmarkEnd w:id="877"/>
    </w:p>
    <w:p w14:paraId="39E1E547" w14:textId="7681D6F2" w:rsidR="00F416A7" w:rsidRDefault="00F416A7" w:rsidP="004F4EB3">
      <w:pPr>
        <w:pStyle w:val="Heading2"/>
        <w:numPr>
          <w:ilvl w:val="0"/>
          <w:numId w:val="0"/>
        </w:numPr>
        <w:ind w:left="1134"/>
        <w:rPr>
          <w:i/>
          <w:iCs/>
        </w:rPr>
      </w:pPr>
      <w:bookmarkStart w:id="878" w:name="_Toc121091455"/>
      <w:bookmarkStart w:id="879" w:name="_Toc121091567"/>
      <w:bookmarkStart w:id="880" w:name="_Toc121091791"/>
      <w:bookmarkStart w:id="881" w:name="_Toc121091870"/>
      <w:r>
        <w:rPr>
          <w:i/>
          <w:iCs/>
        </w:rPr>
        <w:t>Pavane pour Le Temps mort</w:t>
      </w:r>
      <w:bookmarkEnd w:id="878"/>
      <w:bookmarkEnd w:id="879"/>
      <w:bookmarkEnd w:id="880"/>
      <w:bookmarkEnd w:id="881"/>
    </w:p>
    <w:p w14:paraId="10F81386" w14:textId="63462D04" w:rsidR="00F416A7" w:rsidRPr="00F9176F" w:rsidRDefault="00F416A7" w:rsidP="00F9176F">
      <w:pPr>
        <w:pStyle w:val="Heading2"/>
        <w:numPr>
          <w:ilvl w:val="0"/>
          <w:numId w:val="0"/>
        </w:numPr>
        <w:ind w:left="1134"/>
        <w:rPr>
          <w:i/>
          <w:iCs/>
        </w:rPr>
      </w:pPr>
      <w:bookmarkStart w:id="882" w:name="_Toc121091456"/>
      <w:bookmarkStart w:id="883" w:name="_Toc121091568"/>
      <w:bookmarkStart w:id="884" w:name="_Toc121091792"/>
      <w:bookmarkStart w:id="885" w:name="_Toc121091871"/>
      <w:r>
        <w:rPr>
          <w:i/>
          <w:iCs/>
        </w:rPr>
        <w:t>Esquisse d’un printemps perdu</w:t>
      </w:r>
      <w:bookmarkEnd w:id="882"/>
      <w:bookmarkEnd w:id="883"/>
      <w:bookmarkEnd w:id="884"/>
      <w:bookmarkEnd w:id="885"/>
    </w:p>
    <w:p w14:paraId="74FEAAC5" w14:textId="77777777" w:rsidR="00F416A7" w:rsidRPr="00F416A7" w:rsidRDefault="00F416A7" w:rsidP="00F416A7"/>
    <w:p w14:paraId="6E200868" w14:textId="77777777" w:rsidR="00F416A7" w:rsidRPr="00F416A7" w:rsidRDefault="00F416A7" w:rsidP="00F416A7"/>
    <w:p w14:paraId="6D0E469F" w14:textId="77777777" w:rsidR="00F416A7" w:rsidRPr="00F416A7" w:rsidRDefault="00F416A7" w:rsidP="00F416A7"/>
    <w:p w14:paraId="327D3DAD" w14:textId="77777777" w:rsidR="00F416A7" w:rsidRPr="00F416A7" w:rsidRDefault="00F416A7" w:rsidP="00F416A7"/>
    <w:p w14:paraId="52988A9F" w14:textId="77777777" w:rsidR="00893B6E" w:rsidRPr="00893B6E" w:rsidRDefault="00893B6E" w:rsidP="00893B6E"/>
    <w:p w14:paraId="25534BE2" w14:textId="77777777" w:rsidR="00817872" w:rsidRPr="00250D83" w:rsidRDefault="00817872" w:rsidP="00250D83">
      <w:pPr>
        <w:pStyle w:val="Default"/>
      </w:pPr>
    </w:p>
    <w:p w14:paraId="4F165063" w14:textId="77777777" w:rsidR="001F6B4D" w:rsidRDefault="001F6B4D" w:rsidP="004A29A5">
      <w:pPr>
        <w:pStyle w:val="Default"/>
      </w:pPr>
    </w:p>
    <w:p w14:paraId="0DDC01B8" w14:textId="26B80FF8" w:rsidR="002D7D75" w:rsidRPr="002D7D75" w:rsidRDefault="002D7D75" w:rsidP="002D7D75"/>
    <w:p w14:paraId="4C3A9D06" w14:textId="77777777" w:rsidR="003D1378" w:rsidRPr="003D1378" w:rsidRDefault="003D1378" w:rsidP="003D1378">
      <w:r w:rsidRPr="00875661">
        <w:rPr>
          <w:rFonts w:ascii="AppleSystemUIFont" w:hAnsi="AppleSystemUIFont" w:cs="AppleSystemUIFont"/>
        </w:rPr>
        <w:tab/>
      </w:r>
    </w:p>
    <w:p w14:paraId="7FA6DD52" w14:textId="77777777" w:rsidR="003D1378" w:rsidRPr="003D1378" w:rsidRDefault="003D1378" w:rsidP="003D1378"/>
    <w:p w14:paraId="3F859371" w14:textId="77777777" w:rsidR="00573F8F" w:rsidRPr="003D1378" w:rsidRDefault="00573F8F" w:rsidP="00573F8F">
      <w:pPr>
        <w:ind w:left="851" w:hanging="851"/>
      </w:pPr>
    </w:p>
    <w:p w14:paraId="02762B40" w14:textId="77777777" w:rsidR="00573F8F" w:rsidRPr="003D1378" w:rsidRDefault="00573F8F" w:rsidP="00573F8F">
      <w:pPr>
        <w:ind w:left="851" w:hanging="851"/>
      </w:pPr>
    </w:p>
    <w:p w14:paraId="0A65D786" w14:textId="77777777" w:rsidR="00573F8F" w:rsidRPr="003D1378" w:rsidRDefault="00573F8F" w:rsidP="00573F8F">
      <w:pPr>
        <w:ind w:left="851" w:hanging="851"/>
      </w:pPr>
    </w:p>
    <w:p w14:paraId="0009D5AD" w14:textId="77777777" w:rsidR="00573F8F" w:rsidRPr="003D1378" w:rsidRDefault="00573F8F" w:rsidP="00573F8F">
      <w:pPr>
        <w:widowControl w:val="0"/>
        <w:autoSpaceDE w:val="0"/>
        <w:autoSpaceDN w:val="0"/>
        <w:adjustRightInd w:val="0"/>
        <w:ind w:left="851" w:firstLine="709"/>
        <w:rPr>
          <w:b/>
        </w:rPr>
      </w:pPr>
    </w:p>
    <w:p w14:paraId="1456F57A" w14:textId="77777777" w:rsidR="00573F8F" w:rsidRPr="003D1378" w:rsidRDefault="00573F8F" w:rsidP="00573F8F">
      <w:pPr>
        <w:widowControl w:val="0"/>
        <w:autoSpaceDE w:val="0"/>
        <w:autoSpaceDN w:val="0"/>
        <w:adjustRightInd w:val="0"/>
        <w:ind w:left="851" w:firstLine="709"/>
        <w:rPr>
          <w:b/>
        </w:rPr>
      </w:pPr>
    </w:p>
    <w:p w14:paraId="67141746" w14:textId="77777777" w:rsidR="00573F8F" w:rsidRPr="003D1378" w:rsidRDefault="00573F8F" w:rsidP="00573F8F">
      <w:pPr>
        <w:ind w:left="851"/>
      </w:pPr>
    </w:p>
    <w:sectPr w:rsidR="00573F8F" w:rsidRPr="003D1378" w:rsidSect="00817872">
      <w:headerReference w:type="even" r:id="rId138"/>
      <w:headerReference w:type="default" r:id="rId139"/>
      <w:footerReference w:type="even" r:id="rId140"/>
      <w:footerReference w:type="default" r:id="rId141"/>
      <w:type w:val="continuous"/>
      <w:pgSz w:w="11906" w:h="16838"/>
      <w:pgMar w:top="1417" w:right="1417" w:bottom="1417" w:left="1417" w:header="708" w:footer="708"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93593A" w14:textId="77777777" w:rsidR="003C6414" w:rsidRDefault="003C6414">
      <w:r>
        <w:separator/>
      </w:r>
    </w:p>
  </w:endnote>
  <w:endnote w:type="continuationSeparator" w:id="0">
    <w:p w14:paraId="1C406429" w14:textId="77777777" w:rsidR="003C6414" w:rsidRDefault="003C6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askerville SemiBold">
    <w:altName w:val="Source Serif Pro Semibold"/>
    <w:panose1 w:val="02020702070400020203"/>
    <w:charset w:val="00"/>
    <w:family w:val="roman"/>
    <w:pitch w:val="variable"/>
    <w:sig w:usb0="80000067" w:usb1="02000040"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Baskerville">
    <w:altName w:val="Cambria"/>
    <w:panose1 w:val="02020502070401020303"/>
    <w:charset w:val="00"/>
    <w:family w:val="roman"/>
    <w:pitch w:val="variable"/>
    <w:sig w:usb0="80000067" w:usb1="02000000" w:usb2="00000000" w:usb3="00000000" w:csb0="0000019F" w:csb1="00000000"/>
  </w:font>
  <w:font w:name="Geneva">
    <w:panose1 w:val="020B0503030404040204"/>
    <w:charset w:val="00"/>
    <w:family w:val="swiss"/>
    <w:pitch w:val="variable"/>
    <w:sig w:usb0="E00002FF" w:usb1="5200205F" w:usb2="00A0C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Neue">
    <w:altName w:val="Sylfaen"/>
    <w:panose1 w:val="02000503000000020004"/>
    <w:charset w:val="00"/>
    <w:family w:val="auto"/>
    <w:pitch w:val="variable"/>
    <w:sig w:usb0="E50002FF" w:usb1="500079DB" w:usb2="00000010" w:usb3="00000000" w:csb0="00000001" w:csb1="00000000"/>
  </w:font>
  <w:font w:name="Helvetica Neue UltraLight">
    <w:panose1 w:val="02000206000000020004"/>
    <w:charset w:val="00"/>
    <w:family w:val="auto"/>
    <w:pitch w:val="variable"/>
    <w:sig w:usb0="A00002FF" w:usb1="5000205B" w:usb2="00000002" w:usb3="00000000" w:csb0="00000001" w:csb1="00000000"/>
  </w:font>
  <w:font w:name="Helvetica Neue Light">
    <w:panose1 w:val="02000403000000020004"/>
    <w:charset w:val="00"/>
    <w:family w:val="auto"/>
    <w:pitch w:val="variable"/>
    <w:sig w:usb0="A00002FF" w:usb1="5000205B" w:usb2="00000002" w:usb3="00000000" w:csb0="00000007" w:csb1="00000000"/>
  </w:font>
  <w:font w:name="MinionPro-Regular">
    <w:altName w:val="Calibri"/>
    <w:panose1 w:val="02040503050306020203"/>
    <w:charset w:val="00"/>
    <w:family w:val="auto"/>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imes Roman">
    <w:altName w:val="Times New Roman"/>
    <w:panose1 w:val="00000500000000020000"/>
    <w:charset w:val="00"/>
    <w:family w:val="auto"/>
    <w:pitch w:val="variable"/>
    <w:sig w:usb0="E00002FF" w:usb1="5000205A" w:usb2="00000000" w:usb3="00000000" w:csb0="0000019F" w:csb1="00000000"/>
  </w:font>
  <w:font w:name="TimesNewRomanPSMT">
    <w:altName w:val="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LMRoman10-Regular-Identity-H">
    <w:altName w:val="Cambria"/>
    <w:panose1 w:val="020B0604020202020204"/>
    <w:charset w:val="00"/>
    <w:family w:val="roman"/>
    <w:notTrueType/>
    <w:pitch w:val="default"/>
  </w:font>
  <w:font w:name="AGaramondPro">
    <w:altName w:val="Cambria"/>
    <w:panose1 w:val="020B0604020202020204"/>
    <w:charset w:val="00"/>
    <w:family w:val="roman"/>
    <w:pitch w:val="default"/>
  </w:font>
  <w:font w:name="Alphonetic">
    <w:altName w:val="Calibri"/>
    <w:panose1 w:val="02000500000000000000"/>
    <w:charset w:val="00"/>
    <w:family w:val="auto"/>
    <w:pitch w:val="variable"/>
    <w:sig w:usb0="00000003" w:usb1="00000000" w:usb2="00000000" w:usb3="00000000" w:csb0="00000001" w:csb1="00000000"/>
  </w:font>
  <w:font w:name="TimesNewRomanPS">
    <w:altName w:val="Times New Roman"/>
    <w:panose1 w:val="020B0604020202020204"/>
    <w:charset w:val="00"/>
    <w:family w:val="roman"/>
    <w:pitch w:val="default"/>
  </w:font>
  <w:font w:name="Avenir Next Regular">
    <w:altName w:val="Avenir Next"/>
    <w:panose1 w:val="020B0503020202020204"/>
    <w:charset w:val="00"/>
    <w:family w:val="swiss"/>
    <w:pitch w:val="variable"/>
    <w:sig w:usb0="8000002F" w:usb1="5000204A" w:usb2="00000000" w:usb3="00000000" w:csb0="0000009B" w:csb1="00000000"/>
  </w:font>
  <w:font w:name="Georgia">
    <w:panose1 w:val="02040502050405020303"/>
    <w:charset w:val="00"/>
    <w:family w:val="roman"/>
    <w:pitch w:val="variable"/>
    <w:sig w:usb0="00000287" w:usb1="00000000" w:usb2="00000000" w:usb3="00000000" w:csb0="0000009F" w:csb1="00000000"/>
  </w:font>
  <w:font w:name="AppleSystemUIFont">
    <w:altName w:val="Calibri"/>
    <w:panose1 w:val="020B0604020202020204"/>
    <w:charset w:val="00"/>
    <w:family w:val="auto"/>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09D7B" w14:textId="77777777" w:rsidR="00C468EA" w:rsidRDefault="00C468EA" w:rsidP="008178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300665D4" w14:textId="77777777" w:rsidR="00C468EA" w:rsidRDefault="00C46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E9574" w14:textId="77777777" w:rsidR="00C468EA" w:rsidRDefault="00C468EA" w:rsidP="008178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2D386A2B" w14:textId="77777777" w:rsidR="00C468EA" w:rsidRDefault="00C46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2C9FB" w14:textId="77777777" w:rsidR="003C6414" w:rsidRDefault="003C6414" w:rsidP="00573F8F">
      <w:r>
        <w:t xml:space="preserve">         </w:t>
      </w:r>
      <w:r>
        <w:separator/>
      </w:r>
    </w:p>
  </w:footnote>
  <w:footnote w:type="continuationSeparator" w:id="0">
    <w:p w14:paraId="47A6401E" w14:textId="77777777" w:rsidR="003C6414" w:rsidRDefault="003C6414" w:rsidP="00573F8F">
      <w:r>
        <w:continuationSeparator/>
      </w:r>
    </w:p>
  </w:footnote>
  <w:footnote w:id="1">
    <w:p w14:paraId="54589176" w14:textId="1BD86FA5" w:rsidR="00C468EA" w:rsidRDefault="00C468EA" w:rsidP="000848FB">
      <w:pPr>
        <w:pStyle w:val="Footnote"/>
      </w:pPr>
      <w:r>
        <w:rPr>
          <w:rStyle w:val="FootnoteReference"/>
        </w:rPr>
        <w:footnoteRef/>
      </w:r>
      <w:r>
        <w:t xml:space="preserve"> </w:t>
      </w:r>
      <w:r w:rsidRPr="00BE6FB6">
        <w:t>Henri</w:t>
      </w:r>
      <w:r w:rsidRPr="00E01873">
        <w:t xml:space="preserve"> MICHAUX, </w:t>
      </w:r>
      <w:r w:rsidRPr="00E01873">
        <w:rPr>
          <w:i/>
          <w:iCs/>
        </w:rPr>
        <w:t>Emergences-Resurgences</w:t>
      </w:r>
      <w:r w:rsidRPr="00E01873">
        <w:t>, Éditions d’Art Albert Skira., Genève, 1972, p.</w:t>
      </w:r>
      <w:r w:rsidRPr="00E01873">
        <w:rPr>
          <w:rFonts w:ascii="Times New Roman" w:hAnsi="Times New Roman"/>
        </w:rPr>
        <w:t> </w:t>
      </w:r>
      <w:r w:rsidRPr="00E01873">
        <w:t>10.</w:t>
      </w:r>
    </w:p>
  </w:footnote>
  <w:footnote w:id="2">
    <w:p w14:paraId="6410CEC9" w14:textId="77777777" w:rsidR="00C468EA" w:rsidRDefault="00C468EA" w:rsidP="004D1565">
      <w:pPr>
        <w:pStyle w:val="Footnote"/>
      </w:pPr>
      <w:r>
        <w:rPr>
          <w:rStyle w:val="FootnoteReference"/>
        </w:rPr>
        <w:footnoteRef/>
      </w:r>
      <w:r>
        <w:t xml:space="preserve"> </w:t>
      </w:r>
      <w:r w:rsidRPr="00B93F99">
        <w:t xml:space="preserve">Pierre BOULEZ, </w:t>
      </w:r>
      <w:r w:rsidRPr="00B93F99">
        <w:rPr>
          <w:i/>
          <w:iCs/>
        </w:rPr>
        <w:t>Penser la musique aujourd’hui</w:t>
      </w:r>
      <w:r w:rsidRPr="00B93F99">
        <w:t>, Paris, Gallimard, 2011, p.</w:t>
      </w:r>
      <w:r w:rsidRPr="00B93F99">
        <w:rPr>
          <w:rFonts w:ascii="Times New Roman" w:hAnsi="Times New Roman"/>
        </w:rPr>
        <w:t> </w:t>
      </w:r>
      <w:r w:rsidRPr="00B93F99">
        <w:t>11.</w:t>
      </w:r>
    </w:p>
  </w:footnote>
  <w:footnote w:id="3">
    <w:p w14:paraId="334B7B4F" w14:textId="72117D15" w:rsidR="00C468EA" w:rsidRDefault="00C468EA" w:rsidP="000848FB">
      <w:pPr>
        <w:pStyle w:val="Footnote"/>
      </w:pPr>
      <w:r>
        <w:rPr>
          <w:rStyle w:val="FootnoteReference"/>
        </w:rPr>
        <w:footnoteRef/>
      </w:r>
      <w:r>
        <w:t xml:space="preserve"> </w:t>
      </w:r>
      <w:r w:rsidRPr="00F80DDA">
        <w:t xml:space="preserve">György LIGETI, </w:t>
      </w:r>
      <w:r w:rsidRPr="00F80DDA">
        <w:rPr>
          <w:i/>
          <w:iCs/>
        </w:rPr>
        <w:t>Neuf essais sur la musique</w:t>
      </w:r>
      <w:r w:rsidRPr="00F80DDA">
        <w:t>, Genève, Contrechamps, 2001, p.</w:t>
      </w:r>
      <w:r w:rsidRPr="00F80DDA">
        <w:rPr>
          <w:rFonts w:ascii="Times New Roman" w:hAnsi="Times New Roman"/>
        </w:rPr>
        <w:t> </w:t>
      </w:r>
      <w:r w:rsidRPr="00F80DDA">
        <w:t>8.</w:t>
      </w:r>
    </w:p>
  </w:footnote>
  <w:footnote w:id="4">
    <w:p w14:paraId="543FB58E" w14:textId="77777777" w:rsidR="00C468EA" w:rsidRDefault="00C468EA" w:rsidP="00AF7D2A">
      <w:pPr>
        <w:pStyle w:val="Footnote"/>
      </w:pPr>
      <w:r>
        <w:rPr>
          <w:rStyle w:val="FootnoteReference"/>
        </w:rPr>
        <w:footnoteRef/>
      </w:r>
      <w:r>
        <w:t xml:space="preserve"> </w:t>
      </w:r>
      <w:r w:rsidRPr="00390409">
        <w:t>P</w:t>
      </w:r>
      <w:r>
        <w:t>ierre</w:t>
      </w:r>
      <w:r w:rsidRPr="00390409">
        <w:t xml:space="preserve">. BOULEZ, Penser la musique aujourd’hui, </w:t>
      </w:r>
      <w:r w:rsidRPr="00AF7D2A">
        <w:rPr>
          <w:i/>
          <w:iCs/>
        </w:rPr>
        <w:t>op. cit</w:t>
      </w:r>
      <w:r w:rsidRPr="00390409">
        <w:t>., p. 11.</w:t>
      </w:r>
    </w:p>
  </w:footnote>
  <w:footnote w:id="5">
    <w:p w14:paraId="2B24FAB4" w14:textId="77777777" w:rsidR="00C468EA" w:rsidRDefault="00C468EA" w:rsidP="00AF7D2A">
      <w:pPr>
        <w:pStyle w:val="Footnote"/>
      </w:pPr>
      <w:r>
        <w:rPr>
          <w:rStyle w:val="FootnoteReference"/>
        </w:rPr>
        <w:footnoteRef/>
      </w:r>
      <w:r>
        <w:t xml:space="preserve"> </w:t>
      </w:r>
      <w:r w:rsidRPr="0069203C">
        <w:t xml:space="preserve">Dans </w:t>
      </w:r>
      <w:r>
        <w:t>le</w:t>
      </w:r>
      <w:r w:rsidRPr="0069203C">
        <w:t xml:space="preserve"> même ouvrage </w:t>
      </w:r>
      <w:r>
        <w:t>(</w:t>
      </w:r>
      <w:r>
        <w:rPr>
          <w:u w:color="000000"/>
        </w:rPr>
        <w:t xml:space="preserve">Pierre BOULEZ, </w:t>
      </w:r>
      <w:r>
        <w:rPr>
          <w:i/>
          <w:iCs/>
        </w:rPr>
        <w:t>op. cit.</w:t>
      </w:r>
      <w:r w:rsidRPr="00156093">
        <w:t>, p. 32.</w:t>
      </w:r>
      <w:r>
        <w:t xml:space="preserve">) Pierre </w:t>
      </w:r>
      <w:r w:rsidRPr="0069203C">
        <w:t xml:space="preserve">Boulez affirme que l’auteur n’est pas bien placé pour présenter sa propre œuvre d’un point de vue analytique car « [il] ne peut pas concevoir les conséquences — proches ou lointaines — de ce qu’il a écrit, et que son optique n’est pas forcément plus aigüe que celle de l’analyste ». Mais dans le contexte de cette recherche l’objectif ne consiste pas à </w:t>
      </w:r>
      <w:r w:rsidRPr="005A09E7">
        <w:rPr>
          <w:u w:color="000000"/>
        </w:rPr>
        <w:t>présenter une simple auto-analyse, mais une sorte d’auto-observation, ou plutôt une analyse de la recherche créatrice qui aboutit à la composition d’une œuvre en particulier.</w:t>
      </w:r>
    </w:p>
  </w:footnote>
  <w:footnote w:id="6">
    <w:p w14:paraId="44B2975E" w14:textId="77777777" w:rsidR="00C468EA" w:rsidRDefault="00C468EA" w:rsidP="00AF7D2A">
      <w:pPr>
        <w:pStyle w:val="Footnote"/>
      </w:pPr>
      <w:r>
        <w:rPr>
          <w:rStyle w:val="FootnoteReference"/>
        </w:rPr>
        <w:footnoteRef/>
      </w:r>
      <w:r>
        <w:t xml:space="preserve"> </w:t>
      </w:r>
      <w:r w:rsidRPr="00742FC6">
        <w:t xml:space="preserve">Helmut LACHENMANN, </w:t>
      </w:r>
      <w:r w:rsidRPr="00742FC6">
        <w:rPr>
          <w:i/>
          <w:iCs/>
        </w:rPr>
        <w:t>Écrits et entretiens</w:t>
      </w:r>
      <w:r w:rsidRPr="00742FC6">
        <w:t>, Éditions Contrechamps., Genève, 2009, p.</w:t>
      </w:r>
      <w:r w:rsidRPr="00742FC6">
        <w:rPr>
          <w:rFonts w:ascii="Times New Roman" w:hAnsi="Times New Roman"/>
        </w:rPr>
        <w:t> </w:t>
      </w:r>
      <w:r w:rsidRPr="00742FC6">
        <w:t>32.</w:t>
      </w:r>
    </w:p>
  </w:footnote>
  <w:footnote w:id="7">
    <w:p w14:paraId="0E83ADFA" w14:textId="37516863" w:rsidR="00C468EA" w:rsidRDefault="00C468EA" w:rsidP="000848FB">
      <w:pPr>
        <w:pStyle w:val="Footnote"/>
      </w:pPr>
      <w:r>
        <w:rPr>
          <w:rStyle w:val="FootnoteReference"/>
        </w:rPr>
        <w:footnoteRef/>
      </w:r>
      <w:r>
        <w:t xml:space="preserve"> </w:t>
      </w:r>
      <w:r w:rsidRPr="00AB7A3E">
        <w:t>Tristan MURA</w:t>
      </w:r>
      <w:r>
        <w:t>I</w:t>
      </w:r>
      <w:r w:rsidRPr="00AB7A3E">
        <w:t>L, « Question de cible »</w:t>
      </w:r>
      <w:r>
        <w:t xml:space="preserve">, </w:t>
      </w:r>
      <w:r w:rsidRPr="00AB7A3E">
        <w:t>Pierre MICHEL (ed.),</w:t>
      </w:r>
      <w:r>
        <w:t xml:space="preserve"> dans</w:t>
      </w:r>
      <w:r w:rsidRPr="00AB7A3E">
        <w:t xml:space="preserve"> </w:t>
      </w:r>
      <w:r w:rsidRPr="00AB7A3E">
        <w:rPr>
          <w:i/>
          <w:iCs/>
        </w:rPr>
        <w:t>Modèles &amp; artifices</w:t>
      </w:r>
      <w:r w:rsidRPr="00AB7A3E">
        <w:t>, Strasbourg, Presses universitaires de Strasbourg, 2004, p.</w:t>
      </w:r>
      <w:r w:rsidRPr="00AB7A3E">
        <w:rPr>
          <w:rFonts w:ascii="Times New Roman" w:hAnsi="Times New Roman"/>
        </w:rPr>
        <w:t> </w:t>
      </w:r>
      <w:r w:rsidRPr="00AB7A3E">
        <w:t>62.</w:t>
      </w:r>
    </w:p>
  </w:footnote>
  <w:footnote w:id="8">
    <w:p w14:paraId="7B03332C" w14:textId="77777777" w:rsidR="00C468EA" w:rsidRPr="00E15FDE" w:rsidRDefault="00C468EA" w:rsidP="00AF7D2A">
      <w:pPr>
        <w:pStyle w:val="Footnote"/>
      </w:pPr>
      <w:r>
        <w:rPr>
          <w:rStyle w:val="FootnoteReference"/>
        </w:rPr>
        <w:footnoteRef/>
      </w:r>
      <w:r>
        <w:t xml:space="preserve"> </w:t>
      </w:r>
      <w:r w:rsidRPr="00E15FDE">
        <w:t xml:space="preserve">Henry BARRAUD, </w:t>
      </w:r>
      <w:r w:rsidRPr="00610F40">
        <w:rPr>
          <w:i/>
          <w:iCs/>
        </w:rPr>
        <w:t>Pour comprendre les musiques d’aujourd’hui</w:t>
      </w:r>
      <w:r w:rsidRPr="00E15FDE">
        <w:t>, Paris, Seuil, 1990, p.</w:t>
      </w:r>
      <w:r w:rsidRPr="00E15FDE">
        <w:rPr>
          <w:rFonts w:ascii="Times New Roman" w:hAnsi="Times New Roman"/>
        </w:rPr>
        <w:t> </w:t>
      </w:r>
      <w:r w:rsidRPr="00E15FDE">
        <w:t>9.</w:t>
      </w:r>
    </w:p>
  </w:footnote>
  <w:footnote w:id="9">
    <w:p w14:paraId="20414E69" w14:textId="7077953B" w:rsidR="00C468EA" w:rsidRDefault="00C468EA" w:rsidP="000848FB">
      <w:pPr>
        <w:pStyle w:val="Footnote"/>
      </w:pPr>
      <w:r>
        <w:rPr>
          <w:rStyle w:val="FootnoteReference"/>
        </w:rPr>
        <w:footnoteRef/>
      </w:r>
      <w:r>
        <w:t xml:space="preserve"> </w:t>
      </w:r>
      <w:r w:rsidRPr="00A73098">
        <w:t xml:space="preserve">Esteban BUCH et Denys RIOUT, « Réévaluer l’histoire de l’avant-garde musicale » dans </w:t>
      </w:r>
      <w:r w:rsidRPr="00A73098">
        <w:rPr>
          <w:i/>
          <w:iCs/>
        </w:rPr>
        <w:t>Réévaluer l’art moderne et les avant-gardes. Hommage à Rainer Rochlitz</w:t>
      </w:r>
      <w:r w:rsidRPr="00A73098">
        <w:t>, EHESS., Paris, 2010, p.</w:t>
      </w:r>
      <w:r w:rsidRPr="00A73098">
        <w:rPr>
          <w:rFonts w:ascii="Times New Roman" w:hAnsi="Times New Roman"/>
        </w:rPr>
        <w:t> </w:t>
      </w:r>
      <w:r w:rsidRPr="00A73098">
        <w:t>85.</w:t>
      </w:r>
    </w:p>
  </w:footnote>
  <w:footnote w:id="10">
    <w:p w14:paraId="758EAC25" w14:textId="77777777" w:rsidR="00C468EA" w:rsidRPr="00083804" w:rsidRDefault="00C468EA" w:rsidP="00AF7D2A">
      <w:pPr>
        <w:pStyle w:val="Footnote"/>
      </w:pPr>
      <w:r>
        <w:rPr>
          <w:rStyle w:val="FootnoteReference"/>
        </w:rPr>
        <w:footnoteRef/>
      </w:r>
      <w:r w:rsidRPr="00083804">
        <w:t xml:space="preserve"> H. LACHENMANN, Écrits et entretiens, </w:t>
      </w:r>
      <w:r w:rsidRPr="00EA7B37">
        <w:rPr>
          <w:i/>
          <w:iCs/>
        </w:rPr>
        <w:t>op. cit</w:t>
      </w:r>
      <w:r w:rsidRPr="00083804">
        <w:t>., p. 32.</w:t>
      </w:r>
    </w:p>
  </w:footnote>
  <w:footnote w:id="11">
    <w:p w14:paraId="3EF79FD2" w14:textId="392A17F5" w:rsidR="00C468EA" w:rsidRPr="00390409" w:rsidRDefault="00C468EA" w:rsidP="000848FB">
      <w:pPr>
        <w:pStyle w:val="Footnote"/>
      </w:pPr>
      <w:r>
        <w:rPr>
          <w:rStyle w:val="FootnoteReference"/>
        </w:rPr>
        <w:footnoteRef/>
      </w:r>
      <w:r w:rsidRPr="00390409">
        <w:t xml:space="preserve"> </w:t>
      </w:r>
      <w:r w:rsidRPr="00EA7B37">
        <w:rPr>
          <w:i/>
          <w:iCs/>
        </w:rPr>
        <w:t>Ibid</w:t>
      </w:r>
      <w:r w:rsidRPr="00390409">
        <w:t>.</w:t>
      </w:r>
    </w:p>
  </w:footnote>
  <w:footnote w:id="12">
    <w:p w14:paraId="47C1F6BD" w14:textId="77777777" w:rsidR="00C468EA" w:rsidRDefault="00C468EA" w:rsidP="003922FA">
      <w:pPr>
        <w:pStyle w:val="Footnote"/>
      </w:pPr>
      <w:r>
        <w:rPr>
          <w:rStyle w:val="FootnoteReference"/>
        </w:rPr>
        <w:footnoteRef/>
      </w:r>
      <w:r>
        <w:t xml:space="preserve"> </w:t>
      </w:r>
      <w:r w:rsidRPr="00390409">
        <w:t xml:space="preserve">G. LIGETI, Neuf essais sur la musique, </w:t>
      </w:r>
      <w:r w:rsidRPr="003922FA">
        <w:rPr>
          <w:i/>
          <w:iCs/>
        </w:rPr>
        <w:t>op. cit</w:t>
      </w:r>
      <w:r w:rsidRPr="00390409">
        <w:t>., p. 11.</w:t>
      </w:r>
    </w:p>
  </w:footnote>
  <w:footnote w:id="13">
    <w:p w14:paraId="7723974F" w14:textId="77777777" w:rsidR="00C468EA" w:rsidRDefault="00C468EA" w:rsidP="003922FA">
      <w:pPr>
        <w:pStyle w:val="Footnote"/>
      </w:pPr>
      <w:r>
        <w:rPr>
          <w:rStyle w:val="FootnoteReference"/>
        </w:rPr>
        <w:footnoteRef/>
      </w:r>
      <w:r>
        <w:t xml:space="preserve"> </w:t>
      </w:r>
      <w:r w:rsidRPr="003922FA">
        <w:rPr>
          <w:i/>
          <w:iCs/>
        </w:rPr>
        <w:t>Ibid</w:t>
      </w:r>
      <w:r w:rsidRPr="00390409">
        <w:t>.</w:t>
      </w:r>
    </w:p>
  </w:footnote>
  <w:footnote w:id="14">
    <w:p w14:paraId="1DC4CAEA" w14:textId="77777777" w:rsidR="00C468EA" w:rsidRDefault="00C468EA" w:rsidP="003922FA">
      <w:pPr>
        <w:pStyle w:val="Footnote"/>
      </w:pPr>
      <w:r>
        <w:rPr>
          <w:rStyle w:val="FootnoteReference"/>
        </w:rPr>
        <w:footnoteRef/>
      </w:r>
      <w:r>
        <w:t xml:space="preserve"> </w:t>
      </w:r>
      <w:r w:rsidRPr="00F122DC">
        <w:t>Sacha</w:t>
      </w:r>
      <w:r>
        <w:t xml:space="preserve"> </w:t>
      </w:r>
      <w:r w:rsidRPr="00390409">
        <w:t>BLONDEAU (</w:t>
      </w:r>
      <w:r>
        <w:t>17 juillet 2017).</w:t>
      </w:r>
      <w:r w:rsidRPr="00390409">
        <w:t xml:space="preserve"> </w:t>
      </w:r>
      <w:r w:rsidRPr="00390409">
        <w:rPr>
          <w:i/>
          <w:iCs/>
        </w:rPr>
        <w:t>Journée compositeurs sur la recherche musicale à l’Ircam</w:t>
      </w:r>
      <w:r>
        <w:t>, [courrier électronique envoyé sur le réseau des chercheurs de l'Ircam], uuu@ircam.fr.</w:t>
      </w:r>
    </w:p>
  </w:footnote>
  <w:footnote w:id="15">
    <w:p w14:paraId="21A933E6" w14:textId="77777777" w:rsidR="00C468EA" w:rsidRDefault="00C468EA" w:rsidP="003922FA">
      <w:pPr>
        <w:pStyle w:val="FootnoteText"/>
      </w:pPr>
      <w:r>
        <w:rPr>
          <w:rStyle w:val="FootnoteReference"/>
        </w:rPr>
        <w:footnoteRef/>
      </w:r>
      <w:r>
        <w:t xml:space="preserve"> </w:t>
      </w:r>
      <w:r w:rsidRPr="00390409">
        <w:rPr>
          <w:i/>
          <w:iCs/>
        </w:rPr>
        <w:t>Ibid.</w:t>
      </w:r>
    </w:p>
  </w:footnote>
  <w:footnote w:id="16">
    <w:p w14:paraId="6F986F71" w14:textId="38FDE46B" w:rsidR="00C468EA" w:rsidRPr="001B7ECE" w:rsidRDefault="00C468EA" w:rsidP="000848FB">
      <w:pPr>
        <w:pStyle w:val="Footnote"/>
      </w:pPr>
      <w:r>
        <w:rPr>
          <w:rStyle w:val="FootnoteReference"/>
        </w:rPr>
        <w:footnoteRef/>
      </w:r>
      <w:r>
        <w:t xml:space="preserve"> </w:t>
      </w:r>
      <w:r w:rsidRPr="004459C0">
        <w:t>Eric MAESTRI</w:t>
      </w:r>
      <w:r>
        <w:t xml:space="preserve"> (18 juin 2021)</w:t>
      </w:r>
      <w:r w:rsidRPr="004459C0">
        <w:t xml:space="preserve">, </w:t>
      </w:r>
      <w:r w:rsidRPr="004459C0">
        <w:rPr>
          <w:i/>
          <w:iCs/>
        </w:rPr>
        <w:t>Contribution journées Meridien 2017 – IRCAM</w:t>
      </w:r>
      <w:r>
        <w:t>,</w:t>
      </w:r>
      <w:r w:rsidRPr="000D2EEA">
        <w:t xml:space="preserve"> </w:t>
      </w:r>
      <w:r>
        <w:t>[courrier électronique envoyé sur le réseau des chercheurs de l'Ircam], uuu@ircam.fr</w:t>
      </w:r>
      <w:r w:rsidRPr="004459C0">
        <w:t>.</w:t>
      </w:r>
    </w:p>
  </w:footnote>
  <w:footnote w:id="17">
    <w:p w14:paraId="2383D124" w14:textId="59322E6E" w:rsidR="00C468EA" w:rsidRPr="000012E7" w:rsidRDefault="00C468EA" w:rsidP="000848FB">
      <w:pPr>
        <w:pStyle w:val="Footnote"/>
        <w:rPr>
          <w:lang w:val="en-US"/>
        </w:rPr>
      </w:pPr>
      <w:r>
        <w:rPr>
          <w:rStyle w:val="FootnoteReference"/>
        </w:rPr>
        <w:footnoteRef/>
      </w:r>
      <w:r w:rsidRPr="000012E7">
        <w:rPr>
          <w:lang w:val="en-US"/>
        </w:rPr>
        <w:t xml:space="preserve"> </w:t>
      </w:r>
      <w:r w:rsidRPr="003922FA">
        <w:rPr>
          <w:i/>
          <w:iCs/>
          <w:lang w:val="en-US"/>
        </w:rPr>
        <w:t>Ibid</w:t>
      </w:r>
      <w:r w:rsidRPr="000012E7">
        <w:rPr>
          <w:lang w:val="en-US"/>
        </w:rPr>
        <w:t>.</w:t>
      </w:r>
    </w:p>
  </w:footnote>
  <w:footnote w:id="18">
    <w:p w14:paraId="4CAEFE95" w14:textId="77777777" w:rsidR="00C468EA" w:rsidRPr="00F853D4" w:rsidRDefault="00C468EA" w:rsidP="003922FA">
      <w:pPr>
        <w:pStyle w:val="Footnote"/>
        <w:rPr>
          <w:lang w:val="en-US"/>
        </w:rPr>
      </w:pPr>
      <w:r>
        <w:rPr>
          <w:rStyle w:val="FootnoteReference"/>
        </w:rPr>
        <w:footnoteRef/>
      </w:r>
      <w:r w:rsidRPr="00F853D4">
        <w:rPr>
          <w:lang w:val="en-US"/>
        </w:rPr>
        <w:t xml:space="preserve"> John CROFT, « Composition is not research », </w:t>
      </w:r>
      <w:r w:rsidRPr="00F853D4">
        <w:rPr>
          <w:i/>
          <w:iCs/>
          <w:lang w:val="en-US"/>
        </w:rPr>
        <w:t>Tempo</w:t>
      </w:r>
      <w:r w:rsidRPr="00F853D4">
        <w:rPr>
          <w:lang w:val="en-US"/>
        </w:rPr>
        <w:t>, avril 2015, n</w:t>
      </w:r>
      <w:r w:rsidRPr="00F853D4">
        <w:rPr>
          <w:vertAlign w:val="superscript"/>
          <w:lang w:val="en-US"/>
        </w:rPr>
        <w:t>o</w:t>
      </w:r>
      <w:r w:rsidRPr="00F853D4">
        <w:rPr>
          <w:lang w:val="en-US"/>
        </w:rPr>
        <w:t> 69, p. 6</w:t>
      </w:r>
      <w:r w:rsidRPr="00F853D4">
        <w:rPr>
          <w:rFonts w:ascii="Cambria Math" w:hAnsi="Cambria Math" w:cs="Cambria Math"/>
          <w:lang w:val="en-US"/>
        </w:rPr>
        <w:t>‑</w:t>
      </w:r>
      <w:r w:rsidRPr="00F853D4">
        <w:rPr>
          <w:lang w:val="en-US"/>
        </w:rPr>
        <w:t>11.</w:t>
      </w:r>
    </w:p>
  </w:footnote>
  <w:footnote w:id="19">
    <w:p w14:paraId="706979E2" w14:textId="77777777" w:rsidR="00C468EA" w:rsidRPr="00414F6A" w:rsidRDefault="00C468EA" w:rsidP="003922FA">
      <w:pPr>
        <w:pStyle w:val="Footnote"/>
      </w:pPr>
      <w:r>
        <w:rPr>
          <w:rStyle w:val="FootnoteReference"/>
        </w:rPr>
        <w:footnoteRef/>
      </w:r>
      <w:r w:rsidRPr="00740218">
        <w:rPr>
          <w:lang w:val="en-US"/>
        </w:rPr>
        <w:t xml:space="preserve"> </w:t>
      </w:r>
      <w:r w:rsidRPr="006763FC">
        <w:rPr>
          <w:lang w:val="en-US"/>
        </w:rPr>
        <w:t>« There is a fundamental di</w:t>
      </w:r>
      <w:r>
        <w:rPr>
          <w:lang w:val="en-US"/>
        </w:rPr>
        <w:t>s</w:t>
      </w:r>
      <w:r w:rsidRPr="006763FC">
        <w:rPr>
          <w:lang w:val="en-US"/>
        </w:rPr>
        <w:t>tinction at wo</w:t>
      </w:r>
      <w:r>
        <w:rPr>
          <w:lang w:val="en-US"/>
        </w:rPr>
        <w:t xml:space="preserve">rk here: research </w:t>
      </w:r>
      <w:r>
        <w:rPr>
          <w:i/>
          <w:iCs/>
          <w:lang w:val="en-US"/>
        </w:rPr>
        <w:t>describes</w:t>
      </w:r>
      <w:r>
        <w:rPr>
          <w:lang w:val="en-US"/>
        </w:rPr>
        <w:t xml:space="preserve"> the world; composition </w:t>
      </w:r>
      <w:r>
        <w:rPr>
          <w:i/>
          <w:iCs/>
          <w:lang w:val="en-US"/>
        </w:rPr>
        <w:t>adds something to</w:t>
      </w:r>
      <w:r>
        <w:rPr>
          <w:lang w:val="en-US"/>
        </w:rPr>
        <w:t xml:space="preserve"> the world.</w:t>
      </w:r>
      <w:r w:rsidRPr="00B353BF">
        <w:rPr>
          <w:lang w:val="en-US"/>
        </w:rPr>
        <w:t xml:space="preserve"> </w:t>
      </w:r>
      <w:r w:rsidRPr="006763FC">
        <w:rPr>
          <w:lang w:val="en-US"/>
        </w:rPr>
        <w:t>»</w:t>
      </w:r>
      <w:r w:rsidRPr="00B353BF">
        <w:rPr>
          <w:lang w:val="en-US"/>
        </w:rPr>
        <w:t xml:space="preserve"> </w:t>
      </w:r>
      <w:r w:rsidRPr="00250D83">
        <w:rPr>
          <w:rFonts w:ascii="Times New Roman" w:hAnsi="Times New Roman"/>
          <w:i/>
          <w:iCs/>
        </w:rPr>
        <w:t>Ibid.</w:t>
      </w:r>
      <w:r w:rsidRPr="00250D83">
        <w:t xml:space="preserve"> </w:t>
      </w:r>
      <w:r w:rsidRPr="006763FC">
        <w:t xml:space="preserve">John CROFT fait référence à ce </w:t>
      </w:r>
      <w:r>
        <w:t xml:space="preserve">que </w:t>
      </w:r>
      <w:r w:rsidRPr="00B353BF">
        <w:rPr>
          <w:shd w:val="clear" w:color="auto" w:fill="FFFFFF"/>
        </w:rPr>
        <w:t xml:space="preserve">Hans_Georg Gadamer affirme </w:t>
      </w:r>
      <w:r>
        <w:rPr>
          <w:shd w:val="clear" w:color="auto" w:fill="FFFFFF"/>
        </w:rPr>
        <w:t>dans son livre. C</w:t>
      </w:r>
      <w:r w:rsidRPr="006763FC">
        <w:rPr>
          <w:shd w:val="clear" w:color="auto" w:fill="FFFFFF"/>
        </w:rPr>
        <w:t xml:space="preserve">e </w:t>
      </w:r>
      <w:r w:rsidRPr="00B353BF">
        <w:rPr>
          <w:shd w:val="clear" w:color="auto" w:fill="FFFFFF"/>
        </w:rPr>
        <w:t>philosophe allemand</w:t>
      </w:r>
      <w:r>
        <w:rPr>
          <w:shd w:val="clear" w:color="auto" w:fill="FFFFFF"/>
        </w:rPr>
        <w:t xml:space="preserve"> précise que « l’art ne </w:t>
      </w:r>
      <w:r w:rsidRPr="006763FC">
        <w:rPr>
          <w:i/>
          <w:iCs/>
          <w:shd w:val="clear" w:color="auto" w:fill="FFFFFF"/>
        </w:rPr>
        <w:t>décrit</w:t>
      </w:r>
      <w:r>
        <w:rPr>
          <w:shd w:val="clear" w:color="auto" w:fill="FFFFFF"/>
        </w:rPr>
        <w:t xml:space="preserve"> pas mais </w:t>
      </w:r>
      <w:r w:rsidRPr="006763FC">
        <w:rPr>
          <w:i/>
          <w:iCs/>
          <w:shd w:val="clear" w:color="auto" w:fill="FFFFFF"/>
        </w:rPr>
        <w:t>ajoute</w:t>
      </w:r>
      <w:r>
        <w:rPr>
          <w:shd w:val="clear" w:color="auto" w:fill="FFFFFF"/>
        </w:rPr>
        <w:t xml:space="preserve"> </w:t>
      </w:r>
      <w:r>
        <w:rPr>
          <w:i/>
          <w:iCs/>
          <w:shd w:val="clear" w:color="auto" w:fill="FFFFFF"/>
        </w:rPr>
        <w:t>un être</w:t>
      </w:r>
      <w:r>
        <w:rPr>
          <w:shd w:val="clear" w:color="auto" w:fill="FFFFFF"/>
        </w:rPr>
        <w:t xml:space="preserve"> au monde. » </w:t>
      </w:r>
      <w:r w:rsidRPr="006763FC">
        <w:rPr>
          <w:shd w:val="clear" w:color="auto" w:fill="FFFFFF"/>
          <w:lang w:val="en-US"/>
        </w:rPr>
        <w:t>(Ar</w:t>
      </w:r>
      <w:r>
        <w:rPr>
          <w:shd w:val="clear" w:color="auto" w:fill="FFFFFF"/>
          <w:lang w:val="en-US"/>
        </w:rPr>
        <w:t xml:space="preserve">t does not describe but adds being to the world). </w:t>
      </w:r>
      <w:r w:rsidRPr="006763FC">
        <w:t xml:space="preserve">Hans-Georg GADAMER, </w:t>
      </w:r>
      <w:r w:rsidRPr="006763FC">
        <w:rPr>
          <w:i/>
          <w:iCs/>
        </w:rPr>
        <w:t xml:space="preserve">Ttuth and Method </w:t>
      </w:r>
      <w:r w:rsidRPr="006763FC">
        <w:t>[1960], traduit par Joel WEINSHEIMER et Donald G. MARSHALL, Continuum., Londres, 2004, p.</w:t>
      </w:r>
      <w:r w:rsidRPr="006763FC">
        <w:rPr>
          <w:rFonts w:ascii="Times New Roman" w:hAnsi="Times New Roman"/>
        </w:rPr>
        <w:t> </w:t>
      </w:r>
      <w:r w:rsidRPr="006763FC">
        <w:t>135.</w:t>
      </w:r>
    </w:p>
  </w:footnote>
  <w:footnote w:id="20">
    <w:p w14:paraId="5F7C82DB" w14:textId="77777777" w:rsidR="00C468EA" w:rsidRPr="00323FB0" w:rsidRDefault="00C468EA" w:rsidP="003922FA">
      <w:pPr>
        <w:pStyle w:val="Footnote"/>
      </w:pPr>
      <w:r>
        <w:rPr>
          <w:rStyle w:val="FootnoteReference"/>
        </w:rPr>
        <w:footnoteRef/>
      </w:r>
      <w:r>
        <w:t xml:space="preserve"> </w:t>
      </w:r>
      <w:r w:rsidRPr="00FA3D79">
        <w:t xml:space="preserve">Dans la description du doctorat en recherche-création que présente le département des littératures de </w:t>
      </w:r>
      <w:r w:rsidRPr="00160011">
        <w:t>langues française de l</w:t>
      </w:r>
      <w:r w:rsidRPr="00C8420D">
        <w:t>’</w:t>
      </w:r>
      <w:r w:rsidRPr="003D7DFD">
        <w:t>U</w:t>
      </w:r>
      <w:r w:rsidRPr="00A02885">
        <w:t>niversité de Montréal</w:t>
      </w:r>
      <w:r w:rsidRPr="00FA3D79">
        <w:t xml:space="preserve">, l’accent est mis sur le dialogue entre pratique d’écriture et pratique de lecture et d’analyse. La partie </w:t>
      </w:r>
      <w:r w:rsidRPr="002D5285">
        <w:rPr>
          <w:i/>
          <w:iCs/>
        </w:rPr>
        <w:t>recherche</w:t>
      </w:r>
      <w:r w:rsidRPr="00FA3D79">
        <w:t xml:space="preserve"> et la partie </w:t>
      </w:r>
      <w:r w:rsidRPr="002D5285">
        <w:rPr>
          <w:i/>
          <w:iCs/>
        </w:rPr>
        <w:t>création</w:t>
      </w:r>
      <w:r w:rsidRPr="00FA3D79">
        <w:t xml:space="preserve"> doivent présenter des </w:t>
      </w:r>
      <w:r w:rsidRPr="002D5285">
        <w:rPr>
          <w:i/>
          <w:iCs/>
        </w:rPr>
        <w:t>liens forts et concomitants</w:t>
      </w:r>
      <w:r w:rsidRPr="00FA3D79">
        <w:t>.</w:t>
      </w:r>
      <w:r w:rsidRPr="00160011">
        <w:t xml:space="preserve"> Le texte </w:t>
      </w:r>
      <w:r w:rsidRPr="00C8420D">
        <w:t>rédigé ne doit pas se contenter d</w:t>
      </w:r>
      <w:r w:rsidRPr="003D7DFD">
        <w:t>’</w:t>
      </w:r>
      <w:r w:rsidRPr="00A02885">
        <w:t xml:space="preserve">une </w:t>
      </w:r>
      <w:r w:rsidRPr="00FA3D79">
        <w:t xml:space="preserve">simple description du processus créateur, mais plutôt une mise en lumière des phénomènes et les enjeux présents dans l’articulation de la partie </w:t>
      </w:r>
      <w:r w:rsidRPr="002D5285">
        <w:rPr>
          <w:i/>
          <w:iCs/>
        </w:rPr>
        <w:t>création</w:t>
      </w:r>
      <w:r w:rsidRPr="00FA3D79">
        <w:t xml:space="preserve">. </w:t>
      </w:r>
      <w:r w:rsidRPr="002D5285">
        <w:t>https://littfra.umontreal.ca/programmes-cours/cycles-superieurs/doctorat-en-litteratures-de-langue-francaise/cheminement-doctoral-en-recherche-creation/, (consulté le 20 septembre 2022).</w:t>
      </w:r>
    </w:p>
  </w:footnote>
  <w:footnote w:id="21">
    <w:p w14:paraId="2604DDE4" w14:textId="2C4D4DF6" w:rsidR="00C468EA" w:rsidRDefault="00C468EA" w:rsidP="003922FA">
      <w:pPr>
        <w:pStyle w:val="Footnote"/>
      </w:pPr>
      <w:r>
        <w:rPr>
          <w:rStyle w:val="FootnoteReference"/>
        </w:rPr>
        <w:footnoteRef/>
      </w:r>
      <w:r>
        <w:t xml:space="preserve"> </w:t>
      </w:r>
      <w:r w:rsidRPr="000848FB">
        <w:t>Makis SOLOMOS et Frank PECQUET, « </w:t>
      </w:r>
      <w:r w:rsidRPr="00250D83">
        <w:t>Musique, technique et technologie. quelques remarques musicologico-ethiqueS</w:t>
      </w:r>
      <w:r w:rsidRPr="000848FB">
        <w:t xml:space="preserve"> », </w:t>
      </w:r>
      <w:r w:rsidRPr="00250D83">
        <w:rPr>
          <w:i/>
          <w:iCs/>
        </w:rPr>
        <w:t>Journ</w:t>
      </w:r>
      <w:r>
        <w:rPr>
          <w:i/>
          <w:iCs/>
        </w:rPr>
        <w:t>é</w:t>
      </w:r>
      <w:r w:rsidRPr="00250D83">
        <w:rPr>
          <w:i/>
          <w:iCs/>
        </w:rPr>
        <w:t xml:space="preserve">es d’Informatique musicale JIM 96, </w:t>
      </w:r>
      <w:r w:rsidRPr="00250D83">
        <w:t>1996, Basse-Normandie, France</w:t>
      </w:r>
      <w:r w:rsidRPr="00EE2460">
        <w:t>.</w:t>
      </w:r>
    </w:p>
  </w:footnote>
  <w:footnote w:id="22">
    <w:p w14:paraId="40F345C3" w14:textId="150C336D" w:rsidR="00C468EA" w:rsidRDefault="00C468EA" w:rsidP="000848FB">
      <w:pPr>
        <w:pStyle w:val="Footnote"/>
      </w:pPr>
      <w:r>
        <w:rPr>
          <w:rStyle w:val="FootnoteReference"/>
        </w:rPr>
        <w:footnoteRef/>
      </w:r>
      <w:r>
        <w:t xml:space="preserve"> </w:t>
      </w:r>
      <w:r w:rsidRPr="00601FB2">
        <w:t>Theodor ADORNO, Le Caractère fétiche dans la musique et la régression de l’écoute, Éditions Allia., Paris, 2001.</w:t>
      </w:r>
    </w:p>
  </w:footnote>
  <w:footnote w:id="23">
    <w:p w14:paraId="603125E2" w14:textId="0F29DDB5" w:rsidR="00C468EA" w:rsidRDefault="00C468EA" w:rsidP="000848FB">
      <w:pPr>
        <w:pStyle w:val="Footnote"/>
      </w:pPr>
      <w:r>
        <w:rPr>
          <w:rStyle w:val="FootnoteReference"/>
        </w:rPr>
        <w:footnoteRef/>
      </w:r>
      <w:r>
        <w:t xml:space="preserve"> </w:t>
      </w:r>
      <w:r w:rsidRPr="00601FB2">
        <w:t xml:space="preserve">George BENJAMIN, </w:t>
      </w:r>
      <w:r w:rsidRPr="00601FB2">
        <w:rPr>
          <w:i/>
          <w:iCs/>
        </w:rPr>
        <w:t>Les règles du jeu</w:t>
      </w:r>
      <w:r w:rsidRPr="00601FB2">
        <w:t>, Éditions Allia., Paris, 2001, p.</w:t>
      </w:r>
      <w:r w:rsidRPr="00601FB2">
        <w:rPr>
          <w:rFonts w:ascii="Times New Roman" w:hAnsi="Times New Roman"/>
        </w:rPr>
        <w:t> </w:t>
      </w:r>
      <w:r w:rsidRPr="00601FB2">
        <w:t>5.</w:t>
      </w:r>
    </w:p>
  </w:footnote>
  <w:footnote w:id="24">
    <w:p w14:paraId="7BE7F957" w14:textId="77777777" w:rsidR="00C468EA" w:rsidRDefault="00C468EA" w:rsidP="00F37927">
      <w:pPr>
        <w:pStyle w:val="Footnote"/>
      </w:pPr>
      <w:r w:rsidRPr="007A4585">
        <w:rPr>
          <w:vertAlign w:val="superscript"/>
        </w:rPr>
        <w:footnoteRef/>
      </w:r>
      <w:r w:rsidRPr="007A4585">
        <w:rPr>
          <w:vertAlign w:val="superscript"/>
        </w:rPr>
        <w:t xml:space="preserve"> </w:t>
      </w:r>
      <w:r w:rsidRPr="0069203C">
        <w:t>Dans la préface que Mikaël Faujour a rédigé sur le livre de Jacques Ellul, il considère que « cette destruction oblige l’être humain à vivre dans un environnement de plus en plus artificialisé, déprimant voire déshumanisant. Influant sur notre état d’esprit, la Technique nous mène à ne plus considérer les être</w:t>
      </w:r>
      <w:r>
        <w:t>s</w:t>
      </w:r>
      <w:r w:rsidRPr="0069203C">
        <w:t xml:space="preserve"> humains, la société et le monde lui-même que dans la perspective de ce sui est utile, fonctionnel et profitable, au mépris de toute considération morale, esthétique ou politique. La logique d’efficacité, de la rapidité, du rendement et de la performance s’impose partout au détriment de notre santé physique et morale, de notre concentration et de notre attention à l’autre. On tend à donner une solution technologique à tous nos problèmes, y compris à ceux que posent les technologies elles-mêmes</w:t>
      </w:r>
      <w:r>
        <w:t> ».</w:t>
      </w:r>
    </w:p>
    <w:p w14:paraId="0D556FC0" w14:textId="77777777" w:rsidR="00C468EA" w:rsidRPr="0069203C" w:rsidRDefault="00C468EA" w:rsidP="00F37927">
      <w:pPr>
        <w:pStyle w:val="Footnote"/>
      </w:pPr>
      <w:r w:rsidRPr="000552BD">
        <w:t xml:space="preserve">Jacques ELLUL, </w:t>
      </w:r>
      <w:r w:rsidRPr="00863F08">
        <w:rPr>
          <w:i/>
          <w:iCs/>
        </w:rPr>
        <w:t>L’empire du non-sens. L’art et la société technicienne</w:t>
      </w:r>
      <w:r w:rsidRPr="000552BD">
        <w:t>., P.U.F., Paris, 1980, p.</w:t>
      </w:r>
      <w:r w:rsidRPr="000552BD">
        <w:rPr>
          <w:rFonts w:ascii="Times New Roman" w:hAnsi="Times New Roman"/>
        </w:rPr>
        <w:t> </w:t>
      </w:r>
      <w:r w:rsidRPr="000552BD">
        <w:t>8</w:t>
      </w:r>
      <w:r w:rsidRPr="000552BD">
        <w:rPr>
          <w:rFonts w:ascii="Cambria Math" w:hAnsi="Cambria Math" w:cs="Cambria Math"/>
        </w:rPr>
        <w:t>‑</w:t>
      </w:r>
      <w:r w:rsidRPr="000552BD">
        <w:t>9.</w:t>
      </w:r>
    </w:p>
  </w:footnote>
  <w:footnote w:id="25">
    <w:p w14:paraId="21ACD705" w14:textId="77777777" w:rsidR="00C468EA" w:rsidRDefault="00C468EA" w:rsidP="00F37927">
      <w:pPr>
        <w:pStyle w:val="Footnote"/>
      </w:pPr>
      <w:r>
        <w:rPr>
          <w:rStyle w:val="FootnoteReference"/>
        </w:rPr>
        <w:footnoteRef/>
      </w:r>
      <w:r>
        <w:t xml:space="preserve"> </w:t>
      </w:r>
      <w:r w:rsidRPr="000552BD">
        <w:rPr>
          <w:i/>
          <w:iCs/>
        </w:rPr>
        <w:t>Ibid.</w:t>
      </w:r>
      <w:r w:rsidRPr="000552BD">
        <w:t>, p. 59</w:t>
      </w:r>
      <w:r w:rsidRPr="000552BD">
        <w:rPr>
          <w:rFonts w:ascii="Cambria Math" w:hAnsi="Cambria Math" w:cs="Cambria Math"/>
        </w:rPr>
        <w:t>‑</w:t>
      </w:r>
      <w:r w:rsidRPr="000552BD">
        <w:t>60.</w:t>
      </w:r>
    </w:p>
  </w:footnote>
  <w:footnote w:id="26">
    <w:p w14:paraId="4957BD3E" w14:textId="684CD7CF" w:rsidR="00C468EA" w:rsidRDefault="00C468EA" w:rsidP="00F37927">
      <w:pPr>
        <w:pStyle w:val="Footnote"/>
      </w:pPr>
      <w:r>
        <w:rPr>
          <w:rStyle w:val="FootnoteReference"/>
        </w:rPr>
        <w:footnoteRef/>
      </w:r>
      <w:r>
        <w:t xml:space="preserve"> </w:t>
      </w:r>
      <w:r w:rsidRPr="00EB1330">
        <w:t>M. SOLOMOS et F. PECQUET,</w:t>
      </w:r>
      <w:r>
        <w:t xml:space="preserve"> </w:t>
      </w:r>
      <w:r w:rsidRPr="000848FB">
        <w:t>« </w:t>
      </w:r>
      <w:r w:rsidRPr="002A4474">
        <w:t>musique, technique et technologie. quelques remarques musicologico-ethiques</w:t>
      </w:r>
      <w:r w:rsidRPr="000848FB">
        <w:t> »,</w:t>
      </w:r>
      <w:r>
        <w:t xml:space="preserve"> </w:t>
      </w:r>
      <w:r w:rsidRPr="00863F08">
        <w:rPr>
          <w:i/>
          <w:iCs/>
        </w:rPr>
        <w:t>art. cit</w:t>
      </w:r>
      <w:r w:rsidRPr="00EB1330">
        <w:t>.</w:t>
      </w:r>
    </w:p>
  </w:footnote>
  <w:footnote w:id="27">
    <w:p w14:paraId="34AAA26A" w14:textId="77777777" w:rsidR="00C468EA" w:rsidRDefault="00C468EA" w:rsidP="00F37927">
      <w:pPr>
        <w:pStyle w:val="Footnote"/>
      </w:pPr>
      <w:r>
        <w:rPr>
          <w:rStyle w:val="FootnoteReference"/>
        </w:rPr>
        <w:footnoteRef/>
      </w:r>
      <w:r>
        <w:t xml:space="preserve"> </w:t>
      </w:r>
      <w:r w:rsidRPr="00681BB7">
        <w:t xml:space="preserve">Theodor ADORNO, dans </w:t>
      </w:r>
      <w:r w:rsidRPr="00681BB7">
        <w:rPr>
          <w:i/>
          <w:iCs/>
        </w:rPr>
        <w:t>Quasi una fantasia</w:t>
      </w:r>
      <w:r w:rsidRPr="00681BB7">
        <w:t>, traduit par Jean-Louis Leleu, Gallimard., Paris, 1982, vol. 2/2, p.</w:t>
      </w:r>
      <w:r w:rsidRPr="00681BB7">
        <w:rPr>
          <w:rFonts w:ascii="Times New Roman" w:hAnsi="Times New Roman"/>
        </w:rPr>
        <w:t> </w:t>
      </w:r>
      <w:r w:rsidRPr="00681BB7">
        <w:t>287.</w:t>
      </w:r>
    </w:p>
  </w:footnote>
  <w:footnote w:id="28">
    <w:p w14:paraId="11258A96" w14:textId="77777777" w:rsidR="00C468EA" w:rsidRDefault="00C468EA" w:rsidP="00F37927">
      <w:pPr>
        <w:pStyle w:val="Footnote"/>
      </w:pPr>
      <w:r>
        <w:rPr>
          <w:u w:color="000000"/>
          <w:vertAlign w:val="superscript"/>
        </w:rPr>
        <w:footnoteRef/>
      </w:r>
      <w:r>
        <w:rPr>
          <w:u w:color="000000"/>
        </w:rPr>
        <w:t xml:space="preserve"> Nous entendons par la technique musicale les règles et les outils mentaux que le musicien dispose pour faire de la musique.</w:t>
      </w:r>
    </w:p>
  </w:footnote>
  <w:footnote w:id="29">
    <w:p w14:paraId="68425A4E" w14:textId="77777777" w:rsidR="00C468EA" w:rsidRDefault="00C468EA" w:rsidP="00F37927">
      <w:pPr>
        <w:pStyle w:val="Footnote"/>
      </w:pPr>
      <w:r>
        <w:rPr>
          <w:rStyle w:val="FootnoteReference"/>
        </w:rPr>
        <w:footnoteRef/>
      </w:r>
      <w:r>
        <w:t xml:space="preserve"> Ce terme très peu utilisé se réfère au caractère technologique d’un phénomène, d’un objet, d’un domaine. D’un certain point de vue, à la différence de la technicité qui est essentiellement lié aux actions directement corporelles et indirectement mentales liées autour d’un art et un métier, la technologicité fait référence à l’aspect théorique et les études méthodiques, impliquant souvent l’objet et son usage, sa production et sa présence dans la société et son impact économique.</w:t>
      </w:r>
    </w:p>
  </w:footnote>
  <w:footnote w:id="30">
    <w:p w14:paraId="4757ADA3" w14:textId="2279FB16" w:rsidR="00C468EA" w:rsidRDefault="00C468EA" w:rsidP="00F37927">
      <w:pPr>
        <w:pStyle w:val="Footnote"/>
      </w:pPr>
      <w:r>
        <w:rPr>
          <w:rStyle w:val="FootnoteReference"/>
        </w:rPr>
        <w:footnoteRef/>
      </w:r>
      <w:r>
        <w:t xml:space="preserve"> </w:t>
      </w:r>
      <w:r w:rsidRPr="00230542">
        <w:t xml:space="preserve">M. SOLOMOS et F. PECQUET, </w:t>
      </w:r>
      <w:r w:rsidRPr="000848FB">
        <w:t>« </w:t>
      </w:r>
      <w:r w:rsidRPr="002A4474">
        <w:t>Musique, technique et technologie. quelques remarques musicologico-ethiques</w:t>
      </w:r>
      <w:r w:rsidRPr="000848FB">
        <w:t> »</w:t>
      </w:r>
      <w:r w:rsidRPr="00230542">
        <w:t xml:space="preserve">, </w:t>
      </w:r>
      <w:r w:rsidRPr="00863F08">
        <w:rPr>
          <w:i/>
          <w:iCs/>
        </w:rPr>
        <w:t>art cit</w:t>
      </w:r>
      <w:r w:rsidRPr="00230542">
        <w:t>.</w:t>
      </w:r>
    </w:p>
  </w:footnote>
  <w:footnote w:id="31">
    <w:p w14:paraId="09AD2FF1" w14:textId="77777777" w:rsidR="00C468EA" w:rsidRDefault="00C468EA" w:rsidP="00F37927">
      <w:pPr>
        <w:pStyle w:val="Footnote"/>
      </w:pPr>
      <w:r>
        <w:rPr>
          <w:rStyle w:val="FootnoteReference"/>
        </w:rPr>
        <w:footnoteRef/>
      </w:r>
      <w:r>
        <w:t xml:space="preserve"> </w:t>
      </w:r>
      <w:r w:rsidRPr="00385360">
        <w:t xml:space="preserve">J. ELLUL, L’empire du non-sens. L’art et la société technicienne., </w:t>
      </w:r>
      <w:r w:rsidRPr="00C64151">
        <w:rPr>
          <w:i/>
          <w:iCs/>
        </w:rPr>
        <w:t>op. cit</w:t>
      </w:r>
      <w:r w:rsidRPr="00385360">
        <w:t>., p. 11.</w:t>
      </w:r>
    </w:p>
  </w:footnote>
  <w:footnote w:id="32">
    <w:p w14:paraId="039ED9CD" w14:textId="77777777" w:rsidR="00C468EA" w:rsidRPr="004A3D9D" w:rsidRDefault="00C468EA" w:rsidP="00C64151">
      <w:pPr>
        <w:pStyle w:val="Footnote"/>
      </w:pPr>
      <w:r>
        <w:rPr>
          <w:rFonts w:eastAsia="Baskerville" w:cs="Baskerville"/>
          <w:vertAlign w:val="superscript"/>
        </w:rPr>
        <w:footnoteRef/>
      </w:r>
      <w:r w:rsidRPr="00573F8F">
        <w:t xml:space="preserve"> </w:t>
      </w:r>
      <w:r w:rsidRPr="004A3D9D">
        <w:t>À titre d’exemple Metronaut est une application d’accompagnement musical, développée par l’équipe d</w:t>
      </w:r>
      <w:r w:rsidRPr="00707ABA">
        <w:t>’Antescofo</w:t>
      </w:r>
      <w:r w:rsidRPr="00231810">
        <w:t xml:space="preserve">. </w:t>
      </w:r>
      <w:r>
        <w:t>Ce logiciel</w:t>
      </w:r>
      <w:r w:rsidRPr="00231810">
        <w:t xml:space="preserve"> </w:t>
      </w:r>
      <w:r w:rsidRPr="007A444C">
        <w:t xml:space="preserve">a </w:t>
      </w:r>
      <w:r w:rsidRPr="00802C4C">
        <w:t xml:space="preserve">été </w:t>
      </w:r>
      <w:r w:rsidRPr="00570794">
        <w:t>créé en 2008 par Arshia Cont</w:t>
      </w:r>
      <w:r w:rsidRPr="00D72A8E">
        <w:t xml:space="preserve"> au sein de </w:t>
      </w:r>
      <w:r w:rsidRPr="004A3D9D">
        <w:t xml:space="preserve">l’Institut de Recherche et de Coordination Acoustique/Musique (IRCAM). En 2016 que le créateur d’Antescofo cofonde le start up Antescofo. Ainsi la nouvelle équipe met en œuvre le développement de Metronaut afin que le grand public </w:t>
      </w:r>
      <w:r>
        <w:t>ait</w:t>
      </w:r>
      <w:r w:rsidRPr="004A3D9D">
        <w:t xml:space="preserve"> accès aux avantages qu’Antescofo offre</w:t>
      </w:r>
      <w:r>
        <w:t xml:space="preserve"> dans le domaine du suivi de partition</w:t>
      </w:r>
      <w:r w:rsidRPr="004A3D9D">
        <w:t>.</w:t>
      </w:r>
    </w:p>
    <w:p w14:paraId="00163EB4" w14:textId="77777777" w:rsidR="00C468EA" w:rsidRPr="00573F8F" w:rsidRDefault="00C468EA" w:rsidP="00C64151">
      <w:pPr>
        <w:pStyle w:val="Footnote"/>
      </w:pPr>
      <w:r w:rsidRPr="004A3D9D">
        <w:t>Antescofo est </w:t>
      </w:r>
      <w:r w:rsidRPr="00093FC0">
        <w:t>« un module temps-réel pour l’environnement de Max et PureData. Il accepte la partition musicale symbolique et écoute en temps réel au musicien (via un microphone), le suit à travers la partition et déclenche les actions électronique prévues</w:t>
      </w:r>
      <w:r w:rsidRPr="00707ABA">
        <w:t xml:space="preserve"> par l’artiste »</w:t>
      </w:r>
      <w:r w:rsidRPr="00231810">
        <w:t>.</w:t>
      </w:r>
      <w:r>
        <w:t xml:space="preserve"> </w:t>
      </w:r>
      <w:r w:rsidRPr="007B42A1">
        <w:rPr>
          <w:i/>
          <w:iCs/>
        </w:rPr>
        <w:t>Antescofo</w:t>
      </w:r>
      <w:r w:rsidRPr="007B42A1">
        <w:t>, https://forum.ircam.fr/projects/detail/antescofo/, (consulté le 5 mai 2022).</w:t>
      </w:r>
    </w:p>
  </w:footnote>
  <w:footnote w:id="33">
    <w:p w14:paraId="4AA7FF11" w14:textId="2EB6B770" w:rsidR="00C468EA" w:rsidRDefault="00C468EA" w:rsidP="00C64151">
      <w:pPr>
        <w:pStyle w:val="Footnote"/>
      </w:pPr>
      <w:r>
        <w:rPr>
          <w:rStyle w:val="FootnoteReference"/>
        </w:rPr>
        <w:footnoteRef/>
      </w:r>
      <w:r>
        <w:t xml:space="preserve"> </w:t>
      </w:r>
      <w:r w:rsidRPr="00F4760F">
        <w:t xml:space="preserve">M. SOLOMOS et F. PECQUET, </w:t>
      </w:r>
      <w:r w:rsidRPr="000848FB">
        <w:t>« </w:t>
      </w:r>
      <w:r w:rsidRPr="002A4474">
        <w:t>Musique, technique et technologie. quelques remarques musicologico-ethiques</w:t>
      </w:r>
      <w:r w:rsidRPr="000848FB">
        <w:t> »,</w:t>
      </w:r>
      <w:r w:rsidRPr="00F4760F">
        <w:t xml:space="preserve"> </w:t>
      </w:r>
      <w:r w:rsidRPr="00863F08">
        <w:rPr>
          <w:i/>
          <w:iCs/>
        </w:rPr>
        <w:t>art cit</w:t>
      </w:r>
      <w:r w:rsidRPr="00F4760F">
        <w:t>.</w:t>
      </w:r>
    </w:p>
  </w:footnote>
  <w:footnote w:id="34">
    <w:p w14:paraId="4D2AA4A0" w14:textId="77777777" w:rsidR="00C468EA" w:rsidRPr="00232BDD" w:rsidRDefault="00C468EA" w:rsidP="000848FB">
      <w:pPr>
        <w:pStyle w:val="Footnote"/>
        <w:rPr>
          <w:u w:color="000000"/>
        </w:rPr>
      </w:pPr>
      <w:r>
        <w:rPr>
          <w:u w:color="000000"/>
          <w:vertAlign w:val="superscript"/>
        </w:rPr>
        <w:footnoteRef/>
      </w:r>
      <w:r>
        <w:rPr>
          <w:u w:color="000000"/>
        </w:rPr>
        <w:t xml:space="preserve"> </w:t>
      </w:r>
      <w:r w:rsidRPr="00232BDD">
        <w:rPr>
          <w:i/>
          <w:iCs/>
        </w:rPr>
        <w:t>Mots de jeu</w:t>
      </w:r>
      <w:r w:rsidRPr="00232BDD">
        <w:t xml:space="preserve"> </w:t>
      </w:r>
      <w:r>
        <w:t xml:space="preserve">est une pièce composée par l’auteur de cette étude. </w:t>
      </w:r>
      <w:r w:rsidRPr="00232BDD">
        <w:t xml:space="preserve">Commande du </w:t>
      </w:r>
      <w:r>
        <w:t>Centre Internationale de la recherche Musicale (</w:t>
      </w:r>
      <w:r w:rsidRPr="00232BDD">
        <w:t>CIRM</w:t>
      </w:r>
      <w:r>
        <w:t xml:space="preserve">), l’œuvre est écrite </w:t>
      </w:r>
      <w:r w:rsidRPr="00232BDD">
        <w:t>pour 5 voix féminines et électronique</w:t>
      </w:r>
      <w:r>
        <w:t>, elle</w:t>
      </w:r>
      <w:r w:rsidRPr="00232BDD">
        <w:t xml:space="preserve"> est le premier volet de la série de pièces intitulée </w:t>
      </w:r>
      <w:r w:rsidRPr="00232BDD">
        <w:rPr>
          <w:i/>
          <w:iCs/>
        </w:rPr>
        <w:t>L’Espace du dedans</w:t>
      </w:r>
      <w:r w:rsidRPr="00232BDD">
        <w:t xml:space="preserve">, sur le texte du poète franco-belge, d’Henri Michaux (1899-1984). </w:t>
      </w:r>
      <w:r w:rsidRPr="00232BDD">
        <w:rPr>
          <w:i/>
          <w:iCs/>
        </w:rPr>
        <w:t>Mots de jeu</w:t>
      </w:r>
      <w:r w:rsidRPr="00232BDD">
        <w:t xml:space="preserve"> a été créée le 9 décembre 2018 par l’ensemble vocal Mora Vocis au musée Marc Chagall de Nice, dans le cadre du festival Manca, avec le concours de Camille Giuglaris</w:t>
      </w:r>
      <w:r>
        <w:t>, RIM et ingénieur du son</w:t>
      </w:r>
      <w:r w:rsidRPr="00232BDD">
        <w:t>.</w:t>
      </w:r>
    </w:p>
  </w:footnote>
  <w:footnote w:id="35">
    <w:p w14:paraId="3B854CA5" w14:textId="65F0A8E5" w:rsidR="00C468EA" w:rsidRPr="000042AA" w:rsidRDefault="00C468EA" w:rsidP="000848FB">
      <w:pPr>
        <w:pStyle w:val="Footnote"/>
      </w:pPr>
      <w:r>
        <w:rPr>
          <w:rStyle w:val="FootnoteReference"/>
        </w:rPr>
        <w:footnoteRef/>
      </w:r>
      <w:r>
        <w:t xml:space="preserve"> Commande du gmem-CNCM-marseille, </w:t>
      </w:r>
      <w:r>
        <w:rPr>
          <w:i/>
          <w:iCs/>
        </w:rPr>
        <w:t xml:space="preserve">Chuchotements burlesque </w:t>
      </w:r>
      <w:r w:rsidRPr="00087E7B">
        <w:t>est une œuvre de théâtre musical</w:t>
      </w:r>
      <w:r>
        <w:t xml:space="preserve"> qui a été créé en 18 mai 2019 par le trio K/D/M et Bruno Boulzaguet (comédien/metteur-en -scène), avec le concours de José Miguel Fernández (RIM) à La Friche la Belle de Mai, à l’occasion du festival Les musiques de Marseille. La deuxième version de l’œuvre a été créée le 17 janvier 2022 par </w:t>
      </w:r>
      <w:r w:rsidRPr="00C64151">
        <w:t>ensemble HERMES</w:t>
      </w:r>
      <w:r>
        <w:t xml:space="preserve"> à l’International Art Center De </w:t>
      </w:r>
      <w:r w:rsidRPr="00C64151">
        <w:t>Singel</w:t>
      </w:r>
      <w:r>
        <w:t xml:space="preserve"> d’Anvers. La création française de la deuxième version a eu lieu le 24 février 2022 au théâtre Francis Gag de Nice.</w:t>
      </w:r>
    </w:p>
  </w:footnote>
  <w:footnote w:id="36">
    <w:p w14:paraId="4F705174" w14:textId="4A00F7C5" w:rsidR="00C468EA" w:rsidRPr="00AC6AC8" w:rsidRDefault="00C468EA" w:rsidP="000848FB">
      <w:pPr>
        <w:pStyle w:val="Footnote"/>
      </w:pPr>
      <w:r>
        <w:rPr>
          <w:rStyle w:val="FootnoteReference"/>
        </w:rPr>
        <w:footnoteRef/>
      </w:r>
      <w:r>
        <w:t xml:space="preserve"> </w:t>
      </w:r>
      <w:r w:rsidRPr="00C46A41">
        <w:rPr>
          <w:i/>
          <w:iCs/>
        </w:rPr>
        <w:t>Éclosion</w:t>
      </w:r>
      <w:r w:rsidRPr="00681BB7">
        <w:t xml:space="preserve"> </w:t>
      </w:r>
      <w:r w:rsidRPr="00C46A41">
        <w:t xml:space="preserve">est un concerto pour flûte et orchestre par trois. Commande de l’Opéra de Nice, bénéficiant d’une </w:t>
      </w:r>
      <w:r w:rsidRPr="009762F2">
        <w:t xml:space="preserve">aide à l’écriture </w:t>
      </w:r>
      <w:r w:rsidRPr="00087D41">
        <w:t>du ministère de la Culture-DRAC PACA, cette œuvre a été créée le 19 novembre 2022 par le Mario Caroli (flûte) et l’orchestre philharmonique de Nice.</w:t>
      </w:r>
    </w:p>
  </w:footnote>
  <w:footnote w:id="37">
    <w:p w14:paraId="3FA7A2B0" w14:textId="67000A12" w:rsidR="00C468EA" w:rsidRPr="004A29A5" w:rsidRDefault="00C468EA" w:rsidP="000848FB">
      <w:pPr>
        <w:pStyle w:val="Footnote"/>
      </w:pPr>
      <w:r>
        <w:rPr>
          <w:rStyle w:val="FootnoteReference"/>
        </w:rPr>
        <w:footnoteRef/>
      </w:r>
      <w:r>
        <w:t xml:space="preserve"> Le texte de Damien Bonnec contient des informations complémentaires concernant la composition des œuvres de la série </w:t>
      </w:r>
      <w:r w:rsidRPr="00C62433">
        <w:rPr>
          <w:i/>
          <w:iCs/>
        </w:rPr>
        <w:t>Ictus Vocis</w:t>
      </w:r>
      <w:r>
        <w:t xml:space="preserve"> dont le matériau provient de la culture musicale persane. Pour plus d’information </w:t>
      </w:r>
      <w:r w:rsidRPr="000012E7">
        <w:rPr>
          <w:i/>
          <w:iCs/>
        </w:rPr>
        <w:t>cf.</w:t>
      </w:r>
      <w:r>
        <w:t xml:space="preserve"> le texte complet en annexe.</w:t>
      </w:r>
    </w:p>
  </w:footnote>
  <w:footnote w:id="38">
    <w:p w14:paraId="79EC9D47" w14:textId="5762C9EB" w:rsidR="00C468EA" w:rsidRPr="00074B3F" w:rsidRDefault="00C468EA" w:rsidP="000848FB">
      <w:pPr>
        <w:pStyle w:val="Footnote"/>
        <w:rPr>
          <w:rFonts w:ascii="Times New Roman" w:hAnsi="Times New Roman"/>
        </w:rPr>
      </w:pPr>
      <w:r w:rsidRPr="00F60E8C">
        <w:rPr>
          <w:rStyle w:val="FootnoteReference"/>
          <w:szCs w:val="20"/>
        </w:rPr>
        <w:footnoteRef/>
      </w:r>
      <w:r w:rsidRPr="00F60E8C">
        <w:t xml:space="preserve"> </w:t>
      </w:r>
      <w:r w:rsidRPr="00074B3F">
        <w:t xml:space="preserve">Pour Daryush Shayegan, écrivain et philosophe </w:t>
      </w:r>
      <w:r>
        <w:t>franco-</w:t>
      </w:r>
      <w:r w:rsidRPr="00074B3F">
        <w:t>iranien, ce décalage trouve son origine dans deux modes de pensée différents. Il affirme qu’ « entre la conscience puisant dans le sous-sol de la psyché collective et l’idée émergeant des métamorphoses de l’histoire, s’insère le </w:t>
      </w:r>
      <w:r w:rsidRPr="00074B3F">
        <w:rPr>
          <w:i/>
          <w:iCs/>
        </w:rPr>
        <w:t>retard</w:t>
      </w:r>
      <w:r w:rsidRPr="00074B3F">
        <w:t>. Celui-ci est à la croisée de deux ordres de connaissance dont les modes de déploiement demeurent radicalement opposés. » Le </w:t>
      </w:r>
      <w:r w:rsidRPr="00074B3F">
        <w:rPr>
          <w:i/>
          <w:iCs/>
        </w:rPr>
        <w:t>retard</w:t>
      </w:r>
      <w:r w:rsidRPr="00074B3F">
        <w:t> que Shayagan mentionne dans son ouvrage intitulé </w:t>
      </w:r>
      <w:r w:rsidRPr="00074B3F">
        <w:rPr>
          <w:i/>
          <w:iCs/>
        </w:rPr>
        <w:t>le regard mutilé</w:t>
      </w:r>
      <w:r w:rsidRPr="00074B3F">
        <w:t>, implique un écart entre le contenu d’une conscience </w:t>
      </w:r>
      <w:r w:rsidRPr="00074B3F">
        <w:rPr>
          <w:i/>
          <w:iCs/>
        </w:rPr>
        <w:t>pré-galiléenne</w:t>
      </w:r>
      <w:r w:rsidRPr="00074B3F">
        <w:t>, et la forme d’un discours </w:t>
      </w:r>
      <w:r w:rsidRPr="00074B3F">
        <w:rPr>
          <w:i/>
          <w:iCs/>
        </w:rPr>
        <w:t>post-hégélien</w:t>
      </w:r>
      <w:r w:rsidRPr="00074B3F">
        <w:t xml:space="preserve">. Il fait référence à un monde, certes présenté comme moderne par le discours, mais </w:t>
      </w:r>
      <w:r>
        <w:t>traditionnel</w:t>
      </w:r>
      <w:r w:rsidRPr="00074B3F">
        <w:t xml:space="preserve"> par son contenu.</w:t>
      </w:r>
      <w:r w:rsidRPr="00EB655F">
        <w:rPr>
          <w:rFonts w:eastAsia="MS Mincho"/>
        </w:rPr>
        <w:t xml:space="preserve"> </w:t>
      </w:r>
      <w:r w:rsidRPr="005669BD">
        <w:t xml:space="preserve">Daryush SHAYEGAN, </w:t>
      </w:r>
      <w:r w:rsidRPr="005669BD">
        <w:rPr>
          <w:i/>
          <w:iCs/>
        </w:rPr>
        <w:t>Le regard mutilié</w:t>
      </w:r>
      <w:r w:rsidRPr="005669BD">
        <w:t>, Éditions de l’aube., Paris, 1996, p.</w:t>
      </w:r>
      <w:r w:rsidRPr="005669BD">
        <w:rPr>
          <w:rFonts w:ascii="Times New Roman" w:hAnsi="Times New Roman"/>
        </w:rPr>
        <w:t> </w:t>
      </w:r>
      <w:r w:rsidRPr="005669BD">
        <w:t>86.</w:t>
      </w:r>
    </w:p>
  </w:footnote>
  <w:footnote w:id="39">
    <w:p w14:paraId="7DA78C68" w14:textId="69E7050D" w:rsidR="00C468EA" w:rsidRDefault="00C468EA" w:rsidP="000848FB">
      <w:pPr>
        <w:pStyle w:val="Footnote"/>
      </w:pPr>
      <w:r>
        <w:rPr>
          <w:rStyle w:val="FootnoteReference"/>
        </w:rPr>
        <w:footnoteRef/>
      </w:r>
      <w:r>
        <w:t xml:space="preserve"> </w:t>
      </w:r>
      <w:r w:rsidRPr="00596D16">
        <w:t>Nombreu</w:t>
      </w:r>
      <w:r>
        <w:t>ses</w:t>
      </w:r>
      <w:r w:rsidRPr="00596D16">
        <w:t xml:space="preserve"> sont les œuvres écrites par </w:t>
      </w:r>
      <w:r>
        <w:t>d</w:t>
      </w:r>
      <w:r w:rsidRPr="00596D16">
        <w:t>es compositeurs qui puisent leur inspiration dans les musiques extra-européennes. Tristan Murail (</w:t>
      </w:r>
      <w:r w:rsidRPr="00596D16">
        <w:rPr>
          <w:i/>
        </w:rPr>
        <w:t>L’Esprit des dunes</w:t>
      </w:r>
      <w:r w:rsidRPr="00596D16">
        <w:t>), György Ligeti (</w:t>
      </w:r>
      <w:r w:rsidRPr="00596D16">
        <w:rPr>
          <w:i/>
        </w:rPr>
        <w:t>Concerto pour piano</w:t>
      </w:r>
      <w:r w:rsidRPr="00596D16">
        <w:t>), Steve Reich (</w:t>
      </w:r>
      <w:r w:rsidRPr="00596D16">
        <w:rPr>
          <w:i/>
        </w:rPr>
        <w:t>The Desert Music</w:t>
      </w:r>
      <w:r w:rsidRPr="00596D16">
        <w:t xml:space="preserve">) etc. </w:t>
      </w:r>
      <w:r>
        <w:t>figurent</w:t>
      </w:r>
      <w:r w:rsidRPr="00596D16">
        <w:t xml:space="preserve"> parmi </w:t>
      </w:r>
      <w:r>
        <w:t>ceux</w:t>
      </w:r>
      <w:r w:rsidRPr="00596D16">
        <w:t xml:space="preserve"> dont les tentatives pour utiliser les éléments musicaux non-occidentaux sont remarquables. L’analyse de leurs œuvres, et leur point de vue théorique nous </w:t>
      </w:r>
      <w:r>
        <w:t>permettent de disposer</w:t>
      </w:r>
      <w:r w:rsidRPr="00596D16">
        <w:t xml:space="preserve"> de sources pratique</w:t>
      </w:r>
      <w:r>
        <w:t>s</w:t>
      </w:r>
      <w:r w:rsidRPr="00596D16">
        <w:t xml:space="preserve"> et théorique</w:t>
      </w:r>
      <w:r>
        <w:t>s</w:t>
      </w:r>
      <w:r w:rsidRPr="00596D16">
        <w:t xml:space="preserve"> autour de la problématique exposée d</w:t>
      </w:r>
      <w:r>
        <w:t>ans</w:t>
      </w:r>
      <w:r w:rsidRPr="00596D16">
        <w:t xml:space="preserve"> cette </w:t>
      </w:r>
      <w:r>
        <w:t>thèse</w:t>
      </w:r>
      <w:r w:rsidRPr="00596D16">
        <w:t>.</w:t>
      </w:r>
      <w:r>
        <w:t xml:space="preserve"> </w:t>
      </w:r>
      <w:r w:rsidRPr="00596D16">
        <w:t xml:space="preserve">Quant à l’analyse des œuvres des compositeurs non-occidentaux, la question devrait être étudiée avec une </w:t>
      </w:r>
      <w:r>
        <w:t>différente approche</w:t>
      </w:r>
      <w:r w:rsidRPr="00596D16">
        <w:t>.</w:t>
      </w:r>
    </w:p>
  </w:footnote>
  <w:footnote w:id="40">
    <w:p w14:paraId="1CF685CB" w14:textId="50CF58D4" w:rsidR="00C468EA" w:rsidRDefault="00C468EA" w:rsidP="000848FB">
      <w:pPr>
        <w:pStyle w:val="Footnote"/>
      </w:pPr>
      <w:r>
        <w:rPr>
          <w:rStyle w:val="FootnoteReference"/>
        </w:rPr>
        <w:footnoteRef/>
      </w:r>
      <w:r>
        <w:t xml:space="preserve"> </w:t>
      </w:r>
      <w:r w:rsidRPr="006D0621">
        <w:rPr>
          <w:i/>
        </w:rPr>
        <w:t>Tak-S</w:t>
      </w:r>
      <w:r w:rsidRPr="006D0621">
        <w:rPr>
          <w:rFonts w:eastAsia="MS Mincho"/>
          <w:i/>
        </w:rPr>
        <w:t>īm</w:t>
      </w:r>
      <w:r w:rsidRPr="006D0621">
        <w:rPr>
          <w:rFonts w:eastAsia="MS Mincho"/>
        </w:rPr>
        <w:t xml:space="preserve"> est le titre du troisième quatuor à cordes de l’auteur. Cette pièce est une coproduction de la Cité de la musique de Paris et Ircam-Centre Pompidou. Elle a été créée le 18 janvier 2012 par le Kronos Quartet (David Harrington, John Sherba, Hank Dutt, Jeffrey Zeigler) à la salle des concerts de la Cité de la musique de Paris, avec le concours de Benoit Meudic, dans le cadre de la 5</w:t>
      </w:r>
      <w:r w:rsidRPr="006D0621">
        <w:rPr>
          <w:rFonts w:eastAsia="MS Mincho"/>
          <w:vertAlign w:val="superscript"/>
        </w:rPr>
        <w:t>ème</w:t>
      </w:r>
      <w:r w:rsidRPr="006D0621">
        <w:rPr>
          <w:rFonts w:eastAsia="MS Mincho"/>
        </w:rPr>
        <w:t xml:space="preserve"> biennale de quatuors à cordes</w:t>
      </w:r>
      <w:r w:rsidRPr="006D0621">
        <w:rPr>
          <w:rFonts w:eastAsia="MS Mincho"/>
          <w:color w:val="000000"/>
        </w:rPr>
        <w:t>.</w:t>
      </w:r>
    </w:p>
  </w:footnote>
  <w:footnote w:id="41">
    <w:p w14:paraId="1FC27B47" w14:textId="42C91008" w:rsidR="00C468EA" w:rsidRDefault="00C468EA" w:rsidP="000848FB">
      <w:pPr>
        <w:pStyle w:val="Footnote"/>
      </w:pPr>
      <w:r>
        <w:rPr>
          <w:rStyle w:val="FootnoteReference"/>
        </w:rPr>
        <w:footnoteRef/>
      </w:r>
      <w:r>
        <w:t xml:space="preserve"> </w:t>
      </w:r>
      <w:r w:rsidRPr="0056252C">
        <w:t xml:space="preserve">Susanne KOGLER et Jean-Paul OLIVE (eds.), </w:t>
      </w:r>
      <w:r w:rsidRPr="0056252C">
        <w:rPr>
          <w:i/>
          <w:iCs/>
        </w:rPr>
        <w:t>Expression et geste musical</w:t>
      </w:r>
      <w:r w:rsidRPr="0056252C">
        <w:t>, L’Harmattan., Paris, 2013, p.</w:t>
      </w:r>
      <w:r w:rsidRPr="0056252C">
        <w:rPr>
          <w:rFonts w:ascii="Times New Roman" w:hAnsi="Times New Roman"/>
        </w:rPr>
        <w:t> </w:t>
      </w:r>
      <w:r w:rsidRPr="0056252C">
        <w:t>170.</w:t>
      </w:r>
    </w:p>
  </w:footnote>
  <w:footnote w:id="42">
    <w:p w14:paraId="09B17B14" w14:textId="305F4CDA" w:rsidR="00C468EA" w:rsidRDefault="00C468EA" w:rsidP="000848FB">
      <w:pPr>
        <w:pStyle w:val="Footnote"/>
      </w:pPr>
      <w:r>
        <w:rPr>
          <w:rStyle w:val="FootnoteReference"/>
        </w:rPr>
        <w:footnoteRef/>
      </w:r>
      <w:r>
        <w:t xml:space="preserve"> </w:t>
      </w:r>
      <w:r>
        <w:rPr>
          <w:u w:color="000000"/>
        </w:rPr>
        <w:t xml:space="preserve">Cité sans référence par </w:t>
      </w:r>
      <w:r w:rsidRPr="00687FD8">
        <w:t xml:space="preserve">P. BOULEZ, </w:t>
      </w:r>
      <w:r w:rsidRPr="00687FD8">
        <w:rPr>
          <w:i/>
          <w:iCs/>
        </w:rPr>
        <w:t>Penser la musique aujourd’hui</w:t>
      </w:r>
      <w:r w:rsidRPr="00687FD8">
        <w:t xml:space="preserve">, </w:t>
      </w:r>
      <w:r w:rsidRPr="00687FD8">
        <w:rPr>
          <w:i/>
          <w:iCs/>
        </w:rPr>
        <w:t>op. cit.</w:t>
      </w:r>
      <w:r w:rsidRPr="00687FD8">
        <w:t>, p. 93.</w:t>
      </w:r>
    </w:p>
  </w:footnote>
  <w:footnote w:id="43">
    <w:p w14:paraId="234E342A" w14:textId="45AC8E93" w:rsidR="00C468EA" w:rsidRDefault="00C468EA" w:rsidP="000848FB">
      <w:pPr>
        <w:pStyle w:val="Footnote"/>
      </w:pPr>
      <w:r>
        <w:rPr>
          <w:rStyle w:val="FootnoteReference"/>
        </w:rPr>
        <w:footnoteRef/>
      </w:r>
      <w:r>
        <w:t xml:space="preserve"> </w:t>
      </w:r>
      <w:r w:rsidRPr="00296712">
        <w:t xml:space="preserve">H. LACHENMANN, Écrits et entretiens, </w:t>
      </w:r>
      <w:r w:rsidRPr="00863F08">
        <w:rPr>
          <w:i/>
          <w:iCs/>
        </w:rPr>
        <w:t>op. cit</w:t>
      </w:r>
      <w:r w:rsidRPr="00296712">
        <w:t>., p. 11.</w:t>
      </w:r>
    </w:p>
  </w:footnote>
  <w:footnote w:id="44">
    <w:p w14:paraId="0EB36220" w14:textId="333AAD25" w:rsidR="00C468EA" w:rsidRDefault="00C468EA" w:rsidP="000848FB">
      <w:pPr>
        <w:pStyle w:val="Footnote"/>
      </w:pPr>
      <w:r>
        <w:rPr>
          <w:u w:color="000000"/>
          <w:vertAlign w:val="superscript"/>
        </w:rPr>
        <w:footnoteRef/>
      </w:r>
      <w:r w:rsidRPr="00296712">
        <w:rPr>
          <w:u w:color="000000"/>
        </w:rPr>
        <w:t xml:space="preserve"> «</w:t>
      </w:r>
      <w:r>
        <w:rPr>
          <w:u w:color="000000"/>
        </w:rPr>
        <w:t xml:space="preserve"> </w:t>
      </w:r>
      <w:r w:rsidRPr="00296712">
        <w:rPr>
          <w:u w:color="000000"/>
        </w:rPr>
        <w:t xml:space="preserve">Kontrakadenz. </w:t>
      </w:r>
      <w:r w:rsidRPr="00BE6579">
        <w:rPr>
          <w:u w:color="000000"/>
        </w:rPr>
        <w:t>Musik für Orchester</w:t>
      </w:r>
      <w:r>
        <w:rPr>
          <w:u w:color="000000"/>
        </w:rPr>
        <w:t xml:space="preserve"> </w:t>
      </w:r>
      <w:r w:rsidRPr="00BE6579">
        <w:rPr>
          <w:u w:color="000000"/>
        </w:rPr>
        <w:t xml:space="preserve">», </w:t>
      </w:r>
      <w:r w:rsidRPr="00BE6579">
        <w:rPr>
          <w:i/>
          <w:iCs/>
          <w:u w:color="000000"/>
        </w:rPr>
        <w:t>ME</w:t>
      </w:r>
      <w:r w:rsidRPr="00BE6579">
        <w:rPr>
          <w:u w:color="000000"/>
        </w:rPr>
        <w:t xml:space="preserve">, p. 385, cité par Martin Kalternecker dans </w:t>
      </w:r>
      <w:r w:rsidRPr="00CC3EBA">
        <w:rPr>
          <w:i/>
          <w:iCs/>
        </w:rPr>
        <w:t>Ibid.</w:t>
      </w:r>
      <w:r w:rsidRPr="00CC3EBA">
        <w:t>, p. 12.</w:t>
      </w:r>
    </w:p>
  </w:footnote>
  <w:footnote w:id="45">
    <w:p w14:paraId="60A47A64" w14:textId="6A92FB4F" w:rsidR="00C468EA" w:rsidRDefault="00C468EA" w:rsidP="000848FB">
      <w:pPr>
        <w:pStyle w:val="Footnote"/>
      </w:pPr>
      <w:r>
        <w:rPr>
          <w:u w:color="000000"/>
          <w:vertAlign w:val="superscript"/>
        </w:rPr>
        <w:footnoteRef/>
      </w:r>
      <w:r>
        <w:rPr>
          <w:u w:color="000000"/>
        </w:rPr>
        <w:t xml:space="preserve"> Cité sans référence par Martin Kaltenecker dans </w:t>
      </w:r>
      <w:r w:rsidRPr="00CC3EBA">
        <w:rPr>
          <w:i/>
          <w:iCs/>
        </w:rPr>
        <w:t>Ibid.</w:t>
      </w:r>
      <w:r w:rsidRPr="00CC3EBA">
        <w:t>, p. 13.</w:t>
      </w:r>
    </w:p>
  </w:footnote>
  <w:footnote w:id="46">
    <w:p w14:paraId="20F8435E" w14:textId="3EC8D742" w:rsidR="00C468EA" w:rsidRPr="001C731A" w:rsidRDefault="00C468EA" w:rsidP="000848FB">
      <w:pPr>
        <w:pStyle w:val="Footnote"/>
        <w:rPr>
          <w:lang w:val="en-US"/>
        </w:rPr>
      </w:pPr>
      <w:r>
        <w:rPr>
          <w:u w:color="000000"/>
          <w:vertAlign w:val="superscript"/>
        </w:rPr>
        <w:footnoteRef/>
      </w:r>
      <w:r w:rsidRPr="001C731A">
        <w:rPr>
          <w:u w:color="000000"/>
          <w:lang w:val="en-US"/>
        </w:rPr>
        <w:t xml:space="preserve"> Voir </w:t>
      </w:r>
      <w:r w:rsidRPr="001C731A">
        <w:rPr>
          <w:lang w:val="en-US"/>
        </w:rPr>
        <w:t xml:space="preserve">Alireza FARHANG, « Modelling a gesture: </w:t>
      </w:r>
      <w:r w:rsidRPr="006D0621">
        <w:rPr>
          <w:i/>
          <w:iCs/>
          <w:lang w:val="en-US"/>
        </w:rPr>
        <w:t>Tak-Sīm</w:t>
      </w:r>
      <w:r w:rsidRPr="001C731A">
        <w:rPr>
          <w:lang w:val="en-US"/>
        </w:rPr>
        <w:t xml:space="preserve"> for string quartet and live electronics » dans Jacques BRESSON, Carlos AGON et Gérard ASSAYAG (eds.), </w:t>
      </w:r>
      <w:r w:rsidRPr="001C731A">
        <w:rPr>
          <w:i/>
          <w:iCs/>
          <w:lang w:val="en-US"/>
        </w:rPr>
        <w:t>The OM Composer’s Book. 3</w:t>
      </w:r>
      <w:r w:rsidRPr="001C731A">
        <w:rPr>
          <w:lang w:val="en-US"/>
        </w:rPr>
        <w:t>, Editions Delatour / Ircam-Centre Pompidou.</w:t>
      </w:r>
    </w:p>
  </w:footnote>
  <w:footnote w:id="47">
    <w:p w14:paraId="23FFFC7B" w14:textId="27322558" w:rsidR="00C468EA" w:rsidRPr="000012E7" w:rsidRDefault="00C468EA" w:rsidP="000848FB">
      <w:pPr>
        <w:pStyle w:val="Footnote"/>
        <w:rPr>
          <w:iCs/>
        </w:rPr>
      </w:pPr>
      <w:r>
        <w:rPr>
          <w:rStyle w:val="FootnoteReference"/>
        </w:rPr>
        <w:footnoteRef/>
      </w:r>
      <w:r w:rsidRPr="000813BC">
        <w:t xml:space="preserve"> </w:t>
      </w:r>
      <w:r w:rsidRPr="00250D83">
        <w:rPr>
          <w:i/>
          <w:iCs/>
        </w:rPr>
        <w:t>L’Esprit des dunes</w:t>
      </w:r>
      <w:r w:rsidRPr="000813BC">
        <w:t xml:space="preserve"> </w:t>
      </w:r>
      <w:r w:rsidRPr="005D18BF">
        <w:t>est considérée comme un point pivot dans le parcours esthétique de Tristan Murail. En effet c’est à partir de cette pièce que le traitement mélodique devient une des préoccupations principales du compositeur.</w:t>
      </w:r>
    </w:p>
  </w:footnote>
  <w:footnote w:id="48">
    <w:p w14:paraId="76B7CF25" w14:textId="2AA8E310" w:rsidR="00C468EA" w:rsidRPr="007D0411" w:rsidRDefault="00C468EA" w:rsidP="000848FB">
      <w:pPr>
        <w:pStyle w:val="Footnote"/>
      </w:pPr>
      <w:r w:rsidRPr="007D0411">
        <w:rPr>
          <w:rStyle w:val="FootnoteReference"/>
        </w:rPr>
        <w:footnoteRef/>
      </w:r>
      <w:r w:rsidRPr="000012E7">
        <w:rPr>
          <w:vertAlign w:val="superscript"/>
          <w:lang w:val="en-US"/>
        </w:rPr>
        <w:t xml:space="preserve"> </w:t>
      </w:r>
      <w:r>
        <w:rPr>
          <w:lang w:val="en-US"/>
        </w:rPr>
        <w:t>« H</w:t>
      </w:r>
      <w:r w:rsidRPr="000012E7">
        <w:rPr>
          <w:lang w:val="en-US"/>
        </w:rPr>
        <w:t xml:space="preserve">owever, that’s also due to the melodic dimension of the piece, which is related to the musical objects that are used. </w:t>
      </w:r>
      <w:r w:rsidRPr="00EE3F97">
        <w:rPr>
          <w:lang w:val="en-US"/>
        </w:rPr>
        <w:t xml:space="preserve">I had of course, also drawn upon melodic aspects before that, in pieces like </w:t>
      </w:r>
      <w:r w:rsidRPr="00250D83">
        <w:rPr>
          <w:i/>
          <w:iCs/>
          <w:lang w:val="en-US"/>
        </w:rPr>
        <w:t>L</w:t>
      </w:r>
      <w:r>
        <w:rPr>
          <w:i/>
          <w:iCs/>
          <w:lang w:val="en-US"/>
        </w:rPr>
        <w:t>a</w:t>
      </w:r>
      <w:r w:rsidRPr="00250D83">
        <w:rPr>
          <w:i/>
          <w:iCs/>
          <w:lang w:val="en-US"/>
        </w:rPr>
        <w:t xml:space="preserve"> barque Mystique</w:t>
      </w:r>
      <w:r w:rsidRPr="00EE3F97">
        <w:rPr>
          <w:lang w:val="en-US"/>
        </w:rPr>
        <w:t xml:space="preserve"> or </w:t>
      </w:r>
      <w:r w:rsidRPr="00250D83">
        <w:rPr>
          <w:i/>
          <w:iCs/>
          <w:lang w:val="en-US"/>
        </w:rPr>
        <w:t>Serendib</w:t>
      </w:r>
      <w:r w:rsidRPr="00EE3F97">
        <w:rPr>
          <w:lang w:val="en-US"/>
        </w:rPr>
        <w:t xml:space="preserve">, or even in </w:t>
      </w:r>
      <w:r w:rsidRPr="00250D83">
        <w:rPr>
          <w:i/>
          <w:iCs/>
          <w:lang w:val="en-US"/>
        </w:rPr>
        <w:t>Allégories</w:t>
      </w:r>
      <w:r w:rsidRPr="00EE3F97">
        <w:rPr>
          <w:lang w:val="en-US"/>
        </w:rPr>
        <w:t xml:space="preserve">, but these became much clearer in </w:t>
      </w:r>
      <w:r w:rsidRPr="00250D83">
        <w:rPr>
          <w:i/>
          <w:iCs/>
          <w:lang w:val="en-US"/>
        </w:rPr>
        <w:t>L’Esprit des dunes</w:t>
      </w:r>
      <w:r w:rsidRPr="00EE3F97">
        <w:rPr>
          <w:lang w:val="en-US"/>
        </w:rPr>
        <w:t>.</w:t>
      </w:r>
      <w:r>
        <w:rPr>
          <w:lang w:val="en-US"/>
        </w:rPr>
        <w:t xml:space="preserve"> »</w:t>
      </w:r>
      <w:r w:rsidRPr="004865FB">
        <w:rPr>
          <w:lang w:val="en-US"/>
        </w:rPr>
        <w:t xml:space="preserve">. </w:t>
      </w:r>
      <w:r w:rsidRPr="000012E7">
        <w:t>Rozalie HIRS et Bob GILMORE (eds.), Contemporary Compositional Techniques and OpenMusic, DELATOUR FRANCE/Ircam-Centre Pompidou., Paris, 2009, p.</w:t>
      </w:r>
      <w:r w:rsidRPr="000012E7">
        <w:rPr>
          <w:rFonts w:ascii="Times New Roman" w:hAnsi="Times New Roman"/>
        </w:rPr>
        <w:t> </w:t>
      </w:r>
      <w:r w:rsidRPr="000012E7">
        <w:t>10.</w:t>
      </w:r>
    </w:p>
  </w:footnote>
  <w:footnote w:id="49">
    <w:p w14:paraId="75236398" w14:textId="0DE8263F" w:rsidR="00C468EA" w:rsidRDefault="00C468EA" w:rsidP="000848FB">
      <w:pPr>
        <w:pStyle w:val="Footnote"/>
      </w:pPr>
      <w:r>
        <w:rPr>
          <w:rStyle w:val="FootnoteReference"/>
        </w:rPr>
        <w:footnoteRef/>
      </w:r>
      <w:r>
        <w:t xml:space="preserve"> </w:t>
      </w:r>
      <w:r w:rsidRPr="000012E7">
        <w:t>Tristan MURAIL, « L’</w:t>
      </w:r>
      <w:r>
        <w:t>E</w:t>
      </w:r>
      <w:r w:rsidRPr="000012E7">
        <w:t>sprit des dunes ».</w:t>
      </w:r>
      <w:r>
        <w:t xml:space="preserve"> Entretien personnel. Université de Columbia, New York, Octobre 2009.</w:t>
      </w:r>
    </w:p>
  </w:footnote>
  <w:footnote w:id="50">
    <w:p w14:paraId="79D481B2" w14:textId="4DBEA485" w:rsidR="00C468EA" w:rsidRDefault="00C468EA" w:rsidP="000848FB">
      <w:pPr>
        <w:pStyle w:val="Footnote"/>
      </w:pPr>
      <w:r>
        <w:rPr>
          <w:rStyle w:val="FootnoteReference"/>
        </w:rPr>
        <w:footnoteRef/>
      </w:r>
      <w:r>
        <w:t xml:space="preserve"> </w:t>
      </w:r>
      <w:r w:rsidRPr="005C056C">
        <w:rPr>
          <w:i/>
          <w:iCs/>
        </w:rPr>
        <w:t>Ibid</w:t>
      </w:r>
      <w:r w:rsidRPr="000012E7">
        <w:t>.</w:t>
      </w:r>
    </w:p>
  </w:footnote>
  <w:footnote w:id="51">
    <w:p w14:paraId="6F3D3C58" w14:textId="59E8F433" w:rsidR="00C468EA" w:rsidRPr="002929F3" w:rsidRDefault="00C468EA" w:rsidP="000848FB">
      <w:pPr>
        <w:pStyle w:val="Footnote"/>
      </w:pPr>
      <w:r w:rsidRPr="00A933D4">
        <w:rPr>
          <w:rStyle w:val="FootnoteReference"/>
        </w:rPr>
        <w:footnoteRef/>
      </w:r>
      <w:r w:rsidRPr="002929F3">
        <w:t xml:space="preserve"> Ahmad Eb</w:t>
      </w:r>
      <w:r>
        <w:t>ā</w:t>
      </w:r>
      <w:r w:rsidRPr="002929F3">
        <w:t>di (1906 – 1992), le fils de Mir</w:t>
      </w:r>
      <w:r>
        <w:t xml:space="preserve">zâ </w:t>
      </w:r>
      <w:r w:rsidRPr="002929F3">
        <w:t>Abdol</w:t>
      </w:r>
      <w:r>
        <w:t>lâh</w:t>
      </w:r>
      <w:r w:rsidRPr="002929F3">
        <w:t>, une figure marquante de la musique persane, est un célèbre interprète de l’instrument traditionnel iranien</w:t>
      </w:r>
      <w:r w:rsidRPr="002929F3">
        <w:rPr>
          <w:i/>
        </w:rPr>
        <w:t xml:space="preserve"> </w:t>
      </w:r>
      <w:r w:rsidRPr="004302E4">
        <w:rPr>
          <w:i/>
          <w:iCs/>
        </w:rPr>
        <w:t>set</w:t>
      </w:r>
      <w:r>
        <w:rPr>
          <w:i/>
          <w:iCs/>
        </w:rPr>
        <w:t>ā</w:t>
      </w:r>
      <w:r w:rsidRPr="004302E4">
        <w:rPr>
          <w:i/>
          <w:iCs/>
        </w:rPr>
        <w:t>r</w:t>
      </w:r>
      <w:r w:rsidRPr="002929F3">
        <w:t xml:space="preserve">. Le style unique de son jeu, ainsi que sa virtuosité et sa technique d’improvisation en font l’un des meilleurs joueurs de </w:t>
      </w:r>
      <w:r w:rsidRPr="004302E4">
        <w:rPr>
          <w:i/>
          <w:iCs/>
        </w:rPr>
        <w:t>set</w:t>
      </w:r>
      <w:r>
        <w:rPr>
          <w:i/>
          <w:iCs/>
        </w:rPr>
        <w:t>ā</w:t>
      </w:r>
      <w:r w:rsidRPr="004302E4">
        <w:rPr>
          <w:i/>
          <w:iCs/>
        </w:rPr>
        <w:t>r</w:t>
      </w:r>
      <w:r w:rsidRPr="002929F3">
        <w:t xml:space="preserve"> de son temps. Ce qui distingue Eb</w:t>
      </w:r>
      <w:r>
        <w:t>ā</w:t>
      </w:r>
      <w:r w:rsidRPr="002929F3">
        <w:t xml:space="preserve">di d’autres maîtres de son époque, c’est la richesse mélismatique de son jeu où les ornements sont exécutés de manière subtile et expressive. Ce fragment est un extrait du premier volume d’un CD intitulé </w:t>
      </w:r>
      <w:r>
        <w:rPr>
          <w:i/>
        </w:rPr>
        <w:t>Setâ</w:t>
      </w:r>
      <w:r w:rsidRPr="002929F3">
        <w:rPr>
          <w:i/>
        </w:rPr>
        <w:t>r</w:t>
      </w:r>
      <w:r>
        <w:rPr>
          <w:i/>
        </w:rPr>
        <w:t xml:space="preserve"> solo</w:t>
      </w:r>
      <w:r w:rsidRPr="002929F3">
        <w:rPr>
          <w:i/>
        </w:rPr>
        <w:t xml:space="preserve"> par Ahmad Eb</w:t>
      </w:r>
      <w:r>
        <w:rPr>
          <w:i/>
        </w:rPr>
        <w:t>ā</w:t>
      </w:r>
      <w:r w:rsidRPr="002929F3">
        <w:rPr>
          <w:i/>
        </w:rPr>
        <w:t>di</w:t>
      </w:r>
      <w:r w:rsidRPr="002929F3">
        <w:t>.</w:t>
      </w:r>
    </w:p>
  </w:footnote>
  <w:footnote w:id="52">
    <w:p w14:paraId="1B40FBF3" w14:textId="71FD1224" w:rsidR="00C468EA" w:rsidRPr="002929F3" w:rsidRDefault="00C468EA" w:rsidP="000848FB">
      <w:pPr>
        <w:pStyle w:val="Footnote"/>
      </w:pPr>
      <w:r w:rsidRPr="00A933D4">
        <w:rPr>
          <w:rStyle w:val="FootnoteReference"/>
        </w:rPr>
        <w:footnoteRef/>
      </w:r>
      <w:r w:rsidRPr="002929F3">
        <w:t xml:space="preserve"> Il ne faut pas oublier que les instruments non-européens ont généralement une </w:t>
      </w:r>
      <w:r>
        <w:t xml:space="preserve">qualité assez </w:t>
      </w:r>
      <w:r w:rsidRPr="002929F3">
        <w:t>complexe</w:t>
      </w:r>
      <w:r>
        <w:t xml:space="preserve"> en termes de fréquence</w:t>
      </w:r>
      <w:r w:rsidRPr="002929F3">
        <w:t xml:space="preserve">. La richesse spectrale d’un instrument come </w:t>
      </w:r>
      <w:r w:rsidRPr="009D0048">
        <w:rPr>
          <w:i/>
          <w:iCs/>
        </w:rPr>
        <w:t>set</w:t>
      </w:r>
      <w:r>
        <w:rPr>
          <w:i/>
          <w:iCs/>
        </w:rPr>
        <w:t>ā</w:t>
      </w:r>
      <w:r w:rsidRPr="009D0048">
        <w:rPr>
          <w:i/>
          <w:iCs/>
        </w:rPr>
        <w:t>r</w:t>
      </w:r>
      <w:r w:rsidRPr="002929F3">
        <w:t xml:space="preserve"> ou </w:t>
      </w:r>
      <w:r w:rsidRPr="009D0048">
        <w:rPr>
          <w:i/>
          <w:iCs/>
        </w:rPr>
        <w:t>ney</w:t>
      </w:r>
      <w:r w:rsidRPr="002929F3">
        <w:t xml:space="preserve"> permet à l’instrumentiste de mettre en œuvre le paramètre de timbre comme </w:t>
      </w:r>
      <w:r>
        <w:t>l’</w:t>
      </w:r>
      <w:r w:rsidRPr="002929F3">
        <w:t>élément expressif de son jeu. Ceci pour les raisons de combinatoires s’est estompé dans la musique européenne. Nos instruments qui avant le 19ème siècle possédaient une sonorité plus bruitée, commence à produire un son plus « pur » afin de mieux être combinés avec d’autres instruments.</w:t>
      </w:r>
    </w:p>
  </w:footnote>
  <w:footnote w:id="53">
    <w:p w14:paraId="270E560C" w14:textId="3FB0EFC9" w:rsidR="00C468EA" w:rsidRPr="00BC280A" w:rsidRDefault="00C468EA" w:rsidP="000848FB">
      <w:pPr>
        <w:pStyle w:val="Footnote"/>
      </w:pPr>
      <w:r w:rsidRPr="00A933D4">
        <w:rPr>
          <w:rStyle w:val="FootnoteReference"/>
        </w:rPr>
        <w:footnoteRef/>
      </w:r>
      <w:r w:rsidRPr="002929F3">
        <w:t xml:space="preserve"> </w:t>
      </w:r>
      <w:r w:rsidRPr="009D0048">
        <w:t xml:space="preserve">Ici un </w:t>
      </w:r>
      <w:r w:rsidRPr="00264C4B">
        <w:rPr>
          <w:i/>
          <w:iCs/>
        </w:rPr>
        <w:t>neume</w:t>
      </w:r>
      <w:r w:rsidRPr="009D0048">
        <w:t xml:space="preserve"> représente une unité sémantique et exprime une idée indépendante du contexte duquel il est extrait. Il peut être considéré comme un seul geste, ou une combinaison de plusieurs microgestes.</w:t>
      </w:r>
    </w:p>
  </w:footnote>
  <w:footnote w:id="54">
    <w:p w14:paraId="6B29A6E1" w14:textId="7806A1D6" w:rsidR="00C468EA" w:rsidRDefault="00C468EA" w:rsidP="000848FB">
      <w:pPr>
        <w:pStyle w:val="Footnote"/>
      </w:pPr>
      <w:r>
        <w:rPr>
          <w:rStyle w:val="FootnoteReference"/>
        </w:rPr>
        <w:footnoteRef/>
      </w:r>
      <w:r>
        <w:t xml:space="preserve"> </w:t>
      </w:r>
      <w:r w:rsidRPr="000C0393">
        <w:rPr>
          <w:i/>
          <w:iCs/>
        </w:rPr>
        <w:t>Z</w:t>
      </w:r>
      <w:r>
        <w:rPr>
          <w:i/>
          <w:iCs/>
        </w:rPr>
        <w:t>ā</w:t>
      </w:r>
      <w:r w:rsidRPr="000C0393">
        <w:rPr>
          <w:i/>
          <w:iCs/>
        </w:rPr>
        <w:t>my</w:t>
      </w:r>
      <w:r>
        <w:rPr>
          <w:i/>
          <w:iCs/>
        </w:rPr>
        <w:t>ā</w:t>
      </w:r>
      <w:r w:rsidRPr="000C0393">
        <w:rPr>
          <w:i/>
          <w:iCs/>
        </w:rPr>
        <w:t>d</w:t>
      </w:r>
      <w:r w:rsidRPr="000C0393">
        <w:t xml:space="preserve"> (2015) est composée pour violoncelle et électronique. Cette pièce est une commande de la violoncelliste Marie Ythier dans le cadre </w:t>
      </w:r>
      <w:r>
        <w:t>de l’enregistrement d’</w:t>
      </w:r>
      <w:r w:rsidRPr="000C0393">
        <w:t>album</w:t>
      </w:r>
      <w:r>
        <w:t xml:space="preserve"> phonographique</w:t>
      </w:r>
      <w:r w:rsidRPr="000C0393">
        <w:t xml:space="preserve"> intitulé Le geste augmenté, consacré aux œuvres écrites pour violoncelle et électronique. La </w:t>
      </w:r>
      <w:r>
        <w:t xml:space="preserve">date de la </w:t>
      </w:r>
      <w:r w:rsidRPr="000C0393">
        <w:t>sortie du CD est le 15 novembre 2015 à Paris, suivi par la création de la pièce dans le cadre du festival Sirga à Barcellone.</w:t>
      </w:r>
    </w:p>
  </w:footnote>
  <w:footnote w:id="55">
    <w:p w14:paraId="01D397DB" w14:textId="2C1B9922" w:rsidR="00C468EA" w:rsidRPr="00BC280A" w:rsidRDefault="00C468EA" w:rsidP="000848FB">
      <w:pPr>
        <w:pStyle w:val="Footnote"/>
      </w:pPr>
      <w:r w:rsidRPr="00A933D4">
        <w:rPr>
          <w:rStyle w:val="FootnoteReference"/>
        </w:rPr>
        <w:footnoteRef/>
      </w:r>
      <w:r w:rsidRPr="00BC280A">
        <w:t xml:space="preserve"> </w:t>
      </w:r>
      <w:r w:rsidRPr="009D0048">
        <w:t xml:space="preserve">Afin d’obtenir une sonorité bruitée, à la fois souple et malléable l’instrumentiste </w:t>
      </w:r>
      <w:r>
        <w:t>doit</w:t>
      </w:r>
      <w:r w:rsidRPr="009D0048">
        <w:t xml:space="preserve"> pincer la corde </w:t>
      </w:r>
      <w:r w:rsidRPr="00A86869">
        <w:rPr>
          <w:i/>
          <w:iCs/>
        </w:rPr>
        <w:t>molto sul tasto</w:t>
      </w:r>
      <w:r w:rsidRPr="009D0048">
        <w:t>, très près de la main gauche. Ainsi la corde heurtée contre la manche ne perd pas sa vibration, ce qui n’est pas le cas d’un pizz Bartók classique.</w:t>
      </w:r>
    </w:p>
  </w:footnote>
  <w:footnote w:id="56">
    <w:p w14:paraId="0A6DD0E5" w14:textId="77777777" w:rsidR="00C468EA" w:rsidRDefault="00C468EA">
      <w:pPr>
        <w:pStyle w:val="FootnoteText"/>
      </w:pPr>
      <w:r>
        <w:rPr>
          <w:rStyle w:val="FootnoteReference"/>
        </w:rPr>
        <w:footnoteRef/>
      </w:r>
      <w:r>
        <w:t xml:space="preserve"> Commande de Radio France, </w:t>
      </w:r>
      <w:r w:rsidRPr="001A08B2">
        <w:rPr>
          <w:i/>
          <w:iCs/>
        </w:rPr>
        <w:t>A cape</w:t>
      </w:r>
      <w:r>
        <w:rPr>
          <w:i/>
          <w:iCs/>
        </w:rPr>
        <w:t>l</w:t>
      </w:r>
      <w:r w:rsidRPr="001A08B2">
        <w:rPr>
          <w:i/>
          <w:iCs/>
        </w:rPr>
        <w:t>la</w:t>
      </w:r>
      <w:r>
        <w:t xml:space="preserve"> a été créée en 2017 par la violoncelliste Marie Ythier.</w:t>
      </w:r>
    </w:p>
  </w:footnote>
  <w:footnote w:id="57">
    <w:p w14:paraId="31F3A8F9" w14:textId="77777777" w:rsidR="00C468EA" w:rsidRPr="00AB40AF" w:rsidRDefault="00C468EA" w:rsidP="000848FB">
      <w:pPr>
        <w:pStyle w:val="Footnote"/>
      </w:pPr>
      <w:r w:rsidRPr="00A933D4">
        <w:rPr>
          <w:rStyle w:val="FootnoteReference"/>
        </w:rPr>
        <w:footnoteRef/>
      </w:r>
      <w:r w:rsidRPr="00AB40AF">
        <w:t xml:space="preserve"> </w:t>
      </w:r>
      <w:r w:rsidRPr="001E6D3A">
        <w:t>Cette analyse consiste à détecter la fréquence fondamentale F0 à l’aide d’une analyse des pics spectraux. Dans chaque fenêtre d’analyse, la F0 est estimée afin de générer une suite de F0 qui constituent l’enveloppe mélodique du neume considéré.</w:t>
      </w:r>
    </w:p>
  </w:footnote>
  <w:footnote w:id="58">
    <w:p w14:paraId="6BA632BE" w14:textId="53957299" w:rsidR="00C468EA" w:rsidRPr="00AB40AF" w:rsidRDefault="00C468EA" w:rsidP="000848FB">
      <w:pPr>
        <w:pStyle w:val="Footnote"/>
      </w:pPr>
      <w:r w:rsidRPr="00A933D4">
        <w:rPr>
          <w:rStyle w:val="FootnoteReference"/>
        </w:rPr>
        <w:footnoteRef/>
      </w:r>
      <w:r w:rsidRPr="00AB40AF">
        <w:t xml:space="preserve"> </w:t>
      </w:r>
      <w:r w:rsidRPr="00D32B99">
        <w:t>« Une Bpf (</w:t>
      </w:r>
      <w:r w:rsidRPr="00D32B99">
        <w:rPr>
          <w:i/>
          <w:iCs/>
        </w:rPr>
        <w:t>Breakpoint Function</w:t>
      </w:r>
      <w:r w:rsidRPr="00D32B99">
        <w:t xml:space="preserve">) est une courbe définie de manière discrète par un ensemble de points par des segment de droites. » </w:t>
      </w:r>
      <w:r w:rsidRPr="00D32B99">
        <w:rPr>
          <w:i/>
          <w:iCs/>
        </w:rPr>
        <w:t>AudioSculpe 2.9</w:t>
      </w:r>
      <w:r w:rsidRPr="00D32B99">
        <w:t>, https://support.ircam.fr/docs/AudioSculpt/2.9.2/co/1-bpf.html, (consulté le 22 février 2019).</w:t>
      </w:r>
    </w:p>
  </w:footnote>
  <w:footnote w:id="59">
    <w:p w14:paraId="61F59E81" w14:textId="53C0A874" w:rsidR="00C468EA" w:rsidRPr="00BC280A" w:rsidRDefault="00C468EA" w:rsidP="000848FB">
      <w:pPr>
        <w:pStyle w:val="Footnote"/>
      </w:pPr>
      <w:r w:rsidRPr="00A933D4">
        <w:rPr>
          <w:rStyle w:val="FootnoteReference"/>
        </w:rPr>
        <w:footnoteRef/>
      </w:r>
      <w:r w:rsidRPr="00BC280A">
        <w:t xml:space="preserve"> </w:t>
      </w:r>
      <w:r w:rsidRPr="00D32B99">
        <w:rPr>
          <w:i/>
          <w:iCs/>
        </w:rPr>
        <w:t>Chord Sequence Analysis</w:t>
      </w:r>
      <w:r w:rsidRPr="00D32B99">
        <w:t xml:space="preserve"> est une analyse additive du spectre instantané d’un échantillon sonore. Indiqués par l’outil </w:t>
      </w:r>
      <w:r w:rsidRPr="00D32B99">
        <w:rPr>
          <w:i/>
          <w:iCs/>
        </w:rPr>
        <w:t>marker</w:t>
      </w:r>
      <w:r w:rsidRPr="00D32B99" w:rsidDel="002223EB">
        <w:t>,</w:t>
      </w:r>
      <w:r w:rsidRPr="00D32B99">
        <w:t xml:space="preserve"> dans l’environnement AudioSculpt, ces instants sont choisis soit à la main, soit par une</w:t>
      </w:r>
      <w:r w:rsidRPr="00D32B99" w:rsidDel="002223EB">
        <w:t xml:space="preserve"> </w:t>
      </w:r>
      <w:r w:rsidRPr="00D32B99">
        <w:t>détection des transitoires (moments où les changements spectraux de l’échantillon sont les plus importants), et sont considérés comme des spectres dont la fréquence fondamentale est la moyenne des partiels.</w:t>
      </w:r>
    </w:p>
  </w:footnote>
  <w:footnote w:id="60">
    <w:p w14:paraId="26CEA1E4" w14:textId="77777777" w:rsidR="00C468EA" w:rsidRPr="00F67050" w:rsidRDefault="00C468EA" w:rsidP="000848FB">
      <w:pPr>
        <w:pStyle w:val="Footnote"/>
      </w:pPr>
      <w:r w:rsidRPr="00A933D4">
        <w:rPr>
          <w:rStyle w:val="FootnoteReference"/>
        </w:rPr>
        <w:footnoteRef/>
      </w:r>
      <w:r w:rsidRPr="00AB40AF">
        <w:t xml:space="preserve"> </w:t>
      </w:r>
      <w:r w:rsidRPr="00246E24">
        <w:rPr>
          <w:rFonts w:eastAsia="MS Mincho"/>
          <w:i/>
          <w:iCs/>
        </w:rPr>
        <w:t>Eiwān</w:t>
      </w:r>
      <w:r w:rsidRPr="000A0D2D">
        <w:rPr>
          <w:rFonts w:eastAsia="MS Mincho"/>
        </w:rPr>
        <w:t xml:space="preserve"> (2014) est la commande de l’ensemble Alternance. Elle a été cré</w:t>
      </w:r>
      <w:r>
        <w:rPr>
          <w:rFonts w:eastAsia="MS Mincho"/>
        </w:rPr>
        <w:t>é</w:t>
      </w:r>
      <w:r w:rsidRPr="000A0D2D">
        <w:rPr>
          <w:rFonts w:eastAsia="MS Mincho"/>
        </w:rPr>
        <w:t>e par Alexandra Greffin Klein, Christophe Mathias et Dimitri Vassilakis, en juillet 2014 à Sermoneta (Italie), dans le cadre du festival Pontino.</w:t>
      </w:r>
    </w:p>
  </w:footnote>
  <w:footnote w:id="61">
    <w:p w14:paraId="35DC6678" w14:textId="28749AD3" w:rsidR="00C468EA" w:rsidRDefault="00C468EA" w:rsidP="001477B5">
      <w:pPr>
        <w:pStyle w:val="FootnoteText"/>
      </w:pPr>
      <w:r>
        <w:rPr>
          <w:rStyle w:val="FootnoteReference"/>
        </w:rPr>
        <w:footnoteRef/>
      </w:r>
      <w:r>
        <w:t xml:space="preserve"> </w:t>
      </w:r>
      <w:r w:rsidRPr="00232BDD">
        <w:t xml:space="preserve">S. KOGLER et J.-P. OLIVE (eds.), </w:t>
      </w:r>
      <w:r w:rsidRPr="00232BDD">
        <w:rPr>
          <w:i/>
          <w:iCs/>
        </w:rPr>
        <w:t>Expression et geste musical</w:t>
      </w:r>
      <w:r w:rsidRPr="00232BDD">
        <w:t xml:space="preserve">, </w:t>
      </w:r>
      <w:r w:rsidRPr="00232BDD">
        <w:rPr>
          <w:i/>
          <w:iCs/>
        </w:rPr>
        <w:t>op. cit.</w:t>
      </w:r>
      <w:r w:rsidRPr="00232BDD">
        <w:t>, p. 169.</w:t>
      </w:r>
    </w:p>
  </w:footnote>
  <w:footnote w:id="62">
    <w:p w14:paraId="4FDBB1F5" w14:textId="47056A9B" w:rsidR="00C468EA" w:rsidRDefault="00C468EA" w:rsidP="000848FB">
      <w:pPr>
        <w:pStyle w:val="Footnote"/>
      </w:pPr>
      <w:r>
        <w:rPr>
          <w:rStyle w:val="FootnoteReference"/>
        </w:rPr>
        <w:footnoteRef/>
      </w:r>
      <w:r>
        <w:t xml:space="preserve"> </w:t>
      </w:r>
      <w:r w:rsidRPr="000F2A5C">
        <w:t xml:space="preserve">Dieter SCHNEBEL et Héloïse DEMOZ, </w:t>
      </w:r>
      <w:r w:rsidRPr="000F2A5C">
        <w:rPr>
          <w:i/>
          <w:iCs/>
        </w:rPr>
        <w:t>Son et corps</w:t>
      </w:r>
      <w:r w:rsidRPr="000F2A5C">
        <w:t>, Dijon, les Presses du réel, 2017, p.</w:t>
      </w:r>
      <w:r w:rsidRPr="000F2A5C">
        <w:rPr>
          <w:rFonts w:ascii="Times New Roman" w:hAnsi="Times New Roman"/>
        </w:rPr>
        <w:t> </w:t>
      </w:r>
      <w:r w:rsidRPr="000F2A5C">
        <w:t>40 et 42.</w:t>
      </w:r>
    </w:p>
  </w:footnote>
  <w:footnote w:id="63">
    <w:p w14:paraId="3A46E1BD" w14:textId="068D8974" w:rsidR="00C468EA" w:rsidRDefault="00C468EA" w:rsidP="000848FB">
      <w:pPr>
        <w:pStyle w:val="Footnote"/>
      </w:pPr>
      <w:r>
        <w:rPr>
          <w:rStyle w:val="FootnoteReference"/>
        </w:rPr>
        <w:footnoteRef/>
      </w:r>
      <w:r>
        <w:t xml:space="preserve"> </w:t>
      </w:r>
      <w:r w:rsidRPr="00365E48">
        <w:t>Julien BLOIT, Interaction musicale et geste sonore</w:t>
      </w:r>
      <w:r w:rsidRPr="00365E48">
        <w:rPr>
          <w:rFonts w:ascii="Times New Roman" w:hAnsi="Times New Roman"/>
        </w:rPr>
        <w:t> </w:t>
      </w:r>
      <w:r w:rsidRPr="00365E48">
        <w:t>: modélisation temporelle de descripteurs audio,</w:t>
      </w:r>
      <w:r>
        <w:t xml:space="preserve"> </w:t>
      </w:r>
      <w:r w:rsidRPr="00365E48">
        <w:t>UNIVERSITE PIERRE ET MARIE CURIE, Paris, 2010, 122 p.</w:t>
      </w:r>
    </w:p>
  </w:footnote>
  <w:footnote w:id="64">
    <w:p w14:paraId="4C4EF26A" w14:textId="03ED2D2A" w:rsidR="00C468EA" w:rsidRDefault="00C468EA" w:rsidP="000848FB">
      <w:pPr>
        <w:pStyle w:val="Footnote"/>
      </w:pPr>
      <w:r>
        <w:rPr>
          <w:rStyle w:val="FootnoteReference"/>
        </w:rPr>
        <w:footnoteRef/>
      </w:r>
      <w:r>
        <w:t xml:space="preserve"> </w:t>
      </w:r>
      <w:r w:rsidRPr="00FF52F4">
        <w:rPr>
          <w:i/>
          <w:iCs/>
        </w:rPr>
        <w:t>Ibid</w:t>
      </w:r>
      <w:r w:rsidRPr="00E74A2F">
        <w:t>.</w:t>
      </w:r>
    </w:p>
  </w:footnote>
  <w:footnote w:id="65">
    <w:p w14:paraId="0BB6B5C9" w14:textId="36C20484" w:rsidR="00C468EA" w:rsidRDefault="00C468EA" w:rsidP="000848FB">
      <w:pPr>
        <w:pStyle w:val="Footnote"/>
      </w:pPr>
      <w:r>
        <w:rPr>
          <w:rStyle w:val="FootnoteReference"/>
        </w:rPr>
        <w:footnoteRef/>
      </w:r>
      <w:r>
        <w:t xml:space="preserve"> </w:t>
      </w:r>
      <w:r w:rsidRPr="00972B0E">
        <w:t>Philippe LEROUX, ... « ... Phraser le monde</w:t>
      </w:r>
      <w:r w:rsidRPr="00972B0E">
        <w:rPr>
          <w:rFonts w:ascii="Times New Roman" w:hAnsi="Times New Roman"/>
        </w:rPr>
        <w:t> </w:t>
      </w:r>
      <w:r w:rsidRPr="00972B0E">
        <w:t>: continuité, geste et énergie dans l’œuvre musicale », 2011, vol. 21, n</w:t>
      </w:r>
      <w:r w:rsidRPr="00972B0E">
        <w:rPr>
          <w:vertAlign w:val="superscript"/>
        </w:rPr>
        <w:t>o</w:t>
      </w:r>
      <w:r w:rsidRPr="00972B0E">
        <w:t> 2, p. 29</w:t>
      </w:r>
      <w:r w:rsidRPr="00972B0E">
        <w:rPr>
          <w:rFonts w:ascii="Cambria Math" w:hAnsi="Cambria Math" w:cs="Cambria Math"/>
        </w:rPr>
        <w:t>‑</w:t>
      </w:r>
      <w:r w:rsidRPr="00972B0E">
        <w:t>48.</w:t>
      </w:r>
    </w:p>
  </w:footnote>
  <w:footnote w:id="66">
    <w:p w14:paraId="7B689B5C" w14:textId="45226473" w:rsidR="00C468EA" w:rsidRPr="00497F34" w:rsidRDefault="00C468EA" w:rsidP="00BE6F04">
      <w:pPr>
        <w:pStyle w:val="FootnoteText"/>
        <w:rPr>
          <w:lang w:val="en-US"/>
        </w:rPr>
      </w:pPr>
      <w:r>
        <w:rPr>
          <w:rStyle w:val="FootnoteReference"/>
        </w:rPr>
        <w:footnoteRef/>
      </w:r>
      <w:r w:rsidRPr="00497F34">
        <w:rPr>
          <w:lang w:val="en-US"/>
        </w:rPr>
        <w:t xml:space="preserve"> </w:t>
      </w:r>
      <w:r w:rsidRPr="00497F34">
        <w:rPr>
          <w:i/>
          <w:iCs/>
          <w:lang w:val="en-US"/>
        </w:rPr>
        <w:t>Ibid.</w:t>
      </w:r>
    </w:p>
  </w:footnote>
  <w:footnote w:id="67">
    <w:p w14:paraId="3A80E603" w14:textId="0B9DE3C4" w:rsidR="00C468EA" w:rsidRPr="00E34465" w:rsidRDefault="00C468EA" w:rsidP="000848FB">
      <w:pPr>
        <w:pStyle w:val="Footnote"/>
        <w:rPr>
          <w:lang w:val="en-US"/>
        </w:rPr>
      </w:pPr>
      <w:r>
        <w:rPr>
          <w:rStyle w:val="FootnoteReference"/>
        </w:rPr>
        <w:footnoteRef/>
      </w:r>
      <w:r w:rsidRPr="00E34465">
        <w:rPr>
          <w:lang w:val="en-US"/>
        </w:rPr>
        <w:t xml:space="preserve"> </w:t>
      </w:r>
      <w:r>
        <w:rPr>
          <w:lang w:val="en-US"/>
        </w:rPr>
        <w:t xml:space="preserve">Voir </w:t>
      </w:r>
      <w:r w:rsidRPr="00E34465">
        <w:rPr>
          <w:lang w:val="en-US"/>
        </w:rPr>
        <w:t>Jean BRESSON et al., « From Motion to Musical Gesture: Experiments with Machine Learning in Computer-Aided Composition », Salamanca, Espagne, 2018.</w:t>
      </w:r>
    </w:p>
  </w:footnote>
  <w:footnote w:id="68">
    <w:p w14:paraId="0A35B227" w14:textId="77777777" w:rsidR="00C468EA" w:rsidRDefault="00C468EA" w:rsidP="000848FB">
      <w:pPr>
        <w:pStyle w:val="Footnote"/>
      </w:pPr>
      <w:r>
        <w:rPr>
          <w:rStyle w:val="FootnoteReference"/>
        </w:rPr>
        <w:footnoteRef/>
      </w:r>
      <w:r w:rsidRPr="009E488E">
        <w:t xml:space="preserve"> Dans </w:t>
      </w:r>
      <w:r w:rsidRPr="009E488E">
        <w:rPr>
          <w:i/>
          <w:iCs/>
        </w:rPr>
        <w:t xml:space="preserve">Experimental music composition with an electronic computer </w:t>
      </w:r>
      <w:r w:rsidRPr="009E488E">
        <w:t xml:space="preserve">l’intérêt que l’ordinateur suscite  chez </w:t>
      </w:r>
      <w:r>
        <w:t>l</w:t>
      </w:r>
      <w:r w:rsidRPr="009E488E">
        <w:t xml:space="preserve">es musiciens et </w:t>
      </w:r>
      <w:r>
        <w:t>l</w:t>
      </w:r>
      <w:r w:rsidRPr="009E488E">
        <w:t>es chercheurs</w:t>
      </w:r>
      <w:r>
        <w:t xml:space="preserve"> concerne les</w:t>
      </w:r>
      <w:r w:rsidRPr="009E488E">
        <w:t xml:space="preserve"> question</w:t>
      </w:r>
      <w:r>
        <w:t>s</w:t>
      </w:r>
      <w:r w:rsidRPr="009E488E">
        <w:t xml:space="preserve"> de forme, </w:t>
      </w:r>
      <w:r>
        <w:t>de</w:t>
      </w:r>
      <w:r w:rsidRPr="009E488E">
        <w:t xml:space="preserve"> composition, </w:t>
      </w:r>
      <w:r>
        <w:t>jusqau’aux</w:t>
      </w:r>
      <w:r w:rsidRPr="009E488E">
        <w:t xml:space="preserve"> théories d</w:t>
      </w:r>
      <w:r>
        <w:t>e l</w:t>
      </w:r>
      <w:r w:rsidRPr="009E488E">
        <w:t>’information</w:t>
      </w:r>
      <w:r>
        <w:t>.</w:t>
      </w:r>
      <w:r w:rsidRPr="009E488E">
        <w:t xml:space="preserve"> </w:t>
      </w:r>
      <w:r>
        <w:t>L</w:t>
      </w:r>
      <w:r w:rsidRPr="009E488E">
        <w:t xml:space="preserve">e son de synthèse </w:t>
      </w:r>
      <w:r>
        <w:t xml:space="preserve">et </w:t>
      </w:r>
      <w:r w:rsidRPr="009E488E">
        <w:t>l’automatisation sont parmi les sujets abordés dans ce livre qui a été publié aux États-Unis vers fin des années cinquante.</w:t>
      </w:r>
    </w:p>
    <w:p w14:paraId="49002BC1" w14:textId="14ED3148" w:rsidR="00C468EA" w:rsidRPr="001756C1" w:rsidRDefault="00C468EA" w:rsidP="000848FB">
      <w:pPr>
        <w:pStyle w:val="Footnote"/>
        <w:rPr>
          <w:lang w:val="en-US"/>
        </w:rPr>
      </w:pPr>
      <w:r w:rsidRPr="001756C1">
        <w:rPr>
          <w:lang w:val="en-US"/>
        </w:rPr>
        <w:t xml:space="preserve">Lejaren HILLER et Leonard M. ISAACSON, </w:t>
      </w:r>
      <w:r w:rsidRPr="001756C1">
        <w:rPr>
          <w:i/>
          <w:iCs/>
          <w:lang w:val="en-US"/>
        </w:rPr>
        <w:t>Experimental music composition with an electronic computer 1959</w:t>
      </w:r>
      <w:r w:rsidRPr="001756C1">
        <w:rPr>
          <w:lang w:val="en-US"/>
        </w:rPr>
        <w:t>, McGraw-Hill Book Company., New York, 1959, p.</w:t>
      </w:r>
      <w:r w:rsidRPr="001756C1">
        <w:rPr>
          <w:rFonts w:ascii="Times New Roman" w:hAnsi="Times New Roman"/>
          <w:lang w:val="en-US"/>
        </w:rPr>
        <w:t> </w:t>
      </w:r>
      <w:r w:rsidRPr="001756C1">
        <w:rPr>
          <w:lang w:val="en-US"/>
        </w:rPr>
        <w:t>36.</w:t>
      </w:r>
    </w:p>
  </w:footnote>
  <w:footnote w:id="69">
    <w:p w14:paraId="269B5DB0" w14:textId="3DFF0319" w:rsidR="00C468EA" w:rsidRPr="001267CB" w:rsidRDefault="00C468EA" w:rsidP="000848FB">
      <w:pPr>
        <w:pStyle w:val="Footnote"/>
        <w:rPr>
          <w:lang w:val="en-US"/>
        </w:rPr>
      </w:pPr>
      <w:r>
        <w:rPr>
          <w:rStyle w:val="FootnoteReference"/>
        </w:rPr>
        <w:footnoteRef/>
      </w:r>
      <w:r w:rsidRPr="001267CB">
        <w:rPr>
          <w:lang w:val="en-US"/>
        </w:rPr>
        <w:t xml:space="preserve"> Betrand PETIT et Manuel SERRANO, « Generative Music Using Reactive Programming », s.l., 2020.</w:t>
      </w:r>
    </w:p>
  </w:footnote>
  <w:footnote w:id="70">
    <w:p w14:paraId="3165E2DC" w14:textId="6FD18EF2" w:rsidR="00C468EA" w:rsidRDefault="00C468EA" w:rsidP="000848FB">
      <w:pPr>
        <w:pStyle w:val="Footnote"/>
      </w:pPr>
      <w:r>
        <w:rPr>
          <w:rStyle w:val="FootnoteReference"/>
        </w:rPr>
        <w:footnoteRef/>
      </w:r>
      <w:r>
        <w:t xml:space="preserve"> </w:t>
      </w:r>
      <w:r w:rsidRPr="001267CB">
        <w:t xml:space="preserve">Daniel GHISI, </w:t>
      </w:r>
      <w:r w:rsidRPr="001267CB">
        <w:rPr>
          <w:i/>
          <w:iCs/>
        </w:rPr>
        <w:t>La Fabrique des Monstres</w:t>
      </w:r>
      <w:r w:rsidRPr="001267CB">
        <w:t>, https://www.danieleghisi.com/works/la-fabrique-des-monstres/, (consulté le 25 août 2022).</w:t>
      </w:r>
    </w:p>
  </w:footnote>
  <w:footnote w:id="71">
    <w:p w14:paraId="2CBCD50F" w14:textId="006DDECA" w:rsidR="00C468EA" w:rsidRPr="000C7B12" w:rsidRDefault="00C468EA" w:rsidP="000848FB">
      <w:pPr>
        <w:pStyle w:val="Footnote"/>
      </w:pPr>
      <w:r>
        <w:rPr>
          <w:rStyle w:val="FootnoteReference"/>
        </w:rPr>
        <w:footnoteRef/>
      </w:r>
      <w:r w:rsidRPr="00E34465">
        <w:rPr>
          <w:lang w:val="en-US"/>
        </w:rPr>
        <w:t xml:space="preserve"> Jérôme NIKA, Marc CHEMILLIER et Gérard ASSAYAG, « ImproteK: introducing scenarios into human-computer music improvisation », </w:t>
      </w:r>
      <w:r w:rsidRPr="00E34465">
        <w:rPr>
          <w:i/>
          <w:iCs/>
          <w:lang w:val="en-US"/>
        </w:rPr>
        <w:t>ACM Digital Library - Computers in Entertainment</w:t>
      </w:r>
      <w:r w:rsidRPr="00E34465">
        <w:rPr>
          <w:lang w:val="en-US"/>
        </w:rPr>
        <w:t xml:space="preserve">, 2016, vol. 14, 2016p. </w:t>
      </w:r>
      <w:r w:rsidRPr="000C7B12">
        <w:t>1</w:t>
      </w:r>
      <w:r w:rsidRPr="000C7B12">
        <w:rPr>
          <w:rFonts w:ascii="Cambria Math" w:hAnsi="Cambria Math" w:cs="Cambria Math"/>
        </w:rPr>
        <w:t>‑</w:t>
      </w:r>
      <w:r w:rsidRPr="000C7B12">
        <w:t>27p.</w:t>
      </w:r>
    </w:p>
  </w:footnote>
  <w:footnote w:id="72">
    <w:p w14:paraId="634670B2" w14:textId="28DCED07" w:rsidR="00C468EA" w:rsidRPr="000C7B12" w:rsidRDefault="00C468EA" w:rsidP="000848FB">
      <w:pPr>
        <w:pStyle w:val="Footnote"/>
      </w:pPr>
      <w:r>
        <w:rPr>
          <w:rStyle w:val="FootnoteReference"/>
        </w:rPr>
        <w:footnoteRef/>
      </w:r>
      <w:r w:rsidRPr="000C7B12">
        <w:t xml:space="preserve"> Arne EIGENFELDT et Philippe PASQUIER</w:t>
      </w:r>
      <w:r>
        <w:t>, Vidéo en ligne. Disponible à l’adresse :</w:t>
      </w:r>
      <w:r w:rsidRPr="00E85C2D">
        <w:t xml:space="preserve"> </w:t>
      </w:r>
      <w:hyperlink r:id="rId1" w:history="1">
        <w:r w:rsidRPr="000D7E24">
          <w:rPr>
            <w:rStyle w:val="Hyperlink"/>
          </w:rPr>
          <w:t>https://www.youtube.com/watch?v=j7Eg6bRQoG8</w:t>
        </w:r>
      </w:hyperlink>
      <w:r>
        <w:t>, (consulté le 15 août 2022).</w:t>
      </w:r>
    </w:p>
  </w:footnote>
  <w:footnote w:id="73">
    <w:p w14:paraId="205E4B1C" w14:textId="32C10EFB" w:rsidR="00C468EA" w:rsidRPr="007E1DC6" w:rsidRDefault="00C468EA" w:rsidP="007E1DC6">
      <w:pPr>
        <w:pStyle w:val="Footnote"/>
        <w:rPr>
          <w:rFonts w:ascii="Times New Roman" w:hAnsi="Times New Roman"/>
          <w:sz w:val="24"/>
        </w:rPr>
      </w:pPr>
      <w:r>
        <w:rPr>
          <w:rStyle w:val="FootnoteReference"/>
        </w:rPr>
        <w:footnoteRef/>
      </w:r>
      <w:r w:rsidRPr="007E1DC6">
        <w:t xml:space="preserve"> Voir Jules FRANÇOISE, Norbert SCHNELL et Frédéric BEVILACQUA, « A Multimodal Probabilistic Model for Gesture–based Control of Sound Synthesis », </w:t>
      </w:r>
      <w:r w:rsidRPr="007E1DC6">
        <w:rPr>
          <w:i/>
          <w:iCs/>
        </w:rPr>
        <w:t>21st ACM international conference on Multimedia (MM’13),</w:t>
      </w:r>
      <w:r w:rsidRPr="007E1DC6">
        <w:rPr>
          <w:rFonts w:ascii="LMRoman10-Regular-Identity-H" w:hAnsi="LMRoman10-Regular-Identity-H"/>
          <w:sz w:val="22"/>
          <w:szCs w:val="22"/>
        </w:rPr>
        <w:t xml:space="preserve"> </w:t>
      </w:r>
      <w:r w:rsidRPr="007E1DC6">
        <w:t>octobre 2013, Barcelne, Espagne. Pp. 705-705.</w:t>
      </w:r>
    </w:p>
  </w:footnote>
  <w:footnote w:id="74">
    <w:p w14:paraId="5C7440F8" w14:textId="379F7184" w:rsidR="00C468EA" w:rsidRPr="00F66D04" w:rsidRDefault="00C468EA" w:rsidP="000848FB">
      <w:pPr>
        <w:pStyle w:val="Footnote"/>
        <w:rPr>
          <w:rFonts w:ascii="Times New Roman" w:hAnsi="Times New Roman"/>
          <w:sz w:val="24"/>
          <w:lang w:val="en-US"/>
        </w:rPr>
      </w:pPr>
      <w:r>
        <w:rPr>
          <w:rStyle w:val="FootnoteReference"/>
        </w:rPr>
        <w:footnoteRef/>
      </w:r>
      <w:r w:rsidRPr="00C769B3">
        <w:t xml:space="preserve"> Pour plus d’information voir </w:t>
      </w:r>
      <w:r>
        <w:t xml:space="preserve">la source en ligne à l’adresse : </w:t>
      </w:r>
      <w:r w:rsidRPr="00C769B3">
        <w:t>github.com/openmusic-project/om-xmm</w:t>
      </w:r>
      <w:r>
        <w:t xml:space="preserve">. </w:t>
      </w:r>
      <w:r w:rsidRPr="00F66D04">
        <w:rPr>
          <w:lang w:val="en-US"/>
        </w:rPr>
        <w:t>(consulté 5/03/2022)</w:t>
      </w:r>
    </w:p>
  </w:footnote>
  <w:footnote w:id="75">
    <w:p w14:paraId="72ED5517" w14:textId="1130C0E9" w:rsidR="00C468EA" w:rsidRPr="00464BA0" w:rsidRDefault="00C468EA" w:rsidP="000848FB">
      <w:pPr>
        <w:pStyle w:val="Footnote"/>
        <w:rPr>
          <w:lang w:val="en-US"/>
        </w:rPr>
      </w:pPr>
      <w:r>
        <w:rPr>
          <w:rStyle w:val="FootnoteReference"/>
        </w:rPr>
        <w:footnoteRef/>
      </w:r>
      <w:r w:rsidRPr="00464BA0">
        <w:rPr>
          <w:lang w:val="en-US"/>
        </w:rPr>
        <w:t xml:space="preserve"> Jean BRESSON et Carlos AGON, « Processing Sound and Music Description Data Using OpenMusic », </w:t>
      </w:r>
      <w:r>
        <w:rPr>
          <w:lang w:val="en-US"/>
        </w:rPr>
        <w:t xml:space="preserve">Proceedings of the International Conference on Computer Music, </w:t>
      </w:r>
      <w:r w:rsidRPr="00464BA0">
        <w:rPr>
          <w:lang w:val="en-US"/>
        </w:rPr>
        <w:t>New York / Stony Brook, United States, 2010.</w:t>
      </w:r>
    </w:p>
  </w:footnote>
  <w:footnote w:id="76">
    <w:p w14:paraId="15E63BE2" w14:textId="77777777" w:rsidR="00C468EA" w:rsidRDefault="00C468EA" w:rsidP="000848FB">
      <w:pPr>
        <w:pStyle w:val="Footnote"/>
      </w:pPr>
      <w:r>
        <w:rPr>
          <w:rStyle w:val="FootnoteReference"/>
        </w:rPr>
        <w:footnoteRef/>
      </w:r>
      <w:r w:rsidRPr="00E12E09">
        <w:t xml:space="preserve"> Un descripteur est un </w:t>
      </w:r>
      <w:r>
        <w:t>paramètre uni ou multidimensionnel, ramenant une dimension particulière du signal sonore à un ou plusieurs paramètres numériques. Son évolution temporelle utilisée pour représenter, caractériser, illustrer, etc. un flux ou une évolution d’événements sonores.</w:t>
      </w:r>
    </w:p>
    <w:p w14:paraId="3C940F90" w14:textId="3C32016A" w:rsidR="00C468EA" w:rsidRPr="00661859" w:rsidRDefault="00C468EA" w:rsidP="000848FB">
      <w:pPr>
        <w:pStyle w:val="Footnote"/>
        <w:rPr>
          <w:lang w:val="en-US"/>
        </w:rPr>
      </w:pPr>
      <w:r w:rsidRPr="00E12E09">
        <w:t>Mikhail MALT, « Descripteurs sonores et écriture musicale », Amphithéâtre Marguerite de Navarre - Marcelin Berthelot, Paris, 2017</w:t>
      </w:r>
      <w:r>
        <w:t>.</w:t>
      </w:r>
      <w:r w:rsidRPr="00EC6069">
        <w:t xml:space="preserve"> </w:t>
      </w:r>
      <w:r>
        <w:t xml:space="preserve">Disponible à l’adresse : </w:t>
      </w:r>
      <w:hyperlink r:id="rId2" w:history="1">
        <w:r w:rsidRPr="00371919">
          <w:rPr>
            <w:rStyle w:val="Hyperlink"/>
          </w:rPr>
          <w:t>https://www.college-de-france.fr/agenda/colloque/etat-de-artetat-alerte/descripteurs-sonores-et-ecriture-musicale</w:t>
        </w:r>
      </w:hyperlink>
      <w:r w:rsidRPr="00EC6069">
        <w:t>.</w:t>
      </w:r>
      <w:r>
        <w:t xml:space="preserve"> </w:t>
      </w:r>
      <w:r w:rsidRPr="00661859">
        <w:rPr>
          <w:lang w:val="en-US"/>
        </w:rPr>
        <w:t>(consulté le 12 juin 2022).</w:t>
      </w:r>
    </w:p>
  </w:footnote>
  <w:footnote w:id="77">
    <w:p w14:paraId="1725E593" w14:textId="77777777" w:rsidR="00C468EA" w:rsidRDefault="00C468EA" w:rsidP="000848FB">
      <w:pPr>
        <w:pStyle w:val="Footnote"/>
        <w:rPr>
          <w:lang w:val="en-US"/>
        </w:rPr>
      </w:pPr>
      <w:r>
        <w:rPr>
          <w:rStyle w:val="FootnoteReference"/>
        </w:rPr>
        <w:footnoteRef/>
      </w:r>
      <w:r w:rsidRPr="003D2857">
        <w:rPr>
          <w:lang w:val="en-US"/>
        </w:rPr>
        <w:t xml:space="preserve"> </w:t>
      </w:r>
      <w:r w:rsidRPr="00414BD5">
        <w:rPr>
          <w:color w:val="000000" w:themeColor="text1"/>
          <w:lang w:val="en-US"/>
        </w:rPr>
        <w:t xml:space="preserve">The IAE is </w:t>
      </w:r>
      <w:r>
        <w:rPr>
          <w:lang w:val="en-US"/>
        </w:rPr>
        <w:t>an embeddable synthesis engine in C++ for content based audio processing. The engine extracts audio descriptors from recorded audio materials and provides asynchronous/synchronous granular synthesis and additive synthesis.</w:t>
      </w:r>
    </w:p>
    <w:p w14:paraId="23E4FF36" w14:textId="77777777" w:rsidR="00C468EA" w:rsidRDefault="00C468EA" w:rsidP="000848FB">
      <w:pPr>
        <w:pStyle w:val="Footnote"/>
        <w:rPr>
          <w:lang w:val="en-US"/>
        </w:rPr>
      </w:pPr>
      <w:r>
        <w:rPr>
          <w:lang w:val="en-US"/>
        </w:rPr>
        <w:t>The IAE includes the following libraries:</w:t>
      </w:r>
    </w:p>
    <w:p w14:paraId="231F870C" w14:textId="77777777" w:rsidR="00C468EA" w:rsidRDefault="00C468EA" w:rsidP="000848FB">
      <w:pPr>
        <w:pStyle w:val="Footnote"/>
        <w:rPr>
          <w:lang w:val="en-US"/>
        </w:rPr>
      </w:pPr>
      <w:r>
        <w:rPr>
          <w:lang w:val="en-US"/>
        </w:rPr>
        <w:tab/>
      </w:r>
      <w:r>
        <w:rPr>
          <w:rFonts w:ascii="Lucida Grande" w:hAnsi="Lucida Grande" w:cs="Lucida Grande"/>
          <w:lang w:val="en-US"/>
        </w:rPr>
        <w:t>▪</w:t>
      </w:r>
      <w:r>
        <w:rPr>
          <w:lang w:val="en-US"/>
        </w:rPr>
        <w:tab/>
        <w:t>Mubu: container for audio, audio descriptor, and motion capture data</w:t>
      </w:r>
    </w:p>
    <w:p w14:paraId="0B8C9554" w14:textId="77777777" w:rsidR="00C468EA" w:rsidRDefault="00C468EA" w:rsidP="000848FB">
      <w:pPr>
        <w:pStyle w:val="Footnote"/>
        <w:rPr>
          <w:lang w:val="en-US"/>
        </w:rPr>
      </w:pPr>
      <w:r>
        <w:rPr>
          <w:lang w:val="en-US"/>
        </w:rPr>
        <w:tab/>
      </w:r>
      <w:r>
        <w:rPr>
          <w:rFonts w:ascii="Lucida Grande" w:hAnsi="Lucida Grande" w:cs="Lucida Grande"/>
          <w:lang w:val="en-US"/>
        </w:rPr>
        <w:t>▪</w:t>
      </w:r>
      <w:r>
        <w:rPr>
          <w:lang w:val="en-US"/>
        </w:rPr>
        <w:tab/>
        <w:t>ZsaZsa: overlap-add audio synthesis</w:t>
      </w:r>
    </w:p>
    <w:p w14:paraId="2B49734F" w14:textId="77777777" w:rsidR="00C468EA" w:rsidRDefault="00C468EA" w:rsidP="000848FB">
      <w:pPr>
        <w:pStyle w:val="Footnote"/>
        <w:rPr>
          <w:lang w:val="en-US"/>
        </w:rPr>
      </w:pPr>
      <w:r>
        <w:rPr>
          <w:lang w:val="en-US"/>
        </w:rPr>
        <w:tab/>
      </w:r>
      <w:r>
        <w:rPr>
          <w:rFonts w:ascii="Lucida Grande" w:hAnsi="Lucida Grande" w:cs="Lucida Grande"/>
          <w:lang w:val="en-US"/>
        </w:rPr>
        <w:t>▪</w:t>
      </w:r>
      <w:r>
        <w:rPr>
          <w:lang w:val="en-US"/>
        </w:rPr>
        <w:tab/>
        <w:t>AddLib: additive synthesis</w:t>
      </w:r>
    </w:p>
    <w:p w14:paraId="3BD97597" w14:textId="77777777" w:rsidR="00C468EA" w:rsidRDefault="00C468EA" w:rsidP="000848FB">
      <w:pPr>
        <w:pStyle w:val="Footnote"/>
        <w:rPr>
          <w:lang w:val="en-US"/>
        </w:rPr>
      </w:pPr>
      <w:r>
        <w:rPr>
          <w:lang w:val="en-US"/>
        </w:rPr>
        <w:tab/>
      </w:r>
      <w:r>
        <w:rPr>
          <w:rFonts w:ascii="Lucida Grande" w:hAnsi="Lucida Grande" w:cs="Lucida Grande"/>
          <w:lang w:val="en-US"/>
        </w:rPr>
        <w:t>▪</w:t>
      </w:r>
      <w:r>
        <w:rPr>
          <w:lang w:val="en-US"/>
        </w:rPr>
        <w:tab/>
        <w:t>PiPo: audio and motion data stream processing plugins</w:t>
      </w:r>
    </w:p>
    <w:p w14:paraId="2080FE2B" w14:textId="77777777" w:rsidR="00C468EA" w:rsidRDefault="00C468EA" w:rsidP="000848FB">
      <w:pPr>
        <w:pStyle w:val="Footnote"/>
        <w:rPr>
          <w:lang w:val="en-US"/>
        </w:rPr>
      </w:pPr>
      <w:r>
        <w:rPr>
          <w:lang w:val="en-US"/>
        </w:rPr>
        <w:tab/>
      </w:r>
      <w:r>
        <w:rPr>
          <w:rFonts w:ascii="Lucida Grande" w:hAnsi="Lucida Grande" w:cs="Lucida Grande"/>
          <w:lang w:val="en-US"/>
        </w:rPr>
        <w:t>▪</w:t>
      </w:r>
      <w:r>
        <w:rPr>
          <w:lang w:val="en-US"/>
        </w:rPr>
        <w:tab/>
        <w:t>RTAlib: audio analysis modules</w:t>
      </w:r>
    </w:p>
    <w:p w14:paraId="0FA38912" w14:textId="77777777" w:rsidR="00C468EA" w:rsidRDefault="00C468EA" w:rsidP="000848FB">
      <w:pPr>
        <w:pStyle w:val="Footnote"/>
        <w:rPr>
          <w:lang w:val="en-US"/>
        </w:rPr>
      </w:pPr>
      <w:r>
        <w:rPr>
          <w:lang w:val="en-US"/>
        </w:rPr>
        <w:tab/>
      </w:r>
      <w:r>
        <w:rPr>
          <w:rFonts w:ascii="Lucida Grande" w:hAnsi="Lucida Grande" w:cs="Lucida Grande"/>
          <w:lang w:val="en-US"/>
        </w:rPr>
        <w:t>▪</w:t>
      </w:r>
      <w:r>
        <w:rPr>
          <w:lang w:val="en-US"/>
        </w:rPr>
        <w:tab/>
        <w:t>PsyAna: voice analysis.</w:t>
      </w:r>
    </w:p>
    <w:p w14:paraId="0FCE3C07" w14:textId="77777777" w:rsidR="00C468EA" w:rsidRDefault="00C468EA" w:rsidP="000848FB">
      <w:pPr>
        <w:pStyle w:val="Footnote"/>
        <w:rPr>
          <w:lang w:val="en-US"/>
        </w:rPr>
      </w:pPr>
      <w:r>
        <w:rPr>
          <w:lang w:val="en-US"/>
        </w:rPr>
        <w:t>Some of the functionalities of the IAE are implemented in the MuBu modules available in</w:t>
      </w:r>
      <w:r w:rsidRPr="00D66C22">
        <w:rPr>
          <w:color w:val="000000" w:themeColor="text1"/>
          <w:lang w:val="en-US"/>
        </w:rPr>
        <w:t xml:space="preserve"> </w:t>
      </w:r>
      <w:hyperlink r:id="rId3" w:history="1">
        <w:r w:rsidRPr="00D66C22">
          <w:rPr>
            <w:color w:val="000000" w:themeColor="text1"/>
            <w:lang w:val="en-US"/>
          </w:rPr>
          <w:t>MaxMSP</w:t>
        </w:r>
      </w:hyperlink>
    </w:p>
    <w:p w14:paraId="75E18CC4" w14:textId="77777777" w:rsidR="00C468EA" w:rsidRDefault="00C468EA" w:rsidP="000848FB">
      <w:pPr>
        <w:pStyle w:val="Footnote"/>
        <w:rPr>
          <w:lang w:val="en-US"/>
        </w:rPr>
      </w:pPr>
      <w:r>
        <w:rPr>
          <w:lang w:val="en-US"/>
        </w:rPr>
        <w:t>REFERENCES</w:t>
      </w:r>
    </w:p>
    <w:p w14:paraId="47C650B5" w14:textId="3D52FC16" w:rsidR="00C468EA" w:rsidRPr="003D2857" w:rsidRDefault="00C468EA" w:rsidP="000848FB">
      <w:pPr>
        <w:pStyle w:val="Footnote"/>
        <w:rPr>
          <w:lang w:val="en-US"/>
        </w:rPr>
      </w:pPr>
      <w:r w:rsidRPr="003D2857">
        <w:rPr>
          <w:lang w:val="en-US"/>
        </w:rPr>
        <w:t xml:space="preserve">Norbert SCHNELL et al., « MuBu &amp; Friends - Assembling Tools for Content Based Real-Time Interactive Audio Processing in Max/MSP », </w:t>
      </w:r>
      <w:r w:rsidRPr="002A4474">
        <w:rPr>
          <w:i/>
          <w:iCs/>
          <w:lang w:val="en-US"/>
        </w:rPr>
        <w:t>International Computer Music Conference (ICMC 2009),</w:t>
      </w:r>
      <w:r>
        <w:rPr>
          <w:lang w:val="en-US"/>
        </w:rPr>
        <w:t xml:space="preserve"> </w:t>
      </w:r>
      <w:r w:rsidRPr="003D2857">
        <w:rPr>
          <w:lang w:val="en-US"/>
        </w:rPr>
        <w:t>Monréal, 2009.</w:t>
      </w:r>
    </w:p>
  </w:footnote>
  <w:footnote w:id="78">
    <w:p w14:paraId="1E1301BA" w14:textId="1ACEE5E3" w:rsidR="00C468EA" w:rsidRPr="006B433F" w:rsidRDefault="00C468EA" w:rsidP="000848FB">
      <w:pPr>
        <w:pStyle w:val="Footnote"/>
        <w:rPr>
          <w:lang w:val="en-US"/>
        </w:rPr>
      </w:pPr>
      <w:r>
        <w:rPr>
          <w:rStyle w:val="FootnoteReference"/>
        </w:rPr>
        <w:footnoteRef/>
      </w:r>
      <w:r>
        <w:rPr>
          <w:lang w:val="en-US"/>
        </w:rPr>
        <w:t xml:space="preserve"> Voir </w:t>
      </w:r>
      <w:r w:rsidRPr="006B433F">
        <w:rPr>
          <w:lang w:val="en-US"/>
        </w:rPr>
        <w:t xml:space="preserve">Paul BEST, Jean BRESSON et Diemo SCHWARZ, « Musical Gesture Recognition Using Machine Learning and Audio Descriptors », </w:t>
      </w:r>
      <w:r w:rsidRPr="0084406A">
        <w:rPr>
          <w:i/>
          <w:iCs/>
          <w:lang w:val="en-US"/>
        </w:rPr>
        <w:t>International Conference of Content-Based Multimedia Indexing</w:t>
      </w:r>
      <w:r>
        <w:rPr>
          <w:lang w:val="en-US"/>
        </w:rPr>
        <w:t xml:space="preserve">, </w:t>
      </w:r>
      <w:r w:rsidRPr="006B433F">
        <w:rPr>
          <w:lang w:val="en-US"/>
        </w:rPr>
        <w:t>Paris, 2018</w:t>
      </w:r>
      <w:r>
        <w:rPr>
          <w:lang w:val="en-US"/>
        </w:rPr>
        <w:t>.</w:t>
      </w:r>
    </w:p>
  </w:footnote>
  <w:footnote w:id="79">
    <w:p w14:paraId="5A360B78" w14:textId="34CC787F" w:rsidR="00C468EA" w:rsidRDefault="00C468EA" w:rsidP="000848FB">
      <w:pPr>
        <w:pStyle w:val="Footnote"/>
      </w:pPr>
      <w:r>
        <w:rPr>
          <w:rStyle w:val="FootnoteReference"/>
        </w:rPr>
        <w:footnoteRef/>
      </w:r>
      <w:r>
        <w:t xml:space="preserve"> Voir </w:t>
      </w:r>
      <w:r w:rsidRPr="00370E16">
        <w:t xml:space="preserve">S. KOGLER et J.-P. OLIVE (eds.), </w:t>
      </w:r>
      <w:r w:rsidRPr="00370E16">
        <w:rPr>
          <w:i/>
          <w:iCs/>
        </w:rPr>
        <w:t>Expression et geste musical</w:t>
      </w:r>
      <w:r w:rsidRPr="00370E16">
        <w:t xml:space="preserve">, </w:t>
      </w:r>
      <w:r w:rsidRPr="00370E16">
        <w:rPr>
          <w:i/>
          <w:iCs/>
        </w:rPr>
        <w:t>op. cit.</w:t>
      </w:r>
      <w:r w:rsidRPr="00370E16">
        <w:t>, p. 171.</w:t>
      </w:r>
    </w:p>
  </w:footnote>
  <w:footnote w:id="80">
    <w:p w14:paraId="2C27D190" w14:textId="77777777" w:rsidR="00C468EA" w:rsidRDefault="00C468EA" w:rsidP="00AA2116">
      <w:pPr>
        <w:pStyle w:val="FootnoteText"/>
      </w:pPr>
      <w:r>
        <w:rPr>
          <w:rStyle w:val="FootnoteReference"/>
        </w:rPr>
        <w:footnoteRef/>
      </w:r>
      <w:r>
        <w:t xml:space="preserve"> </w:t>
      </w:r>
      <w:r w:rsidRPr="00C6114E">
        <w:t xml:space="preserve">Michel FOUFAULT, </w:t>
      </w:r>
      <w:r w:rsidRPr="00C6114E">
        <w:rPr>
          <w:i/>
          <w:iCs/>
        </w:rPr>
        <w:t>Le corps utopique, les hétérotopies</w:t>
      </w:r>
      <w:r w:rsidRPr="00C6114E">
        <w:t>, Lignes., Paris, 2009.</w:t>
      </w:r>
    </w:p>
  </w:footnote>
  <w:footnote w:id="81">
    <w:p w14:paraId="15D47264" w14:textId="68B1F202" w:rsidR="00C468EA" w:rsidRDefault="00C468EA" w:rsidP="006D1D56">
      <w:pPr>
        <w:pStyle w:val="Footnote"/>
      </w:pPr>
      <w:r>
        <w:rPr>
          <w:rStyle w:val="FootnoteReference"/>
        </w:rPr>
        <w:footnoteRef/>
      </w:r>
      <w:r>
        <w:t xml:space="preserve"> </w:t>
      </w:r>
      <w:r w:rsidRPr="00250D83">
        <w:t xml:space="preserve">Sophie HERR, </w:t>
      </w:r>
      <w:r w:rsidRPr="00250D83">
        <w:rPr>
          <w:i/>
          <w:iCs/>
        </w:rPr>
        <w:t>Geste de la voix et théâtre du corps</w:t>
      </w:r>
      <w:r w:rsidRPr="00250D83">
        <w:t>, L’Harmattan., Paris, 2009, p.</w:t>
      </w:r>
      <w:r w:rsidRPr="00250D83">
        <w:rPr>
          <w:rFonts w:ascii="Times New Roman" w:hAnsi="Times New Roman"/>
        </w:rPr>
        <w:t> </w:t>
      </w:r>
      <w:r w:rsidRPr="00250D83">
        <w:t>15.</w:t>
      </w:r>
    </w:p>
  </w:footnote>
  <w:footnote w:id="82">
    <w:p w14:paraId="26370D29" w14:textId="39402534" w:rsidR="00C468EA" w:rsidRDefault="00C468EA" w:rsidP="000848FB">
      <w:pPr>
        <w:pStyle w:val="Footnote"/>
      </w:pPr>
      <w:r>
        <w:rPr>
          <w:rStyle w:val="FootnoteReference"/>
        </w:rPr>
        <w:footnoteRef/>
      </w:r>
      <w:r>
        <w:t xml:space="preserve"> </w:t>
      </w:r>
      <w:r w:rsidRPr="00497F34">
        <w:t xml:space="preserve">Valère NOVARINA, </w:t>
      </w:r>
      <w:r w:rsidRPr="00497F34">
        <w:rPr>
          <w:i/>
          <w:iCs/>
        </w:rPr>
        <w:t>Devant la parole</w:t>
      </w:r>
      <w:r w:rsidRPr="00497F34">
        <w:t>, P.O.L., Paris, 1999, p.</w:t>
      </w:r>
      <w:r w:rsidRPr="00497F34">
        <w:rPr>
          <w:rFonts w:ascii="Times New Roman" w:hAnsi="Times New Roman"/>
        </w:rPr>
        <w:t> </w:t>
      </w:r>
      <w:r w:rsidRPr="00497F34">
        <w:t>19.</w:t>
      </w:r>
    </w:p>
  </w:footnote>
  <w:footnote w:id="83">
    <w:p w14:paraId="1F126986" w14:textId="7795B540" w:rsidR="00C468EA" w:rsidRDefault="00C468EA">
      <w:pPr>
        <w:pStyle w:val="FootnoteText"/>
      </w:pPr>
      <w:r>
        <w:rPr>
          <w:rStyle w:val="FootnoteReference"/>
        </w:rPr>
        <w:footnoteRef/>
      </w:r>
      <w:r>
        <w:t xml:space="preserve"> </w:t>
      </w:r>
      <w:r>
        <w:fldChar w:fldCharType="begin"/>
      </w:r>
      <w:r>
        <w:instrText xml:space="preserve"> PRINTDATE  \* MERGEFORMAT </w:instrText>
      </w:r>
      <w:r>
        <w:fldChar w:fldCharType="separate"/>
      </w:r>
      <w:r>
        <w:rPr>
          <w:noProof/>
        </w:rPr>
        <w:t>26/11/2022 23:40:00</w:t>
      </w:r>
      <w:r>
        <w:fldChar w:fldCharType="end"/>
      </w:r>
    </w:p>
  </w:footnote>
  <w:footnote w:id="84">
    <w:p w14:paraId="73263021" w14:textId="3300D29F" w:rsidR="00C468EA" w:rsidRDefault="00C468EA" w:rsidP="000848FB">
      <w:pPr>
        <w:pStyle w:val="Footnote"/>
      </w:pPr>
      <w:r>
        <w:rPr>
          <w:rStyle w:val="FootnoteReference"/>
        </w:rPr>
        <w:footnoteRef/>
      </w:r>
      <w:r>
        <w:t xml:space="preserve"> </w:t>
      </w:r>
      <w:r w:rsidRPr="00294D86">
        <w:rPr>
          <w:i/>
          <w:iCs/>
        </w:rPr>
        <w:t>Ibid</w:t>
      </w:r>
      <w:r>
        <w:t>.</w:t>
      </w:r>
    </w:p>
  </w:footnote>
  <w:footnote w:id="85">
    <w:p w14:paraId="692F0F08" w14:textId="13DCD959" w:rsidR="00C468EA" w:rsidRDefault="00C468EA" w:rsidP="000848FB">
      <w:pPr>
        <w:pStyle w:val="Footnote"/>
      </w:pPr>
      <w:r>
        <w:rPr>
          <w:rStyle w:val="FootnoteReference"/>
        </w:rPr>
        <w:footnoteRef/>
      </w:r>
      <w:r>
        <w:t xml:space="preserve"> Cité en bas de page dans </w:t>
      </w:r>
      <w:r w:rsidRPr="00497F34">
        <w:t xml:space="preserve">Nicolas RUWET, </w:t>
      </w:r>
      <w:r w:rsidRPr="00497F34">
        <w:rPr>
          <w:i/>
          <w:iCs/>
        </w:rPr>
        <w:t>Langage, musique, poésie</w:t>
      </w:r>
      <w:r w:rsidRPr="00497F34">
        <w:t>, Éditions du Seuil., Paris, 1972, p.</w:t>
      </w:r>
      <w:r w:rsidRPr="00497F34">
        <w:rPr>
          <w:rFonts w:ascii="Times New Roman" w:hAnsi="Times New Roman"/>
        </w:rPr>
        <w:t> </w:t>
      </w:r>
      <w:r w:rsidRPr="00497F34">
        <w:t>41.</w:t>
      </w:r>
    </w:p>
  </w:footnote>
  <w:footnote w:id="86">
    <w:p w14:paraId="67F033F9" w14:textId="02F73815" w:rsidR="00C468EA" w:rsidRPr="00497F34" w:rsidRDefault="00C468EA" w:rsidP="009D32BF">
      <w:pPr>
        <w:pStyle w:val="Footnote"/>
        <w:rPr>
          <w:lang w:val="en-US"/>
        </w:rPr>
      </w:pPr>
      <w:r>
        <w:rPr>
          <w:rStyle w:val="FootnoteReference"/>
        </w:rPr>
        <w:footnoteRef/>
      </w:r>
      <w:r w:rsidRPr="00497F34">
        <w:rPr>
          <w:lang w:val="en-US"/>
        </w:rPr>
        <w:t xml:space="preserve"> « </w:t>
      </w:r>
      <w:r w:rsidRPr="009F20D5">
        <w:rPr>
          <w:lang w:val="en-US"/>
        </w:rPr>
        <w:t xml:space="preserve">Langer formulates her view on the nature of music as a symbol by contrasting music with the symbolism of language. </w:t>
      </w:r>
      <w:r w:rsidRPr="00390409">
        <w:rPr>
          <w:lang w:val="en-US"/>
        </w:rPr>
        <w:t xml:space="preserve">She calls linguistic symbolism “discursive” and nonlinguistic symbolism “presentational”. </w:t>
      </w:r>
      <w:r w:rsidRPr="009F20D5">
        <w:rPr>
          <w:lang w:val="en-US"/>
        </w:rPr>
        <w:t>Discursive symbols are appropriate for referring to the objective worl</w:t>
      </w:r>
      <w:r>
        <w:rPr>
          <w:lang w:val="en-US"/>
        </w:rPr>
        <w:t>d</w:t>
      </w:r>
      <w:r w:rsidRPr="009F20D5">
        <w:rPr>
          <w:lang w:val="en-US"/>
        </w:rPr>
        <w:t>s—that is, things and facts. Presentational symbols are appropriate for presenting subjective reality—that is, our personal feelings.</w:t>
      </w:r>
      <w:r w:rsidRPr="00497F34">
        <w:rPr>
          <w:lang w:val="en-US"/>
        </w:rPr>
        <w:t xml:space="preserve"> » </w:t>
      </w:r>
      <w:r w:rsidRPr="009F20D5">
        <w:rPr>
          <w:lang w:val="en-US"/>
        </w:rPr>
        <w:t xml:space="preserve">Sam REESE, « Forms of Feeling: The Aesthetic Theory of Susanne K. Langer », dans </w:t>
      </w:r>
      <w:r w:rsidRPr="009F20D5">
        <w:rPr>
          <w:i/>
          <w:iCs/>
          <w:lang w:val="en-US"/>
        </w:rPr>
        <w:t>Music Educators Journal</w:t>
      </w:r>
      <w:r w:rsidRPr="009F20D5">
        <w:rPr>
          <w:lang w:val="en-US"/>
        </w:rPr>
        <w:t>, avril 1977, vol. 63, n</w:t>
      </w:r>
      <w:r w:rsidRPr="00497F34">
        <w:rPr>
          <w:lang w:val="en-US"/>
        </w:rPr>
        <w:t>o</w:t>
      </w:r>
      <w:r w:rsidRPr="009F20D5">
        <w:rPr>
          <w:lang w:val="en-US"/>
        </w:rPr>
        <w:t> 8, p. 44</w:t>
      </w:r>
      <w:r w:rsidRPr="009F20D5">
        <w:rPr>
          <w:rFonts w:ascii="Cambria Math" w:hAnsi="Cambria Math" w:cs="Cambria Math"/>
          <w:lang w:val="en-US"/>
        </w:rPr>
        <w:t>‑</w:t>
      </w:r>
      <w:r w:rsidRPr="009F20D5">
        <w:rPr>
          <w:lang w:val="en-US"/>
        </w:rPr>
        <w:t>49.</w:t>
      </w:r>
    </w:p>
  </w:footnote>
  <w:footnote w:id="87">
    <w:p w14:paraId="31317D36" w14:textId="248918DF" w:rsidR="00C468EA" w:rsidRDefault="00C468EA" w:rsidP="00250D83">
      <w:pPr>
        <w:pStyle w:val="Footnote"/>
      </w:pPr>
      <w:r>
        <w:rPr>
          <w:rStyle w:val="FootnoteReference"/>
        </w:rPr>
        <w:footnoteRef/>
      </w:r>
      <w:r>
        <w:t xml:space="preserve"> </w:t>
      </w:r>
      <w:r w:rsidRPr="00214855">
        <w:t>La perception d’une œuvre est un processus mental complexe et subjectif qui traitent les phénomènes comme un ensemble d’éléments simples. L’expérience d’écoute varie d’une personne à l’autre. L’auditeur d’une œuvre musicale est un médium pour se faire entendre de soi par soi. Dans ce sens il se peut que les éléments constituants d’une œuvre ne soient plus perceptibles à l’auditeur. Cela ne remet point la valeur de l’œuvre ni le bien-fondé du propos artistique du compositeur.</w:t>
      </w:r>
    </w:p>
  </w:footnote>
  <w:footnote w:id="88">
    <w:p w14:paraId="2C7357D8" w14:textId="205837DF" w:rsidR="00C468EA" w:rsidRDefault="00C468EA">
      <w:pPr>
        <w:pStyle w:val="FootnoteText"/>
      </w:pPr>
      <w:r>
        <w:rPr>
          <w:rStyle w:val="FootnoteReference"/>
        </w:rPr>
        <w:footnoteRef/>
      </w:r>
      <w:r>
        <w:t xml:space="preserve"> </w:t>
      </w:r>
      <w:r w:rsidRPr="00250D83">
        <w:t xml:space="preserve">G. BENJAMIN, </w:t>
      </w:r>
      <w:r w:rsidRPr="00250D83">
        <w:rPr>
          <w:i/>
          <w:iCs/>
        </w:rPr>
        <w:t>Les règles du jeu</w:t>
      </w:r>
      <w:r w:rsidRPr="00250D83">
        <w:t xml:space="preserve">, </w:t>
      </w:r>
      <w:r w:rsidRPr="00250D83">
        <w:rPr>
          <w:i/>
          <w:iCs/>
        </w:rPr>
        <w:t>op. cit.</w:t>
      </w:r>
      <w:r w:rsidRPr="00250D83">
        <w:t>, p. 34.</w:t>
      </w:r>
    </w:p>
  </w:footnote>
  <w:footnote w:id="89">
    <w:p w14:paraId="13CADDC6" w14:textId="77777777" w:rsidR="00C468EA" w:rsidRPr="00573F8F" w:rsidRDefault="00C468EA" w:rsidP="000848FB">
      <w:pPr>
        <w:pStyle w:val="Footnote"/>
        <w:rPr>
          <w:rFonts w:eastAsia="Baskerville" w:cs="Baskerville"/>
          <w:u w:color="000000"/>
        </w:rPr>
      </w:pPr>
      <w:r>
        <w:rPr>
          <w:rFonts w:eastAsia="Baskerville" w:cs="Baskerville"/>
          <w:u w:color="000000"/>
          <w:vertAlign w:val="superscript"/>
        </w:rPr>
        <w:footnoteRef/>
      </w:r>
      <w:r w:rsidRPr="00573F8F">
        <w:rPr>
          <w:u w:color="000000"/>
        </w:rPr>
        <w:t xml:space="preserve"> … et non pas forcément dans l’amplification du sens que pourrait donner la musique. Michaux</w:t>
      </w:r>
      <w:r>
        <w:rPr>
          <w:u w:color="000000"/>
          <w:lang w:val="it-IT"/>
        </w:rPr>
        <w:t xml:space="preserve"> a manifest</w:t>
      </w:r>
      <w:r w:rsidRPr="00573F8F">
        <w:rPr>
          <w:u w:color="000000"/>
        </w:rPr>
        <w:t>é une grande réticence voire une opposition catégorique aux mises en musique de sa poésie, au point qu’</w:t>
      </w:r>
      <w:r>
        <w:rPr>
          <w:u w:color="000000"/>
          <w:lang w:val="it-IT"/>
        </w:rPr>
        <w:t>il s</w:t>
      </w:r>
      <w:r w:rsidRPr="00573F8F">
        <w:rPr>
          <w:u w:color="000000"/>
        </w:rPr>
        <w:t>’adresse à Robert Bréchon, le poète et l’essayiste fran</w:t>
      </w:r>
      <w:r>
        <w:rPr>
          <w:u w:color="000000"/>
          <w:lang w:val="pt-PT"/>
        </w:rPr>
        <w:t>ç</w:t>
      </w:r>
      <w:r w:rsidRPr="00573F8F">
        <w:rPr>
          <w:u w:color="000000"/>
        </w:rPr>
        <w:t>ais, pour lui dire : « Je cherche une secrétaire qui sache pour moi de quarante à cinquante fa</w:t>
      </w:r>
      <w:r>
        <w:rPr>
          <w:u w:color="000000"/>
          <w:lang w:val="pt-PT"/>
        </w:rPr>
        <w:t>ç</w:t>
      </w:r>
      <w:r w:rsidRPr="00573F8F">
        <w:rPr>
          <w:u w:color="000000"/>
        </w:rPr>
        <w:t xml:space="preserve">ons d’écrire non </w:t>
      </w:r>
      <w:r>
        <w:rPr>
          <w:u w:color="000000"/>
          <w:lang w:val="it-IT"/>
        </w:rPr>
        <w:t>»</w:t>
      </w:r>
      <w:r w:rsidRPr="00573F8F">
        <w:rPr>
          <w:u w:color="000000"/>
        </w:rPr>
        <w:t>.</w:t>
      </w:r>
    </w:p>
    <w:p w14:paraId="68AAA5EE" w14:textId="77777777" w:rsidR="00C468EA" w:rsidRDefault="00C468EA" w:rsidP="000848FB">
      <w:pPr>
        <w:pStyle w:val="Footnote"/>
        <w:rPr>
          <w:rFonts w:eastAsia="Baskerville" w:cs="Baskerville"/>
          <w:u w:color="000000"/>
        </w:rPr>
      </w:pPr>
      <w:r>
        <w:rPr>
          <w:u w:color="000000"/>
        </w:rPr>
        <w:t>De même, las des demandes d’adaptation qui lui sont faites, en 1966 il s’adresse à René Bertelé, le grand spécialiste de la littérature du 20ème siècle, pour lui dire : « Auriez-vous l’obligeance de répondre, de ma part, non à cette dame. Je ne prends plus de risques et les chansons ne m’apparaissent pas être une bonne préparation pour un compositeur qui veut s’emparer d’« exorcismes. »</w:t>
      </w:r>
    </w:p>
    <w:p w14:paraId="75AC93B8" w14:textId="77777777" w:rsidR="00C468EA" w:rsidRDefault="00C468EA" w:rsidP="000848FB">
      <w:pPr>
        <w:pStyle w:val="Footnote"/>
        <w:rPr>
          <w:rFonts w:eastAsia="Baskerville" w:cs="Baskerville"/>
          <w:u w:color="000000"/>
        </w:rPr>
      </w:pPr>
      <w:r>
        <w:rPr>
          <w:u w:color="000000"/>
        </w:rPr>
        <w:t xml:space="preserve">En 1957 Pierre Boulez écrit au poète : « Je voudrais mettre votre </w:t>
      </w:r>
      <w:r>
        <w:rPr>
          <w:i/>
          <w:iCs/>
          <w:u w:color="000000"/>
        </w:rPr>
        <w:t>Poésie pour pouvoir</w:t>
      </w:r>
      <w:r>
        <w:rPr>
          <w:u w:color="000000"/>
        </w:rPr>
        <w:t xml:space="preserve"> en musique, je voudrais que ce soit vous qui disiez le texte ».</w:t>
      </w:r>
    </w:p>
    <w:p w14:paraId="78ABE823" w14:textId="77777777" w:rsidR="00C468EA" w:rsidRDefault="00C468EA" w:rsidP="000848FB">
      <w:pPr>
        <w:pStyle w:val="Footnote"/>
        <w:rPr>
          <w:rFonts w:eastAsia="Baskerville" w:cs="Baskerville"/>
          <w:u w:color="000000"/>
        </w:rPr>
      </w:pPr>
      <w:r>
        <w:rPr>
          <w:u w:color="000000"/>
        </w:rPr>
        <w:t>Voilà ce que Henri Michaux dit :</w:t>
      </w:r>
    </w:p>
    <w:p w14:paraId="75F56EF0" w14:textId="77777777" w:rsidR="00C468EA" w:rsidRDefault="00C468EA" w:rsidP="000848FB">
      <w:pPr>
        <w:pStyle w:val="Footnote"/>
        <w:rPr>
          <w:rFonts w:eastAsia="Baskerville" w:cs="Baskerville"/>
          <w:u w:color="000000"/>
        </w:rPr>
      </w:pPr>
      <w:r>
        <w:rPr>
          <w:u w:color="000000"/>
        </w:rPr>
        <w:t>« Pierre Boulez, qui n’est pas n’importe qui, crut – je l’avais prévenu pourtant – qu’une composition musicale à l’orchestration puissante ajouterait quelque chose ou au moins traduirait plus directement (!) ce dont il s’agit dans ce poème. L’œuvre après deux auditions dut être retirée. »</w:t>
      </w:r>
    </w:p>
    <w:p w14:paraId="63ADE080" w14:textId="77777777" w:rsidR="00C468EA" w:rsidRPr="00573F8F" w:rsidRDefault="00C468EA" w:rsidP="000848FB">
      <w:pPr>
        <w:pStyle w:val="Footnote"/>
      </w:pPr>
      <w:r w:rsidRPr="00573F8F">
        <w:rPr>
          <w:u w:color="000000"/>
        </w:rPr>
        <w:t xml:space="preserve">MICHAUX (Henri), Lettre à Michel Mathieu, datée du 24 janvier 1979, citée dans MARTIN (Jean-Pierre), </w:t>
      </w:r>
      <w:r w:rsidRPr="001244BF">
        <w:rPr>
          <w:i/>
          <w:iCs/>
          <w:u w:color="000000"/>
        </w:rPr>
        <w:t>op. cit</w:t>
      </w:r>
      <w:r w:rsidRPr="00573F8F">
        <w:rPr>
          <w:u w:color="000000"/>
        </w:rPr>
        <w:t>., p. 543.</w:t>
      </w:r>
    </w:p>
  </w:footnote>
  <w:footnote w:id="90">
    <w:p w14:paraId="208A7D52" w14:textId="77777777" w:rsidR="00C468EA" w:rsidRPr="00573F8F" w:rsidRDefault="00C468EA" w:rsidP="000848FB">
      <w:pPr>
        <w:pStyle w:val="Footnote"/>
      </w:pPr>
      <w:r>
        <w:rPr>
          <w:rFonts w:eastAsia="Baskerville" w:cs="Baskerville"/>
          <w:u w:color="000000"/>
          <w:vertAlign w:val="superscript"/>
        </w:rPr>
        <w:footnoteRef/>
      </w:r>
      <w:r w:rsidRPr="00573F8F">
        <w:rPr>
          <w:u w:color="000000"/>
        </w:rPr>
        <w:t xml:space="preserve"> BEAUFILS, Marcel, </w:t>
      </w:r>
      <w:r w:rsidRPr="00573F8F">
        <w:rPr>
          <w:i/>
          <w:iCs/>
          <w:u w:color="000000"/>
        </w:rPr>
        <w:t xml:space="preserve">Musique du son, musique du verbe, </w:t>
      </w:r>
      <w:r w:rsidRPr="00573F8F">
        <w:rPr>
          <w:u w:color="000000"/>
        </w:rPr>
        <w:t>Paris : Klincksieck, 2000 [Nouvelle éd.], p.12-20.</w:t>
      </w:r>
    </w:p>
  </w:footnote>
  <w:footnote w:id="91">
    <w:p w14:paraId="705963D6" w14:textId="46882ED0" w:rsidR="00C468EA" w:rsidRDefault="00C468EA" w:rsidP="00A054CD">
      <w:pPr>
        <w:pStyle w:val="Footnote"/>
      </w:pPr>
      <w:r>
        <w:rPr>
          <w:rStyle w:val="FootnoteReference"/>
        </w:rPr>
        <w:footnoteRef/>
      </w:r>
      <w:r>
        <w:t xml:space="preserve"> La synthèse formantique est une méthode de synthèse source-filtre pour reproduire la voix chantée. La synthèse formantique sera expliquée dans le chapitre 5.1.</w:t>
      </w:r>
    </w:p>
  </w:footnote>
  <w:footnote w:id="92">
    <w:p w14:paraId="1C215834" w14:textId="6D29EB0D" w:rsidR="00C468EA" w:rsidRDefault="00C468EA" w:rsidP="000848FB">
      <w:pPr>
        <w:pStyle w:val="Footnote"/>
      </w:pPr>
      <w:r>
        <w:rPr>
          <w:rStyle w:val="FootnoteReference"/>
        </w:rPr>
        <w:footnoteRef/>
      </w:r>
      <w:r>
        <w:t xml:space="preserve"> </w:t>
      </w:r>
      <w:r w:rsidRPr="007C6839">
        <w:t xml:space="preserve">Hans-Thies LEHMANN, </w:t>
      </w:r>
      <w:r w:rsidRPr="007C6839">
        <w:rPr>
          <w:i/>
          <w:iCs/>
        </w:rPr>
        <w:t>Le théatre postdramatique</w:t>
      </w:r>
      <w:r w:rsidRPr="007C6839">
        <w:t>, traduit par Philippe-Henri LEDRU, Paris, l’Arche, 2002, p.</w:t>
      </w:r>
      <w:r w:rsidRPr="007C6839">
        <w:rPr>
          <w:rFonts w:ascii="Times New Roman" w:hAnsi="Times New Roman"/>
        </w:rPr>
        <w:t> </w:t>
      </w:r>
      <w:r w:rsidRPr="007C6839">
        <w:t>197.</w:t>
      </w:r>
    </w:p>
  </w:footnote>
  <w:footnote w:id="93">
    <w:p w14:paraId="2E6F40FB" w14:textId="77777777" w:rsidR="00C468EA" w:rsidRDefault="00C468EA" w:rsidP="000848FB">
      <w:pPr>
        <w:pStyle w:val="Footnote"/>
      </w:pPr>
      <w:r w:rsidRPr="00ED6736">
        <w:rPr>
          <w:rStyle w:val="FootnoteReference"/>
        </w:rPr>
        <w:footnoteRef/>
      </w:r>
      <w:r>
        <w:t xml:space="preserve"> </w:t>
      </w:r>
      <w:r w:rsidRPr="0090243A">
        <w:rPr>
          <w:rStyle w:val="Aucun"/>
          <w:b/>
          <w:bCs/>
          <w:szCs w:val="18"/>
        </w:rPr>
        <w:t xml:space="preserve">Synopsis </w:t>
      </w:r>
      <w:r w:rsidRPr="0090243A">
        <w:t>: Michaux est un po</w:t>
      </w:r>
      <w:r w:rsidRPr="0090243A">
        <w:rPr>
          <w:lang w:val="it-IT"/>
        </w:rPr>
        <w:t>è</w:t>
      </w:r>
      <w:r w:rsidRPr="0090243A">
        <w:t>te qui fait de la musique par l’intermédiaire de la poésie et la peinture. Pour lui les mots sont des éléments d’une composition musicale. Il dessine sa musique. À travers un monodrame rituel, Michaux, un personnage à trois facettes, sous l’effet des hallucinogènes, se met en dialogue avec lui-même et am</w:t>
      </w:r>
      <w:r w:rsidRPr="0090243A">
        <w:rPr>
          <w:lang w:val="it-IT"/>
        </w:rPr>
        <w:t>è</w:t>
      </w:r>
      <w:r w:rsidRPr="0090243A">
        <w:t>ne le public à s’immerger dans son univers poétique, à la fois musical et pictural.</w:t>
      </w:r>
    </w:p>
  </w:footnote>
  <w:footnote w:id="94">
    <w:p w14:paraId="7D1CAC61" w14:textId="41AE02F8" w:rsidR="00C468EA" w:rsidRDefault="00C468EA" w:rsidP="000848FB">
      <w:pPr>
        <w:pStyle w:val="Footnote"/>
      </w:pPr>
      <w:r w:rsidRPr="00ED6736">
        <w:rPr>
          <w:rStyle w:val="FootnoteReference"/>
        </w:rPr>
        <w:footnoteRef/>
      </w:r>
      <w:r>
        <w:t xml:space="preserve"> </w:t>
      </w:r>
      <w:r w:rsidRPr="00E17637">
        <w:t xml:space="preserve">Henri MICHAUX, </w:t>
      </w:r>
      <w:r w:rsidRPr="00E17637">
        <w:rPr>
          <w:i/>
          <w:iCs/>
        </w:rPr>
        <w:t>Mouvements: soixante-quatre dessins, un poème, une postface</w:t>
      </w:r>
      <w:r w:rsidRPr="00E17637">
        <w:t>, Renouvelé., Paris, Gallimard, 1984, p.</w:t>
      </w:r>
      <w:r w:rsidRPr="00E17637">
        <w:rPr>
          <w:rFonts w:ascii="Times New Roman" w:hAnsi="Times New Roman"/>
        </w:rPr>
        <w:t> </w:t>
      </w:r>
      <w:r w:rsidRPr="00E17637">
        <w:t>439.</w:t>
      </w:r>
    </w:p>
  </w:footnote>
  <w:footnote w:id="95">
    <w:p w14:paraId="3C6BDD94" w14:textId="51ADF264" w:rsidR="00C468EA" w:rsidRDefault="00C468EA" w:rsidP="000848FB">
      <w:pPr>
        <w:pStyle w:val="Footnote"/>
      </w:pPr>
      <w:r>
        <w:rPr>
          <w:rStyle w:val="FootnoteReference"/>
        </w:rPr>
        <w:footnoteRef/>
      </w:r>
      <w:r>
        <w:t xml:space="preserve"> </w:t>
      </w:r>
      <w:r w:rsidRPr="00881102">
        <w:t>H.-T. LEHMANN, Le thé</w:t>
      </w:r>
      <w:r>
        <w:t>â</w:t>
      </w:r>
      <w:r w:rsidRPr="00881102">
        <w:t>tre postdramatique, op. cit., p. 147.</w:t>
      </w:r>
    </w:p>
  </w:footnote>
  <w:footnote w:id="96">
    <w:p w14:paraId="65E81B71" w14:textId="2466745A" w:rsidR="00C468EA" w:rsidRDefault="00C468EA" w:rsidP="000848FB">
      <w:pPr>
        <w:pStyle w:val="Footnote"/>
      </w:pPr>
      <w:r>
        <w:rPr>
          <w:rStyle w:val="FootnoteReference"/>
        </w:rPr>
        <w:footnoteRef/>
      </w:r>
      <w:r>
        <w:t xml:space="preserve"> </w:t>
      </w:r>
      <w:r w:rsidRPr="00881102">
        <w:rPr>
          <w:i/>
          <w:iCs/>
        </w:rPr>
        <w:t>Ibid.</w:t>
      </w:r>
      <w:r w:rsidRPr="00881102">
        <w:t>, p. 148.</w:t>
      </w:r>
    </w:p>
  </w:footnote>
  <w:footnote w:id="97">
    <w:p w14:paraId="347C9F2E" w14:textId="3977DA45" w:rsidR="00C468EA" w:rsidRDefault="00C468EA" w:rsidP="000848FB">
      <w:pPr>
        <w:pStyle w:val="Footnote"/>
      </w:pPr>
      <w:r>
        <w:rPr>
          <w:rStyle w:val="FootnoteReference"/>
        </w:rPr>
        <w:footnoteRef/>
      </w:r>
      <w:r>
        <w:t xml:space="preserve"> </w:t>
      </w:r>
      <w:r w:rsidRPr="004F213D">
        <w:t xml:space="preserve">Antonin ARTAUD, </w:t>
      </w:r>
      <w:r w:rsidRPr="004F213D">
        <w:rPr>
          <w:i/>
          <w:iCs/>
        </w:rPr>
        <w:t>Le théâtre et son double</w:t>
      </w:r>
      <w:r w:rsidRPr="004F213D">
        <w:t>, Éditions Gallimard., Paris, 1964, p.</w:t>
      </w:r>
      <w:r w:rsidRPr="004F213D">
        <w:rPr>
          <w:rFonts w:ascii="Times New Roman" w:hAnsi="Times New Roman"/>
        </w:rPr>
        <w:t> </w:t>
      </w:r>
      <w:r w:rsidRPr="004F213D">
        <w:t>146.</w:t>
      </w:r>
    </w:p>
  </w:footnote>
  <w:footnote w:id="98">
    <w:p w14:paraId="656EC607" w14:textId="09D88DA0" w:rsidR="00C468EA" w:rsidRDefault="00C468EA" w:rsidP="000848FB">
      <w:pPr>
        <w:pStyle w:val="Footnote"/>
      </w:pPr>
      <w:r w:rsidRPr="00ED6736">
        <w:rPr>
          <w:rStyle w:val="FootnoteReference"/>
        </w:rPr>
        <w:footnoteRef/>
      </w:r>
      <w:r>
        <w:t xml:space="preserve"> </w:t>
      </w:r>
      <w:r w:rsidRPr="00F82D5E">
        <w:t xml:space="preserve">Karlheinz STOCKHAUSEN, </w:t>
      </w:r>
      <w:r w:rsidRPr="00F82D5E">
        <w:rPr>
          <w:i/>
          <w:iCs/>
        </w:rPr>
        <w:t>Écouter en découvreur</w:t>
      </w:r>
      <w:r w:rsidRPr="00F82D5E">
        <w:t>, traduit par Laurent CANTAGREL et traduit par Denis COLLINS, LA Rue Musicale., Paris, 2016, p.</w:t>
      </w:r>
      <w:r w:rsidRPr="00F82D5E">
        <w:rPr>
          <w:rFonts w:ascii="Times New Roman" w:hAnsi="Times New Roman"/>
        </w:rPr>
        <w:t> </w:t>
      </w:r>
      <w:r w:rsidRPr="00F82D5E">
        <w:t>81.</w:t>
      </w:r>
    </w:p>
  </w:footnote>
  <w:footnote w:id="99">
    <w:p w14:paraId="65AFE8FC" w14:textId="43796364" w:rsidR="00C468EA" w:rsidRPr="00B55746" w:rsidRDefault="00C468EA" w:rsidP="000848FB">
      <w:pPr>
        <w:pStyle w:val="Footnote"/>
      </w:pPr>
      <w:r w:rsidRPr="00ED6736">
        <w:rPr>
          <w:rStyle w:val="FootnoteReference"/>
        </w:rPr>
        <w:footnoteRef/>
      </w:r>
      <w:r w:rsidRPr="00B55746">
        <w:t xml:space="preserve"> </w:t>
      </w:r>
      <w:r w:rsidRPr="0057095B">
        <w:rPr>
          <w:i/>
          <w:iCs/>
        </w:rPr>
        <w:t>Ibid.</w:t>
      </w:r>
      <w:r w:rsidRPr="0057095B">
        <w:t>, p. 81.</w:t>
      </w:r>
    </w:p>
  </w:footnote>
  <w:footnote w:id="100">
    <w:p w14:paraId="288A01B6" w14:textId="15DA21A1" w:rsidR="00C468EA" w:rsidRDefault="00C468EA" w:rsidP="000848FB">
      <w:pPr>
        <w:pStyle w:val="Footnote"/>
      </w:pPr>
      <w:r w:rsidRPr="00ED6736">
        <w:rPr>
          <w:rStyle w:val="FootnoteReference"/>
        </w:rPr>
        <w:footnoteRef/>
      </w:r>
      <w:r>
        <w:t xml:space="preserve"> </w:t>
      </w:r>
      <w:r w:rsidRPr="00545314">
        <w:t xml:space="preserve">Éric DUFOUR, </w:t>
      </w:r>
      <w:r w:rsidRPr="00545314">
        <w:rPr>
          <w:i/>
          <w:iCs/>
        </w:rPr>
        <w:t>Qu’est-ce que la musique</w:t>
      </w:r>
      <w:r w:rsidRPr="00545314">
        <w:rPr>
          <w:rFonts w:ascii="Times New Roman" w:hAnsi="Times New Roman"/>
          <w:i/>
          <w:iCs/>
        </w:rPr>
        <w:t> </w:t>
      </w:r>
      <w:r w:rsidRPr="00545314">
        <w:rPr>
          <w:i/>
          <w:iCs/>
        </w:rPr>
        <w:t>?</w:t>
      </w:r>
      <w:r w:rsidRPr="00545314">
        <w:t>, VRIN., Paris, 2005, p.</w:t>
      </w:r>
      <w:r w:rsidRPr="00545314">
        <w:rPr>
          <w:rFonts w:ascii="Times New Roman" w:hAnsi="Times New Roman"/>
        </w:rPr>
        <w:t> </w:t>
      </w:r>
      <w:r w:rsidRPr="00545314">
        <w:t>25.</w:t>
      </w:r>
    </w:p>
  </w:footnote>
  <w:footnote w:id="101">
    <w:p w14:paraId="517067C0" w14:textId="72A758DF" w:rsidR="00C468EA" w:rsidRDefault="00C468EA" w:rsidP="000848FB">
      <w:pPr>
        <w:pStyle w:val="Footnote"/>
      </w:pPr>
      <w:r w:rsidRPr="00ED6736">
        <w:rPr>
          <w:rStyle w:val="FootnoteReference"/>
        </w:rPr>
        <w:footnoteRef/>
      </w:r>
      <w:r>
        <w:t xml:space="preserve"> </w:t>
      </w:r>
      <w:r w:rsidRPr="007579F4">
        <w:t xml:space="preserve">Aurélie PÉRIOT et SANGUIN-BRUCKERT, « Processus spatio-temporls spécifiques communs à l’acquisition de la lecture et de la musique » dans </w:t>
      </w:r>
      <w:r w:rsidRPr="007579F4">
        <w:rPr>
          <w:i/>
          <w:iCs/>
        </w:rPr>
        <w:t>Temps, geste et musicalité</w:t>
      </w:r>
      <w:r w:rsidRPr="007579F4">
        <w:t>, L’Harmattan., Paris, 2007, p.</w:t>
      </w:r>
      <w:r w:rsidRPr="007579F4">
        <w:rPr>
          <w:rFonts w:ascii="Times New Roman" w:hAnsi="Times New Roman"/>
        </w:rPr>
        <w:t> </w:t>
      </w:r>
      <w:r w:rsidRPr="007579F4">
        <w:t>193.</w:t>
      </w:r>
    </w:p>
  </w:footnote>
  <w:footnote w:id="102">
    <w:p w14:paraId="641F1E62" w14:textId="1F162286" w:rsidR="00C468EA" w:rsidRDefault="00C468EA" w:rsidP="000848FB">
      <w:pPr>
        <w:pStyle w:val="Footnote"/>
      </w:pPr>
      <w:r w:rsidRPr="00ED6736">
        <w:rPr>
          <w:rStyle w:val="FootnoteReference"/>
        </w:rPr>
        <w:footnoteRef/>
      </w:r>
      <w:r>
        <w:t xml:space="preserve"> </w:t>
      </w:r>
      <w:r w:rsidRPr="00FA2FA7">
        <w:t>Moreno ANDREATTA</w:t>
      </w:r>
      <w:r>
        <w:t xml:space="preserve"> (2019)</w:t>
      </w:r>
      <w:r w:rsidRPr="00FA2FA7">
        <w:t>, « </w:t>
      </w:r>
      <w:r>
        <w:t xml:space="preserve">La musique, art du temps ou de l'espace ? ", TimeWorld2019, Cité des Sciences, 23 novembre 2019. Disponible en ligne à l'adresse : </w:t>
      </w:r>
      <w:r w:rsidRPr="006A5A7B">
        <w:t xml:space="preserve"> https://www.youtube.com/watch?v=IBT-jphFeEs&amp;ab_channel=IdeasinScience</w:t>
      </w:r>
      <w:r w:rsidRPr="006A5A7B" w:rsidDel="006A5A7B">
        <w:t xml:space="preserve"> </w:t>
      </w:r>
      <w:r>
        <w:t>(consulté le 10 juillet 2022).</w:t>
      </w:r>
    </w:p>
  </w:footnote>
  <w:footnote w:id="103">
    <w:p w14:paraId="70A87E03" w14:textId="14188978" w:rsidR="00C468EA" w:rsidRDefault="00C468EA" w:rsidP="000848FB">
      <w:pPr>
        <w:pStyle w:val="Footnote"/>
      </w:pPr>
      <w:r>
        <w:rPr>
          <w:rStyle w:val="FootnoteReference"/>
        </w:rPr>
        <w:footnoteRef/>
      </w:r>
      <w:r>
        <w:t xml:space="preserve"> « Plus fondamentalement, l’être humain est un être temporel, il ne peut se penser en dehors du temps, aussi bien au niveau de chacun de se comportements, au niveau de sa vie physique qu’au niveau de sa vie affective et cognitive » dans </w:t>
      </w:r>
      <w:r w:rsidRPr="00B84A78">
        <w:t xml:space="preserve">Michel IMBERTY, « Du geste temporel au sens » dans </w:t>
      </w:r>
      <w:r w:rsidRPr="00B84A78">
        <w:rPr>
          <w:i/>
          <w:iCs/>
        </w:rPr>
        <w:t>Temps, geste et musicalité</w:t>
      </w:r>
      <w:r w:rsidRPr="00B84A78">
        <w:t>, L’Harmattan., Paris, 2007, p.</w:t>
      </w:r>
      <w:r w:rsidRPr="00B84A78">
        <w:rPr>
          <w:rFonts w:ascii="Times New Roman" w:hAnsi="Times New Roman"/>
        </w:rPr>
        <w:t> </w:t>
      </w:r>
      <w:r w:rsidRPr="00B84A78">
        <w:t>9.</w:t>
      </w:r>
    </w:p>
  </w:footnote>
  <w:footnote w:id="104">
    <w:p w14:paraId="0F39822D" w14:textId="18B68E49" w:rsidR="00C468EA" w:rsidRPr="006324AD" w:rsidRDefault="00C468EA" w:rsidP="000848FB">
      <w:pPr>
        <w:pStyle w:val="Footnote"/>
        <w:rPr>
          <w:highlight w:val="yellow"/>
        </w:rPr>
      </w:pPr>
      <w:r>
        <w:rPr>
          <w:rStyle w:val="FootnoteReference"/>
        </w:rPr>
        <w:footnoteRef/>
      </w:r>
      <w:r>
        <w:t xml:space="preserve"> </w:t>
      </w:r>
      <w:r w:rsidRPr="00214855">
        <w:t xml:space="preserve">Pierre BOULEZ et Alain CONNES (2011), « Créativité dans la musique et mathématiques », Festival Agora 2011, Ircam, septembre 2011. Disponible en ligne à l’adresse : </w:t>
      </w:r>
      <w:hyperlink r:id="rId4" w:history="1">
        <w:r w:rsidRPr="000A72FD">
          <w:rPr>
            <w:rStyle w:val="Hyperlink"/>
          </w:rPr>
          <w:t>https://www.youtube.com/watch?v=w38EGBn9wzw</w:t>
        </w:r>
      </w:hyperlink>
      <w:r>
        <w:t xml:space="preserve"> (consulté le 10 juillet 2022).</w:t>
      </w:r>
    </w:p>
  </w:footnote>
  <w:footnote w:id="105">
    <w:p w14:paraId="66204339" w14:textId="2A03B1DE" w:rsidR="00C468EA" w:rsidRPr="00765A1B" w:rsidRDefault="00C468EA" w:rsidP="000848FB">
      <w:pPr>
        <w:pStyle w:val="Footnote"/>
      </w:pPr>
      <w:r>
        <w:rPr>
          <w:rStyle w:val="FootnoteReference"/>
        </w:rPr>
        <w:footnoteRef/>
      </w:r>
      <w:r>
        <w:t xml:space="preserve"> </w:t>
      </w:r>
      <w:r w:rsidRPr="00845715">
        <w:t xml:space="preserve">L’algèbre </w:t>
      </w:r>
      <w:r>
        <w:t>des grecs</w:t>
      </w:r>
      <w:r w:rsidRPr="00845715">
        <w:t xml:space="preserve"> désigne des techniques mathématiques pour démontrer certaines identités algébrique</w:t>
      </w:r>
      <w:r>
        <w:t>s</w:t>
      </w:r>
      <w:r w:rsidRPr="00845715">
        <w:t xml:space="preserve"> à l’aide de l’algèbre euclidienne.</w:t>
      </w:r>
      <w:r>
        <w:t xml:space="preserve"> Mais l’</w:t>
      </w:r>
      <w:r w:rsidRPr="008F701B">
        <w:t>algèbre dont Alain Connes parle n</w:t>
      </w:r>
      <w:r>
        <w:t>’</w:t>
      </w:r>
      <w:r w:rsidRPr="008F701B">
        <w:t xml:space="preserve">est sans doute pas celle des Grecs. </w:t>
      </w:r>
      <w:r>
        <w:t>Il s’agit</w:t>
      </w:r>
      <w:r w:rsidRPr="008F701B">
        <w:t xml:space="preserve"> </w:t>
      </w:r>
      <w:r>
        <w:t>du</w:t>
      </w:r>
      <w:r w:rsidRPr="008F701B">
        <w:t xml:space="preserve"> paradigme de la géométrique non-commutative avec les algèbres de von Neumann </w:t>
      </w:r>
      <w:r>
        <w:t>(algèbres d’opératoires).</w:t>
      </w:r>
      <w:r w:rsidRPr="008F701B">
        <w:t xml:space="preserve"> </w:t>
      </w:r>
      <w:r>
        <w:t>Cela</w:t>
      </w:r>
      <w:r w:rsidRPr="008F701B">
        <w:t xml:space="preserve"> permet de comprendre la référence au temps, notamment via la géométrie de l</w:t>
      </w:r>
      <w:r>
        <w:t>’</w:t>
      </w:r>
      <w:r w:rsidRPr="008F701B">
        <w:t>interaction de Jean-Yves Girard.</w:t>
      </w:r>
      <w:r>
        <w:t xml:space="preserve"> Pour plus d’information</w:t>
      </w:r>
      <w:r w:rsidRPr="006324AD">
        <w:rPr>
          <w:i/>
          <w:iCs/>
        </w:rPr>
        <w:t xml:space="preserve"> c.f</w:t>
      </w:r>
      <w:r>
        <w:rPr>
          <w:i/>
          <w:iCs/>
        </w:rPr>
        <w:t>.</w:t>
      </w:r>
      <w:r>
        <w:t xml:space="preserve"> </w:t>
      </w:r>
      <w:r w:rsidRPr="006324AD">
        <w:t>Yves ANDRÉ, « ÉCOLE MATHÉMATIQUE POUR MUSICIENS ET AUTRES NON-MATHÉMATICIENS », Paris, 2006.</w:t>
      </w:r>
      <w:r>
        <w:t xml:space="preserve"> Disponible en ligne à l’adresse : </w:t>
      </w:r>
      <w:r w:rsidRPr="00765A1B">
        <w:t xml:space="preserve">http://recherche.ircam.fr/equipes/repmus/mamux/Texte-ecole.pdf </w:t>
      </w:r>
      <w:r>
        <w:t xml:space="preserve"> (consulté le 10 juillet 2022).</w:t>
      </w:r>
    </w:p>
  </w:footnote>
  <w:footnote w:id="106">
    <w:p w14:paraId="4BF126F4" w14:textId="19D8E5CB" w:rsidR="00C468EA" w:rsidRDefault="00C468EA" w:rsidP="000848FB">
      <w:pPr>
        <w:pStyle w:val="Footnote"/>
      </w:pPr>
      <w:r>
        <w:rPr>
          <w:rStyle w:val="FootnoteReference"/>
        </w:rPr>
        <w:footnoteRef/>
      </w:r>
      <w:r>
        <w:t xml:space="preserve"> </w:t>
      </w:r>
      <w:r w:rsidRPr="006324AD">
        <w:t>K. STOCKHAUSEN, Écouter en découvreur, op. cit., p. 80.</w:t>
      </w:r>
    </w:p>
  </w:footnote>
  <w:footnote w:id="107">
    <w:p w14:paraId="1149E7BA" w14:textId="77777777" w:rsidR="00C468EA" w:rsidRPr="00C62B08" w:rsidRDefault="00C468EA" w:rsidP="000D0A38">
      <w:pPr>
        <w:pStyle w:val="Footnote"/>
        <w:rPr>
          <w:lang w:val="de-DE"/>
        </w:rPr>
      </w:pPr>
      <w:r>
        <w:rPr>
          <w:rStyle w:val="FootnoteReference"/>
        </w:rPr>
        <w:footnoteRef/>
      </w:r>
      <w:r w:rsidRPr="00C62B08">
        <w:rPr>
          <w:lang w:val="de-DE"/>
        </w:rPr>
        <w:t xml:space="preserve"> </w:t>
      </w:r>
      <w:r>
        <w:rPr>
          <w:lang w:val="de-DE"/>
        </w:rPr>
        <w:t xml:space="preserve">« Da heute viele Komponisten beinahe für jedes Werk eine eigene Notation erfinden. […] Alte Musik wird nach wie vor traditionell aufgezeichnet werden, und die neue Musik findet für sie geltende Lösung — so schneit est dem oberflächlichen Betrachter. » </w:t>
      </w:r>
      <w:r w:rsidRPr="00C62B08">
        <w:rPr>
          <w:lang w:val="de-DE"/>
        </w:rPr>
        <w:t xml:space="preserve">Erhard KARKOSCHKA, </w:t>
      </w:r>
      <w:r w:rsidRPr="00C62B08">
        <w:rPr>
          <w:i/>
          <w:iCs/>
          <w:lang w:val="de-DE"/>
        </w:rPr>
        <w:t>Das Schriftbild der neuen Musik</w:t>
      </w:r>
      <w:r w:rsidRPr="00C62B08">
        <w:rPr>
          <w:lang w:val="de-DE"/>
        </w:rPr>
        <w:t>, Herlann Moeck Verlag., Celle, 1966, p.</w:t>
      </w:r>
      <w:r w:rsidRPr="00C62B08">
        <w:rPr>
          <w:rFonts w:ascii="Times New Roman" w:hAnsi="Times New Roman"/>
          <w:lang w:val="de-DE"/>
        </w:rPr>
        <w:t> </w:t>
      </w:r>
      <w:r w:rsidRPr="00C62B08">
        <w:rPr>
          <w:lang w:val="de-DE"/>
        </w:rPr>
        <w:t>9.</w:t>
      </w:r>
    </w:p>
  </w:footnote>
  <w:footnote w:id="108">
    <w:p w14:paraId="1FB44C89" w14:textId="5E39B93F" w:rsidR="00C468EA" w:rsidRDefault="00C468EA" w:rsidP="000848FB">
      <w:pPr>
        <w:pStyle w:val="Footnote"/>
      </w:pPr>
      <w:r>
        <w:rPr>
          <w:rStyle w:val="FootnoteReference"/>
        </w:rPr>
        <w:footnoteRef/>
      </w:r>
      <w:r>
        <w:t xml:space="preserve"> </w:t>
      </w:r>
      <w:r w:rsidRPr="006324AD">
        <w:t>K. STOCKHAUSEN, Écouter en découvreur, op. cit., p. 84.</w:t>
      </w:r>
    </w:p>
  </w:footnote>
  <w:footnote w:id="109">
    <w:p w14:paraId="5DB069E4" w14:textId="49D0B2D1" w:rsidR="00C468EA" w:rsidRDefault="00C468EA" w:rsidP="000848FB">
      <w:pPr>
        <w:pStyle w:val="Footnote"/>
      </w:pPr>
      <w:r>
        <w:rPr>
          <w:rStyle w:val="FootnoteReference"/>
        </w:rPr>
        <w:footnoteRef/>
      </w:r>
      <w:r>
        <w:t xml:space="preserve"> </w:t>
      </w:r>
      <w:r w:rsidRPr="00C23C58">
        <w:t xml:space="preserve">Matthieu SALADIN, « La partition graphique et ses usages dans la scène improvisée », </w:t>
      </w:r>
      <w:r w:rsidRPr="00C23C58">
        <w:rPr>
          <w:i/>
          <w:iCs/>
        </w:rPr>
        <w:t>OpenEdition</w:t>
      </w:r>
      <w:r w:rsidRPr="00C23C58">
        <w:t>, 2004, vol. 2048, p. 31</w:t>
      </w:r>
      <w:r w:rsidRPr="00C23C58">
        <w:rPr>
          <w:rFonts w:ascii="Cambria Math" w:hAnsi="Cambria Math" w:cs="Cambria Math"/>
        </w:rPr>
        <w:t>‑</w:t>
      </w:r>
      <w:r w:rsidRPr="00C23C58">
        <w:t>57.</w:t>
      </w:r>
    </w:p>
  </w:footnote>
  <w:footnote w:id="110">
    <w:p w14:paraId="484DDC3C" w14:textId="4CBE422C" w:rsidR="00C468EA" w:rsidRDefault="00C468EA" w:rsidP="000848FB">
      <w:pPr>
        <w:pStyle w:val="Footnote"/>
      </w:pPr>
      <w:r>
        <w:rPr>
          <w:rStyle w:val="FootnoteReference"/>
        </w:rPr>
        <w:footnoteRef/>
      </w:r>
      <w:r>
        <w:t xml:space="preserve"> </w:t>
      </w:r>
      <w:r w:rsidRPr="00B10CE6">
        <w:t>Ibid.</w:t>
      </w:r>
    </w:p>
  </w:footnote>
  <w:footnote w:id="111">
    <w:p w14:paraId="4BC9EEAF" w14:textId="57177C0A" w:rsidR="00C468EA" w:rsidRDefault="00C468EA" w:rsidP="000848FB">
      <w:pPr>
        <w:pStyle w:val="Footnote"/>
      </w:pPr>
      <w:r>
        <w:rPr>
          <w:rStyle w:val="FootnoteReference"/>
        </w:rPr>
        <w:footnoteRef/>
      </w:r>
      <w:r>
        <w:t xml:space="preserve"> </w:t>
      </w:r>
      <w:r w:rsidRPr="009354A6">
        <w:t>Maria GUADALUPE SEGALERBA, « Le geste graphique dans la représentation de la musique hez non-musiciens</w:t>
      </w:r>
      <w:r w:rsidRPr="009354A6">
        <w:rPr>
          <w:rFonts w:ascii="Times New Roman" w:hAnsi="Times New Roman"/>
        </w:rPr>
        <w:t> </w:t>
      </w:r>
      <w:r w:rsidRPr="009354A6">
        <w:t xml:space="preserve">: deux études de cas » dans </w:t>
      </w:r>
      <w:r w:rsidRPr="009354A6">
        <w:rPr>
          <w:i/>
          <w:iCs/>
        </w:rPr>
        <w:t>Temps, geste et musicalité</w:t>
      </w:r>
      <w:r w:rsidRPr="009354A6">
        <w:t>, L’Harmattan., Paris, 2007, p.</w:t>
      </w:r>
      <w:r w:rsidRPr="009354A6">
        <w:rPr>
          <w:rFonts w:ascii="Times New Roman" w:hAnsi="Times New Roman"/>
        </w:rPr>
        <w:t> </w:t>
      </w:r>
      <w:r w:rsidRPr="009354A6">
        <w:t>208.</w:t>
      </w:r>
    </w:p>
  </w:footnote>
  <w:footnote w:id="112">
    <w:p w14:paraId="56EBBF52" w14:textId="510BE937" w:rsidR="00C468EA" w:rsidRDefault="00C468EA" w:rsidP="000848FB">
      <w:pPr>
        <w:pStyle w:val="Footnote"/>
      </w:pPr>
      <w:r>
        <w:rPr>
          <w:rStyle w:val="FootnoteReference"/>
        </w:rPr>
        <w:footnoteRef/>
      </w:r>
      <w:r>
        <w:t xml:space="preserve"> </w:t>
      </w:r>
      <w:r w:rsidRPr="000D0A38">
        <w:rPr>
          <w:i/>
          <w:iCs/>
        </w:rPr>
        <w:t>Ibid</w:t>
      </w:r>
      <w:r w:rsidRPr="00FE1292">
        <w:t>.</w:t>
      </w:r>
    </w:p>
  </w:footnote>
  <w:footnote w:id="113">
    <w:p w14:paraId="684EE446" w14:textId="6EF69611" w:rsidR="00C468EA" w:rsidRDefault="00C468EA" w:rsidP="000848FB">
      <w:pPr>
        <w:pStyle w:val="Footnote"/>
      </w:pPr>
      <w:r>
        <w:rPr>
          <w:rStyle w:val="FootnoteReference"/>
        </w:rPr>
        <w:footnoteRef/>
      </w:r>
      <w:r>
        <w:t xml:space="preserve"> </w:t>
      </w:r>
      <w:r w:rsidRPr="000D0A38">
        <w:rPr>
          <w:i/>
          <w:iCs/>
        </w:rPr>
        <w:t>Ibid</w:t>
      </w:r>
      <w:r w:rsidRPr="00FE1292">
        <w:t>.</w:t>
      </w:r>
    </w:p>
  </w:footnote>
  <w:footnote w:id="114">
    <w:p w14:paraId="48B255BF" w14:textId="304513AC" w:rsidR="00C468EA" w:rsidRDefault="00C468EA" w:rsidP="000848FB">
      <w:pPr>
        <w:pStyle w:val="Footnote"/>
      </w:pPr>
      <w:r>
        <w:rPr>
          <w:u w:color="000000"/>
          <w:vertAlign w:val="superscript"/>
        </w:rPr>
        <w:footnoteRef/>
      </w:r>
      <w:r>
        <w:rPr>
          <w:u w:color="000000"/>
        </w:rPr>
        <w:t xml:space="preserve"> </w:t>
      </w:r>
      <w:r w:rsidRPr="00232BDD">
        <w:rPr>
          <w:i/>
          <w:iCs/>
        </w:rPr>
        <w:t>Apocalypsis</w:t>
      </w:r>
      <w:r w:rsidRPr="00232BDD">
        <w:t xml:space="preserve"> de R</w:t>
      </w:r>
      <w:r>
        <w:t>aymond</w:t>
      </w:r>
      <w:r w:rsidRPr="00232BDD">
        <w:t xml:space="preserve"> Murray Schafer est une œuvre de théâtre musical en deux parties : la Partie 1, John’s Vision, est adaptée du livre de l’Apocalypse et elle raconte la fin des temps, tandis que la Partie 2, Credo, est une méditation sereine et extatique sur la majesté de Dieu. </w:t>
      </w:r>
      <w:r w:rsidRPr="00232BDD">
        <w:rPr>
          <w:i/>
          <w:iCs/>
        </w:rPr>
        <w:t>Apocalypsis</w:t>
      </w:r>
      <w:r w:rsidRPr="00232BDD">
        <w:t xml:space="preserve"> est une production massive et complexe qui nécessite la participation d’au moins 500 artistes. Elle a été commandée par la CBC en 1976, et elle a été présentée pour la première fois le 28 novembre 1980 au Centennial Hall de </w:t>
      </w:r>
      <w:r>
        <w:t>Londres</w:t>
      </w:r>
      <w:r w:rsidRPr="00232BDD">
        <w:t xml:space="preserve"> (Ontario) dans le cadre des célébrations du 125éme anniversaire de la ville. William Littler l’a qualifié</w:t>
      </w:r>
      <w:r>
        <w:t>e</w:t>
      </w:r>
      <w:r w:rsidRPr="00232BDD">
        <w:t xml:space="preserve"> de «</w:t>
      </w:r>
      <w:r w:rsidRPr="00232BDD">
        <w:rPr>
          <w:rFonts w:ascii="Times New Roman" w:hAnsi="Times New Roman"/>
        </w:rPr>
        <w:t> </w:t>
      </w:r>
      <w:r w:rsidRPr="00232BDD">
        <w:t>l’un des événements les plus spectaculaires de l’histoire de la musique canadienne</w:t>
      </w:r>
      <w:r w:rsidRPr="00232BDD">
        <w:rPr>
          <w:rFonts w:ascii="Times New Roman" w:hAnsi="Times New Roman"/>
        </w:rPr>
        <w:t> </w:t>
      </w:r>
      <w:r w:rsidRPr="00232BDD">
        <w:t>». En 2015, l’œuvre acclamée a clôturé le festival Luminato de Toronto, une production de 1,5 million de dollars à laquelle a pris part une troupe de près de 1 000 musiciens, chanteurs, chefs d’orchestre, danseurs et acteurs. Les partitions des deux parties sont publiées séparément et disponibles aux Éditions Arcana de R. Murray Schafer (Partie 1, 1981</w:t>
      </w:r>
      <w:r w:rsidRPr="00232BDD">
        <w:rPr>
          <w:rFonts w:ascii="Times New Roman" w:hAnsi="Times New Roman"/>
        </w:rPr>
        <w:t> </w:t>
      </w:r>
      <w:r w:rsidRPr="00232BDD">
        <w:t>; Partie 2, 1986).</w:t>
      </w:r>
    </w:p>
  </w:footnote>
  <w:footnote w:id="115">
    <w:p w14:paraId="15A5EBFF" w14:textId="77777777" w:rsidR="00C468EA" w:rsidRDefault="00C468EA" w:rsidP="000848FB">
      <w:pPr>
        <w:pStyle w:val="Footnote"/>
      </w:pPr>
      <w:r w:rsidRPr="00C2237A">
        <w:rPr>
          <w:rStyle w:val="FootnoteReference"/>
        </w:rPr>
        <w:footnoteRef/>
      </w:r>
      <w:r>
        <w:rPr>
          <w:u w:color="000000"/>
        </w:rPr>
        <w:t xml:space="preserve"> Les inventions de graphie musicale sont riches, notamment dans la musique des compositeurs américains comme John Cage. L’émergence des formes ouvertes et le caractère performatif de la musique de cette période et le rôle de plus en plus significatif du corps nécessitent d’une émancipation de la notation conventionnelle de la musique savante qui ont pu s’opérer en partie grâce à la notation graphique.</w:t>
      </w:r>
    </w:p>
  </w:footnote>
  <w:footnote w:id="116">
    <w:p w14:paraId="195B6537" w14:textId="3DEC1B44" w:rsidR="00C468EA" w:rsidRPr="0045718D" w:rsidRDefault="00C468EA" w:rsidP="000848FB">
      <w:pPr>
        <w:pStyle w:val="Footnote"/>
        <w:rPr>
          <w:lang w:val="en-US"/>
        </w:rPr>
      </w:pPr>
      <w:r w:rsidRPr="00ED6736">
        <w:rPr>
          <w:rStyle w:val="FootnoteReference"/>
        </w:rPr>
        <w:footnoteRef/>
      </w:r>
      <w:r w:rsidRPr="004372E9">
        <w:rPr>
          <w:lang w:val="en-US"/>
        </w:rPr>
        <w:t xml:space="preserve"> Earl BROWN, « On December 1952 », Spring 2008, vol. 26, n</w:t>
      </w:r>
      <w:r w:rsidRPr="004372E9">
        <w:rPr>
          <w:vertAlign w:val="superscript"/>
          <w:lang w:val="en-US"/>
        </w:rPr>
        <w:t>o</w:t>
      </w:r>
      <w:r w:rsidRPr="004372E9">
        <w:rPr>
          <w:lang w:val="en-US"/>
        </w:rPr>
        <w:t> 1, Spring 2008p. 1</w:t>
      </w:r>
      <w:r w:rsidRPr="004372E9">
        <w:rPr>
          <w:rFonts w:ascii="Cambria Math" w:hAnsi="Cambria Math" w:cs="Cambria Math"/>
          <w:lang w:val="en-US"/>
        </w:rPr>
        <w:t>‑</w:t>
      </w:r>
      <w:r w:rsidRPr="004372E9">
        <w:rPr>
          <w:lang w:val="en-US"/>
        </w:rPr>
        <w:t>12p.</w:t>
      </w:r>
    </w:p>
  </w:footnote>
  <w:footnote w:id="117">
    <w:p w14:paraId="62469EB5" w14:textId="0FF233CA" w:rsidR="00C468EA" w:rsidRPr="007717A3" w:rsidRDefault="00C468EA" w:rsidP="000848FB">
      <w:pPr>
        <w:pStyle w:val="Footnote"/>
      </w:pPr>
      <w:r w:rsidRPr="00ED6736">
        <w:rPr>
          <w:rStyle w:val="FootnoteReference"/>
        </w:rPr>
        <w:footnoteRef/>
      </w:r>
      <w:r>
        <w:rPr>
          <w:lang w:val="en-US"/>
        </w:rPr>
        <w:t xml:space="preserve"> « </w:t>
      </w:r>
      <w:r w:rsidRPr="00A4030B">
        <w:rPr>
          <w:lang w:val="en-US"/>
        </w:rPr>
        <w:t>I was trying to compose or get the outlines and</w:t>
      </w:r>
      <w:r w:rsidRPr="00156093">
        <w:rPr>
          <w:lang w:val="en-US"/>
        </w:rPr>
        <w:t xml:space="preserve"> character of a string quartet pi</w:t>
      </w:r>
      <w:r>
        <w:rPr>
          <w:lang w:val="en-US"/>
        </w:rPr>
        <w:t>e</w:t>
      </w:r>
      <w:r w:rsidRPr="00156093">
        <w:rPr>
          <w:lang w:val="en-US"/>
        </w:rPr>
        <w:t>ce in hardly more time than it would take to perform it — or maybe even less time than it would ta</w:t>
      </w:r>
      <w:r>
        <w:rPr>
          <w:lang w:val="en-US"/>
        </w:rPr>
        <w:t>k</w:t>
      </w:r>
      <w:r w:rsidRPr="00156093">
        <w:rPr>
          <w:lang w:val="en-US"/>
        </w:rPr>
        <w:t>e to perform it. But this was an attempt at correlating my own conception with an extremely rapid way of “composing”, which was, I have said, almost like improvising myself — in other words, realizing a graphic drawing in my own way.</w:t>
      </w:r>
      <w:r>
        <w:rPr>
          <w:lang w:val="en-US"/>
        </w:rPr>
        <w:t xml:space="preserve"> » </w:t>
      </w:r>
      <w:r w:rsidRPr="007717A3">
        <w:rPr>
          <w:i/>
          <w:iCs/>
        </w:rPr>
        <w:t>Ibid.</w:t>
      </w:r>
    </w:p>
  </w:footnote>
  <w:footnote w:id="118">
    <w:p w14:paraId="190B712F" w14:textId="68EF629B" w:rsidR="00C468EA" w:rsidRDefault="00C468EA" w:rsidP="000848FB">
      <w:pPr>
        <w:pStyle w:val="Footnote"/>
      </w:pPr>
      <w:r>
        <w:rPr>
          <w:rStyle w:val="FootnoteReference"/>
        </w:rPr>
        <w:footnoteRef/>
      </w:r>
      <w:r>
        <w:t xml:space="preserve"> </w:t>
      </w:r>
      <w:r w:rsidRPr="007304FE">
        <w:t xml:space="preserve">Michel CHION, </w:t>
      </w:r>
      <w:r w:rsidRPr="007304FE">
        <w:rPr>
          <w:i/>
          <w:iCs/>
        </w:rPr>
        <w:t>Le Guide des objets son</w:t>
      </w:r>
      <w:r>
        <w:rPr>
          <w:i/>
          <w:iCs/>
        </w:rPr>
        <w:t>o</w:t>
      </w:r>
      <w:r w:rsidRPr="007304FE">
        <w:rPr>
          <w:i/>
          <w:iCs/>
        </w:rPr>
        <w:t>res</w:t>
      </w:r>
      <w:r w:rsidRPr="007304FE">
        <w:t>, Buchet et Chastel, Paris, 1983, p.</w:t>
      </w:r>
      <w:r w:rsidRPr="007304FE">
        <w:rPr>
          <w:rFonts w:ascii="Times New Roman" w:hAnsi="Times New Roman"/>
        </w:rPr>
        <w:t> </w:t>
      </w:r>
      <w:r w:rsidRPr="007304FE">
        <w:t>67.</w:t>
      </w:r>
    </w:p>
  </w:footnote>
  <w:footnote w:id="119">
    <w:p w14:paraId="41B75DFD" w14:textId="25ECB6FF" w:rsidR="00C468EA" w:rsidRDefault="00C468EA" w:rsidP="000848FB">
      <w:pPr>
        <w:pStyle w:val="Footnote"/>
        <w:rPr>
          <w:u w:color="000000"/>
        </w:rPr>
      </w:pPr>
      <w:r>
        <w:rPr>
          <w:rStyle w:val="FootnoteReference"/>
        </w:rPr>
        <w:footnoteRef/>
      </w:r>
      <w:r>
        <w:t xml:space="preserve"> </w:t>
      </w:r>
      <w:r w:rsidRPr="00573F8F">
        <w:rPr>
          <w:u w:color="000000"/>
        </w:rPr>
        <w:t>Il est réalisé vibrant (</w:t>
      </w:r>
      <w:r w:rsidRPr="00573F8F">
        <w:rPr>
          <w:rFonts w:ascii="Alphonetic" w:hAnsi="Alphonetic"/>
          <w:u w:color="000000"/>
        </w:rPr>
        <w:t>[R]</w:t>
      </w:r>
      <w:r>
        <w:rPr>
          <w:rFonts w:ascii="Alphonetic" w:hAnsi="Alphonetic"/>
          <w:u w:color="000000"/>
        </w:rPr>
        <w:t xml:space="preserve"> </w:t>
      </w:r>
      <w:r w:rsidRPr="00573F8F">
        <w:rPr>
          <w:u w:color="000000"/>
        </w:rPr>
        <w:t>le tableau de l</w:t>
      </w:r>
      <w:r>
        <w:rPr>
          <w:u w:color="000000"/>
        </w:rPr>
        <w:t>’API</w:t>
      </w:r>
      <w:r w:rsidRPr="00573F8F">
        <w:rPr>
          <w:u w:color="000000"/>
        </w:rPr>
        <w:t>) uniquement en groupe consonantique lorsqu</w:t>
      </w:r>
      <w:r>
        <w:rPr>
          <w:u w:color="000000"/>
        </w:rPr>
        <w:t>’</w:t>
      </w:r>
      <w:r w:rsidRPr="00573F8F">
        <w:rPr>
          <w:u w:color="000000"/>
        </w:rPr>
        <w:t>il est précédé d</w:t>
      </w:r>
      <w:r>
        <w:rPr>
          <w:u w:color="000000"/>
        </w:rPr>
        <w:t>’</w:t>
      </w:r>
      <w:r w:rsidRPr="00573F8F">
        <w:rPr>
          <w:u w:color="000000"/>
        </w:rPr>
        <w:t>une occlusive ou d</w:t>
      </w:r>
      <w:r>
        <w:rPr>
          <w:u w:color="000000"/>
        </w:rPr>
        <w:t>’</w:t>
      </w:r>
      <w:r w:rsidRPr="00573F8F">
        <w:rPr>
          <w:u w:color="000000"/>
        </w:rPr>
        <w:t xml:space="preserve">une fricative sonore. Ce </w:t>
      </w:r>
      <w:r w:rsidRPr="00573F8F">
        <w:rPr>
          <w:rFonts w:ascii="Alphonetic" w:hAnsi="Alphonetic"/>
          <w:u w:color="000000"/>
        </w:rPr>
        <w:t>[R]</w:t>
      </w:r>
      <w:r w:rsidRPr="00573F8F">
        <w:rPr>
          <w:u w:color="000000"/>
        </w:rPr>
        <w:t xml:space="preserve"> est alors constitué de trois parties</w:t>
      </w:r>
      <w:r>
        <w:rPr>
          <w:u w:color="000000"/>
        </w:rPr>
        <w:t xml:space="preserve"> </w:t>
      </w:r>
      <w:r w:rsidRPr="00573F8F">
        <w:rPr>
          <w:u w:color="000000"/>
        </w:rPr>
        <w:t>: une partie voyelle suivie d'une partie battue suivie elle-même d</w:t>
      </w:r>
      <w:r>
        <w:rPr>
          <w:u w:color="000000"/>
        </w:rPr>
        <w:t>’</w:t>
      </w:r>
      <w:r w:rsidRPr="00573F8F">
        <w:rPr>
          <w:u w:color="000000"/>
        </w:rPr>
        <w:t>une autre partie voyelle</w:t>
      </w:r>
      <w:r>
        <w:rPr>
          <w:u w:color="000000"/>
        </w:rPr>
        <w:t xml:space="preserve">. </w:t>
      </w:r>
      <w:r w:rsidRPr="00573F8F">
        <w:rPr>
          <w:u w:color="000000"/>
        </w:rPr>
        <w:t>En revanche, on observe une réalisation fricative</w:t>
      </w:r>
      <w:r>
        <w:rPr>
          <w:u w:color="000000"/>
        </w:rPr>
        <w:t xml:space="preserve"> </w:t>
      </w:r>
      <w:r w:rsidRPr="00573F8F">
        <w:rPr>
          <w:u w:color="000000"/>
        </w:rPr>
        <w:t xml:space="preserve"> </w:t>
      </w:r>
      <w:r w:rsidRPr="007304FE">
        <w:rPr>
          <w:u w:color="000000"/>
        </w:rPr>
        <w:t>[R]</w:t>
      </w:r>
      <w:r>
        <w:rPr>
          <w:u w:color="000000"/>
        </w:rPr>
        <w:t xml:space="preserve"> </w:t>
      </w:r>
      <w:r w:rsidRPr="00573F8F">
        <w:rPr>
          <w:u w:color="000000"/>
        </w:rPr>
        <w:t xml:space="preserve">dans les groupes consonantiques où les occlusives [plosive] ou fricatives sont sourdes. Dans ce dernier cas, le </w:t>
      </w:r>
      <w:r w:rsidRPr="007304FE">
        <w:rPr>
          <w:u w:color="000000"/>
        </w:rPr>
        <w:t>[R]</w:t>
      </w:r>
      <w:r>
        <w:rPr>
          <w:u w:color="000000"/>
        </w:rPr>
        <w:t xml:space="preserve"> </w:t>
      </w:r>
      <w:r w:rsidRPr="00573F8F">
        <w:rPr>
          <w:u w:color="000000"/>
        </w:rPr>
        <w:t>est totalement dévoisé (assimilation de voisement avec la consonne qui précède) et prend le statut d'un consonne fricative. Enfin, en contexte intervocalique, le 'r' est en général réalisé comme une approximante : il n</w:t>
      </w:r>
      <w:r>
        <w:rPr>
          <w:u w:color="000000"/>
        </w:rPr>
        <w:t>’</w:t>
      </w:r>
      <w:r w:rsidRPr="00573F8F">
        <w:rPr>
          <w:u w:color="000000"/>
        </w:rPr>
        <w:t>y a pas de pas de battement et ce n'est pas une fricative. Le lieu d'articulation reste uvulaire dans tous les cas.</w:t>
      </w:r>
    </w:p>
    <w:p w14:paraId="329D8854" w14:textId="4C18604C" w:rsidR="00C468EA" w:rsidRDefault="00C468EA" w:rsidP="000848FB">
      <w:pPr>
        <w:pStyle w:val="Footnote"/>
      </w:pPr>
      <w:r w:rsidRPr="00336D4A">
        <w:t xml:space="preserve">Christine MEUNIER, « Phonétique acoustique » dans </w:t>
      </w:r>
      <w:r w:rsidRPr="00336D4A">
        <w:rPr>
          <w:i/>
          <w:iCs/>
        </w:rPr>
        <w:t>Les dysarthries</w:t>
      </w:r>
      <w:r w:rsidRPr="00336D4A">
        <w:t>, Solal., Paris, 2007, p. 164</w:t>
      </w:r>
      <w:r w:rsidRPr="00336D4A">
        <w:rPr>
          <w:rFonts w:ascii="Cambria Math" w:hAnsi="Cambria Math" w:cs="Cambria Math"/>
        </w:rPr>
        <w:t>‑</w:t>
      </w:r>
      <w:r w:rsidRPr="00336D4A">
        <w:t>173.</w:t>
      </w:r>
    </w:p>
  </w:footnote>
  <w:footnote w:id="120">
    <w:p w14:paraId="63370449" w14:textId="19565DF5" w:rsidR="00C468EA" w:rsidRDefault="00C468EA" w:rsidP="000848FB">
      <w:pPr>
        <w:pStyle w:val="Footnote"/>
      </w:pPr>
      <w:r>
        <w:rPr>
          <w:rStyle w:val="FootnoteReference"/>
        </w:rPr>
        <w:footnoteRef/>
      </w:r>
      <w:r>
        <w:t xml:space="preserve"> En mars 2019, alors que la partition finale n’avait pas encore été achevée, une personne dérobe toutes les partitions graphiques manuscrites. Toute mes tentatives à reconstituer la partition était échouées. Chaque trait et chaque geste incarne une force unique qui ne prend sens qu’au moment de sa création. Cela témoigne de la pertinence du rapport entre la notation et le résultat, c’est-à-dire les gestes produits de l’interprétation de la notation.</w:t>
      </w:r>
    </w:p>
  </w:footnote>
  <w:footnote w:id="121">
    <w:p w14:paraId="4AA09FFA" w14:textId="7913D1ED" w:rsidR="00C468EA" w:rsidRDefault="00C468EA" w:rsidP="000848FB">
      <w:pPr>
        <w:pStyle w:val="Footnote"/>
      </w:pPr>
      <w:r>
        <w:rPr>
          <w:rStyle w:val="FootnoteReference"/>
        </w:rPr>
        <w:footnoteRef/>
      </w:r>
      <w:r>
        <w:t xml:space="preserve"> </w:t>
      </w:r>
      <w:r>
        <w:rPr>
          <w:u w:color="000000"/>
        </w:rPr>
        <w:t>« La théorie de la Gestalt ou psychologie de la forme, affirment que les processus de la perception et de la représentation mentale traitent spontanément les phénomènes comme des ensembles structurés et non comme une simple addition ou juxtaposition d’élément. » Wikipédia</w:t>
      </w:r>
    </w:p>
  </w:footnote>
  <w:footnote w:id="122">
    <w:p w14:paraId="58F94B08" w14:textId="77777777" w:rsidR="00C468EA" w:rsidRPr="008E3F5C" w:rsidRDefault="00C468EA" w:rsidP="000848FB">
      <w:pPr>
        <w:pStyle w:val="Footnote"/>
        <w:rPr>
          <w:rFonts w:ascii="Times New Roman" w:hAnsi="Times New Roman"/>
          <w:sz w:val="24"/>
        </w:rPr>
      </w:pPr>
      <w:r>
        <w:rPr>
          <w:rStyle w:val="FootnoteReference"/>
        </w:rPr>
        <w:footnoteRef/>
      </w:r>
      <w:r>
        <w:t xml:space="preserve"> </w:t>
      </w:r>
      <w:r w:rsidRPr="0002021A">
        <w:rPr>
          <w:i/>
          <w:iCs/>
        </w:rPr>
        <w:t>Luna Park</w:t>
      </w:r>
      <w:r>
        <w:t xml:space="preserve"> (2011) est une œuvre de théât</w:t>
      </w:r>
      <w:r>
        <w:rPr>
          <w:rFonts w:ascii="Times New Roman" w:hAnsi="Times New Roman"/>
        </w:rPr>
        <w:t>r</w:t>
      </w:r>
      <w:r>
        <w:t>e musical, composée par Georges Aperghis (1945) et mise en scène par Daniel Levy, avec le concours de Grégory Beller, réalisateur en informatique musicale.</w:t>
      </w:r>
    </w:p>
  </w:footnote>
  <w:footnote w:id="123">
    <w:p w14:paraId="6EC0473F" w14:textId="11F38E68" w:rsidR="00C468EA" w:rsidRDefault="00C468EA">
      <w:pPr>
        <w:pStyle w:val="FootnoteText"/>
      </w:pPr>
      <w:r>
        <w:rPr>
          <w:rStyle w:val="FootnoteReference"/>
        </w:rPr>
        <w:footnoteRef/>
      </w:r>
      <w:r>
        <w:t xml:space="preserve"> </w:t>
      </w:r>
      <w:r w:rsidRPr="00F9353E">
        <w:rPr>
          <w:i/>
          <w:iCs/>
        </w:rPr>
        <w:t>Image d’une œuvre</w:t>
      </w:r>
      <w:r w:rsidRPr="00F9353E">
        <w:t xml:space="preserve">, </w:t>
      </w:r>
      <w:r>
        <w:t xml:space="preserve">Vidéo en ligne, Disponible à l’adresse : </w:t>
      </w:r>
      <w:hyperlink r:id="rId5" w:history="1">
        <w:r w:rsidRPr="00371919">
          <w:rPr>
            <w:rStyle w:val="Hyperlink"/>
          </w:rPr>
          <w:t>https://medias.ircam.fr/x452f77</w:t>
        </w:r>
      </w:hyperlink>
      <w:r>
        <w:t xml:space="preserve">, </w:t>
      </w:r>
      <w:r w:rsidRPr="002A4474">
        <w:t>Paris, Espace de projection, Ircam, 2011, vol.13.</w:t>
      </w:r>
      <w:r>
        <w:t xml:space="preserve"> (consulté le 10 mai 2022)</w:t>
      </w:r>
    </w:p>
    <w:p w14:paraId="617A37D1" w14:textId="2AFA8494" w:rsidR="00C468EA" w:rsidRPr="00CE2B90" w:rsidRDefault="00C468EA" w:rsidP="000848FB">
      <w:pPr>
        <w:pStyle w:val="Footnote"/>
      </w:pPr>
      <w:r>
        <w:t>« </w:t>
      </w:r>
      <w:r w:rsidRPr="00CE2B90">
        <w:t>Souvent quand George fait du théâtre musical il […] a une idée moteur pour le spectacle, ici c’est l’idée de la surveillance. Il rassemble donc les textes qui font penser à ça, il écrit la musique, et on arrive aux premières répétitions, on a ces réservoirs. Luna Park au départ c’est ça, c’est-à-dire cinq cahiers dans lesquels […] j’ai réuni pour tout le monde chaque texte. Et puis les partitions de chaque instrumentiste à la fin. Il n’y a pas de chemin musical préétabli. On a fait des superpositions de musiques, de textes, en mars dans son studio, qui marchent très bien, c’est en studio, très bien mixé, et on arrive sur le plateau, et en fait on décale, on refait, on lit un texte français pour un texte anglais. On fait pas un texte mais on a une action vidéo, c’est vraiment un travail qui se fait au jour le jour.  Le spectacle, avant qu’on soit et qu’on ne travaille sur le plateau, n’existe pas. »</w:t>
      </w:r>
    </w:p>
  </w:footnote>
  <w:footnote w:id="124">
    <w:p w14:paraId="201C4447" w14:textId="4991DE37" w:rsidR="00C468EA" w:rsidRDefault="00C468EA" w:rsidP="00EC703C">
      <w:pPr>
        <w:pStyle w:val="FootnoteText"/>
      </w:pPr>
      <w:r>
        <w:rPr>
          <w:rStyle w:val="FootnoteReference"/>
        </w:rPr>
        <w:footnoteRef/>
      </w:r>
      <w:r>
        <w:t xml:space="preserve"> </w:t>
      </w:r>
      <w:r w:rsidRPr="007543EC">
        <w:t xml:space="preserve">Antoine GINDT, « Aperçu sur le langage scénique de Georges Aperghis : une écriture du désir » dans </w:t>
      </w:r>
      <w:r w:rsidRPr="007543EC">
        <w:rPr>
          <w:i/>
          <w:iCs/>
        </w:rPr>
        <w:t>Musique et dramaturgie : Esthétique de la représentation au XXe siècle</w:t>
      </w:r>
      <w:r w:rsidRPr="007543EC">
        <w:t>, Paris, Publications de la Sorbonne, 2003, p. 445.</w:t>
      </w:r>
    </w:p>
  </w:footnote>
  <w:footnote w:id="125">
    <w:p w14:paraId="38385247" w14:textId="32CD31C9" w:rsidR="00C468EA" w:rsidRPr="00E4665A" w:rsidRDefault="00C468EA" w:rsidP="000848FB">
      <w:pPr>
        <w:pStyle w:val="Footnote"/>
        <w:rPr>
          <w:rFonts w:ascii="Times New Roman" w:hAnsi="Times New Roman"/>
          <w:sz w:val="24"/>
        </w:rPr>
      </w:pPr>
      <w:r>
        <w:rPr>
          <w:rStyle w:val="FootnoteReference"/>
        </w:rPr>
        <w:footnoteRef/>
      </w:r>
      <w:r>
        <w:t xml:space="preserve"> </w:t>
      </w:r>
      <w:r w:rsidRPr="00E4665A">
        <w:rPr>
          <w:i/>
          <w:iCs/>
        </w:rPr>
        <w:t>Commentaire</w:t>
      </w:r>
      <w:r>
        <w:t xml:space="preserve"> est une œuvre de théâtre musical qui est une pièce de théât</w:t>
      </w:r>
      <w:r>
        <w:rPr>
          <w:rFonts w:ascii="Times New Roman" w:hAnsi="Times New Roman"/>
        </w:rPr>
        <w:t>r</w:t>
      </w:r>
      <w:r>
        <w:t>e musical pour deux comédiens, baryton, violoncelle, alto et piano sur un texte de Philippe Minyana. Elle a été́ créée en juillet 1996 au festival d’Avignon. Par rapport à cette pièce Aperghis précise : « J’ai souvent écrit des pièces sans début ni fin, c’est-à-dire que j’arrivais le jour de la répétition avec une centaine de petites séquences, mais sans savoir laquelle était la première, laquelle était la seconde. Avec le chanteur ou les musiciens sur la scène, on essayait ensemble différents textes. Une fois qu’on avait tout lu, on faisait des propositions avec le texte, et puis avec la mise en scène. C’est une espèce de polyphonie avec des fils qu’on tire de tous les cô</w:t>
      </w:r>
      <w:r>
        <w:rPr>
          <w:rFonts w:ascii="Times New Roman" w:hAnsi="Times New Roman"/>
        </w:rPr>
        <w:t>t</w:t>
      </w:r>
      <w:r>
        <w:t xml:space="preserve">és, et c’ est encore plus compliqué. Mais ce qui m’intéressait c’ est que la musique n’était pas donnée comme une continuité́, et elle était aussi subordonnée aux autres éléments, que ce soit le texte, la lumière, le jeu des acteurs, la position des acteurs sur le plateau. Une pièce comme </w:t>
      </w:r>
      <w:r>
        <w:rPr>
          <w:i/>
          <w:iCs/>
        </w:rPr>
        <w:t xml:space="preserve">Commentaires </w:t>
      </w:r>
      <w:r>
        <w:t>a été faite comme ç</w:t>
      </w:r>
      <w:r>
        <w:rPr>
          <w:rFonts w:ascii="Times New Roman" w:hAnsi="Times New Roman"/>
        </w:rPr>
        <w:t>a</w:t>
      </w:r>
      <w:r>
        <w:t>. » </w:t>
      </w:r>
      <w:r w:rsidRPr="00E4665A">
        <w:t xml:space="preserve">Nicolas DONIN et Jean-François TRUBERT, « Georges Aperghis – Noyaux, matrices, oignons (... et corbeille) », </w:t>
      </w:r>
      <w:r w:rsidRPr="00E4665A">
        <w:rPr>
          <w:i/>
          <w:iCs/>
        </w:rPr>
        <w:t>Genesis</w:t>
      </w:r>
      <w:r w:rsidRPr="00E4665A">
        <w:t>, 2010p. 65</w:t>
      </w:r>
      <w:r w:rsidRPr="00E4665A">
        <w:rPr>
          <w:rFonts w:ascii="Cambria Math" w:hAnsi="Cambria Math" w:cs="Cambria Math"/>
        </w:rPr>
        <w:t>‑</w:t>
      </w:r>
      <w:r w:rsidRPr="00E4665A">
        <w:t>76p.</w:t>
      </w:r>
    </w:p>
  </w:footnote>
  <w:footnote w:id="126">
    <w:p w14:paraId="090F4F70" w14:textId="0AA99F62" w:rsidR="00C468EA" w:rsidRDefault="00C468EA" w:rsidP="000848FB">
      <w:pPr>
        <w:pStyle w:val="Footnote"/>
      </w:pPr>
      <w:r>
        <w:rPr>
          <w:rStyle w:val="FootnoteReference"/>
        </w:rPr>
        <w:footnoteRef/>
      </w:r>
      <w:r>
        <w:t xml:space="preserve"> Par la mise-en-scène j’entends aussi tous les domaines qui soient en rapport avec l’aspect scénique comme l’éclairage et la scénographie.</w:t>
      </w:r>
    </w:p>
  </w:footnote>
  <w:footnote w:id="127">
    <w:p w14:paraId="68AF68E2" w14:textId="2199EBC9" w:rsidR="00C468EA" w:rsidRDefault="00C468EA" w:rsidP="000848FB">
      <w:pPr>
        <w:pStyle w:val="Footnote"/>
      </w:pPr>
      <w:r>
        <w:rPr>
          <w:rStyle w:val="FootnoteReference"/>
        </w:rPr>
        <w:footnoteRef/>
      </w:r>
      <w:r>
        <w:t xml:space="preserve"> Georges Aperghis n’hésite pas à apporter une remarque sur la partition de </w:t>
      </w:r>
      <w:r>
        <w:rPr>
          <w:i/>
          <w:iCs/>
        </w:rPr>
        <w:t xml:space="preserve">Dressur </w:t>
      </w:r>
      <w:r w:rsidRPr="00984D59">
        <w:t>(</w:t>
      </w:r>
      <w:r>
        <w:t xml:space="preserve">1977) de M. Kagel : « il ne fallait pas tout noter – les comportements et les gestes – sur la partition. Parce que finalement, la pièce s’épuise. Comme je l’ai vu plusieurs fois, il n’y avait pas la possibilité de maturité, pare qu’il n’y avait aucune liberté pour un interprète d’aller plus loin. C’était presque mécanique, c’était trio mécanique de précision comme écriture. »  Il ajoute plus loin que dans une partition il ne faut pas déterminer compétemment le discours corporel de l’interprète.   </w:t>
      </w:r>
      <w:r w:rsidRPr="00486653">
        <w:t xml:space="preserve">N. DONIN et J.-F. TRUBERT, « Georges Aperghis – Noyaux, matrices, oignons (... et corbeille) », art </w:t>
      </w:r>
      <w:r w:rsidRPr="00A8505D">
        <w:rPr>
          <w:i/>
          <w:iCs/>
        </w:rPr>
        <w:t>cit.</w:t>
      </w:r>
    </w:p>
  </w:footnote>
  <w:footnote w:id="128">
    <w:p w14:paraId="4DC052CA" w14:textId="5BD74883" w:rsidR="00C468EA" w:rsidRDefault="00C468EA" w:rsidP="000848FB">
      <w:pPr>
        <w:pStyle w:val="Footnote"/>
      </w:pPr>
      <w:r>
        <w:rPr>
          <w:rStyle w:val="FootnoteReference"/>
        </w:rPr>
        <w:footnoteRef/>
      </w:r>
      <w:r>
        <w:t xml:space="preserve"> </w:t>
      </w:r>
      <w:r>
        <w:rPr>
          <w:noProof/>
        </w:rPr>
        <w:drawing>
          <wp:inline distT="0" distB="0" distL="0" distR="0" wp14:anchorId="74B5486F" wp14:editId="69A8B2B2">
            <wp:extent cx="539750" cy="457200"/>
            <wp:effectExtent l="0" t="0" r="6350" b="0"/>
            <wp:docPr id="1073741836" name="Picture 1073741836"/>
            <wp:cNvGraphicFramePr/>
            <a:graphic xmlns:a="http://schemas.openxmlformats.org/drawingml/2006/main">
              <a:graphicData uri="http://schemas.openxmlformats.org/drawingml/2006/picture">
                <pic:pic xmlns:pic="http://schemas.openxmlformats.org/drawingml/2006/picture">
                  <pic:nvPicPr>
                    <pic:cNvPr id="1073741831" name="Picture 1073741831"/>
                    <pic:cNvPicPr/>
                  </pic:nvPicPr>
                  <pic:blipFill>
                    <a:blip r:embed="rId6">
                      <a:extLst>
                        <a:ext uri="{28A0092B-C50C-407E-A947-70E740481C1C}">
                          <a14:useLocalDpi xmlns:a14="http://schemas.microsoft.com/office/drawing/2010/main" val="0"/>
                        </a:ext>
                      </a:extLst>
                    </a:blip>
                    <a:stretch>
                      <a:fillRect/>
                    </a:stretch>
                  </pic:blipFill>
                  <pic:spPr>
                    <a:xfrm>
                      <a:off x="0" y="0"/>
                      <a:ext cx="539750" cy="457200"/>
                    </a:xfrm>
                    <a:prstGeom prst="rect">
                      <a:avLst/>
                    </a:prstGeom>
                  </pic:spPr>
                </pic:pic>
              </a:graphicData>
            </a:graphic>
          </wp:inline>
        </w:drawing>
      </w:r>
      <w:r>
        <w:t xml:space="preserve"> « Kick » est un geste brisque que le percussionniste fait en pliant et dépliant rapidement son bras (autrement avec un mouvement rapide de va-et-vient). Cela est captée par le capteur et interprétée par l’ordinateur comme un élément déclencheur qui active des traitement ou qui lance un fichier son (sample).</w:t>
      </w:r>
    </w:p>
    <w:p w14:paraId="7E83573F" w14:textId="7E88A530" w:rsidR="00C468EA" w:rsidRDefault="00C468EA">
      <w:pPr>
        <w:pStyle w:val="FootnoteText"/>
      </w:pPr>
    </w:p>
    <w:p w14:paraId="36DEF8C7" w14:textId="086CF204" w:rsidR="00C468EA" w:rsidRDefault="00C468EA">
      <w:pPr>
        <w:pStyle w:val="FootnoteText"/>
      </w:pPr>
    </w:p>
  </w:footnote>
  <w:footnote w:id="129">
    <w:p w14:paraId="446B3914" w14:textId="77777777" w:rsidR="00C468EA" w:rsidRDefault="00C468EA" w:rsidP="000848FB">
      <w:pPr>
        <w:pStyle w:val="Footnote"/>
      </w:pPr>
      <w:r w:rsidRPr="00ED6736">
        <w:rPr>
          <w:rStyle w:val="FootnoteReference"/>
        </w:rPr>
        <w:footnoteRef/>
      </w:r>
      <w:r>
        <w:t xml:space="preserve"> Quand il s’agit du timbre, indépendamment de son effet psycho-acoustique et les émotions produites, il active un processus mental qui se réfère à la source ou la cause. C’est la fonction utilitaire du timbre que l’on nomme « timbre causal ».</w:t>
      </w:r>
    </w:p>
    <w:p w14:paraId="60797D65" w14:textId="130EF19C" w:rsidR="00C468EA" w:rsidRDefault="00C468EA" w:rsidP="000848FB">
      <w:pPr>
        <w:pStyle w:val="Footnote"/>
      </w:pPr>
      <w:r w:rsidRPr="0079763B">
        <w:t xml:space="preserve">Michèle CASTELLEGNO, « Les sources acoustiques » dans </w:t>
      </w:r>
      <w:r w:rsidRPr="0079763B">
        <w:rPr>
          <w:i/>
          <w:iCs/>
        </w:rPr>
        <w:t>Le livre des techniques du son</w:t>
      </w:r>
      <w:r w:rsidRPr="0079763B">
        <w:t>, Dunod., Paris, 2002, vol.1, p. 45</w:t>
      </w:r>
      <w:r w:rsidRPr="0079763B">
        <w:rPr>
          <w:rFonts w:ascii="Cambria Math" w:hAnsi="Cambria Math" w:cs="Cambria Math"/>
        </w:rPr>
        <w:t>‑</w:t>
      </w:r>
      <w:r w:rsidRPr="0079763B">
        <w:t>80.</w:t>
      </w:r>
    </w:p>
  </w:footnote>
  <w:footnote w:id="130">
    <w:p w14:paraId="2FCC7052" w14:textId="77777777" w:rsidR="00C468EA" w:rsidRDefault="00C468EA" w:rsidP="000848FB">
      <w:pPr>
        <w:pStyle w:val="Footnote"/>
        <w:rPr>
          <w:rFonts w:ascii="Times New Roman" w:hAnsi="Times New Roman"/>
          <w:sz w:val="24"/>
        </w:rPr>
      </w:pPr>
      <w:r w:rsidRPr="00ED6736">
        <w:rPr>
          <w:rStyle w:val="FootnoteReference"/>
        </w:rPr>
        <w:footnoteRef/>
      </w:r>
      <w:r>
        <w:t xml:space="preserve"> « Une multitude de paramètres acoustiques peuvent intervenir dans sa définition : la forme de l’enveloppe dynamique, la durée et le caractère plus ou moins bruité de l’attaque, la nature harmonique ou inharmonique des composantes fréquentielles, le caractère entretenu ou non de la source (on opposera ainsi les vibrations forcées de la corde frottée aux vibrations naturelles de la corde pincée ou frappée), la répartition de l’énergie dans les différentes régions fréquentielles du spectre (caractérisée notamment par le centre de gravité spectral), la présence de formants ou de résonances parti- culières, les effets de modulation (vibrato, trémolo), etc.</w:t>
      </w:r>
    </w:p>
    <w:p w14:paraId="50FDD174" w14:textId="5FF310DF" w:rsidR="00C468EA" w:rsidRPr="007952E8" w:rsidRDefault="00C468EA" w:rsidP="000848FB">
      <w:pPr>
        <w:pStyle w:val="Footnote"/>
        <w:rPr>
          <w:rFonts w:ascii="Times New Roman" w:hAnsi="Times New Roman"/>
          <w:sz w:val="24"/>
        </w:rPr>
      </w:pPr>
      <w:r w:rsidRPr="00D65AC2">
        <w:t>Caroline TRAUBE, « La notation du timbre instrumental</w:t>
      </w:r>
      <w:r w:rsidRPr="00D65AC2">
        <w:rPr>
          <w:rFonts w:ascii="Times New Roman" w:hAnsi="Times New Roman"/>
        </w:rPr>
        <w:t> </w:t>
      </w:r>
      <w:r w:rsidRPr="00D65AC2">
        <w:t xml:space="preserve">: noter la cause ou l’effet dans le rapport geste-son », </w:t>
      </w:r>
      <w:r w:rsidRPr="00D65AC2">
        <w:rPr>
          <w:i/>
          <w:iCs/>
        </w:rPr>
        <w:t>Cicruit</w:t>
      </w:r>
      <w:r w:rsidRPr="00D65AC2">
        <w:t>, 2015, vol. 25, n</w:t>
      </w:r>
      <w:r w:rsidRPr="00D65AC2">
        <w:rPr>
          <w:vertAlign w:val="superscript"/>
        </w:rPr>
        <w:t>o</w:t>
      </w:r>
      <w:r w:rsidRPr="00D65AC2">
        <w:t> 1, p. 21</w:t>
      </w:r>
      <w:r w:rsidRPr="00D65AC2">
        <w:rPr>
          <w:rFonts w:ascii="Cambria Math" w:hAnsi="Cambria Math" w:cs="Cambria Math"/>
        </w:rPr>
        <w:t>‑</w:t>
      </w:r>
      <w:r w:rsidRPr="00D65AC2">
        <w:t>37.</w:t>
      </w:r>
    </w:p>
  </w:footnote>
  <w:footnote w:id="131">
    <w:p w14:paraId="4B54E96B" w14:textId="77777777" w:rsidR="00C468EA" w:rsidRDefault="00C468EA" w:rsidP="000B7A40">
      <w:pPr>
        <w:pStyle w:val="FootnoteText"/>
      </w:pPr>
      <w:r>
        <w:rPr>
          <w:rStyle w:val="FootnoteReference"/>
        </w:rPr>
        <w:footnoteRef/>
      </w:r>
      <w:r>
        <w:t xml:space="preserve"> </w:t>
      </w:r>
      <w:r>
        <w:fldChar w:fldCharType="begin"/>
      </w:r>
      <w:r>
        <w:instrText xml:space="preserve"> ADDIN ZOTERO_ITEM CSL_CITATION {"citationID":"RIdiVF2M","properties":{"formattedCitation":"Christian ACCAOUI, {\\i{}Le temps musical}, Paris, Descl\\uc0\\u233{}e De Brouwer, 2001, p.\\uc0\\u8239{}179.","plainCitation":"Christian ACCAOUI, Le temps musical, Paris, Desclée De Brouwer, 2001, p.</w:instrText>
      </w:r>
      <w:r>
        <w:rPr>
          <w:rFonts w:ascii="Times New Roman" w:hAnsi="Times New Roman"/>
        </w:rPr>
        <w:instrText> </w:instrText>
      </w:r>
      <w:r>
        <w:instrText xml:space="preserve">179.","noteIndex":177},"citationItems":[{"id":42,"uris":["http://zotero.org/users/9627033/items/YCLU2KEH"],"itemData":{"id":42,"type":"book","call-number":"ML3850 .A25 2001","collection-title":"Philosophie","event-place":"Paris","ISBN":"978-2-220-04901-4","number-of-pages":"308","publisher":"Desclée De Brouwer","publisher-place":"Paris","source":"Library of Congress ISBN","title":"Le temps musical","author":[{"family":"ACCAOUI","given":"Christian"}],"issued":{"date-parts":[["2001"]]}},"locator":"179","label":"page"}],"schema":"https://github.com/citation-style-language/schema/raw/master/csl-citation.json"} </w:instrText>
      </w:r>
      <w:r>
        <w:fldChar w:fldCharType="separate"/>
      </w:r>
      <w:r w:rsidRPr="003579F8">
        <w:t xml:space="preserve">Christian ACCAOUI, </w:t>
      </w:r>
      <w:r w:rsidRPr="003579F8">
        <w:rPr>
          <w:i/>
          <w:iCs/>
        </w:rPr>
        <w:t>Le temps musical</w:t>
      </w:r>
      <w:r w:rsidRPr="003579F8">
        <w:t>, Paris, Desclée De Brouwer, 2001, p.</w:t>
      </w:r>
      <w:r w:rsidRPr="003579F8">
        <w:rPr>
          <w:rFonts w:ascii="Times New Roman" w:hAnsi="Times New Roman"/>
        </w:rPr>
        <w:t> </w:t>
      </w:r>
      <w:r w:rsidRPr="003579F8">
        <w:t>179.</w:t>
      </w:r>
      <w:r>
        <w:fldChar w:fldCharType="end"/>
      </w:r>
    </w:p>
  </w:footnote>
  <w:footnote w:id="132">
    <w:p w14:paraId="138B7B20" w14:textId="77777777" w:rsidR="00C468EA" w:rsidRDefault="00C468EA" w:rsidP="000B7A40">
      <w:pPr>
        <w:pStyle w:val="Footnote"/>
      </w:pPr>
      <w:r>
        <w:rPr>
          <w:rStyle w:val="FootnoteReference"/>
        </w:rPr>
        <w:footnoteRef/>
      </w:r>
      <w:r>
        <w:t xml:space="preserve"> </w:t>
      </w:r>
      <w:r>
        <w:fldChar w:fldCharType="begin"/>
      </w:r>
      <w:r>
        <w:instrText xml:space="preserve"> ADDIN ZOTERO_ITEM CSL_CITATION {"citationID":"mEzbvSRq","properties":{"formattedCitation":"Andr\\uc0\\u233{} SOURIS, \\uc0\\u171{}\\uc0\\u160{}Forme\\uc0\\u160{}\\uc0\\u187{} dans {\\i{}Encyclop\\uc0\\u233{}die de la musique}, s.l., 1961, p.","plainCitation":"André SOURIS, « Forme » dans Encyclopédie de la musique, s.l., 1961, p.","noteIndex":178},"citationItems":[{"id":43,"uris":["http://zotero.org/users/9627033/items/PRVD7G8X"],"itemData":{"id":43,"type":"entry-encyclopedia","container-title":"Encyclopédie de la musique","edition":"Fasquelle","title":"Forme","author":[{"family":"SOURIS","given":"André"}],"issued":{"date-parts":[["1961"]]}}}],"schema":"https://github.com/citation-style-language/schema/raw/master/csl-citation.json"} </w:instrText>
      </w:r>
      <w:r>
        <w:fldChar w:fldCharType="separate"/>
      </w:r>
      <w:r w:rsidRPr="004D674B">
        <w:t xml:space="preserve">André SOURIS, « Forme » dans </w:t>
      </w:r>
      <w:r w:rsidRPr="004D674B">
        <w:rPr>
          <w:i/>
          <w:iCs/>
        </w:rPr>
        <w:t>Encyclopédie de la musique</w:t>
      </w:r>
      <w:r w:rsidRPr="004D674B">
        <w:t>, s.l., 1961, p.</w:t>
      </w:r>
      <w:r>
        <w:fldChar w:fldCharType="end"/>
      </w:r>
    </w:p>
  </w:footnote>
  <w:footnote w:id="133">
    <w:p w14:paraId="68FF3883" w14:textId="77777777" w:rsidR="00C468EA" w:rsidRDefault="00C468EA" w:rsidP="000B7A40">
      <w:pPr>
        <w:pStyle w:val="Footnote"/>
      </w:pPr>
      <w:r>
        <w:rPr>
          <w:rStyle w:val="FootnoteReference"/>
        </w:rPr>
        <w:footnoteRef/>
      </w:r>
      <w:r>
        <w:t xml:space="preserve"> Dans un ouvrage réalisé par le metteur en scène Antoine Gindt G. Aperghis exprime ses réflexions sur le théâtre musical :  « Le théâtre musical est un genre qui cherchait son identité, sa spécifié. En effet “musique de scène”, “opéra de chambre”, “mélodrame”, “concert mis en scène”, “renouveau lyrique”… sont appelés Théâtre Musical, par commodité sans doute, mais ceci apporte une confusion dont ce nouveau genre naissant ferait bien l’économie. »</w:t>
      </w:r>
    </w:p>
    <w:p w14:paraId="2227FB25" w14:textId="77777777" w:rsidR="00C468EA" w:rsidRDefault="00C468EA" w:rsidP="000B7A40">
      <w:pPr>
        <w:pStyle w:val="Footnote"/>
      </w:pPr>
      <w:r>
        <w:fldChar w:fldCharType="begin"/>
      </w:r>
      <w:r>
        <w:instrText xml:space="preserve"> ADDIN ZOTERO_ITEM CSL_CITATION {"citationID":"5Apo8xxS","properties":{"formattedCitation":"Georges Aperghis et Antoine Gindt\\uc0\\u160{}(eds.), {\\i{}Georges Aperghis: le corps musical}, 1re \\uc0\\u233{}d., Arles, Actes sud, 1990, p.\\uc0\\u8239{}61.","plainCitation":"Georges Aperghis et Antoine Gindt (eds.), Georges Aperghis: le corps musical, 1re éd., Arles, Actes sud, 1990, p.</w:instrText>
      </w:r>
      <w:r>
        <w:rPr>
          <w:rFonts w:ascii="Times New Roman" w:hAnsi="Times New Roman"/>
        </w:rPr>
        <w:instrText> </w:instrText>
      </w:r>
      <w:r>
        <w:instrText xml:space="preserve">61.","noteIndex":179},"citationItems":[{"id":29,"uris":["http://zotero.org/users/9627033/items/VXX9XA5U"],"itemData":{"id":29,"type":"book","call-number":"ML410.A646 G5 1990","collection-title":"Série \"Musique\"","edition":"1re éd","event-place":"Arles","ISBN":"978-2-86869-581-9","number-of-pages":"264","publisher":"Actes sud","publisher-place":"Arles","source":"Library of Congress ISBN","title":"Georges Aperghis: le corps musical","title-short":"Georges Aperghis","editor":[{"family":"Aperghis","given":"Georges"},{"family":"Gindt","given":"Antoine"}],"issued":{"date-parts":[["1990"]]}},"locator":"61","label":"page"}],"schema":"https://github.com/citation-style-language/schema/raw/master/csl-citation.json"} </w:instrText>
      </w:r>
      <w:r>
        <w:fldChar w:fldCharType="separate"/>
      </w:r>
      <w:r w:rsidRPr="00A057D0">
        <w:t xml:space="preserve">Georges Aperghis et Antoine Gindt (eds.), </w:t>
      </w:r>
      <w:r w:rsidRPr="00A057D0">
        <w:rPr>
          <w:i/>
          <w:iCs/>
        </w:rPr>
        <w:t>Georges Aperghis: le corps musical</w:t>
      </w:r>
      <w:r w:rsidRPr="00A057D0">
        <w:t>, 1re éd., Arles, Actes sud, 1990, p.</w:t>
      </w:r>
      <w:r w:rsidRPr="00A057D0">
        <w:rPr>
          <w:rFonts w:ascii="Times New Roman" w:hAnsi="Times New Roman"/>
        </w:rPr>
        <w:t> </w:t>
      </w:r>
      <w:r w:rsidRPr="00A057D0">
        <w:t>61.</w:t>
      </w:r>
      <w:r>
        <w:fldChar w:fldCharType="end"/>
      </w:r>
    </w:p>
  </w:footnote>
  <w:footnote w:id="134">
    <w:p w14:paraId="72DA7016" w14:textId="77777777" w:rsidR="00C468EA" w:rsidRDefault="00C468EA" w:rsidP="000B7A40">
      <w:pPr>
        <w:pStyle w:val="Footnote"/>
      </w:pPr>
      <w:r>
        <w:rPr>
          <w:rStyle w:val="FootnoteReference"/>
        </w:rPr>
        <w:footnoteRef/>
      </w:r>
      <w:r>
        <w:t xml:space="preserve"> Le terme est emprunté à Pierre Boulez. Il distingue trois attitudes : soit le geste du compositeur « </w:t>
      </w:r>
      <w:r>
        <w:rPr>
          <w:rFonts w:ascii="TimesNewRomanPS" w:hAnsi="TimesNewRomanPS"/>
          <w:i/>
          <w:iCs/>
        </w:rPr>
        <w:t xml:space="preserve">nie </w:t>
      </w:r>
      <w:r>
        <w:t xml:space="preserve">» le geste de l’interprète en le considérant tout juste comme moyen de transmission, soit il l’« </w:t>
      </w:r>
      <w:r>
        <w:rPr>
          <w:rFonts w:ascii="TimesNewRomanPS" w:hAnsi="TimesNewRomanPS"/>
          <w:i/>
          <w:iCs/>
        </w:rPr>
        <w:t xml:space="preserve">absorbe </w:t>
      </w:r>
      <w:r>
        <w:t xml:space="preserve">» en l’analysant sur le plan de la réaction avec l’instrument et celui du jeu individuel ou collectif, soit il se « </w:t>
      </w:r>
      <w:r>
        <w:rPr>
          <w:rFonts w:ascii="TimesNewRomanPS" w:hAnsi="TimesNewRomanPS"/>
          <w:i/>
          <w:iCs/>
        </w:rPr>
        <w:t xml:space="preserve">laisse dominer </w:t>
      </w:r>
      <w:r>
        <w:t xml:space="preserve">» par lui en se pliant à la virtuosité. </w:t>
      </w:r>
      <w:r>
        <w:fldChar w:fldCharType="begin"/>
      </w:r>
      <w:r>
        <w:instrText xml:space="preserve"> ADDIN ZOTERO_ITEM CSL_CITATION {"citationID":"zwcq1khj","properties":{"formattedCitation":"Pierre BOULEZ, \\uc0\\u171{}\\uc0\\u160{}Le geste du compositeur\\uc0\\u160{}\\uc0\\u187{} dans {\\i{}Points de rep\\uc0\\u232{}re. Tome III\\uc0\\u8239{}: Le\\uc0\\u231{}ons de}, Christian Bourgois., Paris, 2005, p.\\uc0\\u8239{}172.","plainCitation":"Pierre BOULEZ, « Le geste du compositeur » dans Points de repère. Tome III</w:instrText>
      </w:r>
      <w:r>
        <w:rPr>
          <w:rFonts w:ascii="Times New Roman" w:hAnsi="Times New Roman"/>
        </w:rPr>
        <w:instrText> </w:instrText>
      </w:r>
      <w:r>
        <w:instrText>: Leçons de, Christian Bourgois., Paris, 2005, p.</w:instrText>
      </w:r>
      <w:r>
        <w:rPr>
          <w:rFonts w:ascii="Times New Roman" w:hAnsi="Times New Roman"/>
        </w:rPr>
        <w:instrText> </w:instrText>
      </w:r>
      <w:r>
        <w:instrText xml:space="preserve">172.","noteIndex":180},"citationItems":[{"id":34,"uris":["http://zotero.org/users/9627033/items/WAYLUBR8"],"itemData":{"id":34,"type":"chapter","container-title":"Points de repère. Tome III : Leçons de","edition":"Christian Bourgois","event-place":"Paris","publisher-place":"Paris","title":"Le geste du compositeur","author":[{"family":"BOULEZ","given":"Pierre"}],"issued":{"date-parts":[["2005"]]}},"locator":"172","label":"page"}],"schema":"https://github.com/citation-style-language/schema/raw/master/csl-citation.json"} </w:instrText>
      </w:r>
      <w:r>
        <w:fldChar w:fldCharType="separate"/>
      </w:r>
      <w:r w:rsidRPr="007911AB">
        <w:t xml:space="preserve">Pierre BOULEZ, « Le geste du compositeur » dans </w:t>
      </w:r>
      <w:r w:rsidRPr="007911AB">
        <w:rPr>
          <w:i/>
          <w:iCs/>
        </w:rPr>
        <w:t>Points de repère. Tome III</w:t>
      </w:r>
      <w:r w:rsidRPr="007911AB">
        <w:rPr>
          <w:rFonts w:ascii="Times New Roman" w:hAnsi="Times New Roman"/>
          <w:i/>
          <w:iCs/>
        </w:rPr>
        <w:t> </w:t>
      </w:r>
      <w:r w:rsidRPr="007911AB">
        <w:rPr>
          <w:i/>
          <w:iCs/>
        </w:rPr>
        <w:t>: Leçons de</w:t>
      </w:r>
      <w:r w:rsidRPr="007911AB">
        <w:t>, Christian Bourgois., Paris, 2005, p.</w:t>
      </w:r>
      <w:r w:rsidRPr="007911AB">
        <w:rPr>
          <w:rFonts w:ascii="Times New Roman" w:hAnsi="Times New Roman"/>
        </w:rPr>
        <w:t> </w:t>
      </w:r>
      <w:r w:rsidRPr="007911AB">
        <w:t>172.</w:t>
      </w:r>
      <w:r>
        <w:fldChar w:fldCharType="end"/>
      </w:r>
    </w:p>
  </w:footnote>
  <w:footnote w:id="135">
    <w:p w14:paraId="410AFE4B" w14:textId="77777777" w:rsidR="00C468EA" w:rsidRDefault="00C468EA" w:rsidP="000B7A40">
      <w:pPr>
        <w:pStyle w:val="Footnote"/>
      </w:pPr>
      <w:r>
        <w:rPr>
          <w:rStyle w:val="FootnoteReference"/>
        </w:rPr>
        <w:footnoteRef/>
      </w:r>
      <w:r>
        <w:t xml:space="preserve"> </w:t>
      </w:r>
      <w:r>
        <w:fldChar w:fldCharType="begin"/>
      </w:r>
      <w:r>
        <w:instrText xml:space="preserve"> ADDIN ZOTERO_ITEM CSL_CITATION {"citationID":"Pqy1JKzc","properties":{"formattedCitation":"Cyril D\\uc0\\u201{}L\\uc0\\u201{}CRAZ, {\\i{}La param\\uc0\\u233{}trisation du geste dans les formes musicales sc\\uc0\\u233{}niques\\uc0\\u8239{}: L\\uc0\\u8217{}exemple du th\\uc0\\u233{}\\uc0\\u226{}tre musical contemporain\\uc0\\u8239{}: \\uc0\\u233{}tat de l\\uc0\\u8217{}art, historiographie, analyse},C\\uc0\\u244{}te d\\uc0\\u8217{}Azur, Nice, 2019, p.\\uc0\\u8239{}97.","plainCitation":"Cyril DÉLÉCRAZ, La paramétrisation du geste dans les formes musicales scéniques</w:instrText>
      </w:r>
      <w:r>
        <w:rPr>
          <w:rFonts w:ascii="Times New Roman" w:hAnsi="Times New Roman"/>
        </w:rPr>
        <w:instrText> </w:instrText>
      </w:r>
      <w:r>
        <w:instrText>: L’exemple du théâtre musical contemporain</w:instrText>
      </w:r>
      <w:r>
        <w:rPr>
          <w:rFonts w:ascii="Times New Roman" w:hAnsi="Times New Roman"/>
        </w:rPr>
        <w:instrText> </w:instrText>
      </w:r>
      <w:r>
        <w:instrText>: état de l’art, historiographie, analyse,Côte d’Azur, Nice, 2019, p.</w:instrText>
      </w:r>
      <w:r>
        <w:rPr>
          <w:rFonts w:ascii="Times New Roman" w:hAnsi="Times New Roman"/>
        </w:rPr>
        <w:instrText> </w:instrText>
      </w:r>
      <w:r>
        <w:instrText xml:space="preserve">97.","noteIndex":148},"citationItems":[{"id":73,"uris":["http://zotero.org/users/9627033/items/IKLUV75Q"],"itemData":{"id":73,"type":"thesis","event-place":"Nice","language":"français","number-of-pages":"706","publisher":"Côte d'Azur","publisher-place":"Nice","title":"La paramétrisation du geste dans les formes musicales scéniques : L’exemple du théâtre musical contemporain : état de l’art, historiographie, analyse","title-short":"Docteur","author":[{"family":"DÉLÉCRAZ","given":"Cyril"}],"accessed":{"date-parts":[["2021",5,14]]},"issued":{"date-parts":[["2019"]]}},"locator":"97","label":"page"}],"schema":"https://github.com/citation-style-language/schema/raw/master/csl-citation.json"} </w:instrText>
      </w:r>
      <w:r>
        <w:fldChar w:fldCharType="separate"/>
      </w:r>
      <w:r w:rsidRPr="00025E72">
        <w:t xml:space="preserve">Cyril DÉLÉCRAZ, </w:t>
      </w:r>
      <w:r w:rsidRPr="00025E72">
        <w:rPr>
          <w:i/>
          <w:iCs/>
        </w:rPr>
        <w:t>La paramétrisation du geste dans les formes musicales scéniques</w:t>
      </w:r>
      <w:r w:rsidRPr="00025E72">
        <w:rPr>
          <w:rFonts w:ascii="Times New Roman" w:hAnsi="Times New Roman"/>
          <w:i/>
          <w:iCs/>
        </w:rPr>
        <w:t> </w:t>
      </w:r>
      <w:r w:rsidRPr="00025E72">
        <w:rPr>
          <w:i/>
          <w:iCs/>
        </w:rPr>
        <w:t>: L’exemple du théâtre musical contemporain</w:t>
      </w:r>
      <w:r w:rsidRPr="00025E72">
        <w:rPr>
          <w:rFonts w:ascii="Times New Roman" w:hAnsi="Times New Roman"/>
          <w:i/>
          <w:iCs/>
        </w:rPr>
        <w:t> </w:t>
      </w:r>
      <w:r w:rsidRPr="00025E72">
        <w:rPr>
          <w:i/>
          <w:iCs/>
        </w:rPr>
        <w:t>: état de l’art, historiographie, analyse</w:t>
      </w:r>
      <w:r w:rsidRPr="00025E72">
        <w:t>,</w:t>
      </w:r>
      <w:r>
        <w:t xml:space="preserve"> </w:t>
      </w:r>
      <w:r w:rsidRPr="00025E72">
        <w:t>Côte d’Azur, Nice, 2019, p.</w:t>
      </w:r>
      <w:r w:rsidRPr="00025E72">
        <w:rPr>
          <w:rFonts w:ascii="Times New Roman" w:hAnsi="Times New Roman"/>
        </w:rPr>
        <w:t> </w:t>
      </w:r>
      <w:r w:rsidRPr="00025E72">
        <w:t>97.</w:t>
      </w:r>
      <w:r>
        <w:fldChar w:fldCharType="end"/>
      </w:r>
    </w:p>
  </w:footnote>
  <w:footnote w:id="136">
    <w:p w14:paraId="5DCA584A" w14:textId="77777777" w:rsidR="00C468EA" w:rsidRPr="00E92BA0" w:rsidRDefault="00C468EA" w:rsidP="000B7A40">
      <w:pPr>
        <w:pStyle w:val="Footnote"/>
      </w:pPr>
      <w:r>
        <w:rPr>
          <w:rStyle w:val="FootnoteReference"/>
        </w:rPr>
        <w:footnoteRef/>
      </w:r>
      <w:r w:rsidRPr="00E92BA0">
        <w:t xml:space="preserve"> </w:t>
      </w:r>
      <w:r>
        <w:fldChar w:fldCharType="begin"/>
      </w:r>
      <w:r w:rsidRPr="00E92BA0">
        <w:instrText xml:space="preserve"> ADDIN ZOTERO_ITEM CSL_CITATION {"citationID":"vzfPwAh3","properties":{"formattedCitation":"{\\i{}Ibid.}","plainCitation":"Ibid.","noteIndex":149},"citationItems":[{"id":73,"uris":["http://zotero.org/users/9627033/items/IKLUV75Q"],"itemData":{"id":73,"type":"thesis","event-place":"Nice","language":"français","number-of-pages":"706","publisher":"Côte d'Azur","publisher-place":"Nice","title":"La paramétrisation du geste dans les formes musicales scéniques : L’exemple du théâtre musical contemporain : état de l’art, historiographie, analyse","title-short":"Docteur","author":[{"family":"DÉLÉCRAZ","given":"Cyril"}],"accessed":{"date-parts":[["2021",5,14]]},"issued":{"date-parts":[["2019"]]}},"locator":"97","label":"page"}],"schema":"https://github.com/citation-style-language/schema/raw/master/csl-citation.json"} </w:instrText>
      </w:r>
      <w:r>
        <w:fldChar w:fldCharType="separate"/>
      </w:r>
      <w:r w:rsidRPr="00E92BA0">
        <w:rPr>
          <w:i/>
          <w:iCs/>
        </w:rPr>
        <w:t>Ibid.</w:t>
      </w:r>
      <w:r>
        <w:fldChar w:fldCharType="end"/>
      </w:r>
    </w:p>
  </w:footnote>
  <w:footnote w:id="137">
    <w:p w14:paraId="36A9EEF1" w14:textId="77777777" w:rsidR="00C468EA" w:rsidRDefault="00C468EA" w:rsidP="000B7A40">
      <w:pPr>
        <w:pStyle w:val="Footnote"/>
      </w:pPr>
      <w:r>
        <w:rPr>
          <w:rStyle w:val="FootnoteReference"/>
        </w:rPr>
        <w:footnoteRef/>
      </w:r>
      <w:r>
        <w:t xml:space="preserve"> En réalité, comme Deleuze le rappelle, “répéter, c’est se comporter, mais par rapport à quelque chose d’unique ou de singulier, qui n’a pas de semblable ou d”équivalent”.  </w:t>
      </w:r>
      <w:r>
        <w:fldChar w:fldCharType="begin"/>
      </w:r>
      <w:r>
        <w:instrText xml:space="preserve"> ADDIN ZOTERO_ITEM CSL_CITATION {"citationID":"lgRKHuqH","properties":{"formattedCitation":"Gilles DELEUZE, {\\i{}Diff\\uc0\\u233{}rence et r\\uc0\\u233{}p\\uc0\\u233{}tition}, 12e \\uc0\\u233{}d., Paris, Presses universitaires de France, 2011, p.\\uc0\\u8239{}7.","plainCitation":"Gilles DELEUZE, Différence et répétition, 12e éd., Paris, Presses universitaires de France, 2011, p.</w:instrText>
      </w:r>
      <w:r>
        <w:rPr>
          <w:rFonts w:ascii="Times New Roman" w:hAnsi="Times New Roman"/>
        </w:rPr>
        <w:instrText> </w:instrText>
      </w:r>
      <w:r>
        <w:instrText xml:space="preserve">7.","noteIndex":167},"citationItems":[{"id":48,"uris":["http://zotero.org/users/9627033/items/8EQX7AKU"],"itemData":{"id":48,"type":"book","call-number":"194","collection-title":"Épiméthée","edition":"12e éd","event-place":"Paris","ISBN":"978-2-13-058529-9","language":"fre","publisher":"Presses universitaires de France","publisher-place":"Paris","source":"BnF ISBN","title":"Différence et répétition","author":[{"family":"DELEUZE","given":"Gilles"}],"issued":{"date-parts":[["2011"]]}},"locator":"7","label":"page"}],"schema":"https://github.com/citation-style-language/schema/raw/master/csl-citation.json"} </w:instrText>
      </w:r>
      <w:r>
        <w:fldChar w:fldCharType="separate"/>
      </w:r>
      <w:r w:rsidRPr="005C0F4F">
        <w:t xml:space="preserve">Gilles DELEUZE, </w:t>
      </w:r>
      <w:r w:rsidRPr="005C0F4F">
        <w:rPr>
          <w:i/>
          <w:iCs/>
        </w:rPr>
        <w:t>Différence et répétition</w:t>
      </w:r>
      <w:r w:rsidRPr="005C0F4F">
        <w:t>, 12e éd., Paris, Presses universitaires de France, 2011, p.</w:t>
      </w:r>
      <w:r w:rsidRPr="005C0F4F">
        <w:rPr>
          <w:rFonts w:ascii="Times New Roman" w:hAnsi="Times New Roman"/>
        </w:rPr>
        <w:t> </w:t>
      </w:r>
      <w:r w:rsidRPr="005C0F4F">
        <w:t>7.</w:t>
      </w:r>
      <w:r>
        <w:fldChar w:fldCharType="end"/>
      </w:r>
    </w:p>
  </w:footnote>
  <w:footnote w:id="138">
    <w:p w14:paraId="30406825" w14:textId="77777777" w:rsidR="00C468EA" w:rsidRDefault="00C468EA" w:rsidP="000B7A40">
      <w:pPr>
        <w:pStyle w:val="Footnote"/>
      </w:pPr>
      <w:r>
        <w:rPr>
          <w:rStyle w:val="FootnoteReference"/>
        </w:rPr>
        <w:footnoteRef/>
      </w:r>
      <w:r>
        <w:t xml:space="preserve"> </w:t>
      </w:r>
      <w:r>
        <w:fldChar w:fldCharType="begin"/>
      </w:r>
      <w:r>
        <w:instrText xml:space="preserve"> ADDIN ZOTERO_ITEM CSL_CITATION {"citationID":"MzASyWc0","properties":{"formattedCitation":"Garc\\uc0\\u237{}a MART\\uc0\\u205{}NEZ, \\uc0\\u171{}\\uc0\\u160{}Le temps et le rythme au th\\uc0\\u233{}\\uc0\\u226{}tre\\uc0\\u160{}\\uc0\\u187{}, {\\i{}L\\uc0\\u8217{}Annuaire th\\uc0\\u233{}\\uc0\\u226{}tral}, Printemps 2001, n\\super o\\nosupersub{}\\uc0\\u160{}29, p. 69\\uc0\\u8209{}81.","plainCitation":"García MARTÍNEZ, « Le temps et le rythme au théâtre », L’Annuaire théâtral, Printemps 2001, no 29, p. 69</w:instrText>
      </w:r>
      <w:r>
        <w:rPr>
          <w:rFonts w:ascii="Cambria Math" w:hAnsi="Cambria Math" w:cs="Cambria Math"/>
        </w:rPr>
        <w:instrText>‑</w:instrText>
      </w:r>
      <w:r>
        <w:instrText xml:space="preserve">81.","noteIndex":135},"citationItems":[{"id":35,"uris":["http://zotero.org/users/9627033/items/W3XSJ3G7"],"itemData":{"id":35,"type":"article-journal","container-title":"L’Annuaire théâtral","issue":"29","page":"69 -81","title":"Le temps et le rythme au théâtre","URL":"https://id.erudit.org/iderudit/041456ar","author":[{"family":"MARTÍNEZ","given":"García"}],"issued":{"date-parts":[["2001"]],"season":"Printemps"}}}],"schema":"https://github.com/citation-style-language/schema/raw/master/csl-citation.json"} </w:instrText>
      </w:r>
      <w:r>
        <w:fldChar w:fldCharType="separate"/>
      </w:r>
      <w:r w:rsidRPr="007911AB">
        <w:t xml:space="preserve">García MARTÍNEZ, « Le temps et le rythme au théâtre », </w:t>
      </w:r>
      <w:r w:rsidRPr="007911AB">
        <w:rPr>
          <w:i/>
          <w:iCs/>
        </w:rPr>
        <w:t>L’Annuaire théâtral</w:t>
      </w:r>
      <w:r w:rsidRPr="007911AB">
        <w:t>, Printemps 2001, n</w:t>
      </w:r>
      <w:r w:rsidRPr="007911AB">
        <w:rPr>
          <w:vertAlign w:val="superscript"/>
        </w:rPr>
        <w:t>o</w:t>
      </w:r>
      <w:r w:rsidRPr="007911AB">
        <w:t> 29, p. 69</w:t>
      </w:r>
      <w:r w:rsidRPr="007911AB">
        <w:rPr>
          <w:rFonts w:ascii="Cambria Math" w:hAnsi="Cambria Math" w:cs="Cambria Math"/>
        </w:rPr>
        <w:t>‑</w:t>
      </w:r>
      <w:r w:rsidRPr="007911AB">
        <w:t>81.</w:t>
      </w:r>
      <w:r>
        <w:fldChar w:fldCharType="end"/>
      </w:r>
    </w:p>
  </w:footnote>
  <w:footnote w:id="139">
    <w:p w14:paraId="31E8300E" w14:textId="77777777" w:rsidR="00C468EA" w:rsidRDefault="00C468EA" w:rsidP="000B7A40">
      <w:pPr>
        <w:pStyle w:val="Footnote"/>
      </w:pPr>
      <w:r>
        <w:rPr>
          <w:rStyle w:val="FootnoteReference"/>
        </w:rPr>
        <w:footnoteRef/>
      </w:r>
      <w:r>
        <w:t xml:space="preserve"> </w:t>
      </w:r>
      <w:r>
        <w:fldChar w:fldCharType="begin"/>
      </w:r>
      <w:r>
        <w:instrText xml:space="preserve"> ADDIN ZOTERO_ITEM CSL_CITATION {"citationID":"FukVIGOS","properties":{"formattedCitation":"{\\i{}Ibid.}","plainCitation":"Ibid.","noteIndex":136},"citationItems":[{"id":35,"uris":["http://zotero.org/users/9627033/items/W3XSJ3G7"],"itemData":{"id":35,"type":"article-journal","container-title":"L’Annuaire théâtral","issue":"29","page":"69 -81","title":"Le temps et le rythme au théâtre","URL":"https://id.erudit.org/iderudit/041456ar","author":[{"family":"MARTÍNEZ","given":"García"}],"issued":{"date-parts":[["2001"]],"season":"Printemps"}}}],"schema":"https://github.com/citation-style-language/schema/raw/master/csl-citation.json"} </w:instrText>
      </w:r>
      <w:r>
        <w:fldChar w:fldCharType="separate"/>
      </w:r>
      <w:r w:rsidRPr="004D0BA0">
        <w:rPr>
          <w:i/>
          <w:iCs/>
        </w:rPr>
        <w:t>Ibid.</w:t>
      </w:r>
      <w:r>
        <w:fldChar w:fldCharType="end"/>
      </w:r>
    </w:p>
  </w:footnote>
  <w:footnote w:id="140">
    <w:p w14:paraId="3388500B" w14:textId="77777777" w:rsidR="00C468EA" w:rsidRDefault="00C468EA" w:rsidP="000B7A40">
      <w:pPr>
        <w:pStyle w:val="Footnote"/>
      </w:pPr>
      <w:r>
        <w:rPr>
          <w:rStyle w:val="FootnoteReference"/>
        </w:rPr>
        <w:footnoteRef/>
      </w:r>
      <w:r>
        <w:t xml:space="preserve"> </w:t>
      </w:r>
      <w:r>
        <w:fldChar w:fldCharType="begin"/>
      </w:r>
      <w:r>
        <w:instrText xml:space="preserve"> ADDIN ZOTERO_ITEM CSL_CITATION {"citationID":"PQBvyrR7","properties":{"formattedCitation":"H.-T. LEHMANN, {\\i{}Le th\\uc0\\u233{}atre postdramatique}, {\\i{}op.\\uc0\\u160{}cit.}, p.\\uc0\\u160{}249.","plainCitation":"H.-T. LEHMANN, Le théatre postdramatique, op. cit., p. 249.","noteIndex":137},"citationItems":[{"id":37,"uris":["http://zotero.org/users/9627033/items/RGZQTNND"],"itemData":{"id":37,"type":"book","call-number":"792.090 48","event-place":"Paris","ISBN":"978-2-85181-511-8","language":"française","publisher":"l'Arche","publisher-place":"Paris","source":"BnF ISBN","title":"Le théatre postdramatique","author":[{"family":"LEHMANN","given":"Hans-Thies"}],"translator":[{"family":"LEDRU","given":"Philippe-Henri"}],"issued":{"date-parts":[["2002"]]}},"locator":"249","label":"page"}],"schema":"https://github.com/citation-style-language/schema/raw/master/csl-citation.json"} </w:instrText>
      </w:r>
      <w:r>
        <w:fldChar w:fldCharType="separate"/>
      </w:r>
      <w:r w:rsidRPr="00E033C1">
        <w:rPr>
          <w:rFonts w:ascii="Times New Roman" w:hAnsi="Times New Roman"/>
        </w:rPr>
        <w:t xml:space="preserve">H.-T. LEHMANN, </w:t>
      </w:r>
      <w:r w:rsidRPr="00E033C1">
        <w:rPr>
          <w:rFonts w:ascii="Times New Roman" w:hAnsi="Times New Roman"/>
          <w:i/>
          <w:iCs/>
        </w:rPr>
        <w:t>Le théatre postdramatique</w:t>
      </w:r>
      <w:r w:rsidRPr="00E033C1">
        <w:rPr>
          <w:rFonts w:ascii="Times New Roman" w:hAnsi="Times New Roman"/>
        </w:rPr>
        <w:t xml:space="preserve">, </w:t>
      </w:r>
      <w:r w:rsidRPr="00E033C1">
        <w:rPr>
          <w:rFonts w:ascii="Times New Roman" w:hAnsi="Times New Roman"/>
          <w:i/>
          <w:iCs/>
        </w:rPr>
        <w:t>op. cit.</w:t>
      </w:r>
      <w:r w:rsidRPr="00E033C1">
        <w:rPr>
          <w:rFonts w:ascii="Times New Roman" w:hAnsi="Times New Roman"/>
        </w:rPr>
        <w:t>, p. 249.</w:t>
      </w:r>
      <w:r>
        <w:fldChar w:fldCharType="end"/>
      </w:r>
    </w:p>
  </w:footnote>
  <w:footnote w:id="141">
    <w:p w14:paraId="0F73905D" w14:textId="77777777" w:rsidR="00C468EA" w:rsidRDefault="00C468EA" w:rsidP="000B7A40">
      <w:pPr>
        <w:pStyle w:val="Footnote"/>
      </w:pPr>
      <w:r>
        <w:rPr>
          <w:rStyle w:val="FootnoteReference"/>
        </w:rPr>
        <w:footnoteRef/>
      </w:r>
      <w:r>
        <w:t xml:space="preserve"> </w:t>
      </w:r>
      <w:r>
        <w:fldChar w:fldCharType="begin"/>
      </w:r>
      <w:r>
        <w:instrText xml:space="preserve"> ADDIN ZOTERO_ITEM CSL_CITATION {"citationID":"07h8sqIB","properties":{"formattedCitation":"{\\i{}Ibid.}, p.\\uc0\\u160{}252.","plainCitation":"Ibid., p. 252.","noteIndex":138},"citationItems":[{"id":37,"uris":["http://zotero.org/users/9627033/items/RGZQTNND"],"itemData":{"id":37,"type":"book","call-number":"792.090 48","event-place":"Paris","ISBN":"978-2-85181-511-8","language":"française","publisher":"l'Arche","publisher-place":"Paris","source":"BnF ISBN","title":"Le théatre postdramatique","author":[{"family":"LEHMANN","given":"Hans-Thies"}],"translator":[{"family":"LEDRU","given":"Philippe-Henri"}],"issued":{"date-parts":[["2002"]]}},"locator":"252","label":"page"}],"schema":"https://github.com/citation-style-language/schema/raw/master/csl-citation.json"} </w:instrText>
      </w:r>
      <w:r>
        <w:fldChar w:fldCharType="separate"/>
      </w:r>
      <w:r w:rsidRPr="000C5A15">
        <w:rPr>
          <w:i/>
          <w:iCs/>
        </w:rPr>
        <w:t>Ibid.</w:t>
      </w:r>
      <w:r w:rsidRPr="000C5A15">
        <w:t>, p. 252.</w:t>
      </w:r>
      <w:r>
        <w:fldChar w:fldCharType="end"/>
      </w:r>
    </w:p>
  </w:footnote>
  <w:footnote w:id="142">
    <w:p w14:paraId="5F75F582" w14:textId="77777777" w:rsidR="00C468EA" w:rsidRDefault="00C468EA" w:rsidP="000B7A40">
      <w:pPr>
        <w:pStyle w:val="Footnote"/>
      </w:pPr>
      <w:r>
        <w:rPr>
          <w:rStyle w:val="FootnoteReference"/>
        </w:rPr>
        <w:footnoteRef/>
      </w:r>
      <w:r>
        <w:t xml:space="preserve"> </w:t>
      </w:r>
      <w:r>
        <w:fldChar w:fldCharType="begin"/>
      </w:r>
      <w:r>
        <w:instrText xml:space="preserve"> ADDIN ZOTERO_ITEM CSL_CITATION {"citationID":"uuwJYQDx","properties":{"formattedCitation":"{\\i{}Ibid.}","plainCitation":"Ibid.","noteIndex":139},"citationItems":[{"id":37,"uris":["http://zotero.org/users/9627033/items/RGZQTNND"],"itemData":{"id":37,"type":"book","call-number":"792.090 48","event-place":"Paris","ISBN":"978-2-85181-511-8","language":"française","publisher":"l'Arche","publisher-place":"Paris","source":"BnF ISBN","title":"Le théatre postdramatique","author":[{"family":"LEHMANN","given":"Hans-Thies"}],"translator":[{"family":"LEDRU","given":"Philippe-Henri"}],"issued":{"date-parts":[["2002"]]}},"locator":"252","label":"page"}],"schema":"https://github.com/citation-style-language/schema/raw/master/csl-citation.json"} </w:instrText>
      </w:r>
      <w:r>
        <w:fldChar w:fldCharType="separate"/>
      </w:r>
      <w:r w:rsidRPr="00735431">
        <w:rPr>
          <w:i/>
          <w:iCs/>
        </w:rPr>
        <w:t>Ibid.</w:t>
      </w:r>
      <w:r>
        <w:fldChar w:fldCharType="end"/>
      </w:r>
    </w:p>
  </w:footnote>
  <w:footnote w:id="143">
    <w:p w14:paraId="4B585F22" w14:textId="77777777" w:rsidR="00C468EA" w:rsidRDefault="00C468EA" w:rsidP="000B7A40">
      <w:pPr>
        <w:pStyle w:val="Footnote"/>
        <w:rPr>
          <w:rFonts w:eastAsia="Baskerville" w:cs="Baskerville"/>
        </w:rPr>
      </w:pPr>
      <w:r>
        <w:rPr>
          <w:rStyle w:val="FootnoteReference"/>
        </w:rPr>
        <w:footnoteRef/>
      </w:r>
      <w:r>
        <w:t xml:space="preserve"> G. Martínez énumère les éléments suivants :</w:t>
      </w:r>
    </w:p>
    <w:p w14:paraId="18466C34" w14:textId="77777777" w:rsidR="00C468EA" w:rsidRDefault="00C468EA" w:rsidP="000B7A40">
      <w:pPr>
        <w:pStyle w:val="Footnote"/>
      </w:pPr>
      <w:r>
        <w:t xml:space="preserve">La récurrence de certaines sonorités, de certains mots, dans le cadre d’une phrase, mais aussi, le plus souvent, au cours d'un échange de répliques (notamment dans la </w:t>
      </w:r>
      <w:r w:rsidRPr="005111F5">
        <w:rPr>
          <w:rStyle w:val="Aucun"/>
          <w:rFonts w:ascii="Baskerville" w:hAnsi="Baskerville"/>
          <w:i/>
          <w:iCs/>
          <w:szCs w:val="20"/>
        </w:rPr>
        <w:t>sticomythie</w:t>
      </w:r>
      <w:r>
        <w:t xml:space="preserve"> classique) ou dans l’ensemble du texte (comme dans certains textes contemporains, ceux de Val</w:t>
      </w:r>
      <w:r>
        <w:rPr>
          <w:lang w:val="it-IT"/>
        </w:rPr>
        <w:t>è</w:t>
      </w:r>
      <w:r>
        <w:rPr>
          <w:lang w:val="pt-PT"/>
        </w:rPr>
        <w:t>re Novarina par exemple).</w:t>
      </w:r>
    </w:p>
    <w:p w14:paraId="60B1B9FD" w14:textId="77777777" w:rsidR="00C468EA" w:rsidRDefault="00C468EA" w:rsidP="000B7A40">
      <w:pPr>
        <w:pStyle w:val="Footnote"/>
      </w:pPr>
      <w:r>
        <w:t>Les silences et les blancs typographiques.</w:t>
      </w:r>
    </w:p>
    <w:p w14:paraId="1D391A78" w14:textId="77777777" w:rsidR="00C468EA" w:rsidRDefault="00C468EA" w:rsidP="000B7A40">
      <w:pPr>
        <w:pStyle w:val="Footnote"/>
      </w:pPr>
      <w:r>
        <w:t>La syntaxe, la longueur des phrases qui conditionnent le diction, le souffle des comédiens.</w:t>
      </w:r>
    </w:p>
    <w:p w14:paraId="32B9353A" w14:textId="77777777" w:rsidR="00C468EA" w:rsidRDefault="00C468EA" w:rsidP="000B7A40">
      <w:pPr>
        <w:pStyle w:val="Footnote"/>
      </w:pPr>
      <w:r>
        <w:t xml:space="preserve">La succession des répliques en fonction de leur longueur (Conesa, 1983; Le </w:t>
      </w:r>
      <w:r>
        <w:rPr>
          <w:lang w:val="it-IT"/>
        </w:rPr>
        <w:t>Marinel, 1986).</w:t>
      </w:r>
    </w:p>
    <w:p w14:paraId="063BBE6D" w14:textId="77777777" w:rsidR="00C468EA" w:rsidRDefault="00C468EA" w:rsidP="000B7A40">
      <w:pPr>
        <w:pStyle w:val="Footnote"/>
      </w:pPr>
      <w:r>
        <w:t>La pragmatique de la parole (Vinaver, 1993; voir Searle, 1972; 1996).</w:t>
      </w:r>
    </w:p>
    <w:p w14:paraId="3D051298" w14:textId="77777777" w:rsidR="00C468EA" w:rsidRDefault="00C468EA" w:rsidP="000B7A40">
      <w:pPr>
        <w:pStyle w:val="Footnote"/>
      </w:pPr>
      <w:r>
        <w:t>Le rythme du discours (Tarlinskaja, 1984; MacCarthy, 1987).</w:t>
      </w:r>
    </w:p>
    <w:p w14:paraId="06A73780" w14:textId="77777777" w:rsidR="00C468EA" w:rsidRDefault="00C468EA" w:rsidP="000B7A40">
      <w:pPr>
        <w:pStyle w:val="Footnote"/>
      </w:pPr>
      <w:r>
        <w:t>Le rythme de succession des sc</w:t>
      </w:r>
      <w:r>
        <w:rPr>
          <w:lang w:val="it-IT"/>
        </w:rPr>
        <w:t>è</w:t>
      </w:r>
      <w:r>
        <w:t xml:space="preserve">nes, la configuration scénique, les didascalies </w:t>
      </w:r>
      <w:r w:rsidRPr="005111F5">
        <w:t>prox</w:t>
      </w:r>
      <w:r>
        <w:t>émiques.</w:t>
      </w:r>
    </w:p>
    <w:p w14:paraId="5808DAA7" w14:textId="77777777" w:rsidR="00C468EA" w:rsidRDefault="00C468EA" w:rsidP="000B7A40">
      <w:pPr>
        <w:pStyle w:val="Footnote"/>
      </w:pPr>
      <w:r>
        <w:t xml:space="preserve">Les changements de décor, la dynamique de l'intrigue à la ligne qui sont autant de milieux rythmiques inscrits dans le texte et repris par la mise en </w:t>
      </w:r>
      <w:r w:rsidRPr="005111F5">
        <w:t>sc</w:t>
      </w:r>
      <w:r>
        <w:rPr>
          <w:lang w:val="it-IT"/>
        </w:rPr>
        <w:t>è</w:t>
      </w:r>
      <w:r>
        <w:t>ne.</w:t>
      </w:r>
    </w:p>
  </w:footnote>
  <w:footnote w:id="144">
    <w:p w14:paraId="66B91880" w14:textId="77777777" w:rsidR="00C468EA" w:rsidRDefault="00C468EA" w:rsidP="000B7A40">
      <w:pPr>
        <w:pStyle w:val="Footnote"/>
      </w:pPr>
      <w:r>
        <w:rPr>
          <w:rStyle w:val="FootnoteReference"/>
        </w:rPr>
        <w:footnoteRef/>
      </w:r>
      <w:r>
        <w:t xml:space="preserve"> </w:t>
      </w:r>
      <w:r>
        <w:fldChar w:fldCharType="begin"/>
      </w:r>
      <w:r>
        <w:instrText xml:space="preserve"> ADDIN ZOTERO_ITEM CSL_CITATION {"citationID":"89sdZy3G","properties":{"formattedCitation":"Henri MICHAUX, {\\i{}Passages: 1937-1963}, Paris, Gallimard, 1998, p.\\uc0\\u8239{}368.","plainCitation":"Henri MICHAUX, Passages: 1937-1963, Paris, Gallimard, 1998, p.</w:instrText>
      </w:r>
      <w:r>
        <w:rPr>
          <w:rFonts w:ascii="Times New Roman" w:hAnsi="Times New Roman"/>
        </w:rPr>
        <w:instrText> </w:instrText>
      </w:r>
      <w:r>
        <w:instrText xml:space="preserve">368.","noteIndex":141},"citationItems":[{"id":40,"uris":["http://zotero.org/users/9627033/items/TTJDZ8BB"],"itemData":{"id":40,"type":"book","call-number":"824","collection-number":"379","collection-title":"Collection L'imaginaire","event-place":"Paris","ISBN":"978-2-07-075133-4","language":"fre","publisher":"Gallimard","publisher-place":"Paris","source":"BnF ISBN","title":"Passages: 1937-1963","title-short":"Passages","author":[{"family":"MICHAUX","given":"Henri"}],"issued":{"date-parts":[["1998"]]}},"locator":"368","label":"page"}],"schema":"https://github.com/citation-style-language/schema/raw/master/csl-citation.json"} </w:instrText>
      </w:r>
      <w:r>
        <w:fldChar w:fldCharType="separate"/>
      </w:r>
      <w:r w:rsidRPr="003579F8">
        <w:rPr>
          <w:rFonts w:ascii="Times New Roman" w:hAnsi="Times New Roman"/>
        </w:rPr>
        <w:t xml:space="preserve">Henri MICHAUX, </w:t>
      </w:r>
      <w:r w:rsidRPr="003579F8">
        <w:rPr>
          <w:rFonts w:ascii="Times New Roman" w:hAnsi="Times New Roman"/>
          <w:i/>
          <w:iCs/>
        </w:rPr>
        <w:t>Passages: 1937-1963</w:t>
      </w:r>
      <w:r w:rsidRPr="003579F8">
        <w:rPr>
          <w:rFonts w:ascii="Times New Roman" w:hAnsi="Times New Roman"/>
        </w:rPr>
        <w:t>, Paris, Gallimard, 1998, p. 368.</w:t>
      </w:r>
      <w:r>
        <w:fldChar w:fldCharType="end"/>
      </w:r>
    </w:p>
  </w:footnote>
  <w:footnote w:id="145">
    <w:p w14:paraId="65EDCC8D" w14:textId="77777777" w:rsidR="00C468EA" w:rsidRDefault="00C468EA" w:rsidP="000B7A40">
      <w:pPr>
        <w:pStyle w:val="FootnoteText"/>
      </w:pPr>
      <w:r>
        <w:rPr>
          <w:rStyle w:val="FootnoteReference"/>
        </w:rPr>
        <w:footnoteRef/>
      </w:r>
      <w:r>
        <w:t xml:space="preserve"> </w:t>
      </w:r>
      <w:r>
        <w:fldChar w:fldCharType="begin"/>
      </w:r>
      <w:r>
        <w:instrText xml:space="preserve"> ADDIN ZOTERO_ITEM CSL_CITATION {"citationID":"xAwYXrBM","properties":{"formattedCitation":"H.-T. LEHMANN, {\\i{}Le th\\uc0\\u233{}atre postdramatique}, {\\i{}op.\\uc0\\u160{}cit.}, p.\\uc0\\u160{}236.","plainCitation":"H.-T. LEHMANN, Le théatre postdramatique, op. cit., p. 236.","noteIndex":142},"citationItems":[{"id":37,"uris":["http://zotero.org/users/9627033/items/RGZQTNND"],"itemData":{"id":37,"type":"book","call-number":"792.090 48","event-place":"Paris","ISBN":"978-2-85181-511-8","language":"française","publisher":"l'Arche","publisher-place":"Paris","source":"BnF ISBN","title":"Le théatre postdramatique","author":[{"family":"LEHMANN","given":"Hans-Thies"}],"translator":[{"family":"LEDRU","given":"Philippe-Henri"}],"issued":{"date-parts":[["2002"]]}},"locator":"236","label":"page"}],"schema":"https://github.com/citation-style-language/schema/raw/master/csl-citation.json"} </w:instrText>
      </w:r>
      <w:r>
        <w:fldChar w:fldCharType="separate"/>
      </w:r>
      <w:r w:rsidRPr="00BA7E4F">
        <w:t xml:space="preserve">H.-T. LEHMANN, </w:t>
      </w:r>
      <w:r w:rsidRPr="00BA7E4F">
        <w:rPr>
          <w:i/>
          <w:iCs/>
        </w:rPr>
        <w:t>Le théatre postdramatique</w:t>
      </w:r>
      <w:r w:rsidRPr="00BA7E4F">
        <w:t xml:space="preserve">, </w:t>
      </w:r>
      <w:r w:rsidRPr="00BA7E4F">
        <w:rPr>
          <w:i/>
          <w:iCs/>
        </w:rPr>
        <w:t>op. cit.</w:t>
      </w:r>
      <w:r w:rsidRPr="00BA7E4F">
        <w:t>, p. 236.</w:t>
      </w:r>
      <w:r>
        <w:fldChar w:fldCharType="end"/>
      </w:r>
    </w:p>
  </w:footnote>
  <w:footnote w:id="146">
    <w:p w14:paraId="6ECD2632" w14:textId="77777777" w:rsidR="00C468EA" w:rsidRPr="009F32C5" w:rsidRDefault="00C468EA" w:rsidP="000B7A40">
      <w:pPr>
        <w:pStyle w:val="Footnote"/>
        <w:rPr>
          <w:rFonts w:ascii="Times New Roman" w:hAnsi="Times New Roman"/>
          <w:sz w:val="24"/>
        </w:rPr>
      </w:pPr>
      <w:r>
        <w:rPr>
          <w:rStyle w:val="FootnoteReference"/>
        </w:rPr>
        <w:footnoteRef/>
      </w:r>
      <w:r>
        <w:t xml:space="preserve"> « Pour aboutir à une typologie complète de ces discours propres au XX</w:t>
      </w:r>
      <w:r>
        <w:rPr>
          <w:position w:val="6"/>
          <w:sz w:val="12"/>
          <w:szCs w:val="12"/>
        </w:rPr>
        <w:t xml:space="preserve">e </w:t>
      </w:r>
      <w:r>
        <w:t>siècle, il faudrait réunir et l’aspect de l’absence de thématique déjà évoquée, et celui des nouveaux principes structuraux ici non esquissés. Ces derniers devraient opérer à l’aide des temporalités nouvelles, des questions de la stasis, de la directionnalité́, de leurs juxta- et de leurs superpositions.</w:t>
      </w:r>
      <w:r>
        <w:rPr>
          <w:rFonts w:cs="Garamond"/>
        </w:rPr>
        <w:t> »</w:t>
      </w:r>
      <w:r>
        <w:t xml:space="preserve"> </w:t>
      </w:r>
      <w:r>
        <w:fldChar w:fldCharType="begin"/>
      </w:r>
      <w:r>
        <w:instrText xml:space="preserve"> ADDIN ZOTERO_ITEM CSL_CITATION {"citationID":"1ArZ3jrG","properties":{"formattedCitation":"M\\uc0\\u225{}rta GRAB\\uc0\\u211{}CZ, \\uc0\\u171{}\\uc0\\u160{}Les th\\uc0\\u233{}ories du r\\uc0\\u233{}cit d\\uc0\\u8217{}apr\\uc0\\u232{}s Paul Ric\\uc0\\u339{}ur et leurs correspondances avec la narrativit\\uc0\\u233{} musicale\\uc0\\u160{}\\uc0\\u187{} dans {\\i{}Musique, narrativit\\uc0\\u233{}, signification}, L\\uc0\\u8217{}Harmattan., Paris, 2009, p.\\uc0\\u8239{}106.","plainCitation":"Márta GRABÓCZ, « Les théories du récit d’après Paul Ricœur et leurs correspondances avec la narrativité musicale » dans Musique, narrativité, signification, L’Harmattan., Paris, 2009, p.</w:instrText>
      </w:r>
      <w:r>
        <w:rPr>
          <w:rFonts w:ascii="Times New Roman" w:hAnsi="Times New Roman"/>
        </w:rPr>
        <w:instrText> </w:instrText>
      </w:r>
      <w:r>
        <w:instrText xml:space="preserve">106.","noteIndex":176},"citationItems":[{"id":71,"uris":["http://zotero.org/users/9627033/items/2YMUZH5N"],"itemData":{"id":71,"type":"chapter","container-title":"Musique, narrativité, signification","edition":"L'Harmattan","event-place":"Paris","publisher-place":"Paris","title":"Les théories du récit d’après Paul Ricœur et leurs correspondances avec la narrativité musicale","author":[{"family":"GRABÓCZ","given":"Márta"}],"issued":{"date-parts":[["2009"]]}},"locator":"106","label":"page"}],"schema":"https://github.com/citation-style-language/schema/raw/master/csl-citation.json"} </w:instrText>
      </w:r>
      <w:r>
        <w:fldChar w:fldCharType="separate"/>
      </w:r>
      <w:r w:rsidRPr="009F32C5">
        <w:t xml:space="preserve">Márta GRABÓCZ, « Les théories du récit d’après Paul Ricœur et leurs correspondances avec la narrativité musicale » dans </w:t>
      </w:r>
      <w:r w:rsidRPr="009F32C5">
        <w:rPr>
          <w:i/>
          <w:iCs/>
        </w:rPr>
        <w:t>Musique, narrativité, signification</w:t>
      </w:r>
      <w:r w:rsidRPr="009F32C5">
        <w:t>, L’Harmattan., Paris, 2009, p.</w:t>
      </w:r>
      <w:r w:rsidRPr="009F32C5">
        <w:rPr>
          <w:rFonts w:ascii="Times New Roman" w:hAnsi="Times New Roman"/>
        </w:rPr>
        <w:t> </w:t>
      </w:r>
      <w:r w:rsidRPr="009F32C5">
        <w:t>106.</w:t>
      </w:r>
      <w:r>
        <w:fldChar w:fldCharType="end"/>
      </w:r>
    </w:p>
  </w:footnote>
  <w:footnote w:id="147">
    <w:p w14:paraId="5FBEBE06" w14:textId="77777777" w:rsidR="00C468EA" w:rsidRDefault="00C468EA" w:rsidP="000B7A40">
      <w:pPr>
        <w:pStyle w:val="Footnote"/>
        <w:rPr>
          <w:u w:color="000000"/>
        </w:rPr>
      </w:pPr>
      <w:r>
        <w:rPr>
          <w:rStyle w:val="FootnoteReference"/>
        </w:rPr>
        <w:footnoteRef/>
      </w:r>
      <w:r>
        <w:t xml:space="preserve"> </w:t>
      </w:r>
      <w:r>
        <w:rPr>
          <w:u w:color="000000"/>
        </w:rPr>
        <w:t>Je questionnerais ici le rapport entre la note écrite et la réalisation. Est-ce que la rencontre entre le signe graphique et la notation conventionnelle ne dit pas que l’on peut s’affranchir de la notation conventionnelle pour arriver à une forme de réalisation libre mais dirigée, comme une sorte d’improvisation mais dans un contexte fixe ?</w:t>
      </w:r>
    </w:p>
    <w:p w14:paraId="338CDA07" w14:textId="77777777" w:rsidR="00C468EA" w:rsidRDefault="00C468EA" w:rsidP="000B7A40">
      <w:pPr>
        <w:pStyle w:val="Footnote"/>
      </w:pPr>
      <w:r>
        <w:rPr>
          <w:u w:color="000000"/>
        </w:rPr>
        <w:t>Pour y répondre il faut rappeler la double fonctionnalité de la représentation graphique. La première repose sur son rôle comme l’outil de composition, et la deuxième sur le fait que l’interprète, ou toute personne qui lit la partition pour une raison ou une autre, peut disposer d’un support graphique complémentaire pour mieux comprendre l’atmosphère sonore du discours musical. Dans ce contexte le signe graphique n’offre pas plus de liberté au point où l’on évoque la notion de l’improvisation cadrée. Après tout c’est une partition écrite et détaillée. De ce point de vue l’interprétation de la pièce, grâce aux schémas graphiques, porte plus de pertinence parce que la partition permet aux chanteuses de mieux comprendre l’univers sonore et le propos artistique de l’œuvre. Dans ce sens la partition graphique et conventionnelle sont donc complémentaires.</w:t>
      </w:r>
    </w:p>
  </w:footnote>
  <w:footnote w:id="148">
    <w:p w14:paraId="3D94FCF5" w14:textId="77777777" w:rsidR="00C468EA" w:rsidRDefault="00C468EA" w:rsidP="000B7A40">
      <w:pPr>
        <w:pStyle w:val="Footnote"/>
      </w:pPr>
      <w:r>
        <w:rPr>
          <w:rStyle w:val="FootnoteReference"/>
        </w:rPr>
        <w:footnoteRef/>
      </w:r>
      <w:r>
        <w:t xml:space="preserve"> </w:t>
      </w:r>
      <w:r w:rsidRPr="00360125">
        <w:fldChar w:fldCharType="begin"/>
      </w:r>
      <w:r>
        <w:instrText xml:space="preserve"> ADDIN ZOTERO_ITEM CSL_CITATION {"citationID":"JRVjQJgy","properties":{"formattedCitation":"Marie-Aline VILLARD, {\\i{}Po\\uc0\\u233{}tique du geste chez Henri Michaux\\uc0\\u8239{}: mouvement, regard, participation, danse},Universit\\uc0\\u233{} de Grenoble, Grenoble, 2006, p.\\uc0\\u8239{}194.","plainCitation":"Marie-Aline VILLARD, Poétique du geste chez Henri Michaux</w:instrText>
      </w:r>
      <w:r>
        <w:rPr>
          <w:rFonts w:ascii="Times New Roman" w:hAnsi="Times New Roman"/>
        </w:rPr>
        <w:instrText> </w:instrText>
      </w:r>
      <w:r>
        <w:instrText>: mouvement, regard, participation, danse,Université de Grenoble, Grenoble, 2006, p.</w:instrText>
      </w:r>
      <w:r>
        <w:rPr>
          <w:rFonts w:ascii="Times New Roman" w:hAnsi="Times New Roman"/>
        </w:rPr>
        <w:instrText> </w:instrText>
      </w:r>
      <w:r>
        <w:instrText xml:space="preserve">194.","dontUpdate":true,"noteIndex":118},"citationItems":[{"id":114,"uris":["http://zotero.org/users/9627033/items/L4LVWYRT"],"itemData":{"id":114,"type":"thesis","event-place":"Grenoble","publisher":"Université de Grenoble","publisher-place":"Grenoble","title":"Poétique du geste chez Henri Michaux : mouvement, regard, participation, danse","URL":"https://tel.archives-ouvertes.fr/tel-00919040","author":[{"family":"VILLARD","given":"Marie-Aline"}],"accessed":{"date-parts":[["2019",5,2]]},"issued":{"date-parts":[["2006"]]}},"locator":"194"}],"schema":"https://github.com/citation-style-language/schema/raw/master/csl-citation.json"} </w:instrText>
      </w:r>
      <w:r w:rsidRPr="00360125">
        <w:fldChar w:fldCharType="separate"/>
      </w:r>
      <w:r w:rsidRPr="00360125">
        <w:t xml:space="preserve">Marie-Aline VILLARD, </w:t>
      </w:r>
      <w:r w:rsidRPr="00360125">
        <w:rPr>
          <w:i/>
          <w:iCs/>
        </w:rPr>
        <w:t>Poétique du geste chez Henri Michaux</w:t>
      </w:r>
      <w:r w:rsidRPr="00360125">
        <w:rPr>
          <w:rFonts w:ascii="Times New Roman" w:hAnsi="Times New Roman"/>
          <w:i/>
          <w:iCs/>
        </w:rPr>
        <w:t> </w:t>
      </w:r>
      <w:r w:rsidRPr="00360125">
        <w:rPr>
          <w:i/>
          <w:iCs/>
        </w:rPr>
        <w:t>: mouvement, regard, participation, danse</w:t>
      </w:r>
      <w:r w:rsidRPr="00360125">
        <w:t>,</w:t>
      </w:r>
      <w:r>
        <w:t xml:space="preserve"> </w:t>
      </w:r>
      <w:r w:rsidRPr="00360125">
        <w:t>Université de Grenoble, Grenoble, 2006, p.</w:t>
      </w:r>
      <w:r w:rsidRPr="00360125">
        <w:rPr>
          <w:rFonts w:ascii="Times New Roman" w:hAnsi="Times New Roman"/>
        </w:rPr>
        <w:t> </w:t>
      </w:r>
      <w:r w:rsidRPr="00360125">
        <w:t>194.</w:t>
      </w:r>
      <w:r w:rsidRPr="00360125">
        <w:fldChar w:fldCharType="end"/>
      </w:r>
    </w:p>
  </w:footnote>
  <w:footnote w:id="149">
    <w:p w14:paraId="17B9289C" w14:textId="77777777" w:rsidR="00C468EA" w:rsidRDefault="00C468EA" w:rsidP="000B7A40">
      <w:pPr>
        <w:pStyle w:val="Footnote"/>
      </w:pPr>
      <w:r>
        <w:rPr>
          <w:rStyle w:val="FootnoteReference"/>
        </w:rPr>
        <w:footnoteRef/>
      </w:r>
      <w:r>
        <w:t xml:space="preserve"> </w:t>
      </w:r>
      <w:r w:rsidRPr="00573F8F">
        <w:rPr>
          <w:u w:color="000000"/>
        </w:rPr>
        <w:t>Une occlusive est le résultat du relâchement soudain d’un blocage de l’écoulement de l’air au niveau de la bouche, du pharynx ou de la glotte.</w:t>
      </w:r>
    </w:p>
  </w:footnote>
  <w:footnote w:id="150">
    <w:p w14:paraId="3E21FFBF" w14:textId="42A375A6" w:rsidR="00C468EA" w:rsidRPr="00A94FC6" w:rsidRDefault="00C468EA" w:rsidP="00C660EA">
      <w:pPr>
        <w:pStyle w:val="Footnote"/>
      </w:pPr>
      <w:r>
        <w:rPr>
          <w:rStyle w:val="FootnoteReference"/>
        </w:rPr>
        <w:footnoteRef/>
      </w:r>
      <w:r w:rsidRPr="00A94FC6">
        <w:t xml:space="preserve"> Dans la synthèse de la </w:t>
      </w:r>
      <w:r>
        <w:t>voix à partir du modèle source-filtre, tout comme le système de production vocale chez l’être humain, l’on utilise un signale de source qui contient une partie bruitée et une partie périodique.  Pulse-train, que nous allons expliquer dans le dernier chapitre, est utilisé très souvent comme signal de source.de la partie périodique. Cela produit une voyelle soufflée qui ressemble à celle de la voix naturelle.</w:t>
      </w:r>
    </w:p>
  </w:footnote>
  <w:footnote w:id="151">
    <w:p w14:paraId="1F58D93C" w14:textId="77777777" w:rsidR="00C468EA" w:rsidRPr="00C660EA" w:rsidRDefault="00C468EA" w:rsidP="00C660EA">
      <w:pPr>
        <w:pStyle w:val="Footnote"/>
      </w:pPr>
      <w:r>
        <w:rPr>
          <w:rStyle w:val="FootnoteReference"/>
        </w:rPr>
        <w:footnoteRef/>
      </w:r>
      <w:r w:rsidRPr="00C92FA5">
        <w:rPr>
          <w:lang w:val="en-US"/>
        </w:rPr>
        <w:t xml:space="preserve"> </w:t>
      </w:r>
      <w:r>
        <w:fldChar w:fldCharType="begin"/>
      </w:r>
      <w:r>
        <w:rPr>
          <w:lang w:val="en-US"/>
        </w:rPr>
        <w:instrText xml:space="preserve"> ADDIN ZOTERO_ITEM CSL_CITATION {"citationID":"nsud45D3","properties":{"formattedCitation":"Robert J. STERNBERG, Karin STERNBERG et Jeffery Scott MIO, \\uc0\\u171{}\\uc0\\u160{}Perception of Objects and Forms\\uc0\\u160{}\\uc0\\u187{} dans {\\i{}Cognitive psychology}, 6th ed., Belmont, CA, Wadsworth/Cengage Learning, 2012, p. 111\\uc0\\u8209{}121.","plainCitation":"Robert J. STERNBERG, Karin STERNBERG et Jeffery Scott MIO, « Perception of Objects and Forms » dans Cognitive psychology, 6th ed., Belmont, CA, Wadsworth/Cengage Learning, 2012, p. 111</w:instrText>
      </w:r>
      <w:r>
        <w:rPr>
          <w:rFonts w:ascii="Cambria Math" w:hAnsi="Cambria Math" w:cs="Cambria Math"/>
          <w:lang w:val="en-US"/>
        </w:rPr>
        <w:instrText>‑</w:instrText>
      </w:r>
      <w:r>
        <w:rPr>
          <w:lang w:val="en-US"/>
        </w:rPr>
        <w:instrText xml:space="preserve">121.","noteIndex":183},"citationItems":[{"id":81,"uris":["http://zotero.org/users/9627033/items/ZFUZRDPL"],"itemData":{"id":81,"type":"chapter","call-number":"BF201 .S74 2012","container-title":"Cognitive psychology","edition":"6th ed","event-place":"Belmont, CA","ISBN":"978-1-111-34476-4","page":"111-121","publisher":"Wadsworth/Cengage Learning","publisher-place":"Belmont, CA","source":"Library of Congress ISBN","title":"Perception of Objects and Forms","author":[{"family":"STERNBERG","given":"Robert J."},{"family":"STERNBERG","given":"Karin"},{"family":"MIO","given":"Jeffery Scott"}],"issued":{"date-parts":[["2012"]]}}}],"schema":"https://github.com/citation-style-language/schema/raw/master/csl-citation.json"} </w:instrText>
      </w:r>
      <w:r>
        <w:fldChar w:fldCharType="separate"/>
      </w:r>
      <w:r w:rsidRPr="00C92FA5">
        <w:rPr>
          <w:lang w:val="en-US"/>
        </w:rPr>
        <w:t xml:space="preserve">Robert J. STERNBERG, Karin STERNBERG et Jeffery Scott MIO, « Perception of Objects and Forms » dans </w:t>
      </w:r>
      <w:r w:rsidRPr="00C92FA5">
        <w:rPr>
          <w:i/>
          <w:iCs/>
          <w:lang w:val="en-US"/>
        </w:rPr>
        <w:t>Cognitive psychology</w:t>
      </w:r>
      <w:r w:rsidRPr="00C92FA5">
        <w:rPr>
          <w:lang w:val="en-US"/>
        </w:rPr>
        <w:t>, 6th ed., Belmont, CA, Wadsworth/Cengage Learning, 2012, p. 111</w:t>
      </w:r>
      <w:r w:rsidRPr="00C92FA5">
        <w:rPr>
          <w:rFonts w:ascii="Cambria Math" w:hAnsi="Cambria Math" w:cs="Cambria Math"/>
          <w:lang w:val="en-US"/>
        </w:rPr>
        <w:t>‑</w:t>
      </w:r>
      <w:r w:rsidRPr="00C92FA5">
        <w:rPr>
          <w:lang w:val="en-US"/>
        </w:rPr>
        <w:t>121.</w:t>
      </w:r>
      <w:r>
        <w:fldChar w:fldCharType="end"/>
      </w:r>
      <w:r w:rsidRPr="00C92FA5">
        <w:rPr>
          <w:lang w:val="en-US"/>
        </w:rPr>
        <w:t xml:space="preserve"> </w:t>
      </w:r>
      <w:r w:rsidRPr="00C660EA">
        <w:t xml:space="preserve">Cité in </w:t>
      </w:r>
      <w:r>
        <w:fldChar w:fldCharType="begin"/>
      </w:r>
      <w:r w:rsidRPr="00C660EA">
        <w:instrText xml:space="preserve"> ADDIN ZOTERO_ITEM CSL_CITATION {"citationID":"uOB2s1Mn","properties":{"formattedCitation":"C. D\\uc0\\u201{}L\\uc0\\u201{}CRAZ, {\\i{}Docteur}, {\\i{}op.\\uc0\\u160{}cit.}, p.\\uc0\\u160{}4.","plainCitation":"C. DÉLÉCRAZ, Docteur, op. cit., p. 4.","noteIndex":150},"citationItems":[{"id":73,"uris":["http://zotero.org/users/9627033/items/IKLUV75Q"],"itemData":{"id":73,"type":"thesis","event-place":"Nice","language":"français","number-of-pages":"706","publisher":"Côte d'Azur","publisher-place":"Nice","title":"La paramétrisation du geste dans les formes musicales scéniques : L’exemple du théâtre musical contemporain : état de l’art, historiographie, analyse","title-short":"Docteur","author":[{"family":"DÉLÉCRAZ","given":"Cyril"}],"accessed":{"date-parts":[["2021",5,14]]},"issued":{"date-parts":[["2019"]]}},"locator":"4","label":"page"}],"schema":"https://github.com/citation-style-language/schema/raw/master/csl-citation.json"} </w:instrText>
      </w:r>
      <w:r>
        <w:fldChar w:fldCharType="separate"/>
      </w:r>
      <w:r w:rsidRPr="00C660EA">
        <w:t xml:space="preserve">C. DÉLÉCRAZ, </w:t>
      </w:r>
      <w:r w:rsidRPr="00C660EA">
        <w:rPr>
          <w:i/>
          <w:iCs/>
        </w:rPr>
        <w:t>Docteur</w:t>
      </w:r>
      <w:r w:rsidRPr="00C660EA">
        <w:t xml:space="preserve">, </w:t>
      </w:r>
      <w:r w:rsidRPr="00C660EA">
        <w:rPr>
          <w:i/>
          <w:iCs/>
        </w:rPr>
        <w:t>op. cit.</w:t>
      </w:r>
      <w:r w:rsidRPr="00C660EA">
        <w:t>, p. 4.</w:t>
      </w:r>
      <w:r>
        <w:fldChar w:fldCharType="end"/>
      </w:r>
    </w:p>
  </w:footnote>
  <w:footnote w:id="152">
    <w:p w14:paraId="2193115F" w14:textId="77777777" w:rsidR="00C468EA" w:rsidRPr="005B51E3" w:rsidRDefault="00C468EA" w:rsidP="00707D7D">
      <w:pPr>
        <w:pStyle w:val="Footnote"/>
        <w:rPr>
          <w:u w:color="191C1E"/>
        </w:rPr>
      </w:pPr>
      <w:r>
        <w:rPr>
          <w:rStyle w:val="FootnoteReference"/>
        </w:rPr>
        <w:footnoteRef/>
      </w:r>
      <w:r>
        <w:t xml:space="preserve"> Chaque section peut être considérée comme un acte mais contrairement au sens conventionnel du terme il n’y a pas d’entracte entre chaque acte. Le changement de plateau est intégré dans la dramaturgie et fait partie du discours. Les sections sont nommées comme suit : </w:t>
      </w:r>
      <w:r>
        <w:rPr>
          <w:u w:color="191C1E"/>
        </w:rPr>
        <w:t xml:space="preserve">A) </w:t>
      </w:r>
      <w:r w:rsidRPr="005B51E3">
        <w:rPr>
          <w:i/>
          <w:iCs/>
          <w:u w:color="191C1E"/>
        </w:rPr>
        <w:t>Chôra</w:t>
      </w:r>
      <w:r>
        <w:rPr>
          <w:u w:color="191C1E"/>
        </w:rPr>
        <w:t>, B)</w:t>
      </w:r>
      <w:r w:rsidRPr="00E268FB">
        <w:rPr>
          <w:u w:color="191C1E"/>
        </w:rPr>
        <w:t xml:space="preserve"> </w:t>
      </w:r>
      <w:r w:rsidRPr="005B51E3">
        <w:rPr>
          <w:i/>
          <w:iCs/>
          <w:u w:color="191C1E"/>
        </w:rPr>
        <w:t>FLEUVE</w:t>
      </w:r>
      <w:bookmarkStart w:id="830" w:name="_Toc111087231"/>
      <w:r>
        <w:rPr>
          <w:u w:color="191C1E"/>
        </w:rPr>
        <w:t xml:space="preserve">, </w:t>
      </w:r>
      <w:r w:rsidRPr="00240B08">
        <w:t xml:space="preserve">C) </w:t>
      </w:r>
      <w:r w:rsidRPr="005B51E3">
        <w:rPr>
          <w:i/>
          <w:iCs/>
        </w:rPr>
        <w:t>Forteresse</w:t>
      </w:r>
      <w:bookmarkStart w:id="831" w:name="_Toc111087232"/>
      <w:bookmarkEnd w:id="830"/>
      <w:r>
        <w:rPr>
          <w:u w:color="191C1E"/>
        </w:rPr>
        <w:t xml:space="preserve">, </w:t>
      </w:r>
      <w:r w:rsidRPr="00240B08">
        <w:t xml:space="preserve">D) </w:t>
      </w:r>
      <w:r w:rsidRPr="005B51E3">
        <w:rPr>
          <w:i/>
          <w:iCs/>
        </w:rPr>
        <w:t>La pente</w:t>
      </w:r>
      <w:bookmarkStart w:id="832" w:name="_Toc111087233"/>
      <w:bookmarkEnd w:id="831"/>
      <w:r>
        <w:t xml:space="preserve">, </w:t>
      </w:r>
      <w:r w:rsidRPr="00240B08">
        <w:t xml:space="preserve">E) </w:t>
      </w:r>
      <w:r w:rsidRPr="005B51E3">
        <w:rPr>
          <w:i/>
          <w:iCs/>
        </w:rPr>
        <w:t>L</w:t>
      </w:r>
      <w:r>
        <w:rPr>
          <w:i/>
          <w:iCs/>
        </w:rPr>
        <w:t>’</w:t>
      </w:r>
      <w:r w:rsidRPr="005B51E3">
        <w:rPr>
          <w:i/>
          <w:iCs/>
        </w:rPr>
        <w:t>ai</w:t>
      </w:r>
      <w:bookmarkStart w:id="833" w:name="_Toc111087234"/>
      <w:bookmarkEnd w:id="832"/>
      <w:r w:rsidRPr="005B51E3">
        <w:rPr>
          <w:i/>
          <w:iCs/>
        </w:rPr>
        <w:t>r</w:t>
      </w:r>
      <w:r>
        <w:t xml:space="preserve">, </w:t>
      </w:r>
      <w:r w:rsidRPr="00240B08">
        <w:t xml:space="preserve">F) </w:t>
      </w:r>
      <w:r w:rsidRPr="005B51E3">
        <w:rPr>
          <w:i/>
          <w:iCs/>
        </w:rPr>
        <w:t>Une note</w:t>
      </w:r>
      <w:bookmarkStart w:id="834" w:name="_Toc111087235"/>
      <w:bookmarkEnd w:id="833"/>
      <w:r>
        <w:rPr>
          <w:u w:color="191C1E"/>
        </w:rPr>
        <w:t xml:space="preserve">, </w:t>
      </w:r>
      <w:r w:rsidRPr="00240B08">
        <w:t xml:space="preserve">G) </w:t>
      </w:r>
      <w:r w:rsidRPr="005B51E3">
        <w:rPr>
          <w:i/>
          <w:iCs/>
        </w:rPr>
        <w:t>Appuyer</w:t>
      </w:r>
      <w:bookmarkStart w:id="835" w:name="_Toc111087236"/>
      <w:bookmarkEnd w:id="834"/>
      <w:r>
        <w:rPr>
          <w:u w:color="191C1E"/>
        </w:rPr>
        <w:t xml:space="preserve">, </w:t>
      </w:r>
      <w:r w:rsidRPr="00240B08">
        <w:t xml:space="preserve">H) </w:t>
      </w:r>
      <w:r w:rsidRPr="005B51E3">
        <w:rPr>
          <w:i/>
          <w:iCs/>
        </w:rPr>
        <w:t>Oratorio</w:t>
      </w:r>
      <w:bookmarkStart w:id="836" w:name="_Toc111087237"/>
      <w:bookmarkEnd w:id="835"/>
      <w:r>
        <w:rPr>
          <w:u w:color="191C1E"/>
        </w:rPr>
        <w:t xml:space="preserve">, </w:t>
      </w:r>
      <w:r w:rsidRPr="00240B08">
        <w:t xml:space="preserve">I) </w:t>
      </w:r>
      <w:r w:rsidRPr="005B51E3">
        <w:rPr>
          <w:i/>
          <w:iCs/>
        </w:rPr>
        <w:t>Mouvement</w:t>
      </w:r>
      <w:r w:rsidRPr="0026239E">
        <w:t xml:space="preserve"> </w:t>
      </w:r>
      <w:r w:rsidRPr="005B51E3">
        <w:rPr>
          <w:i/>
          <w:iCs/>
        </w:rPr>
        <w:t>sans</w:t>
      </w:r>
      <w:r w:rsidRPr="0026239E">
        <w:t xml:space="preserve"> </w:t>
      </w:r>
      <w:r w:rsidRPr="005B51E3">
        <w:rPr>
          <w:i/>
          <w:iCs/>
        </w:rPr>
        <w:t>tête</w:t>
      </w:r>
      <w:bookmarkStart w:id="837" w:name="_Toc111087238"/>
      <w:bookmarkEnd w:id="836"/>
      <w:r>
        <w:rPr>
          <w:u w:color="191C1E"/>
        </w:rPr>
        <w:t xml:space="preserve">, </w:t>
      </w:r>
      <w:r w:rsidRPr="00240B08">
        <w:t xml:space="preserve">J) </w:t>
      </w:r>
      <w:bookmarkStart w:id="838" w:name="_Toc111087239"/>
      <w:bookmarkEnd w:id="837"/>
      <w:r>
        <w:t>i</w:t>
      </w:r>
      <w:r>
        <w:rPr>
          <w:u w:color="191C1E"/>
        </w:rPr>
        <w:t xml:space="preserve">, </w:t>
      </w:r>
      <w:r w:rsidRPr="00240B08">
        <w:t xml:space="preserve">K) </w:t>
      </w:r>
      <w:r w:rsidRPr="005B51E3">
        <w:rPr>
          <w:i/>
          <w:iCs/>
        </w:rPr>
        <w:t>Silence</w:t>
      </w:r>
      <w:r w:rsidRPr="0026239E">
        <w:t xml:space="preserve"> </w:t>
      </w:r>
      <w:r w:rsidRPr="005B51E3">
        <w:rPr>
          <w:i/>
          <w:iCs/>
        </w:rPr>
        <w:t>doit</w:t>
      </w:r>
      <w:r w:rsidRPr="0026239E">
        <w:t xml:space="preserve"> </w:t>
      </w:r>
      <w:r w:rsidRPr="005B51E3">
        <w:rPr>
          <w:i/>
          <w:iCs/>
        </w:rPr>
        <w:t>prendre</w:t>
      </w:r>
      <w:r w:rsidRPr="0026239E">
        <w:t xml:space="preserve"> </w:t>
      </w:r>
      <w:r w:rsidRPr="005B51E3">
        <w:rPr>
          <w:i/>
          <w:iCs/>
        </w:rPr>
        <w:t>place</w:t>
      </w:r>
      <w:bookmarkStart w:id="839" w:name="_Toc111087240"/>
      <w:bookmarkEnd w:id="838"/>
      <w:r>
        <w:rPr>
          <w:u w:color="191C1E"/>
        </w:rPr>
        <w:t xml:space="preserve">, </w:t>
      </w:r>
      <w:r w:rsidRPr="00240B08">
        <w:t xml:space="preserve">L) </w:t>
      </w:r>
      <w:r w:rsidRPr="005B51E3">
        <w:rPr>
          <w:i/>
          <w:iCs/>
        </w:rPr>
        <w:t>Contre</w:t>
      </w:r>
      <w:bookmarkStart w:id="840" w:name="_Toc111087241"/>
      <w:bookmarkEnd w:id="839"/>
      <w:r>
        <w:rPr>
          <w:u w:color="191C1E"/>
        </w:rPr>
        <w:t xml:space="preserve">, </w:t>
      </w:r>
      <w:r w:rsidRPr="00240B08">
        <w:t xml:space="preserve">M) </w:t>
      </w:r>
      <w:bookmarkEnd w:id="840"/>
      <w:r w:rsidRPr="005B51E3">
        <w:rPr>
          <w:i/>
          <w:iCs/>
        </w:rPr>
        <w:t>Insolente</w:t>
      </w:r>
      <w:r w:rsidRPr="0026239E">
        <w:t xml:space="preserve"> </w:t>
      </w:r>
      <w:r w:rsidRPr="005B51E3">
        <w:rPr>
          <w:i/>
          <w:iCs/>
        </w:rPr>
        <w:t>figure</w:t>
      </w:r>
    </w:p>
  </w:footnote>
  <w:footnote w:id="153">
    <w:p w14:paraId="220E23CF" w14:textId="77777777" w:rsidR="00C468EA" w:rsidRDefault="00C468EA" w:rsidP="00707D7D">
      <w:pPr>
        <w:pStyle w:val="Footnote"/>
      </w:pPr>
      <w:r>
        <w:rPr>
          <w:rStyle w:val="FootnoteReference"/>
        </w:rPr>
        <w:footnoteRef/>
      </w:r>
      <w:r>
        <w:t xml:space="preserve"> </w:t>
      </w:r>
      <w:r w:rsidRPr="00185731">
        <w:t>Dans un entretien avec Nicolas Donin et Jean-François Trubert, le compositeur grec, Georges Aperghis, parle de la forme mosaïque et de sa volonté concernant l’Independence des séquences de manière à ce qu’elles puissent exister par elles-mêmes.</w:t>
      </w:r>
      <w:r>
        <w:t xml:space="preserve">  </w:t>
      </w:r>
      <w:r>
        <w:fldChar w:fldCharType="begin"/>
      </w:r>
      <w:r>
        <w:instrText xml:space="preserve"> ADDIN ZOTERO_ITEM CSL_CITATION {"citationID":"j3ZIJzlG","properties":{"formattedCitation":"N. DONIN et J.-F. TRUBERT, \\uc0\\u171{}\\uc0\\u160{}Georges Aperghis \\uc0\\u8211{} Noyaux, matrices, oignons (... et corbeille)\\uc0\\u160{}\\uc0\\u187{}, art cit.","plainCitation":"N. DONIN et J.-F. TRUBERT, « Georges Aperghis – Noyaux, matrices, oignons (... et corbeille) », art cit.","noteIndex":152},"citationItems":[{"id":74,"uris":["http://zotero.org/users/9627033/items/PC2NU4JJ"],"itemData":{"id":74,"type":"article-newspaper","container-title":"Genesis","edition":"PUPS, SIGALES","ISSN":"1167-5101","page":"65-76","title":"Georges Aperghis – Noyaux, matrices, oignons (... et corbeille)","URL":"https://journals.openedition.org/genesis/363","author":[{"family":"DONIN","given":"Nicolas"},{"family":"TRUBERT","given":"Jean-François"}],"accessed":{"date-parts":[["2022",8,13]]},"issued":{"date-parts":[["2010"]]}}}],"schema":"https://github.com/citation-style-language/schema/raw/master/csl-citation.json"} </w:instrText>
      </w:r>
      <w:r>
        <w:fldChar w:fldCharType="separate"/>
      </w:r>
      <w:r w:rsidRPr="00A6532D">
        <w:t>N. DONIN et J.-F. TRUBERT, « Georges Aperghis – Noyaux, matrices, oignons (... et corbeille) », art cit.</w:t>
      </w:r>
      <w:r>
        <w:fldChar w:fldCharType="end"/>
      </w:r>
    </w:p>
  </w:footnote>
  <w:footnote w:id="154">
    <w:p w14:paraId="52B94A1C" w14:textId="77777777" w:rsidR="00C468EA" w:rsidRDefault="00C468EA" w:rsidP="00E12880">
      <w:pPr>
        <w:pStyle w:val="Footnote"/>
      </w:pPr>
      <w:r>
        <w:rPr>
          <w:rStyle w:val="FootnoteReference"/>
        </w:rPr>
        <w:footnoteRef/>
      </w:r>
      <w:r>
        <w:t xml:space="preserve"> </w:t>
      </w:r>
      <w:r w:rsidRPr="00FB6C97">
        <w:t xml:space="preserve">Avec le préfixe privatif in-, de fans, participe présent de </w:t>
      </w:r>
      <w:r w:rsidRPr="004238EB">
        <w:rPr>
          <w:i/>
          <w:iCs/>
        </w:rPr>
        <w:t>for</w:t>
      </w:r>
      <w:r w:rsidRPr="00FB6C97">
        <w:t xml:space="preserve">, </w:t>
      </w:r>
      <w:r w:rsidRPr="004238EB">
        <w:rPr>
          <w:i/>
          <w:iCs/>
        </w:rPr>
        <w:t>fari</w:t>
      </w:r>
      <w:r w:rsidRPr="00FB6C97">
        <w:t xml:space="preserve"> (« parler »). Voyez </w:t>
      </w:r>
      <w:r w:rsidRPr="004238EB">
        <w:rPr>
          <w:i/>
          <w:iCs/>
        </w:rPr>
        <w:t>filius</w:t>
      </w:r>
      <w:r w:rsidRPr="00FB6C97">
        <w:t xml:space="preserve"> (« fils ») pour un autre mot qui a subi une évolution similaire depuis le sens de « nourrisson » vers celui, plus général, de « petit de l’Homme ». Dans la psychanalyse </w:t>
      </w:r>
      <w:r>
        <w:t>l’</w:t>
      </w:r>
      <w:r w:rsidRPr="00FB6C97">
        <w:t>infans, terme de </w:t>
      </w:r>
      <w:hyperlink r:id="rId7" w:tooltip="Sándor Ferenczi" w:history="1">
        <w:r w:rsidRPr="00FB6C97">
          <w:t>Sándor Ferenczi</w:t>
        </w:r>
      </w:hyperlink>
      <w:r w:rsidRPr="00FB6C97">
        <w:t>, désigne l’enfant qui n’a pas encore acquis le </w:t>
      </w:r>
      <w:hyperlink r:id="rId8" w:tooltip="Langage" w:history="1">
        <w:r w:rsidRPr="00FB6C97">
          <w:t>langage</w:t>
        </w:r>
      </w:hyperlink>
      <w:r w:rsidRPr="00FB6C97">
        <w:t>, francisation du </w:t>
      </w:r>
      <w:hyperlink r:id="rId9" w:tooltip="Latin" w:history="1">
        <w:r w:rsidRPr="00FB6C97">
          <w:t>latin</w:t>
        </w:r>
      </w:hyperlink>
      <w:r w:rsidRPr="00FB6C97">
        <w:t> </w:t>
      </w:r>
      <w:r w:rsidRPr="004238EB">
        <w:rPr>
          <w:i/>
          <w:iCs/>
        </w:rPr>
        <w:t>infans</w:t>
      </w:r>
      <w:r w:rsidRPr="00FB6C97">
        <w:t xml:space="preserve">, </w:t>
      </w:r>
      <w:r w:rsidRPr="004238EB">
        <w:rPr>
          <w:i/>
          <w:iCs/>
        </w:rPr>
        <w:t>infantis</w:t>
      </w:r>
      <w:r w:rsidRPr="00FB6C97">
        <w:t xml:space="preserve">, désignant le très jeune enfant qui ne parle pas. </w:t>
      </w:r>
      <w:r w:rsidRPr="00FB6C97">
        <w:fldChar w:fldCharType="begin"/>
      </w:r>
      <w:r>
        <w:instrText xml:space="preserve"> ADDIN ZOTERO_ITEM CSL_CITATION {"citationID":"ukLoBGi7","properties":{"formattedCitation":"\\uc0\\u171{}\\uc0\\u160{}Infans\\uc0\\u160{}\\uc0\\u187{} dans {\\i{}Wikip\\uc0\\u233{}dia}, s.l.","plainCitation":"« Infans » dans Wikipédia, s.l.","noteIndex":186},"citationItems":[{"id":54,"uris":["http://zotero.org/users/9627033/items/UFLD3CHY"],"itemData":{"id":54,"type":"entry-encyclopedia","container-title":"Wikipédia","title":"Infans","URL":"https://fr.wikipedia.org/wiki/Infans","accessed":{"date-parts":[["2022",8,8]]}}}],"schema":"https://github.com/citation-style-language/schema/raw/master/csl-citation.json"} </w:instrText>
      </w:r>
      <w:r w:rsidRPr="00FB6C97">
        <w:fldChar w:fldCharType="separate"/>
      </w:r>
      <w:r w:rsidRPr="00FB6C97">
        <w:t>« Infans » dans Wikipédia, s.l.</w:t>
      </w:r>
      <w:r w:rsidRPr="00FB6C97">
        <w:fldChar w:fldCharType="end"/>
      </w:r>
    </w:p>
  </w:footnote>
  <w:footnote w:id="155">
    <w:p w14:paraId="295CFB80" w14:textId="77777777" w:rsidR="00C468EA" w:rsidRPr="00FB6C97" w:rsidRDefault="00C468EA" w:rsidP="00E12880">
      <w:pPr>
        <w:pStyle w:val="Footnote"/>
      </w:pPr>
      <w:r>
        <w:rPr>
          <w:rStyle w:val="FootnoteReference"/>
        </w:rPr>
        <w:footnoteRef/>
      </w:r>
      <w:r>
        <w:t xml:space="preserve"> </w:t>
      </w:r>
      <w:r w:rsidRPr="00FB6C97">
        <w:t>Dans la pensée </w:t>
      </w:r>
      <w:hyperlink r:id="rId10" w:tooltip="Grèce antique" w:history="1">
        <w:r w:rsidRPr="00FB6C97">
          <w:t>grecque antique</w:t>
        </w:r>
      </w:hyperlink>
      <w:r w:rsidRPr="00FB6C97">
        <w:t>, le logos (</w:t>
      </w:r>
      <w:hyperlink r:id="rId11" w:tooltip="Grec ancien" w:history="1">
        <w:r w:rsidRPr="00FB6C97">
          <w:t>grec ancien</w:t>
        </w:r>
      </w:hyperlink>
      <w:r w:rsidRPr="00FB6C97">
        <w:t> </w:t>
      </w:r>
      <w:hyperlink r:id="rId12" w:tooltip="wikt:λόγος" w:history="1">
        <w:r w:rsidRPr="00FB6C97">
          <w:rPr>
            <w:rFonts w:eastAsia="Arial Unicode MS" w:hint="eastAsia"/>
          </w:rPr>
          <w:t>λόγος</w:t>
        </w:r>
      </w:hyperlink>
      <w:r w:rsidRPr="00FB6C97">
        <w:t> lógos « parole, discours, raison, relation ») est au départ le discours parlé ou écrit. Par extension, logos désigne également la </w:t>
      </w:r>
      <w:hyperlink r:id="rId13" w:tooltip="Raison" w:history="1">
        <w:r w:rsidRPr="00FB6C97">
          <w:t>raison</w:t>
        </w:r>
      </w:hyperlink>
      <w:r w:rsidRPr="00FB6C97">
        <w:t>, forme de </w:t>
      </w:r>
      <w:hyperlink r:id="rId14" w:tooltip="Pensée" w:history="1">
        <w:r w:rsidRPr="00FB6C97">
          <w:t>pensée</w:t>
        </w:r>
      </w:hyperlink>
      <w:r w:rsidRPr="00FB6C97">
        <w:t> dont on considère qu'elle découle de la capacité à utiliser une </w:t>
      </w:r>
      <w:hyperlink r:id="rId15" w:tooltip="Langue" w:history="1">
        <w:r w:rsidRPr="00FB6C97">
          <w:t>langue</w:t>
        </w:r>
      </w:hyperlink>
      <w:r w:rsidRPr="00FB6C97">
        <w:t> (grec </w:t>
      </w:r>
      <w:r w:rsidRPr="00FB6C97">
        <w:rPr>
          <w:rFonts w:eastAsia="Arial Unicode MS" w:hint="eastAsia"/>
        </w:rPr>
        <w:t>γλ</w:t>
      </w:r>
      <w:r w:rsidRPr="00FB6C97">
        <w:rPr>
          <w:rFonts w:ascii="Times New Roman" w:eastAsia="Arial Unicode MS" w:hAnsi="Times New Roman"/>
        </w:rPr>
        <w:t>ῶ</w:t>
      </w:r>
      <w:r w:rsidRPr="00FB6C97">
        <w:rPr>
          <w:rFonts w:eastAsia="Arial Unicode MS" w:hint="eastAsia"/>
        </w:rPr>
        <w:t>σσα</w:t>
      </w:r>
      <w:r w:rsidRPr="00FB6C97">
        <w:t> / glossa, </w:t>
      </w:r>
      <w:r w:rsidRPr="00FB6C97">
        <w:rPr>
          <w:rFonts w:eastAsia="Arial Unicode MS" w:hint="eastAsia"/>
        </w:rPr>
        <w:t>γλ</w:t>
      </w:r>
      <w:r w:rsidRPr="00FB6C97">
        <w:rPr>
          <w:rFonts w:ascii="Times New Roman" w:eastAsia="Arial Unicode MS" w:hAnsi="Times New Roman"/>
        </w:rPr>
        <w:t>ῶ</w:t>
      </w:r>
      <w:r w:rsidRPr="00FB6C97">
        <w:rPr>
          <w:rFonts w:eastAsia="Arial Unicode MS" w:hint="eastAsia"/>
        </w:rPr>
        <w:t>ττα</w:t>
      </w:r>
      <w:r w:rsidRPr="00FB6C97">
        <w:t> / glotta « langue ») ou des </w:t>
      </w:r>
      <w:hyperlink r:id="rId16" w:tooltip="Mots" w:history="1">
        <w:r w:rsidRPr="00FB6C97">
          <w:t>mots</w:t>
        </w:r>
      </w:hyperlink>
      <w:r w:rsidRPr="00FB6C97">
        <w:t xml:space="preserve"> (λόγια / lógia « mots »). </w:t>
      </w:r>
      <w:r w:rsidRPr="00FB6C97">
        <w:fldChar w:fldCharType="begin"/>
      </w:r>
      <w:r>
        <w:instrText xml:space="preserve"> ADDIN ZOTERO_ITEM CSL_CITATION {"citationID":"eTKLVh2z","properties":{"formattedCitation":"\\uc0\\u171{}\\uc0\\u160{}Logos\\uc0\\u160{}\\uc0\\u187{} dans {\\i{}Wikip\\uc0\\u233{}dia}, s.l.","plainCitation":"« Logos » dans Wikipédia, s.l.","noteIndex":187},"citationItems":[{"id":53,"uris":["http://zotero.org/users/9627033/items/3TK35ZM9"],"itemData":{"id":53,"type":"entry-encyclopedia","container-title":"Wikipédia","title":"Logos","URL":"https://fr.wikipedia.org/wiki/Logos","accessed":{"date-parts":[["2022",8,8]]}}}],"schema":"https://github.com/citation-style-language/schema/raw/master/csl-citation.json"} </w:instrText>
      </w:r>
      <w:r w:rsidRPr="00FB6C97">
        <w:fldChar w:fldCharType="separate"/>
      </w:r>
      <w:r w:rsidRPr="00FB6C97">
        <w:t>« Logos » dans Wikipédia, s.l.</w:t>
      </w:r>
      <w:r w:rsidRPr="00FB6C97">
        <w:fldChar w:fldCharType="end"/>
      </w:r>
    </w:p>
  </w:footnote>
  <w:footnote w:id="156">
    <w:p w14:paraId="6F29237B" w14:textId="77777777" w:rsidR="00C468EA" w:rsidRDefault="00C468EA" w:rsidP="00E12880">
      <w:pPr>
        <w:pStyle w:val="Footnote"/>
      </w:pPr>
      <w:r w:rsidRPr="00FB6C97">
        <w:rPr>
          <w:rStyle w:val="FootnoteReference"/>
          <w:vertAlign w:val="baseline"/>
        </w:rPr>
        <w:footnoteRef/>
      </w:r>
      <w:r w:rsidRPr="00FB6C97">
        <w:t xml:space="preserve"> </w:t>
      </w:r>
      <w:r w:rsidRPr="00FB6C97">
        <w:fldChar w:fldCharType="begin"/>
      </w:r>
      <w:r>
        <w:instrText xml:space="preserve"> ADDIN ZOTERO_ITEM CSL_CITATION {"citationID":"210XOE9O","properties":{"formattedCitation":"H.-T. LEHMANN, {\\i{}Le th\\uc0\\u233{}atre postdramatique}, {\\i{}op.\\uc0\\u160{}cit.}, p.\\uc0\\u160{}235.","plainCitation":"H.-T. LEHMANN, Le théatre postdramatique, op. cit., p. 235.","noteIndex":155},"citationItems":[{"id":37,"uris":["http://zotero.org/users/9627033/items/RGZQTNND"],"itemData":{"id":37,"type":"book","call-number":"792.090 48","event-place":"Paris","ISBN":"978-2-85181-511-8","language":"française","publisher":"l'Arche","publisher-place":"Paris","source":"BnF ISBN","title":"Le théatre postdramatique","author":[{"family":"LEHMANN","given":"Hans-Thies"}],"translator":[{"family":"LEDRU","given":"Philippe-Henri"}],"issued":{"date-parts":[["2002"]]}},"locator":"235","label":"page"}],"schema":"https://github.com/citation-style-language/schema/raw/master/csl-citation.json"} </w:instrText>
      </w:r>
      <w:r w:rsidRPr="00FB6C97">
        <w:fldChar w:fldCharType="separate"/>
      </w:r>
      <w:r w:rsidRPr="00FB6C97">
        <w:t>H.-T. LEHMANN, Le thé</w:t>
      </w:r>
      <w:r>
        <w:t>â</w:t>
      </w:r>
      <w:r w:rsidRPr="00FB6C97">
        <w:t>tre postdramatique, op. cit., p. 235.</w:t>
      </w:r>
      <w:r w:rsidRPr="00FB6C97">
        <w:fldChar w:fldCharType="end"/>
      </w:r>
    </w:p>
  </w:footnote>
  <w:footnote w:id="157">
    <w:p w14:paraId="4D96E317" w14:textId="5FECE106" w:rsidR="00C468EA" w:rsidRPr="000B3FB5" w:rsidRDefault="00C468EA" w:rsidP="005C3DE0">
      <w:pPr>
        <w:pStyle w:val="Footnote"/>
      </w:pPr>
      <w:r>
        <w:rPr>
          <w:rStyle w:val="FootnoteReference"/>
        </w:rPr>
        <w:footnoteRef/>
      </w:r>
      <w:r>
        <w:t xml:space="preserve"> Le langage utilisé dans cette section est la métaphore de la condition ontologique de la chôra de la philosophie antique où, tout est en devenir, la stabilité est absente. Le langage indéterminé de </w:t>
      </w:r>
      <w:r>
        <w:rPr>
          <w:i/>
          <w:iCs/>
        </w:rPr>
        <w:t>Chôra,</w:t>
      </w:r>
      <w:r>
        <w:t xml:space="preserve"> est celui qui ne trouve pas de stabilité sémantique, parce qu’il est conditionné par son espace-temps où il existe un va-et-vient perpétuel entre le signifiant et le signifié. C’est seulement à la fin de la section </w:t>
      </w:r>
      <w:r>
        <w:rPr>
          <w:i/>
          <w:iCs/>
        </w:rPr>
        <w:t>Chîra</w:t>
      </w:r>
      <w:r>
        <w:t xml:space="preserve"> que la parole du comédien devient intelligible.</w:t>
      </w:r>
    </w:p>
  </w:footnote>
  <w:footnote w:id="158">
    <w:p w14:paraId="23C2566D" w14:textId="77777777" w:rsidR="00C468EA" w:rsidRDefault="00C468EA" w:rsidP="00E12880">
      <w:pPr>
        <w:pStyle w:val="Footnote"/>
      </w:pPr>
      <w:r>
        <w:rPr>
          <w:rStyle w:val="FootnoteReference"/>
        </w:rPr>
        <w:footnoteRef/>
      </w:r>
      <w:r>
        <w:t xml:space="preserve"> </w:t>
      </w:r>
      <w:r w:rsidRPr="00F55D7D">
        <w:t>Le grommelot (ou gromelot</w:t>
      </w:r>
      <w:hyperlink r:id="rId17" w:anchor="cite_note-1" w:history="1">
        <w:r w:rsidRPr="00F55D7D">
          <w:t>) est un style de langage utilisé dans le théâtre </w:t>
        </w:r>
      </w:hyperlink>
      <w:hyperlink r:id="rId18" w:tooltip="Satirique" w:history="1">
        <w:r w:rsidRPr="00F55D7D">
          <w:t>satirique</w:t>
        </w:r>
      </w:hyperlink>
      <w:r w:rsidRPr="00F55D7D">
        <w:t>, un charabia composé de langage </w:t>
      </w:r>
      <w:hyperlink r:id="rId19" w:tooltip="Macaronique" w:history="1">
        <w:r w:rsidRPr="00F55D7D">
          <w:t>macaronique</w:t>
        </w:r>
      </w:hyperlink>
      <w:r w:rsidRPr="00F55D7D">
        <w:t> et d'éléments </w:t>
      </w:r>
      <w:hyperlink r:id="rId20" w:tooltip="Onomatopée" w:history="1">
        <w:r w:rsidRPr="00F55D7D">
          <w:t>onomatopéiques</w:t>
        </w:r>
      </w:hyperlink>
      <w:r w:rsidRPr="00F55D7D">
        <w:t>, utilisé en lien avec le </w:t>
      </w:r>
      <w:hyperlink r:id="rId21" w:tooltip="Mime" w:history="1">
        <w:r w:rsidRPr="00F55D7D">
          <w:t>mime</w:t>
        </w:r>
      </w:hyperlink>
      <w:r w:rsidRPr="00F55D7D">
        <w:t> et l'imitation. L’usage satirique d’un tel style semble dater de la </w:t>
      </w:r>
      <w:hyperlink r:id="rId22" w:tooltip="Commedia dell'arte" w:history="1">
        <w:r w:rsidRPr="00F55D7D">
          <w:t>commedia dell'arte</w:t>
        </w:r>
      </w:hyperlink>
      <w:r w:rsidRPr="00F55D7D">
        <w:t> du </w:t>
      </w:r>
      <w:r>
        <w:t>XVI</w:t>
      </w:r>
      <w:r w:rsidRPr="00F55D7D">
        <w:t>e siècle ; le groupe de termes apparentés semble quant à lui appartenir au </w:t>
      </w:r>
      <w:r>
        <w:t>XX</w:t>
      </w:r>
      <w:r w:rsidRPr="00F55D7D">
        <w:t>e siècle.</w:t>
      </w:r>
      <w:r>
        <w:t xml:space="preserve"> </w:t>
      </w:r>
      <w:r w:rsidRPr="00F55D7D">
        <w:fldChar w:fldCharType="begin"/>
      </w:r>
      <w:r>
        <w:instrText xml:space="preserve"> ADDIN ZOTERO_ITEM CSL_CITATION {"citationID":"02NRypvu","properties":{"formattedCitation":"\\uc0\\u171{}\\uc0\\u160{}Grommelot\\uc0\\u160{}\\uc0\\u187{} dans {\\i{}Wikip\\uc0\\u233{}dia}, s.l.","plainCitation":"« Grommelot » dans Wikipédia, s.l.","noteIndex":189},"citationItems":[{"id":56,"uris":["http://zotero.org/users/9627033/items/4Z7TWXNQ"],"itemData":{"id":56,"type":"entry-encyclopedia","container-title":"Wikipédia","title":"Grommelot","URL":"https://fr.wikipedia.org/wiki/Grommelot","accessed":{"date-parts":[["2022",5,22]]}}}],"schema":"https://github.com/citation-style-language/schema/raw/master/csl-citation.json"} </w:instrText>
      </w:r>
      <w:r w:rsidRPr="00F55D7D">
        <w:fldChar w:fldCharType="separate"/>
      </w:r>
      <w:r w:rsidRPr="00F55D7D">
        <w:t>« Grommelot » dans Wikipédia, s.l.</w:t>
      </w:r>
      <w:r w:rsidRPr="00F55D7D">
        <w:fldChar w:fldCharType="end"/>
      </w:r>
    </w:p>
  </w:footnote>
  <w:footnote w:id="159">
    <w:p w14:paraId="717A657E" w14:textId="77777777" w:rsidR="00C468EA" w:rsidRDefault="00C468EA" w:rsidP="00E12880">
      <w:pPr>
        <w:pStyle w:val="Footnote"/>
      </w:pPr>
      <w:r>
        <w:rPr>
          <w:rStyle w:val="FootnoteReference"/>
        </w:rPr>
        <w:footnoteRef/>
      </w:r>
      <w:r>
        <w:t xml:space="preserve"> Pour la section A01 le texte proposé dans la partition est comme suit. Les mots de repère sont marqués en caractère gras :</w:t>
      </w:r>
    </w:p>
    <w:p w14:paraId="7F948110" w14:textId="77777777" w:rsidR="00C468EA" w:rsidRPr="00E268FB" w:rsidRDefault="00C468EA" w:rsidP="00E12880">
      <w:pPr>
        <w:pStyle w:val="Footnote"/>
        <w:rPr>
          <w:u w:color="191C1E"/>
        </w:rPr>
      </w:pPr>
      <w:r w:rsidRPr="00E268FB">
        <w:rPr>
          <w:b/>
          <w:bCs/>
        </w:rPr>
        <w:t>[</w:t>
      </w:r>
      <w:r>
        <w:rPr>
          <w:b/>
          <w:bCs/>
        </w:rPr>
        <w:t>A0</w:t>
      </w:r>
      <w:r w:rsidRPr="00E268FB">
        <w:rPr>
          <w:b/>
          <w:bCs/>
        </w:rPr>
        <w:t>1</w:t>
      </w:r>
      <w:r>
        <w:rPr>
          <w:b/>
          <w:bCs/>
        </w:rPr>
        <w:t>-01</w:t>
      </w:r>
      <w:r w:rsidRPr="00E268FB">
        <w:rPr>
          <w:b/>
          <w:bCs/>
        </w:rPr>
        <w:t>]</w:t>
      </w:r>
      <w:r w:rsidRPr="00E268FB">
        <w:rPr>
          <w:b/>
          <w:bCs/>
          <w:u w:val="single" w:color="191C1E"/>
        </w:rPr>
        <w:t>Enfffant...</w:t>
      </w:r>
      <w:r w:rsidRPr="00E268FB">
        <w:rPr>
          <w:b/>
          <w:bCs/>
          <w:u w:color="191C1E"/>
        </w:rPr>
        <w:t xml:space="preserve"> </w:t>
      </w:r>
      <w:r w:rsidRPr="00E268FB">
        <w:rPr>
          <w:u w:color="191C1E"/>
        </w:rPr>
        <w:t xml:space="preserve">Tant pas ne, Pantant fant me, En tant rété pouejjj, Ouejjj à trèpé vec, Réta vecouej prèéè… </w:t>
      </w:r>
      <w:r w:rsidRPr="00E268FB">
        <w:rPr>
          <w:b/>
          <w:bCs/>
          <w:u w:color="191C1E"/>
        </w:rPr>
        <w:t>[</w:t>
      </w:r>
      <w:r>
        <w:rPr>
          <w:b/>
          <w:bCs/>
        </w:rPr>
        <w:t>A0</w:t>
      </w:r>
      <w:r w:rsidRPr="00E268FB">
        <w:rPr>
          <w:b/>
          <w:bCs/>
        </w:rPr>
        <w:t>1</w:t>
      </w:r>
      <w:r>
        <w:rPr>
          <w:b/>
          <w:bCs/>
        </w:rPr>
        <w:t>-0</w:t>
      </w:r>
      <w:r w:rsidRPr="00E268FB">
        <w:rPr>
          <w:b/>
          <w:bCs/>
          <w:u w:color="191C1E"/>
        </w:rPr>
        <w:t>2]</w:t>
      </w:r>
      <w:r w:rsidRPr="00E268FB">
        <w:rPr>
          <w:b/>
          <w:bCs/>
          <w:u w:val="single" w:color="191C1E"/>
        </w:rPr>
        <w:t>Pouejjj…</w:t>
      </w:r>
      <w:r w:rsidRPr="00E268FB">
        <w:rPr>
          <w:u w:color="191C1E"/>
        </w:rPr>
        <w:t xml:space="preserve"> ouejjj à trèpé vec, Réta vecouej prèéè Queva selable, Édâge</w:t>
      </w:r>
    </w:p>
    <w:p w14:paraId="7F285166" w14:textId="77777777" w:rsidR="00C468EA" w:rsidRPr="00E268FB" w:rsidRDefault="00C468EA" w:rsidP="00E12880">
      <w:pPr>
        <w:pStyle w:val="Footnote"/>
        <w:rPr>
          <w:u w:color="191C1E"/>
        </w:rPr>
      </w:pPr>
      <w:r w:rsidRPr="00E268FB">
        <w:rPr>
          <w:u w:color="191C1E"/>
        </w:rPr>
        <w:t xml:space="preserve">elablouej, Pla deça quand me rastreux… </w:t>
      </w:r>
      <w:r w:rsidRPr="00E268FB">
        <w:rPr>
          <w:b/>
          <w:bCs/>
          <w:u w:color="191C1E"/>
        </w:rPr>
        <w:t>[</w:t>
      </w:r>
      <w:r>
        <w:rPr>
          <w:b/>
          <w:bCs/>
        </w:rPr>
        <w:t>A0</w:t>
      </w:r>
      <w:r w:rsidRPr="00E268FB">
        <w:rPr>
          <w:b/>
          <w:bCs/>
        </w:rPr>
        <w:t>1</w:t>
      </w:r>
      <w:r>
        <w:rPr>
          <w:b/>
          <w:bCs/>
        </w:rPr>
        <w:t>-0</w:t>
      </w:r>
      <w:r w:rsidRPr="00E268FB">
        <w:rPr>
          <w:b/>
          <w:bCs/>
          <w:u w:color="191C1E"/>
        </w:rPr>
        <w:t>3]</w:t>
      </w:r>
      <w:r w:rsidRPr="00E268FB">
        <w:rPr>
          <w:b/>
          <w:bCs/>
          <w:u w:val="single" w:color="191C1E"/>
        </w:rPr>
        <w:t>Queva…</w:t>
      </w:r>
      <w:r w:rsidRPr="00E268FB">
        <w:rPr>
          <w:u w:color="191C1E"/>
        </w:rPr>
        <w:t xml:space="preserve"> selable, Édâge elablouej, Pla deça quand me rastreux, Détastreux pla dont, Voix dèjjj… </w:t>
      </w:r>
      <w:r w:rsidRPr="00E268FB">
        <w:rPr>
          <w:b/>
          <w:bCs/>
          <w:u w:color="191C1E"/>
        </w:rPr>
        <w:t>[</w:t>
      </w:r>
      <w:r>
        <w:rPr>
          <w:b/>
          <w:bCs/>
        </w:rPr>
        <w:t>A0</w:t>
      </w:r>
      <w:r w:rsidRPr="00E268FB">
        <w:rPr>
          <w:b/>
          <w:bCs/>
        </w:rPr>
        <w:t>1</w:t>
      </w:r>
      <w:r>
        <w:rPr>
          <w:b/>
          <w:bCs/>
        </w:rPr>
        <w:t>-0</w:t>
      </w:r>
      <w:r w:rsidRPr="00E268FB">
        <w:rPr>
          <w:b/>
          <w:bCs/>
          <w:u w:color="191C1E"/>
        </w:rPr>
        <w:t>4]</w:t>
      </w:r>
      <w:r w:rsidRPr="00E268FB">
        <w:rPr>
          <w:b/>
          <w:bCs/>
          <w:u w:val="single" w:color="191C1E"/>
        </w:rPr>
        <w:t>Détastreux…</w:t>
      </w:r>
      <w:r w:rsidRPr="00E268FB">
        <w:rPr>
          <w:u w:color="191C1E"/>
        </w:rPr>
        <w:t xml:space="preserve"> pla dont, Voix dèjjj ùe sens</w:t>
      </w:r>
    </w:p>
    <w:p w14:paraId="48C7A95E" w14:textId="77777777" w:rsidR="00C468EA" w:rsidRPr="00E268FB" w:rsidRDefault="00C468EA" w:rsidP="00E12880">
      <w:pPr>
        <w:pStyle w:val="Footnote"/>
        <w:rPr>
          <w:u w:color="191C1E"/>
        </w:rPr>
      </w:pPr>
      <w:r w:rsidRPr="00E268FB">
        <w:rPr>
          <w:u w:color="191C1E"/>
        </w:rPr>
        <w:t xml:space="preserve">tout, Es sens toutreutire, Rivalete ta vie, Nuve milème vu jade, Resir ouej… </w:t>
      </w:r>
      <w:r>
        <w:rPr>
          <w:b/>
          <w:bCs/>
        </w:rPr>
        <w:t>A0</w:t>
      </w:r>
      <w:r w:rsidRPr="00E268FB">
        <w:rPr>
          <w:b/>
          <w:bCs/>
        </w:rPr>
        <w:t>1</w:t>
      </w:r>
      <w:r>
        <w:rPr>
          <w:b/>
          <w:bCs/>
        </w:rPr>
        <w:t>-01</w:t>
      </w:r>
      <w:r w:rsidRPr="00E268FB">
        <w:rPr>
          <w:b/>
          <w:bCs/>
          <w:u w:color="191C1E"/>
        </w:rPr>
        <w:t>5]</w:t>
      </w:r>
      <w:r w:rsidRPr="00E268FB">
        <w:rPr>
          <w:b/>
          <w:bCs/>
          <w:u w:val="single" w:color="191C1E"/>
        </w:rPr>
        <w:t>Ta vie…</w:t>
      </w:r>
      <w:r w:rsidRPr="00E268FB">
        <w:rPr>
          <w:u w:color="191C1E"/>
        </w:rPr>
        <w:t>, Nuve milème vu jade, Resir ouej, Jeudi est sent répentement, Ouej euvac an sons, Se lave ansons,</w:t>
      </w:r>
    </w:p>
    <w:p w14:paraId="2EB969F8" w14:textId="77777777" w:rsidR="00C468EA" w:rsidRPr="00E268FB" w:rsidRDefault="00C468EA" w:rsidP="00E12880">
      <w:pPr>
        <w:pStyle w:val="Footnote"/>
        <w:rPr>
          <w:u w:color="191C1E"/>
        </w:rPr>
      </w:pPr>
      <w:r w:rsidRPr="00E268FB">
        <w:rPr>
          <w:u w:color="191C1E"/>
        </w:rPr>
        <w:t xml:space="preserve">Nouejevac les nose… </w:t>
      </w:r>
      <w:r w:rsidRPr="00F55D7D">
        <w:rPr>
          <w:b/>
          <w:bCs/>
          <w:u w:color="191C1E"/>
        </w:rPr>
        <w:t>[</w:t>
      </w:r>
      <w:r>
        <w:rPr>
          <w:b/>
          <w:bCs/>
        </w:rPr>
        <w:t>A0</w:t>
      </w:r>
      <w:r w:rsidRPr="00E268FB">
        <w:rPr>
          <w:b/>
          <w:bCs/>
        </w:rPr>
        <w:t>1</w:t>
      </w:r>
      <w:r>
        <w:rPr>
          <w:b/>
          <w:bCs/>
        </w:rPr>
        <w:t>-0</w:t>
      </w:r>
      <w:r w:rsidRPr="00E268FB">
        <w:rPr>
          <w:b/>
          <w:bCs/>
          <w:u w:color="191C1E"/>
        </w:rPr>
        <w:t>6]</w:t>
      </w:r>
      <w:r w:rsidRPr="00E268FB">
        <w:rPr>
          <w:b/>
          <w:bCs/>
          <w:u w:val="single" w:color="191C1E"/>
        </w:rPr>
        <w:t>Ouejjj…</w:t>
      </w:r>
      <w:r w:rsidRPr="00E268FB">
        <w:rPr>
          <w:u w:color="191C1E"/>
        </w:rPr>
        <w:t xml:space="preserve"> euvac an sons, Se lave ansons, Nouejevac les nose. Oh, oh, Le quette ange, Cette rangesoche aubut, Déchoge durance… </w:t>
      </w:r>
      <w:r w:rsidRPr="00E268FB">
        <w:rPr>
          <w:b/>
          <w:bCs/>
          <w:u w:color="191C1E"/>
        </w:rPr>
        <w:t>[</w:t>
      </w:r>
      <w:r>
        <w:rPr>
          <w:b/>
          <w:bCs/>
        </w:rPr>
        <w:t>A0</w:t>
      </w:r>
      <w:r w:rsidRPr="00E268FB">
        <w:rPr>
          <w:b/>
          <w:bCs/>
        </w:rPr>
        <w:t>1</w:t>
      </w:r>
      <w:r>
        <w:rPr>
          <w:b/>
          <w:bCs/>
        </w:rPr>
        <w:t>-0</w:t>
      </w:r>
      <w:r w:rsidRPr="00E268FB">
        <w:rPr>
          <w:b/>
          <w:bCs/>
          <w:u w:color="191C1E"/>
        </w:rPr>
        <w:t>7]</w:t>
      </w:r>
      <w:r w:rsidRPr="00E268FB">
        <w:rPr>
          <w:b/>
          <w:bCs/>
          <w:u w:val="single" w:color="191C1E"/>
        </w:rPr>
        <w:t>Oh, oh…</w:t>
      </w:r>
      <w:r w:rsidRPr="00E268FB">
        <w:rPr>
          <w:u w:color="191C1E"/>
        </w:rPr>
        <w:t>, Le quette ange,</w:t>
      </w:r>
    </w:p>
    <w:p w14:paraId="1A231B60" w14:textId="77777777" w:rsidR="00C468EA" w:rsidRPr="00E268FB" w:rsidRDefault="00C468EA" w:rsidP="00E12880">
      <w:pPr>
        <w:pStyle w:val="Footnote"/>
        <w:rPr>
          <w:u w:color="191C1E"/>
        </w:rPr>
      </w:pPr>
      <w:r w:rsidRPr="00E268FB">
        <w:rPr>
          <w:u w:color="191C1E"/>
        </w:rPr>
        <w:t xml:space="preserve">Cette rangesoche aubut, Déchoge durance, Vèle range, Lève tange couttendu </w:t>
      </w:r>
      <w:r w:rsidRPr="00E268FB">
        <w:rPr>
          <w:b/>
          <w:bCs/>
          <w:u w:color="191C1E"/>
        </w:rPr>
        <w:t>[</w:t>
      </w:r>
      <w:r>
        <w:rPr>
          <w:b/>
          <w:bCs/>
        </w:rPr>
        <w:t>A0</w:t>
      </w:r>
      <w:r w:rsidRPr="00E268FB">
        <w:rPr>
          <w:b/>
          <w:bCs/>
        </w:rPr>
        <w:t>1</w:t>
      </w:r>
      <w:r>
        <w:rPr>
          <w:b/>
          <w:bCs/>
        </w:rPr>
        <w:t>-0</w:t>
      </w:r>
      <w:r w:rsidRPr="00E268FB">
        <w:rPr>
          <w:b/>
          <w:bCs/>
          <w:u w:color="191C1E"/>
        </w:rPr>
        <w:t>8]</w:t>
      </w:r>
      <w:r w:rsidRPr="00E268FB">
        <w:rPr>
          <w:b/>
          <w:bCs/>
          <w:u w:val="single" w:color="191C1E"/>
        </w:rPr>
        <w:t>Vèle range…</w:t>
      </w:r>
      <w:r w:rsidRPr="00E268FB">
        <w:rPr>
          <w:u w:color="191C1E"/>
        </w:rPr>
        <w:t>, Lève tange couttendu Cetiliquididutant, Du di quilidulidiquide, Ssssage ceteur oporoire…,</w:t>
      </w:r>
    </w:p>
    <w:p w14:paraId="4FDDE1E7" w14:textId="77777777" w:rsidR="00C468EA" w:rsidRPr="00E268FB" w:rsidRDefault="00C468EA" w:rsidP="00E12880">
      <w:pPr>
        <w:pStyle w:val="Footnote"/>
        <w:rPr>
          <w:u w:color="191C1E"/>
        </w:rPr>
      </w:pPr>
      <w:r w:rsidRPr="00E268FB">
        <w:rPr>
          <w:b/>
          <w:bCs/>
          <w:u w:color="191C1E"/>
        </w:rPr>
        <w:t>[</w:t>
      </w:r>
      <w:r>
        <w:rPr>
          <w:b/>
          <w:bCs/>
        </w:rPr>
        <w:t>A0</w:t>
      </w:r>
      <w:r w:rsidRPr="00E268FB">
        <w:rPr>
          <w:b/>
          <w:bCs/>
        </w:rPr>
        <w:t>1</w:t>
      </w:r>
      <w:r>
        <w:rPr>
          <w:b/>
          <w:bCs/>
        </w:rPr>
        <w:t>-0</w:t>
      </w:r>
      <w:r w:rsidRPr="00E268FB">
        <w:rPr>
          <w:b/>
          <w:bCs/>
          <w:u w:color="191C1E"/>
        </w:rPr>
        <w:t>9]</w:t>
      </w:r>
      <w:r w:rsidRPr="00E268FB">
        <w:rPr>
          <w:b/>
          <w:bCs/>
          <w:u w:val="single" w:color="191C1E"/>
        </w:rPr>
        <w:t>Du di…</w:t>
      </w:r>
      <w:r w:rsidRPr="00E268FB">
        <w:rPr>
          <w:u w:color="191C1E"/>
        </w:rPr>
        <w:t xml:space="preserve"> quilidulidiquide Ssssage ceteur oporoire, Pasaire joue tourage, Quitant et ne tonnait, Replanâge… </w:t>
      </w:r>
      <w:r w:rsidRPr="00E268FB">
        <w:rPr>
          <w:b/>
          <w:bCs/>
          <w:u w:color="191C1E"/>
        </w:rPr>
        <w:t>[</w:t>
      </w:r>
      <w:r>
        <w:rPr>
          <w:b/>
          <w:bCs/>
        </w:rPr>
        <w:t>A0</w:t>
      </w:r>
      <w:r w:rsidRPr="00E268FB">
        <w:rPr>
          <w:b/>
          <w:bCs/>
        </w:rPr>
        <w:t>1</w:t>
      </w:r>
      <w:r>
        <w:rPr>
          <w:b/>
          <w:bCs/>
        </w:rPr>
        <w:t>-</w:t>
      </w:r>
      <w:r w:rsidRPr="00E268FB">
        <w:rPr>
          <w:b/>
          <w:bCs/>
          <w:u w:color="191C1E"/>
        </w:rPr>
        <w:t>10]</w:t>
      </w:r>
      <w:r w:rsidRPr="00E268FB">
        <w:rPr>
          <w:b/>
          <w:bCs/>
          <w:u w:val="single" w:color="191C1E"/>
        </w:rPr>
        <w:t>Quitant…</w:t>
      </w:r>
      <w:r w:rsidRPr="00E268FB">
        <w:rPr>
          <w:u w:color="191C1E"/>
        </w:rPr>
        <w:t xml:space="preserve"> et ne tonnait, Replanâge, Rage plutage rentagelen est tiii,</w:t>
      </w:r>
    </w:p>
    <w:p w14:paraId="0E304552" w14:textId="77777777" w:rsidR="00C468EA" w:rsidRPr="00E268FB" w:rsidRDefault="00C468EA" w:rsidP="00E12880">
      <w:pPr>
        <w:pStyle w:val="Footnote"/>
        <w:rPr>
          <w:b/>
          <w:bCs/>
          <w:u w:val="single" w:color="191C1E"/>
        </w:rPr>
      </w:pPr>
      <w:r w:rsidRPr="00E268FB">
        <w:rPr>
          <w:u w:color="191C1E"/>
        </w:rPr>
        <w:t xml:space="preserve">Paten est tiii…  </w:t>
      </w:r>
      <w:r w:rsidRPr="00E268FB">
        <w:rPr>
          <w:b/>
          <w:bCs/>
          <w:u w:color="191C1E"/>
        </w:rPr>
        <w:t>[11]</w:t>
      </w:r>
      <w:r w:rsidRPr="00E268FB">
        <w:rPr>
          <w:b/>
          <w:bCs/>
          <w:u w:val="single" w:color="191C1E"/>
        </w:rPr>
        <w:t>Rage plutage…</w:t>
      </w:r>
      <w:r w:rsidRPr="00E268FB">
        <w:rPr>
          <w:u w:color="191C1E"/>
        </w:rPr>
        <w:t xml:space="preserve"> rentagelen est tiii, Paten est tiii Et ces de teraux ne teurter o soche… </w:t>
      </w:r>
      <w:r w:rsidRPr="00E268FB">
        <w:rPr>
          <w:b/>
          <w:bCs/>
          <w:u w:color="191C1E"/>
        </w:rPr>
        <w:t>[12]</w:t>
      </w:r>
      <w:r w:rsidRPr="00E268FB">
        <w:rPr>
          <w:b/>
          <w:bCs/>
          <w:u w:val="single" w:color="191C1E"/>
        </w:rPr>
        <w:t>Viens d'ontaine</w:t>
      </w:r>
      <w:r w:rsidRPr="00E268FB">
        <w:rPr>
          <w:u w:color="191C1E"/>
        </w:rPr>
        <w:t xml:space="preserve">, Et ces de teraux ne teurter o soche qu'un leufe…, </w:t>
      </w:r>
      <w:r w:rsidRPr="00E268FB">
        <w:rPr>
          <w:u w:color="191C1E"/>
        </w:rPr>
        <w:tab/>
      </w:r>
      <w:r w:rsidRPr="00E268FB">
        <w:rPr>
          <w:b/>
          <w:bCs/>
          <w:u w:val="single" w:color="191C1E"/>
        </w:rPr>
        <w:t>D’un</w:t>
      </w:r>
    </w:p>
    <w:p w14:paraId="6CE00B91" w14:textId="77777777" w:rsidR="00C468EA" w:rsidRDefault="00C468EA" w:rsidP="00E12880">
      <w:pPr>
        <w:pStyle w:val="FootnoteText"/>
      </w:pPr>
    </w:p>
  </w:footnote>
  <w:footnote w:id="160">
    <w:p w14:paraId="134B3FA1" w14:textId="77777777" w:rsidR="00C468EA" w:rsidRPr="00FB11E0" w:rsidRDefault="00C468EA" w:rsidP="000848FB">
      <w:pPr>
        <w:pStyle w:val="Footnote"/>
        <w:rPr>
          <w:rFonts w:ascii="Times New Roman" w:hAnsi="Times New Roman"/>
          <w:sz w:val="24"/>
        </w:rPr>
      </w:pPr>
      <w:r>
        <w:rPr>
          <w:rStyle w:val="FootnoteReference"/>
        </w:rPr>
        <w:footnoteRef/>
      </w:r>
      <w:r>
        <w:t xml:space="preserve"> </w:t>
      </w:r>
      <w:r w:rsidRPr="00FB11E0">
        <w:t>« Un certain phénomène qu’on appelle musique » (1958) est le second texte consacré par Michaux à la musique, neuf ans après « Premières impressions ». Une première référence forte à la musique apparaît dans « Un peuple et un homme » (1938) : « Musicien, pianiste, recrachant automatiquement, fidèlement, irrésistiblement les concerts qu’il a entendus, singe de la musique, tuyau musical, chaussée où déferlent les harmonies d’autrui, mais, ces moments passés, vide, parfaitement inhabité de sons et de chant, dans la situation d’un facteur qui a distribu</w:t>
      </w:r>
      <w:r>
        <w:t>é</w:t>
      </w:r>
      <w:r w:rsidRPr="00FB11E0">
        <w:t xml:space="preserve"> ses lettres. » (</w:t>
      </w:r>
      <w:r w:rsidRPr="00FB11E0">
        <w:rPr>
          <w:i/>
          <w:iCs/>
        </w:rPr>
        <w:t>Œuvres complètes</w:t>
      </w:r>
      <w:r w:rsidRPr="00FB11E0">
        <w:t>, 1. 1, p. 547). Dépréciatives, comme l’est l’ensemble du texte, ces lignes ont l’intérêt de mettre l’expérience de la musique sur un pied d’égalit</w:t>
      </w:r>
      <w:r>
        <w:t>é</w:t>
      </w:r>
      <w:r w:rsidRPr="00FB11E0">
        <w:t xml:space="preserve"> avec celles de l’</w:t>
      </w:r>
      <w:r>
        <w:t>é</w:t>
      </w:r>
      <w:r w:rsidRPr="00FB11E0">
        <w:t>criture</w:t>
      </w:r>
      <w:r>
        <w:t xml:space="preserve"> </w:t>
      </w:r>
      <w:r w:rsidRPr="00FB11E0">
        <w:t>et de la peinture.</w:t>
      </w:r>
    </w:p>
  </w:footnote>
  <w:footnote w:id="161">
    <w:p w14:paraId="48D4C068" w14:textId="4B155AD7" w:rsidR="00C468EA" w:rsidRDefault="00C468EA" w:rsidP="000848FB">
      <w:pPr>
        <w:pStyle w:val="Footnote"/>
      </w:pPr>
      <w:r>
        <w:rPr>
          <w:rStyle w:val="FootnoteReference"/>
        </w:rPr>
        <w:footnoteRef/>
      </w:r>
      <w:r>
        <w:t xml:space="preserve"> </w:t>
      </w:r>
      <w:r w:rsidRPr="0088688C">
        <w:t xml:space="preserve">H. MICHAUX, « Première impressions », dans </w:t>
      </w:r>
      <w:r w:rsidRPr="0088688C">
        <w:rPr>
          <w:i/>
          <w:iCs/>
        </w:rPr>
        <w:t>Passages</w:t>
      </w:r>
      <w:r w:rsidRPr="0088688C">
        <w:t xml:space="preserve">, op. cit., p. 117. Dans son anthologie </w:t>
      </w:r>
      <w:r w:rsidRPr="0088688C">
        <w:rPr>
          <w:i/>
          <w:iCs/>
        </w:rPr>
        <w:t>L’Espace du dedans</w:t>
      </w:r>
      <w:r w:rsidRPr="0088688C">
        <w:t>, Michaux a choisi le titre « Jouer avec les sons » pour isoler un long fragment de « Premi</w:t>
      </w:r>
      <w:r>
        <w:t>è</w:t>
      </w:r>
      <w:r w:rsidRPr="0088688C">
        <w:t xml:space="preserve">res impressions ». </w:t>
      </w:r>
    </w:p>
  </w:footnote>
  <w:footnote w:id="162">
    <w:p w14:paraId="24E6231C" w14:textId="65FA2DB7" w:rsidR="00C468EA" w:rsidRDefault="00C468EA">
      <w:pPr>
        <w:pStyle w:val="FootnoteText"/>
      </w:pPr>
      <w:r>
        <w:rPr>
          <w:rStyle w:val="FootnoteReference"/>
        </w:rPr>
        <w:footnoteRef/>
      </w:r>
      <w:r>
        <w:t xml:space="preserve"> </w:t>
      </w:r>
      <w:r w:rsidRPr="00C43BC2">
        <w:t xml:space="preserve">Raymond BELLOUR, « Note sur Michaux et la musique. », </w:t>
      </w:r>
      <w:r w:rsidRPr="00C43BC2">
        <w:rPr>
          <w:i/>
          <w:iCs/>
        </w:rPr>
        <w:t>Chimères. Revue des schizoanalyses</w:t>
      </w:r>
      <w:r w:rsidRPr="00C43BC2">
        <w:t>, 2000, n</w:t>
      </w:r>
      <w:r w:rsidRPr="00C43BC2">
        <w:rPr>
          <w:vertAlign w:val="superscript"/>
        </w:rPr>
        <w:t>o</w:t>
      </w:r>
      <w:r w:rsidRPr="00C43BC2">
        <w:t> 39, p. 75</w:t>
      </w:r>
      <w:r w:rsidRPr="00C43BC2">
        <w:rPr>
          <w:rFonts w:cs="Cambria Math"/>
        </w:rPr>
        <w:t>‑</w:t>
      </w:r>
      <w:r w:rsidRPr="00C43BC2">
        <w:t>78.</w:t>
      </w:r>
    </w:p>
  </w:footnote>
  <w:footnote w:id="163">
    <w:p w14:paraId="20CCF7C8" w14:textId="77777777" w:rsidR="00C468EA" w:rsidRDefault="00C468EA" w:rsidP="007D6863">
      <w:pPr>
        <w:pStyle w:val="Footnote"/>
      </w:pPr>
      <w:r>
        <w:rPr>
          <w:rStyle w:val="FootnoteReference"/>
        </w:rPr>
        <w:footnoteRef/>
      </w:r>
      <w:r>
        <w:t xml:space="preserve"> </w:t>
      </w:r>
      <w:r w:rsidRPr="00250D83">
        <w:t>Raphaël FOULON et Jean BRESSON, « Un modèle de contrôle pour la synthèse par fonctions d’ondes formantiques avec OM-Chant », Saint-Denis, 2013.</w:t>
      </w:r>
    </w:p>
  </w:footnote>
  <w:footnote w:id="164">
    <w:p w14:paraId="701D56A0" w14:textId="3847D50B" w:rsidR="00C468EA" w:rsidRDefault="00C468EA" w:rsidP="000848FB">
      <w:pPr>
        <w:pStyle w:val="Footnote"/>
      </w:pPr>
      <w:r>
        <w:rPr>
          <w:rStyle w:val="FootnoteReference"/>
        </w:rPr>
        <w:footnoteRef/>
      </w:r>
      <w:r>
        <w:t xml:space="preserve"> </w:t>
      </w:r>
      <w:r w:rsidRPr="00673128">
        <w:t>N. DONIN et J.-F. TRUBERT, « Georges Aperghis – Noyaux, matrices, oignons (... et corbeille) », art cit.</w:t>
      </w:r>
    </w:p>
  </w:footnote>
  <w:footnote w:id="165">
    <w:p w14:paraId="309FBCAD" w14:textId="77777777" w:rsidR="00C468EA" w:rsidRPr="00D0296C" w:rsidRDefault="00C468EA" w:rsidP="009B4E95">
      <w:pPr>
        <w:pStyle w:val="FootnoteText"/>
      </w:pPr>
      <w:r>
        <w:rPr>
          <w:rStyle w:val="FootnoteReference"/>
        </w:rPr>
        <w:footnoteRef/>
      </w:r>
      <w:r w:rsidRPr="00D0296C">
        <w:t xml:space="preserve"> 9 DoF</w:t>
      </w:r>
      <w:r>
        <w:t xml:space="preserve"> ou</w:t>
      </w:r>
      <w:r w:rsidRPr="00D0296C">
        <w:rPr>
          <w:i/>
          <w:iCs/>
        </w:rPr>
        <w:t xml:space="preserve"> 9 Degrees of Freedom</w:t>
      </w:r>
      <w:r w:rsidRPr="00D0296C">
        <w:t xml:space="preserve"> (</w:t>
      </w:r>
      <w:r>
        <w:t>9 degré de liberté</w:t>
      </w:r>
      <w:r w:rsidRPr="00D0296C">
        <w:t xml:space="preserve">) permet de capturer neuf types de </w:t>
      </w:r>
      <w:r>
        <w:t>mouvement.</w:t>
      </w:r>
    </w:p>
  </w:footnote>
  <w:footnote w:id="166">
    <w:p w14:paraId="7B161741" w14:textId="77777777" w:rsidR="00C468EA" w:rsidRDefault="00C468EA" w:rsidP="009B4E95">
      <w:pPr>
        <w:pStyle w:val="Footnote"/>
      </w:pPr>
      <w:r>
        <w:rPr>
          <w:rStyle w:val="FootnoteReference"/>
        </w:rPr>
        <w:footnoteRef/>
      </w:r>
      <w:r>
        <w:t xml:space="preserve"> </w:t>
      </w:r>
      <w:r w:rsidRPr="005E278E">
        <w:t>Open Sound Control</w:t>
      </w:r>
      <w:r>
        <w:t xml:space="preserve"> (OSC) est un</w:t>
      </w:r>
      <w:r w:rsidRPr="005E278E">
        <w:t xml:space="preserve"> protocole de communication matériel via le WiFi via protocole UDP.</w:t>
      </w:r>
    </w:p>
  </w:footnote>
  <w:footnote w:id="167">
    <w:p w14:paraId="198713B9" w14:textId="77777777" w:rsidR="00C468EA" w:rsidRDefault="00C468EA" w:rsidP="009B4E95">
      <w:pPr>
        <w:pStyle w:val="Footnote"/>
      </w:pPr>
      <w:r>
        <w:rPr>
          <w:rStyle w:val="FootnoteReference"/>
        </w:rPr>
        <w:footnoteRef/>
      </w:r>
      <w:r>
        <w:t xml:space="preserve"> UDP (User Datagram Protocol) est un protocole de communication qui est utilisé pour établir des connexions à fiable latence et à tolérance de perte entre applications sur Internet. Chaque milisconde un paquet de donnée est transmis du réseau WiFi via UDP.  </w:t>
      </w:r>
    </w:p>
  </w:footnote>
  <w:footnote w:id="168">
    <w:p w14:paraId="40FAA917" w14:textId="77777777" w:rsidR="00C468EA" w:rsidRDefault="00C468EA" w:rsidP="007D6863">
      <w:pPr>
        <w:pStyle w:val="Footnote"/>
      </w:pPr>
      <w:r>
        <w:rPr>
          <w:rStyle w:val="FootnoteReference"/>
        </w:rPr>
        <w:footnoteRef/>
      </w:r>
      <w:r>
        <w:t xml:space="preserve"> L’a</w:t>
      </w:r>
      <w:r w:rsidRPr="00D555A0">
        <w:t xml:space="preserve">ppellation empruntée </w:t>
      </w:r>
      <w:r>
        <w:t>à</w:t>
      </w:r>
      <w:r w:rsidRPr="00D555A0">
        <w:t xml:space="preserve"> José Miguel.</w:t>
      </w:r>
      <w:r>
        <w:t xml:space="preserve"> </w:t>
      </w:r>
      <w:r w:rsidRPr="005B4A95">
        <w:t>José Miguel FERNÁNDEZ, Vers un système unifié d’interaction et de synchronisation en composition électroacoustique et mixte</w:t>
      </w:r>
      <w:r w:rsidRPr="005B4A95">
        <w:rPr>
          <w:rFonts w:ascii="Times New Roman" w:hAnsi="Times New Roman"/>
        </w:rPr>
        <w:t> </w:t>
      </w:r>
      <w:r w:rsidRPr="005B4A95">
        <w:t>: partitions électroniques centralisées, Thèse de doctorat, Sorbonne, Paris, 2021.</w:t>
      </w:r>
      <w:r>
        <w:t xml:space="preserve"> </w:t>
      </w:r>
      <w:r w:rsidRPr="00D555A0">
        <w:t>La partition électronique de Chuchotements burlesques est en partie centralisée</w:t>
      </w:r>
      <w:r>
        <w:t>.</w:t>
      </w:r>
    </w:p>
  </w:footnote>
  <w:footnote w:id="169">
    <w:p w14:paraId="6259CEBD" w14:textId="034C8640" w:rsidR="00C468EA" w:rsidRPr="007A6778" w:rsidRDefault="00C468EA" w:rsidP="000848FB">
      <w:pPr>
        <w:pStyle w:val="Footnote"/>
      </w:pPr>
      <w:r>
        <w:rPr>
          <w:rStyle w:val="FootnoteReference"/>
        </w:rPr>
        <w:footnoteRef/>
      </w:r>
      <w:r w:rsidRPr="007A6778">
        <w:t xml:space="preserve"> </w:t>
      </w:r>
      <w:r>
        <w:t>« </w:t>
      </w:r>
      <w:r w:rsidRPr="007A6778">
        <w:t>MuBu (pour « Multi-buffer ») est un ensemble de modules pour le traitement du signal temps réel multimodal (audio et mouvement), l’apprentissage automatique, et la synthèse sonore par descripteurs.</w:t>
      </w:r>
      <w:r>
        <w:t xml:space="preserve"> » </w:t>
      </w:r>
      <w:r w:rsidRPr="007A6778">
        <w:rPr>
          <w:i/>
          <w:iCs/>
        </w:rPr>
        <w:t>MuBu pour Max</w:t>
      </w:r>
      <w:r w:rsidRPr="007A6778">
        <w:t>, https://www.stms-lab.fr/shop/product/mubu-pour-max/, (consulté le 15 août 2022).</w:t>
      </w:r>
    </w:p>
  </w:footnote>
  <w:footnote w:id="170">
    <w:p w14:paraId="2A5D1263" w14:textId="287652F0" w:rsidR="00C468EA" w:rsidRDefault="00C468EA" w:rsidP="000848FB">
      <w:pPr>
        <w:pStyle w:val="Footnote"/>
      </w:pPr>
      <w:r>
        <w:rPr>
          <w:rStyle w:val="FootnoteReference"/>
        </w:rPr>
        <w:footnoteRef/>
      </w:r>
      <w:r w:rsidRPr="0025331D">
        <w:rPr>
          <w:lang w:val="en-US"/>
        </w:rPr>
        <w:t xml:space="preserve"> </w:t>
      </w:r>
      <w:r w:rsidRPr="00712AA8">
        <w:rPr>
          <w:lang w:val="en-US"/>
        </w:rPr>
        <w:t xml:space="preserve">The </w:t>
      </w:r>
      <w:r w:rsidRPr="00712AA8">
        <w:rPr>
          <w:i/>
          <w:iCs/>
          <w:lang w:val="en-US"/>
        </w:rPr>
        <w:t>gizmo~</w:t>
      </w:r>
      <w:r w:rsidRPr="00712AA8">
        <w:rPr>
          <w:lang w:val="en-US"/>
        </w:rPr>
        <w:t xml:space="preserve"> object implements a </w:t>
      </w:r>
      <w:r>
        <w:rPr>
          <w:lang w:val="en-US"/>
        </w:rPr>
        <w:t>f</w:t>
      </w:r>
      <w:r w:rsidRPr="00712AA8">
        <w:rPr>
          <w:lang w:val="en-US"/>
        </w:rPr>
        <w:t>requency</w:t>
      </w:r>
      <w:r>
        <w:rPr>
          <w:lang w:val="en-US"/>
        </w:rPr>
        <w:t xml:space="preserve">-domain pitch shifter. It works by analyzing the frequency bins of an FFT’d signal, finding the peaks in the spectrum, and shifting them along the frequency axis to transpose the sound. </w:t>
      </w:r>
      <w:r w:rsidRPr="001F04A9">
        <w:t>« gizmo~ ».</w:t>
      </w:r>
    </w:p>
  </w:footnote>
  <w:footnote w:id="171">
    <w:p w14:paraId="4F971EC1" w14:textId="7F755377" w:rsidR="00C468EA" w:rsidRPr="00002E2A" w:rsidRDefault="00C468EA" w:rsidP="000848FB">
      <w:pPr>
        <w:pStyle w:val="Footnote"/>
      </w:pPr>
      <w:r>
        <w:rPr>
          <w:rStyle w:val="FootnoteReference"/>
        </w:rPr>
        <w:footnoteRef/>
      </w:r>
      <w:r>
        <w:t xml:space="preserve"> Créé par l’équipe ISMM de l’IRCAM, sogs~ est un objet Max pour la synthèse granulaire. </w:t>
      </w:r>
      <w:r w:rsidRPr="00002E2A">
        <w:t>« Max/MSP ».</w:t>
      </w:r>
    </w:p>
  </w:footnote>
  <w:footnote w:id="172">
    <w:p w14:paraId="48AA528B" w14:textId="1B0F7415" w:rsidR="00C468EA" w:rsidRPr="00F76707" w:rsidRDefault="00C468EA" w:rsidP="000848FB">
      <w:pPr>
        <w:pStyle w:val="Footnote"/>
      </w:pPr>
      <w:r>
        <w:rPr>
          <w:rStyle w:val="FootnoteReference"/>
        </w:rPr>
        <w:footnoteRef/>
      </w:r>
      <w:r w:rsidRPr="00F76707">
        <w:t xml:space="preserve"> </w:t>
      </w:r>
      <w:r w:rsidRPr="007F36CF">
        <w:rPr>
          <w:shd w:val="clear" w:color="auto" w:fill="FFFFFF"/>
        </w:rPr>
        <w:t xml:space="preserve">Psychoriste est une </w:t>
      </w:r>
      <w:r>
        <w:rPr>
          <w:shd w:val="clear" w:color="auto" w:fill="FFFFFF"/>
        </w:rPr>
        <w:t xml:space="preserve">chœur </w:t>
      </w:r>
      <w:r w:rsidRPr="007F36CF">
        <w:rPr>
          <w:shd w:val="clear" w:color="auto" w:fill="FFFFFF"/>
        </w:rPr>
        <w:t xml:space="preserve">virtuel qui crée l’effet de </w:t>
      </w:r>
      <w:r>
        <w:rPr>
          <w:shd w:val="clear" w:color="auto" w:fill="FFFFFF"/>
        </w:rPr>
        <w:t xml:space="preserve">chœur en temps réel, en la transposant selon une gamme, un mode ou un tempérament specifique. </w:t>
      </w:r>
      <w:r w:rsidRPr="00F76707">
        <w:rPr>
          <w:i/>
          <w:iCs/>
        </w:rPr>
        <w:t>Psychoriste</w:t>
      </w:r>
      <w:r w:rsidRPr="00F76707">
        <w:t>, https://forum.ircam.fr/projects/detail/virtual-choir/, (consulté le 5 avril 2022).</w:t>
      </w:r>
    </w:p>
  </w:footnote>
  <w:footnote w:id="173">
    <w:p w14:paraId="7383B431" w14:textId="77777777" w:rsidR="00C468EA" w:rsidRPr="00134578" w:rsidRDefault="00C468EA" w:rsidP="000848FB">
      <w:pPr>
        <w:pStyle w:val="Footnote"/>
        <w:rPr>
          <w:rFonts w:ascii="Times New Roman" w:hAnsi="Times New Roman"/>
          <w:lang w:val="en-US"/>
        </w:rPr>
      </w:pPr>
      <w:r>
        <w:rPr>
          <w:rStyle w:val="FootnoteReference"/>
        </w:rPr>
        <w:footnoteRef/>
      </w:r>
      <w:r w:rsidRPr="00134578">
        <w:rPr>
          <w:lang w:val="en-US"/>
        </w:rPr>
        <w:t xml:space="preserve"> </w:t>
      </w:r>
      <w:r w:rsidRPr="00134578">
        <w:rPr>
          <w:shd w:val="clear" w:color="auto" w:fill="FFFFFF"/>
          <w:lang w:val="en-US"/>
        </w:rPr>
        <w:t>Spat is a software suite for spatialization of sound signals in real-time intended for musical creation, postproduction, and live performances.</w:t>
      </w:r>
    </w:p>
    <w:p w14:paraId="1EA4B317" w14:textId="6C603731" w:rsidR="00C468EA" w:rsidRDefault="00C468EA" w:rsidP="000848FB">
      <w:pPr>
        <w:pStyle w:val="Footnote"/>
      </w:pPr>
      <w:r w:rsidRPr="00134578">
        <w:rPr>
          <w:i/>
          <w:iCs/>
        </w:rPr>
        <w:t>Spat</w:t>
      </w:r>
      <w:r w:rsidRPr="00134578">
        <w:t>, https://forum.ircam.fr/projects/detail/spat/, (consulté le 20 mai 2022).</w:t>
      </w:r>
    </w:p>
  </w:footnote>
  <w:footnote w:id="174">
    <w:p w14:paraId="274633F8" w14:textId="7A40DB93" w:rsidR="00C468EA" w:rsidRPr="004A5189" w:rsidRDefault="00C468EA">
      <w:pPr>
        <w:pStyle w:val="FootnoteText"/>
      </w:pPr>
      <w:r>
        <w:rPr>
          <w:rStyle w:val="FootnoteReference"/>
        </w:rPr>
        <w:footnoteRef/>
      </w:r>
      <w:r w:rsidRPr="004A5189">
        <w:rPr>
          <w:lang w:val="en-US"/>
        </w:rPr>
        <w:t xml:space="preserve"> </w:t>
      </w:r>
      <w:r w:rsidRPr="004A5189">
        <w:rPr>
          <w:i/>
          <w:iCs/>
          <w:lang w:val="en-US"/>
        </w:rPr>
        <w:t>ioscbank~</w:t>
      </w:r>
      <w:r w:rsidRPr="004A5189">
        <w:rPr>
          <w:lang w:val="en-US"/>
        </w:rPr>
        <w:t xml:space="preserve"> is an interpolating oscill</w:t>
      </w:r>
      <w:r>
        <w:rPr>
          <w:lang w:val="en-US"/>
        </w:rPr>
        <w:t xml:space="preserve">ator bank with signal inputs to set oscillator frequency and magnitude. </w:t>
      </w:r>
      <w:r w:rsidRPr="005B187C">
        <w:t>« Max/MSP », art cit.</w:t>
      </w:r>
    </w:p>
  </w:footnote>
  <w:footnote w:id="175">
    <w:p w14:paraId="21BD4A35" w14:textId="31F35148" w:rsidR="00C468EA" w:rsidRDefault="00C468EA">
      <w:pPr>
        <w:pStyle w:val="FootnoteText"/>
      </w:pPr>
      <w:r>
        <w:rPr>
          <w:rStyle w:val="FootnoteReference"/>
        </w:rPr>
        <w:footnoteRef/>
      </w:r>
      <w:r>
        <w:t xml:space="preserve"> Voir le chapitre 3 pour d’avantage information concernant cet objet.</w:t>
      </w:r>
    </w:p>
  </w:footnote>
  <w:footnote w:id="176">
    <w:p w14:paraId="26EA5D34" w14:textId="1F06FA05" w:rsidR="00C468EA" w:rsidRDefault="00C468EA" w:rsidP="000848FB">
      <w:pPr>
        <w:pStyle w:val="Footnote"/>
      </w:pPr>
      <w:r>
        <w:rPr>
          <w:rStyle w:val="FootnoteReference"/>
        </w:rPr>
        <w:footnoteRef/>
      </w:r>
      <w:r w:rsidRPr="004A5189">
        <w:rPr>
          <w:lang w:val="en-US"/>
        </w:rPr>
        <w:t xml:space="preserve"> Virtual lutherie: create virtual music instruments with physical models, playing in real time. </w:t>
      </w:r>
      <w:r w:rsidRPr="004A5189">
        <w:rPr>
          <w:i/>
          <w:iCs/>
        </w:rPr>
        <w:t>Modalyse</w:t>
      </w:r>
      <w:r w:rsidRPr="004A5189">
        <w:t>, https://forum.ircam.fr/projects/detail/modalys/, (consulté le 9 septembre 2022).</w:t>
      </w:r>
    </w:p>
  </w:footnote>
  <w:footnote w:id="177">
    <w:p w14:paraId="2F77336D" w14:textId="30A7B363" w:rsidR="00C468EA" w:rsidRPr="001F04A9" w:rsidRDefault="00C468EA" w:rsidP="000848FB">
      <w:pPr>
        <w:pStyle w:val="Footnote"/>
        <w:rPr>
          <w:lang w:val="en-US"/>
        </w:rPr>
      </w:pPr>
      <w:r>
        <w:rPr>
          <w:rStyle w:val="FootnoteReference"/>
        </w:rPr>
        <w:footnoteRef/>
      </w:r>
      <w:r w:rsidRPr="00465A95">
        <w:t xml:space="preserve"> </w:t>
      </w:r>
      <w:r w:rsidRPr="00F664CD">
        <w:t xml:space="preserve">L’apprentissage machine est aussi une technologie qui est rarement utilisé dans la Composition Assisté par ordinateur (CAO). A partir de la librairie XMM nous avons tenté de créer une module de reconnaissance de geste audio dans l’environnement d’OpenMusic 7. </w:t>
      </w:r>
      <w:r w:rsidRPr="001F04A9">
        <w:rPr>
          <w:lang w:val="en-US"/>
        </w:rPr>
        <w:t xml:space="preserve">Voir : </w:t>
      </w:r>
      <w:r w:rsidRPr="00E34465">
        <w:rPr>
          <w:lang w:val="en-US"/>
        </w:rPr>
        <w:t>J. BRESSON et al., « From Motion to Musical Gesture: Experiments with Machine Learning in Computer-Aided Composition », art cit.</w:t>
      </w:r>
    </w:p>
  </w:footnote>
  <w:footnote w:id="178">
    <w:p w14:paraId="2DBA60DD" w14:textId="77777777" w:rsidR="00C468EA" w:rsidRPr="00473B00" w:rsidRDefault="00C468EA" w:rsidP="00864521">
      <w:pPr>
        <w:pStyle w:val="Footnote"/>
        <w:rPr>
          <w:lang w:val="en-US"/>
        </w:rPr>
      </w:pPr>
      <w:r>
        <w:rPr>
          <w:rStyle w:val="FootnoteReference"/>
        </w:rPr>
        <w:footnoteRef/>
      </w:r>
      <w:r w:rsidRPr="00853BD4">
        <w:t xml:space="preserve"> Voir </w:t>
      </w:r>
      <w:r w:rsidRPr="00473B00">
        <w:fldChar w:fldCharType="begin"/>
      </w:r>
      <w:r>
        <w:instrText xml:space="preserve"> ADDIN ZOTERO_ITEM CSL_CITATION {"citationID":"SrqyPaJt","properties":{"formattedCitation":"Norbert SCHNELL et al., \\uc0\\u171{}\\uc0\\u160{}FTM\\uc0\\u8212{}Complex Data Structures for Max\\uc0\\u160{}\\uc0\\u187{}, Barcelonne, 2005.","plainCitation":"Norbert SCHNELL et al., « FTM—Complex Data Structures for Max », Barcelonne, 2005.","noteIndex":208},"citationItems":[{"id":85,"uris":["http://zotero.org/users/9627033/items/NT4H3AUZ"],"itemData":{"id":85,"type":"paper-conference","event-place":"Barcelonne","event-title":"International Computer Music Conference (ICMC)","publisher-place":"Barcelonne","title":"FTM—Complex Data Structures for Max","author":[{"family":"SCHNELL","given":"Norbert"},{"family":"BORGHESI","given":"Riccadro"},{"family":"SCHWARZ","given":"Diemo"},{"family":"BEVILACQUA","given":"Frédéric"},{"family":"MÜLLER","given":"Remy"}],"issued":{"date-parts":[["2005"]]}}}],"schema":"https://github.com/citation-style-language/schema/raw/master/csl-citation.json"} </w:instrText>
      </w:r>
      <w:r w:rsidRPr="00473B00">
        <w:fldChar w:fldCharType="separate"/>
      </w:r>
      <w:r w:rsidRPr="00853BD4">
        <w:t>Norbert SCHNELL et al., « FTM—Complex Data Structures for Max », Barcelonne, 2005.</w:t>
      </w:r>
      <w:r w:rsidRPr="00473B00">
        <w:fldChar w:fldCharType="end"/>
      </w:r>
      <w:r w:rsidRPr="00853BD4">
        <w:t xml:space="preserve"> </w:t>
      </w:r>
      <w:r w:rsidRPr="00473B00">
        <w:rPr>
          <w:lang w:val="en-US"/>
        </w:rPr>
        <w:t xml:space="preserve">Voir également </w:t>
      </w:r>
      <w:r w:rsidRPr="00473B00">
        <w:fldChar w:fldCharType="begin"/>
      </w:r>
      <w:r>
        <w:rPr>
          <w:lang w:val="en-US"/>
        </w:rPr>
        <w:instrText xml:space="preserve"> ADDIN ZOTERO_ITEM CSL_CITATION {"citationID":"iBmyNP1p","properties":{"formattedCitation":"N. SCHNELL et al., \\uc0\\u171{}\\uc0\\u160{}MuBu &amp; Friends - Assembling Tools for Content Based Real-Time Interactive Audio Processing in Max/MSP\\uc0\\u160{}\\uc0\\u187{}, art cit.","plainCitation":"N. SCHNELL et al., « MuBu &amp; Friends - Assembling Tools for Content Based Real-Time Interactive Audio Processing in Max/MSP », art cit.","noteIndex":175},"citationItems":[{"id":86,"uris":["http://zotero.org/users/9627033/items/W9IZMATY"],"itemData":{"id":86,"type":"paper-conference","event-place":"Monréal","event-title":"International Computer Music Conference (ICMC)","publisher-place":"Monréal","title":"MuBu &amp; Friends - Assembling Tools for Content Based Real-Time Interactive Audio Processing in Max/MSP","author":[{"family":"SCHNELL","given":"Norbert"},{"family":"RÖBEL","given":"Axel"},{"family":"SCHWARZ","given":"Diemo"},{"family":"PEETERS","given":"Geoffroy"},{"family":"BORGHESI","given":"Riccadro"}],"issued":{"date-parts":[["2009"]]}}}],"schema":"https://github.com/citation-style-language/schema/raw/master/csl-citation.json"} </w:instrText>
      </w:r>
      <w:r w:rsidRPr="00473B00">
        <w:fldChar w:fldCharType="separate"/>
      </w:r>
      <w:r w:rsidRPr="003D2857">
        <w:rPr>
          <w:lang w:val="en-US"/>
        </w:rPr>
        <w:t>N. SCHNELL et al., « MuBu &amp; Friends - Assembling Tools for Content Based Real-Time Interactive Audio Processing in Max/MSP », art cit.</w:t>
      </w:r>
      <w:r w:rsidRPr="00473B00">
        <w:fldChar w:fldCharType="end"/>
      </w:r>
    </w:p>
  </w:footnote>
  <w:footnote w:id="179">
    <w:p w14:paraId="6DB4F353" w14:textId="6E45D304" w:rsidR="00C468EA" w:rsidRPr="0013554E" w:rsidRDefault="00C468EA" w:rsidP="000848FB">
      <w:pPr>
        <w:pStyle w:val="Footnote"/>
        <w:rPr>
          <w:rFonts w:ascii="Times New Roman" w:hAnsi="Times New Roman"/>
          <w:sz w:val="24"/>
          <w:lang w:val="en-US"/>
        </w:rPr>
      </w:pPr>
      <w:r>
        <w:rPr>
          <w:rStyle w:val="FootnoteReference"/>
        </w:rPr>
        <w:footnoteRef/>
      </w:r>
      <w:r w:rsidRPr="0013554E">
        <w:rPr>
          <w:lang w:val="en-US"/>
        </w:rPr>
        <w:t xml:space="preserve"> Indeed, the concatenative speech synthesizer bases on two distances allowing to define simultaneously the closeness of the result with regard to a target (distance of the target) and the quality of this result (distance of con- catenation). </w:t>
      </w:r>
      <w:r w:rsidRPr="00002E2A">
        <w:rPr>
          <w:lang w:val="en-US"/>
        </w:rPr>
        <w:t>[…]</w:t>
      </w:r>
      <w:r>
        <w:rPr>
          <w:rFonts w:ascii="Times New Roman" w:hAnsi="Times New Roman"/>
          <w:sz w:val="24"/>
          <w:lang w:val="en-US"/>
        </w:rPr>
        <w:t xml:space="preserve"> </w:t>
      </w:r>
      <w:r w:rsidRPr="0013554E">
        <w:rPr>
          <w:lang w:val="en-US"/>
        </w:rPr>
        <w:t xml:space="preserve">The first distance, as its name indicates it, requires the definition of a target. In the Text-To-Speech synthesis, this target is defined in a symbolic way by the text and by the various analyses which derive from it (grammar, phonet- ics...). In the hybrid synthesis speech/music, a target can be defined in a acoustic way as a sequence of audio descriptors. Any targets may be used as long as it shares with segments, a common descriptor. The synthesizer Ir- camTTS, presents a peculiarity face to face the other TTS synthesizers, because he allows the user to de- fine his target in a symbolic way, by the text, but also in a acoustic way, by some prosodic symbols. So the user can write on the same support, in a joint way, the wished text and the way he would like this text is pronounced. This tool is very appreciated, consequently, by composers who can write not only the text, but also the prosody they wish, like a score. The target can be also defined in real time. </w:t>
      </w:r>
    </w:p>
    <w:p w14:paraId="48DEA749" w14:textId="06DC8FD7" w:rsidR="00C468EA" w:rsidRPr="0013554E" w:rsidRDefault="00C468EA" w:rsidP="000848FB">
      <w:pPr>
        <w:pStyle w:val="Footnote"/>
        <w:rPr>
          <w:lang w:val="en-US"/>
        </w:rPr>
      </w:pPr>
      <w:r w:rsidRPr="0013554E">
        <w:rPr>
          <w:lang w:val="en-US"/>
        </w:rPr>
        <w:t xml:space="preserve">Grégory BELLER et Georges Aperghis, « Gestural Control of Real-Time Concatenative Synthesis in Luna Park », </w:t>
      </w:r>
      <w:r w:rsidRPr="0013554E">
        <w:rPr>
          <w:i/>
          <w:iCs/>
          <w:lang w:val="en-US"/>
        </w:rPr>
        <w:t>Ircam</w:t>
      </w:r>
      <w:r w:rsidRPr="0013554E">
        <w:rPr>
          <w:lang w:val="en-US"/>
        </w:rPr>
        <w:t>.</w:t>
      </w:r>
    </w:p>
  </w:footnote>
  <w:footnote w:id="180">
    <w:p w14:paraId="5962D412" w14:textId="77777777" w:rsidR="00C468EA" w:rsidRPr="00987665" w:rsidRDefault="00C468EA" w:rsidP="00CB2D37">
      <w:pPr>
        <w:pStyle w:val="Footnote"/>
        <w:rPr>
          <w:rFonts w:ascii="Times New Roman" w:hAnsi="Times New Roman"/>
          <w:sz w:val="24"/>
          <w:lang w:val="en-US"/>
        </w:rPr>
      </w:pPr>
      <w:r>
        <w:rPr>
          <w:rStyle w:val="FootnoteReference"/>
        </w:rPr>
        <w:footnoteRef/>
      </w:r>
      <w:r w:rsidRPr="00987665">
        <w:rPr>
          <w:lang w:val="en-US"/>
        </w:rPr>
        <w:t xml:space="preserve"> </w:t>
      </w:r>
      <w:r>
        <w:rPr>
          <w:lang w:val="en-US"/>
        </w:rPr>
        <w:t>T</w:t>
      </w:r>
      <w:r w:rsidRPr="00987665">
        <w:rPr>
          <w:lang w:val="en-US"/>
        </w:rPr>
        <w:t>wo segmentation methods are provided for both: “chop,” which segments periodically by a spec- ified duration; and “onseg,” a simple attack detector on a specified descriptor threshold (by default based on am- plitude in decibels, but reconfigurable by the user to any descriptor).</w:t>
      </w:r>
    </w:p>
    <w:p w14:paraId="3F6EA835" w14:textId="77777777" w:rsidR="00C468EA" w:rsidRDefault="00C468EA" w:rsidP="00CB2D37">
      <w:pPr>
        <w:pStyle w:val="Footnote"/>
      </w:pPr>
      <w:r>
        <w:fldChar w:fldCharType="begin"/>
      </w:r>
      <w:r>
        <w:instrText xml:space="preserve"> ADDIN ZOTERO_ITEM CSL_CITATION {"citationID":"sBvlSPCZ","properties":{"formattedCitation":"Aaron EINBOND et al., \\uc0\\u171{}\\uc0\\u160{}Introducing CatOracle: Corpus-based Concatenative Improvisation with the Audio Oracle Algorithm\\uc0\\u160{}\\uc0\\u187{}, Utrecht, 2016.","plainCitation":"Aaron EINBOND et al., « Introducing CatOracle: Corpus-based Concatenative Improvisation with the Audio Oracle Algorithm », Utrecht, 2016.","noteIndex":210},"citationItems":[{"id":62,"uris":["http://zotero.org/users/9627033/items/VIJTBKRD"],"itemData":{"id":62,"type":"paper-conference","abstract":"CATORACLE responds to the need to join high-level con- trol of audio timbre with the organization of musical form in time. It is inspired by two powerful existing tools: CataRT for corpus-based concatenative synthesis based on the MUBU for MAX library, and PYORACLE for com- puter improvisation, combining for the first time audio de- scriptor analysis and learning and generation of musical structures. Harnessing a user-defined list of audio fea- tures, live or prerecorded audio is analyzed to construct an “Audio Oracle” as a basis for improvisation. CATORA- CLE also extends features of classic concatenative synthe- sis to include live interactive audio mosaicking and score- based transcription using the BACH library for MAX. The project suggests applications not only to live performance of written and improvised electroacoustic music, but also computer-assisted composition and musical analysis.","event-place":"Utrecht","event-title":"International Computer Music Conference (ICMC)","language":"Anglaise","publisher-place":"Utrecht","title":"Introducing CatOracle: Corpus-based Concatenative Improvisation with the Audio Oracle Algorithm","URL":"https://hal.archives-ouvertes.fr/hal-01427364/document","author":[{"family":"EINBOND","given":"Aaron"},{"family":"SCHWARZ","given":"Diemo"},{"family":"BORGHESI","given":"Riccadro"},{"family":"SCHNELL","given":"Norbert"}],"accessed":{"date-parts":[["2022",8,21]]},"issued":{"date-parts":[["2016",9]]}}}],"schema":"https://github.com/citation-style-language/schema/raw/master/csl-citation.json"} </w:instrText>
      </w:r>
      <w:r>
        <w:fldChar w:fldCharType="separate"/>
      </w:r>
      <w:r w:rsidRPr="002E2DE7">
        <w:t>Aaron EINBOND et al., « Introducing CatOracle: Corpus-based Concatenative Improvisation with the Audio Oracle Algorithm », Utrecht, 2016.</w:t>
      </w:r>
      <w:r>
        <w:fldChar w:fldCharType="end"/>
      </w:r>
    </w:p>
  </w:footnote>
  <w:footnote w:id="181">
    <w:p w14:paraId="1337C1CA" w14:textId="77777777" w:rsidR="00C468EA" w:rsidRPr="006453C1" w:rsidRDefault="00C468EA" w:rsidP="00CB2D37">
      <w:pPr>
        <w:pStyle w:val="Footnote"/>
        <w:rPr>
          <w:rFonts w:ascii="Times New Roman" w:hAnsi="Times New Roman"/>
        </w:rPr>
      </w:pPr>
      <w:r>
        <w:rPr>
          <w:rStyle w:val="FootnoteReference"/>
        </w:rPr>
        <w:footnoteRef/>
      </w:r>
      <w:r w:rsidRPr="006453C1">
        <w:t xml:space="preserve"> </w:t>
      </w:r>
      <w:r w:rsidRPr="006453C1">
        <w:rPr>
          <w:shd w:val="clear" w:color="auto" w:fill="FFFFFF"/>
        </w:rPr>
        <w:t>Un des aspects les plus prospectifs de la relation instrument/machine réside dans le développement des moyens d’analyse acoustique des sons instrumentaux et vocaux en temps réel que l’on appelle descripteurs audio. Le nombre de ces descripteurs ne cesse de s’accroître au fil du temps : centroid, spread, skewness, kurtosis, roll-off,</w:t>
      </w:r>
      <w:r>
        <w:rPr>
          <w:shd w:val="clear" w:color="auto" w:fill="FFFFFF"/>
        </w:rPr>
        <w:t xml:space="preserve"> </w:t>
      </w:r>
      <w:r w:rsidRPr="006453C1">
        <w:rPr>
          <w:shd w:val="clear" w:color="auto" w:fill="FFFFFF"/>
        </w:rPr>
        <w:t>fundamental frequency, noisiness, inharmonicity, odd-to-even energy ratio, deviation, loudness, roughness, … Ces termes désignent des attributs du son que l’on n’a découverts que récemment.</w:t>
      </w:r>
    </w:p>
    <w:p w14:paraId="5D120F43" w14:textId="77777777" w:rsidR="00C468EA" w:rsidRPr="006453C1" w:rsidRDefault="00C468EA" w:rsidP="00CB2D37">
      <w:pPr>
        <w:pStyle w:val="Footnote"/>
      </w:pPr>
      <w:r>
        <w:fldChar w:fldCharType="begin"/>
      </w:r>
      <w:r>
        <w:instrText xml:space="preserve"> ADDIN ZOTERO_ITEM CSL_CITATION {"citationID":"xHP0n7vl","properties":{"formattedCitation":"{\\i{}Descripteurs audio\\uc0\\u8239{}: un enjeux majeur pour la composition en temps r\\uc0\\u233{}el}, https://medias.ircam.fr/x9d729d_descripteurs-audio-un-enjeux-majeur-pour , 2012, (consult\\uc0\\u233{} le 20 mai 2022).","plainCitation":"Descripteurs audio</w:instrText>
      </w:r>
      <w:r>
        <w:rPr>
          <w:rFonts w:ascii="Times New Roman" w:hAnsi="Times New Roman"/>
        </w:rPr>
        <w:instrText> </w:instrText>
      </w:r>
      <w:r>
        <w:instrText xml:space="preserve">: un enjeux majeur pour la composition en temps réel, https://medias.ircam.fr/x9d729d_descripteurs-audio-un-enjeux-majeur-pour , 2012, (consulté le 20 mai 2022).","noteIndex":211},"citationItems":[{"id":64,"uris":["http://zotero.org/users/9627033/items/6LB68W9Z"],"itemData":{"id":64,"type":"webpage","container-title":"RESSOURCES.IRCAM","title":"Descripteurs audio : un enjeux majeur pour la composition en temps réel","URL":"https://medias.ircam.fr/x9d729d_descripteurs-audio-un-enjeux-majeur-pour","accessed":{"date-parts":[["2022",5,20]]},"issued":{"date-parts":[["2012"]]}}}],"schema":"https://github.com/citation-style-language/schema/raw/master/csl-citation.json"} </w:instrText>
      </w:r>
      <w:r>
        <w:fldChar w:fldCharType="separate"/>
      </w:r>
      <w:r w:rsidRPr="006453C1">
        <w:rPr>
          <w:i/>
          <w:iCs/>
        </w:rPr>
        <w:t>Descripteurs audio</w:t>
      </w:r>
      <w:r w:rsidRPr="006453C1">
        <w:rPr>
          <w:rFonts w:ascii="Times New Roman" w:hAnsi="Times New Roman"/>
          <w:i/>
          <w:iCs/>
        </w:rPr>
        <w:t> </w:t>
      </w:r>
      <w:r w:rsidRPr="006453C1">
        <w:rPr>
          <w:i/>
          <w:iCs/>
        </w:rPr>
        <w:t>: un enjeux majeur pour la composition en temps réel</w:t>
      </w:r>
      <w:r w:rsidRPr="006453C1">
        <w:t>, https://medias.ircam.fr/x9d729d_descripteurs-audio-un-enjeux-majeur-pour , 2012, (consulté le 20 mai 2022).</w:t>
      </w:r>
      <w:r>
        <w:fldChar w:fldCharType="end"/>
      </w:r>
    </w:p>
  </w:footnote>
  <w:footnote w:id="182">
    <w:p w14:paraId="174D9A2F" w14:textId="77777777" w:rsidR="00C468EA" w:rsidRPr="002516DC" w:rsidRDefault="00C468EA" w:rsidP="006E4361">
      <w:pPr>
        <w:pStyle w:val="Footnote"/>
        <w:rPr>
          <w:lang w:val="en-US"/>
        </w:rPr>
      </w:pPr>
      <w:r>
        <w:rPr>
          <w:rStyle w:val="FootnoteReference"/>
        </w:rPr>
        <w:footnoteRef/>
      </w:r>
      <w:r w:rsidRPr="002516DC">
        <w:rPr>
          <w:lang w:val="en-US"/>
        </w:rPr>
        <w:t xml:space="preserve"> k-NN unit selection based on a kD-tree algorithm</w:t>
      </w:r>
      <w:r>
        <w:rPr>
          <w:lang w:val="en-US"/>
        </w:rPr>
        <w:t xml:space="preserve">. </w:t>
      </w:r>
      <w:r w:rsidRPr="002516DC">
        <w:rPr>
          <w:lang w:val="en-US"/>
        </w:rPr>
        <w:t>The external creates an internal data structure – a multi-dimensional binary search tree – from the data of a MuBu track to allow for an optimized k-nearest neighbor search in a track (the search tree has to be updated by the "update" message).</w:t>
      </w:r>
    </w:p>
    <w:p w14:paraId="1720AFBB" w14:textId="77777777" w:rsidR="00C468EA" w:rsidRPr="00313ECC" w:rsidRDefault="00C468EA" w:rsidP="006E4361">
      <w:pPr>
        <w:pStyle w:val="Footnote"/>
        <w:rPr>
          <w:lang w:val="en-US"/>
        </w:rPr>
      </w:pPr>
      <w:r w:rsidRPr="002516DC">
        <w:rPr>
          <w:lang w:val="en-US"/>
        </w:rPr>
        <w:t xml:space="preserve">For tracks containing matrices all matrix elements are considered (row by row) as a single multi-dimensional data set (max 256 elements). </w:t>
      </w:r>
      <w:r>
        <w:fldChar w:fldCharType="begin"/>
      </w:r>
      <w:r>
        <w:rPr>
          <w:lang w:val="en-US"/>
        </w:rPr>
        <w:instrText xml:space="preserve"> ADDIN ZOTERO_ITEM CSL_CITATION {"citationID":"q4A8dRHU","properties":{"formattedCitation":"\\uc0\\u171{}\\uc0\\u160{}Max/MSP\\uc0\\u160{}\\uc0\\u187{}, art cit.","plainCitation":"« Max/MSP », art cit.","noteIndex":179},"citationItems":[{"id":63,"uris":["http://zotero.org/users/9627033/items/PCKGFIIX"],"itemData":{"id":63,"type":"software","abstract":"Max/MSP est un logiciel musical permettant de faire de la synthèse sonore, de l'analyse, de l'enregistrement, ainsi que du contrôle d'instrument MIDI. Il a été développé par l'Ircam dans les années 1980, et est l'un des logiciels musicaux parmi les plus utilisés par les musiciens professionnels tant que par les amateurs.","title":"Max/MSP","version":"8.3.1","issued":{"date-parts":[["1990"]],"season":"2022"}}}],"schema":"https://github.com/citation-style-language/schema/raw/master/csl-citation.json"} </w:instrText>
      </w:r>
      <w:r>
        <w:fldChar w:fldCharType="separate"/>
      </w:r>
      <w:r w:rsidRPr="00313ECC">
        <w:rPr>
          <w:lang w:val="en-US"/>
        </w:rPr>
        <w:t xml:space="preserve">« Max/MSP », </w:t>
      </w:r>
      <w:r w:rsidRPr="00223993">
        <w:rPr>
          <w:i/>
          <w:iCs/>
          <w:lang w:val="en-US"/>
        </w:rPr>
        <w:t>art cit</w:t>
      </w:r>
      <w:r w:rsidRPr="00313ECC">
        <w:rPr>
          <w:lang w:val="en-US"/>
        </w:rPr>
        <w:t>.</w:t>
      </w:r>
      <w:r>
        <w:fldChar w:fldCharType="end"/>
      </w:r>
    </w:p>
  </w:footnote>
  <w:footnote w:id="183">
    <w:p w14:paraId="5C024451" w14:textId="77777777" w:rsidR="00C468EA" w:rsidRPr="0005644D" w:rsidRDefault="00C468EA" w:rsidP="006E4361">
      <w:pPr>
        <w:pStyle w:val="Footnote"/>
        <w:rPr>
          <w:lang w:val="en-US"/>
        </w:rPr>
      </w:pPr>
      <w:r>
        <w:rPr>
          <w:rStyle w:val="FootnoteReference"/>
        </w:rPr>
        <w:footnoteRef/>
      </w:r>
      <w:r w:rsidRPr="0005644D">
        <w:rPr>
          <w:lang w:val="en-US"/>
        </w:rPr>
        <w:t xml:space="preserve"> </w:t>
      </w:r>
      <w:r>
        <w:rPr>
          <w:lang w:val="en-US"/>
        </w:rPr>
        <w:t>T</w:t>
      </w:r>
      <w:r w:rsidRPr="0005644D">
        <w:rPr>
          <w:lang w:val="en-US"/>
        </w:rPr>
        <w:t xml:space="preserve">he gesture capture was neither used yet to control prosodic modifications nor vocal synthesizers in the spectrum of the contemporary creation in the IRCAM. It is thus a new way to use the gesture capture systems that we propose for this project of research and creation. </w:t>
      </w:r>
      <w:r>
        <w:fldChar w:fldCharType="begin"/>
      </w:r>
      <w:r>
        <w:rPr>
          <w:lang w:val="en-US"/>
        </w:rPr>
        <w:instrText xml:space="preserve"> ADDIN ZOTERO_ITEM CSL_CITATION {"citationID":"A19mcRBR","properties":{"formattedCitation":"G. BELLER et G. Aperghis, \\uc0\\u171{}\\uc0\\u160{}Gestural Control of Real-Time Concatenative Synthesis in Luna Park\\uc0\\u160{}\\uc0\\u187{}, art cit.","plainCitation":"G. BELLER et G. Aperghis, « Gestural Control of Real-Time Concatenative Synthesis in Luna Park », art cit.","noteIndex":180},"citationItems":[{"id":83,"uris":["http://zotero.org/users/9627033/items/JVC3W9E8"],"itemData":{"id":83,"type":"article-journal","container-title":"Ircam","title":"Gestural Control of Real-Time Concatenative Synthesis in Luna Park","URL":"http://articles.ircam.fr/textes/Beller11b/index.pdf","author":[{"family":"BELLER","given":"Grégory"},{"family":"Aperghis","given":"Georges"}],"accessed":{"date-parts":[["2022",8,8]]}}}],"schema":"https://github.com/citation-style-language/schema/raw/master/csl-citation.json"} </w:instrText>
      </w:r>
      <w:r>
        <w:fldChar w:fldCharType="separate"/>
      </w:r>
      <w:r w:rsidRPr="0013554E">
        <w:rPr>
          <w:lang w:val="en-US"/>
        </w:rPr>
        <w:t xml:space="preserve">G. BELLER et G. Aperghis, « Gestural Control of Real-Time Concatenative Synthesis in Luna Park », </w:t>
      </w:r>
      <w:r w:rsidRPr="00223993">
        <w:rPr>
          <w:i/>
          <w:iCs/>
          <w:lang w:val="en-US"/>
        </w:rPr>
        <w:t>art cit</w:t>
      </w:r>
      <w:r w:rsidRPr="0013554E">
        <w:rPr>
          <w:lang w:val="en-US"/>
        </w:rPr>
        <w:t>.</w:t>
      </w:r>
      <w:r>
        <w:fldChar w:fldCharType="end"/>
      </w:r>
    </w:p>
  </w:footnote>
  <w:footnote w:id="184">
    <w:p w14:paraId="5E03B7C8" w14:textId="77777777" w:rsidR="00C468EA" w:rsidRDefault="00C468EA" w:rsidP="006E4361">
      <w:pPr>
        <w:pStyle w:val="FootnoteText"/>
      </w:pPr>
      <w:r>
        <w:rPr>
          <w:rStyle w:val="FootnoteReference"/>
        </w:rPr>
        <w:footnoteRef/>
      </w:r>
      <w:r>
        <w:t xml:space="preserve"> Le thème de </w:t>
      </w:r>
      <w:r>
        <w:rPr>
          <w:i/>
          <w:iCs/>
        </w:rPr>
        <w:t>Luna Park</w:t>
      </w:r>
      <w:r>
        <w:t xml:space="preserve"> concerne la surveillance électroniqu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39A4A" w14:textId="77777777" w:rsidR="00C468EA" w:rsidRDefault="00C468EA" w:rsidP="00573F8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B314A0" w14:textId="77777777" w:rsidR="00C468EA" w:rsidRDefault="00C468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4802F" w14:textId="77777777" w:rsidR="00C468EA" w:rsidRDefault="00C468EA" w:rsidP="00573F8F">
    <w:pPr>
      <w:pStyle w:val="Header"/>
      <w:framePr w:w="668" w:wrap="around" w:vAnchor="text" w:hAnchor="page" w:x="5961" w:y="120"/>
      <w:ind w:right="-100"/>
      <w:rPr>
        <w:rStyle w:val="PageNumber"/>
      </w:rPr>
    </w:pPr>
  </w:p>
  <w:p w14:paraId="70164225" w14:textId="77777777" w:rsidR="00C468EA" w:rsidRDefault="00C468EA" w:rsidP="00573F8F">
    <w:pPr>
      <w:pStyle w:val="Header"/>
      <w:ind w:left="56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C4C83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97AC03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97856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26872E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C4E6E1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0E67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7C4D21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E2496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C2052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95A2E0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F0C2D"/>
    <w:multiLevelType w:val="hybridMultilevel"/>
    <w:tmpl w:val="99C838F6"/>
    <w:lvl w:ilvl="0" w:tplc="96107CC0">
      <w:start w:val="1"/>
      <w:numFmt w:val="upperRoman"/>
      <w:suff w:val="nothing"/>
      <w:lvlText w:val="%1."/>
      <w:lvlJc w:val="left"/>
      <w:pPr>
        <w:ind w:left="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8BE9CD4">
      <w:start w:val="1"/>
      <w:numFmt w:val="upperRoman"/>
      <w:suff w:val="nothing"/>
      <w:lvlText w:val="%2."/>
      <w:lvlJc w:val="left"/>
      <w:pPr>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E68C58C">
      <w:start w:val="1"/>
      <w:numFmt w:val="upperRoman"/>
      <w:suff w:val="nothing"/>
      <w:lvlText w:val="%3."/>
      <w:lvlJc w:val="left"/>
      <w:pPr>
        <w:ind w:left="14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A7076D2">
      <w:start w:val="1"/>
      <w:numFmt w:val="upperRoman"/>
      <w:suff w:val="nothing"/>
      <w:lvlText w:val="%4."/>
      <w:lvlJc w:val="left"/>
      <w:pPr>
        <w:ind w:left="21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F2C8660">
      <w:start w:val="1"/>
      <w:numFmt w:val="upperRoman"/>
      <w:suff w:val="nothing"/>
      <w:lvlText w:val="%5."/>
      <w:lvlJc w:val="left"/>
      <w:pPr>
        <w:ind w:left="288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81A2D40">
      <w:start w:val="1"/>
      <w:numFmt w:val="upperRoman"/>
      <w:suff w:val="nothing"/>
      <w:lvlText w:val="%6."/>
      <w:lvlJc w:val="left"/>
      <w:pPr>
        <w:ind w:left="360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53C8578">
      <w:start w:val="1"/>
      <w:numFmt w:val="upperRoman"/>
      <w:suff w:val="nothing"/>
      <w:lvlText w:val="%7."/>
      <w:lvlJc w:val="left"/>
      <w:pPr>
        <w:ind w:left="43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CF25102">
      <w:start w:val="1"/>
      <w:numFmt w:val="upperRoman"/>
      <w:suff w:val="nothing"/>
      <w:lvlText w:val="%8."/>
      <w:lvlJc w:val="left"/>
      <w:pPr>
        <w:ind w:left="50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D3AE5E6">
      <w:start w:val="1"/>
      <w:numFmt w:val="upperRoman"/>
      <w:suff w:val="nothing"/>
      <w:lvlText w:val="%9."/>
      <w:lvlJc w:val="left"/>
      <w:pPr>
        <w:ind w:left="57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06C42DD2"/>
    <w:multiLevelType w:val="hybridMultilevel"/>
    <w:tmpl w:val="BE8EF42A"/>
    <w:lvl w:ilvl="0" w:tplc="595449F6">
      <w:start w:val="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CF57F7"/>
    <w:multiLevelType w:val="hybridMultilevel"/>
    <w:tmpl w:val="C50E5116"/>
    <w:lvl w:ilvl="0" w:tplc="094058A0">
      <w:start w:val="1"/>
      <w:numFmt w:val="upperRoman"/>
      <w:suff w:val="nothing"/>
      <w:lvlText w:val="%1."/>
      <w:lvlJc w:val="left"/>
      <w:pPr>
        <w:tabs>
          <w:tab w:val="left" w:pos="1440"/>
          <w:tab w:val="left" w:pos="288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02F814">
      <w:start w:val="1"/>
      <w:numFmt w:val="upperRoman"/>
      <w:suff w:val="nothing"/>
      <w:lvlText w:val="%2."/>
      <w:lvlJc w:val="left"/>
      <w:pPr>
        <w:tabs>
          <w:tab w:val="left" w:pos="1440"/>
          <w:tab w:val="left" w:pos="2880"/>
        </w:tabs>
        <w:ind w:left="7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80A7D4E">
      <w:start w:val="1"/>
      <w:numFmt w:val="upperRoman"/>
      <w:suff w:val="nothing"/>
      <w:lvlText w:val="%3."/>
      <w:lvlJc w:val="left"/>
      <w:pPr>
        <w:tabs>
          <w:tab w:val="left" w:pos="1440"/>
          <w:tab w:val="left" w:pos="2880"/>
        </w:tabs>
        <w:ind w:left="14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B585862">
      <w:start w:val="1"/>
      <w:numFmt w:val="upperRoman"/>
      <w:suff w:val="nothing"/>
      <w:lvlText w:val="%4."/>
      <w:lvlJc w:val="left"/>
      <w:pPr>
        <w:tabs>
          <w:tab w:val="left" w:pos="1440"/>
          <w:tab w:val="left" w:pos="2880"/>
        </w:tabs>
        <w:ind w:left="21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112E928">
      <w:start w:val="1"/>
      <w:numFmt w:val="upperRoman"/>
      <w:suff w:val="nothing"/>
      <w:lvlText w:val="%5."/>
      <w:lvlJc w:val="left"/>
      <w:pPr>
        <w:tabs>
          <w:tab w:val="left" w:pos="1440"/>
          <w:tab w:val="left" w:pos="2880"/>
        </w:tabs>
        <w:ind w:left="288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EA0286A">
      <w:start w:val="1"/>
      <w:numFmt w:val="upperRoman"/>
      <w:suff w:val="nothing"/>
      <w:lvlText w:val="%6."/>
      <w:lvlJc w:val="left"/>
      <w:pPr>
        <w:tabs>
          <w:tab w:val="left" w:pos="1440"/>
          <w:tab w:val="left" w:pos="2880"/>
        </w:tabs>
        <w:ind w:left="360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896AB88">
      <w:start w:val="1"/>
      <w:numFmt w:val="upperRoman"/>
      <w:suff w:val="nothing"/>
      <w:lvlText w:val="%7."/>
      <w:lvlJc w:val="left"/>
      <w:pPr>
        <w:tabs>
          <w:tab w:val="left" w:pos="1440"/>
          <w:tab w:val="left" w:pos="2880"/>
        </w:tabs>
        <w:ind w:left="43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60E51E8">
      <w:start w:val="1"/>
      <w:numFmt w:val="upperRoman"/>
      <w:suff w:val="nothing"/>
      <w:lvlText w:val="%8."/>
      <w:lvlJc w:val="left"/>
      <w:pPr>
        <w:tabs>
          <w:tab w:val="left" w:pos="1440"/>
          <w:tab w:val="left" w:pos="2880"/>
        </w:tabs>
        <w:ind w:left="50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7387936">
      <w:start w:val="1"/>
      <w:numFmt w:val="upperRoman"/>
      <w:suff w:val="nothing"/>
      <w:lvlText w:val="%9."/>
      <w:lvlJc w:val="left"/>
      <w:pPr>
        <w:tabs>
          <w:tab w:val="left" w:pos="1440"/>
          <w:tab w:val="left" w:pos="2880"/>
        </w:tabs>
        <w:ind w:left="57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0F69506E"/>
    <w:multiLevelType w:val="hybridMultilevel"/>
    <w:tmpl w:val="AAB461D4"/>
    <w:lvl w:ilvl="0" w:tplc="9FEE1BB0">
      <w:start w:val="1"/>
      <w:numFmt w:val="upperRoman"/>
      <w:suff w:val="nothing"/>
      <w:lvlText w:val="%1."/>
      <w:lvlJc w:val="left"/>
      <w:pPr>
        <w:tabs>
          <w:tab w:val="left" w:pos="1440"/>
          <w:tab w:val="left" w:pos="2880"/>
          <w:tab w:val="left" w:pos="4320"/>
          <w:tab w:val="left" w:pos="5760"/>
          <w:tab w:val="left" w:pos="7200"/>
          <w:tab w:val="left" w:pos="864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28E116E">
      <w:start w:val="1"/>
      <w:numFmt w:val="upperRoman"/>
      <w:suff w:val="nothing"/>
      <w:lvlText w:val="%2."/>
      <w:lvlJc w:val="left"/>
      <w:pPr>
        <w:tabs>
          <w:tab w:val="left" w:pos="1440"/>
          <w:tab w:val="left" w:pos="2880"/>
          <w:tab w:val="left" w:pos="4320"/>
          <w:tab w:val="left" w:pos="5760"/>
          <w:tab w:val="left" w:pos="7200"/>
          <w:tab w:val="left" w:pos="8640"/>
        </w:tabs>
        <w:ind w:left="7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E5E1142">
      <w:start w:val="1"/>
      <w:numFmt w:val="upperRoman"/>
      <w:suff w:val="nothing"/>
      <w:lvlText w:val="%3."/>
      <w:lvlJc w:val="left"/>
      <w:pPr>
        <w:tabs>
          <w:tab w:val="left" w:pos="1440"/>
          <w:tab w:val="left" w:pos="2880"/>
          <w:tab w:val="left" w:pos="4320"/>
          <w:tab w:val="left" w:pos="5760"/>
          <w:tab w:val="left" w:pos="7200"/>
          <w:tab w:val="left" w:pos="8640"/>
        </w:tabs>
        <w:ind w:left="14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C86C210">
      <w:start w:val="1"/>
      <w:numFmt w:val="upperRoman"/>
      <w:suff w:val="nothing"/>
      <w:lvlText w:val="%4."/>
      <w:lvlJc w:val="left"/>
      <w:pPr>
        <w:tabs>
          <w:tab w:val="left" w:pos="1440"/>
          <w:tab w:val="left" w:pos="2880"/>
          <w:tab w:val="left" w:pos="4320"/>
          <w:tab w:val="left" w:pos="5760"/>
          <w:tab w:val="left" w:pos="7200"/>
          <w:tab w:val="left" w:pos="8640"/>
        </w:tabs>
        <w:ind w:left="21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280F8EC">
      <w:start w:val="1"/>
      <w:numFmt w:val="upperRoman"/>
      <w:suff w:val="nothing"/>
      <w:lvlText w:val="%5."/>
      <w:lvlJc w:val="left"/>
      <w:pPr>
        <w:tabs>
          <w:tab w:val="left" w:pos="1440"/>
          <w:tab w:val="left" w:pos="2880"/>
          <w:tab w:val="left" w:pos="4320"/>
          <w:tab w:val="left" w:pos="5760"/>
          <w:tab w:val="left" w:pos="7200"/>
          <w:tab w:val="left" w:pos="8640"/>
        </w:tabs>
        <w:ind w:left="288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CC40B60">
      <w:start w:val="1"/>
      <w:numFmt w:val="upperRoman"/>
      <w:suff w:val="nothing"/>
      <w:lvlText w:val="%6."/>
      <w:lvlJc w:val="left"/>
      <w:pPr>
        <w:tabs>
          <w:tab w:val="left" w:pos="1440"/>
          <w:tab w:val="left" w:pos="2880"/>
          <w:tab w:val="left" w:pos="4320"/>
          <w:tab w:val="left" w:pos="5760"/>
          <w:tab w:val="left" w:pos="7200"/>
          <w:tab w:val="left" w:pos="8640"/>
        </w:tabs>
        <w:ind w:left="360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AA2CBA">
      <w:start w:val="1"/>
      <w:numFmt w:val="upperRoman"/>
      <w:suff w:val="nothing"/>
      <w:lvlText w:val="%7."/>
      <w:lvlJc w:val="left"/>
      <w:pPr>
        <w:tabs>
          <w:tab w:val="left" w:pos="1440"/>
          <w:tab w:val="left" w:pos="2880"/>
          <w:tab w:val="left" w:pos="4320"/>
          <w:tab w:val="left" w:pos="5760"/>
          <w:tab w:val="left" w:pos="7200"/>
          <w:tab w:val="left" w:pos="8640"/>
        </w:tabs>
        <w:ind w:left="43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90E24E2">
      <w:start w:val="1"/>
      <w:numFmt w:val="upperRoman"/>
      <w:suff w:val="nothing"/>
      <w:lvlText w:val="%8."/>
      <w:lvlJc w:val="left"/>
      <w:pPr>
        <w:tabs>
          <w:tab w:val="left" w:pos="1440"/>
          <w:tab w:val="left" w:pos="2880"/>
          <w:tab w:val="left" w:pos="4320"/>
          <w:tab w:val="left" w:pos="5760"/>
          <w:tab w:val="left" w:pos="7200"/>
          <w:tab w:val="left" w:pos="8640"/>
        </w:tabs>
        <w:ind w:left="50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F44D5AA">
      <w:start w:val="1"/>
      <w:numFmt w:val="upperRoman"/>
      <w:suff w:val="nothing"/>
      <w:lvlText w:val="%9."/>
      <w:lvlJc w:val="left"/>
      <w:pPr>
        <w:tabs>
          <w:tab w:val="left" w:pos="1440"/>
          <w:tab w:val="left" w:pos="2880"/>
          <w:tab w:val="left" w:pos="4320"/>
          <w:tab w:val="left" w:pos="5760"/>
          <w:tab w:val="left" w:pos="7200"/>
          <w:tab w:val="left" w:pos="8640"/>
        </w:tabs>
        <w:ind w:left="57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1240517E"/>
    <w:multiLevelType w:val="multilevel"/>
    <w:tmpl w:val="64163E98"/>
    <w:lvl w:ilvl="0">
      <w:start w:val="1"/>
      <w:numFmt w:val="decimal"/>
      <w:pStyle w:val="Heading1"/>
      <w:lvlText w:val="%1."/>
      <w:lvlJc w:val="left"/>
      <w:pPr>
        <w:ind w:left="1134" w:hanging="567"/>
      </w:pPr>
      <w:rPr>
        <w:rFonts w:hint="default"/>
        <w:i w:val="0"/>
      </w:rPr>
    </w:lvl>
    <w:lvl w:ilvl="1">
      <w:start w:val="1"/>
      <w:numFmt w:val="decimal"/>
      <w:pStyle w:val="Heading2"/>
      <w:lvlText w:val="%1.%2."/>
      <w:lvlJc w:val="left"/>
      <w:pPr>
        <w:ind w:left="993" w:hanging="567"/>
      </w:pPr>
      <w:rPr>
        <w:rFonts w:ascii="Baskerville SemiBold" w:hAnsi="Baskerville SemiBold" w:hint="default"/>
        <w:b/>
        <w:i w:val="0"/>
        <w:sz w:val="30"/>
      </w:rPr>
    </w:lvl>
    <w:lvl w:ilvl="2">
      <w:start w:val="1"/>
      <w:numFmt w:val="decimal"/>
      <w:pStyle w:val="Heading3"/>
      <w:lvlText w:val="%1.%2.%3."/>
      <w:lvlJc w:val="left"/>
      <w:pPr>
        <w:ind w:left="1701" w:hanging="1134"/>
      </w:pPr>
      <w:rPr>
        <w:rFonts w:ascii="Baskerville SemiBold" w:hAnsi="Baskerville SemiBold" w:cs="Garamond" w:hint="default"/>
        <w:b/>
        <w:i w:val="0"/>
        <w:sz w:val="22"/>
      </w:rPr>
    </w:lvl>
    <w:lvl w:ilvl="3">
      <w:start w:val="1"/>
      <w:numFmt w:val="decimal"/>
      <w:pStyle w:val="Heading4"/>
      <w:lvlText w:val="%1.%2.%3.%4"/>
      <w:lvlJc w:val="left"/>
      <w:pPr>
        <w:tabs>
          <w:tab w:val="num" w:pos="1431"/>
        </w:tabs>
        <w:ind w:left="1431" w:hanging="864"/>
      </w:pPr>
      <w:rPr>
        <w:rFonts w:ascii="Garamond" w:hAnsi="Garamond" w:hint="default"/>
        <w:b/>
        <w:i w:val="0"/>
      </w:rPr>
    </w:lvl>
    <w:lvl w:ilvl="4">
      <w:start w:val="1"/>
      <w:numFmt w:val="decimal"/>
      <w:pStyle w:val="Heading5"/>
      <w:lvlText w:val="%1.%2.%3.%4.%5"/>
      <w:lvlJc w:val="left"/>
      <w:pPr>
        <w:tabs>
          <w:tab w:val="num" w:pos="1575"/>
        </w:tabs>
        <w:ind w:left="1575" w:hanging="1008"/>
      </w:pPr>
      <w:rPr>
        <w:rFonts w:hint="default"/>
      </w:rPr>
    </w:lvl>
    <w:lvl w:ilvl="5">
      <w:start w:val="1"/>
      <w:numFmt w:val="decimal"/>
      <w:pStyle w:val="Heading6"/>
      <w:lvlText w:val="%1.%2.%3.%4.%5.%6"/>
      <w:lvlJc w:val="left"/>
      <w:pPr>
        <w:tabs>
          <w:tab w:val="num" w:pos="1719"/>
        </w:tabs>
        <w:ind w:left="1719" w:hanging="1152"/>
      </w:pPr>
      <w:rPr>
        <w:rFonts w:hint="default"/>
      </w:rPr>
    </w:lvl>
    <w:lvl w:ilvl="6">
      <w:start w:val="1"/>
      <w:numFmt w:val="decimal"/>
      <w:pStyle w:val="Heading7"/>
      <w:lvlText w:val="%1.%2.%3.%4.%5.%6.%7"/>
      <w:lvlJc w:val="left"/>
      <w:pPr>
        <w:tabs>
          <w:tab w:val="num" w:pos="1863"/>
        </w:tabs>
        <w:ind w:left="1863" w:hanging="1296"/>
      </w:pPr>
      <w:rPr>
        <w:rFonts w:hint="default"/>
      </w:rPr>
    </w:lvl>
    <w:lvl w:ilvl="7">
      <w:start w:val="1"/>
      <w:numFmt w:val="decimal"/>
      <w:pStyle w:val="Heading8"/>
      <w:lvlText w:val="%1.%2.%3.%4.%5.%6.%7.%8"/>
      <w:lvlJc w:val="left"/>
      <w:pPr>
        <w:tabs>
          <w:tab w:val="num" w:pos="2007"/>
        </w:tabs>
        <w:ind w:left="2007" w:hanging="1440"/>
      </w:pPr>
      <w:rPr>
        <w:rFonts w:hint="default"/>
      </w:rPr>
    </w:lvl>
    <w:lvl w:ilvl="8">
      <w:start w:val="1"/>
      <w:numFmt w:val="decimal"/>
      <w:pStyle w:val="Heading9"/>
      <w:lvlText w:val="%1.%2.%3.%4.%5.%6.%7.%8.%9"/>
      <w:lvlJc w:val="left"/>
      <w:pPr>
        <w:tabs>
          <w:tab w:val="num" w:pos="2151"/>
        </w:tabs>
        <w:ind w:left="2151" w:hanging="1584"/>
      </w:pPr>
      <w:rPr>
        <w:rFonts w:hint="default"/>
      </w:rPr>
    </w:lvl>
  </w:abstractNum>
  <w:abstractNum w:abstractNumId="15" w15:restartNumberingAfterBreak="0">
    <w:nsid w:val="2F5C203F"/>
    <w:multiLevelType w:val="hybridMultilevel"/>
    <w:tmpl w:val="7D7CA396"/>
    <w:lvl w:ilvl="0" w:tplc="2DC0932C">
      <w:start w:val="1"/>
      <w:numFmt w:val="upperRoman"/>
      <w:suff w:val="nothing"/>
      <w:lvlText w:val="%1."/>
      <w:lvlJc w:val="left"/>
      <w:pPr>
        <w:tabs>
          <w:tab w:val="left" w:pos="1440"/>
          <w:tab w:val="left" w:pos="2880"/>
          <w:tab w:val="left" w:pos="4320"/>
          <w:tab w:val="left" w:pos="5760"/>
          <w:tab w:val="left" w:pos="720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BC4254">
      <w:start w:val="1"/>
      <w:numFmt w:val="upperRoman"/>
      <w:suff w:val="nothing"/>
      <w:lvlText w:val="%2."/>
      <w:lvlJc w:val="left"/>
      <w:pPr>
        <w:tabs>
          <w:tab w:val="left" w:pos="1440"/>
          <w:tab w:val="left" w:pos="2880"/>
          <w:tab w:val="left" w:pos="4320"/>
          <w:tab w:val="left" w:pos="5760"/>
          <w:tab w:val="left" w:pos="7200"/>
        </w:tabs>
        <w:ind w:left="7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8B4E090">
      <w:start w:val="1"/>
      <w:numFmt w:val="upperRoman"/>
      <w:suff w:val="nothing"/>
      <w:lvlText w:val="%3."/>
      <w:lvlJc w:val="left"/>
      <w:pPr>
        <w:tabs>
          <w:tab w:val="left" w:pos="1440"/>
          <w:tab w:val="left" w:pos="2880"/>
          <w:tab w:val="left" w:pos="4320"/>
          <w:tab w:val="left" w:pos="5760"/>
          <w:tab w:val="left" w:pos="7200"/>
        </w:tabs>
        <w:ind w:left="14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F40C714">
      <w:start w:val="1"/>
      <w:numFmt w:val="upperRoman"/>
      <w:suff w:val="nothing"/>
      <w:lvlText w:val="%4."/>
      <w:lvlJc w:val="left"/>
      <w:pPr>
        <w:tabs>
          <w:tab w:val="left" w:pos="1440"/>
          <w:tab w:val="left" w:pos="2880"/>
          <w:tab w:val="left" w:pos="4320"/>
          <w:tab w:val="left" w:pos="5760"/>
          <w:tab w:val="left" w:pos="7200"/>
        </w:tabs>
        <w:ind w:left="21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3147754">
      <w:start w:val="1"/>
      <w:numFmt w:val="upperRoman"/>
      <w:suff w:val="nothing"/>
      <w:lvlText w:val="%5."/>
      <w:lvlJc w:val="left"/>
      <w:pPr>
        <w:tabs>
          <w:tab w:val="left" w:pos="1440"/>
          <w:tab w:val="left" w:pos="2880"/>
          <w:tab w:val="left" w:pos="4320"/>
          <w:tab w:val="left" w:pos="5760"/>
          <w:tab w:val="left" w:pos="7200"/>
        </w:tabs>
        <w:ind w:left="288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900381A">
      <w:start w:val="1"/>
      <w:numFmt w:val="upperRoman"/>
      <w:suff w:val="nothing"/>
      <w:lvlText w:val="%6."/>
      <w:lvlJc w:val="left"/>
      <w:pPr>
        <w:tabs>
          <w:tab w:val="left" w:pos="1440"/>
          <w:tab w:val="left" w:pos="2880"/>
          <w:tab w:val="left" w:pos="4320"/>
          <w:tab w:val="left" w:pos="5760"/>
          <w:tab w:val="left" w:pos="7200"/>
        </w:tabs>
        <w:ind w:left="360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95631CC">
      <w:start w:val="1"/>
      <w:numFmt w:val="upperRoman"/>
      <w:suff w:val="nothing"/>
      <w:lvlText w:val="%7."/>
      <w:lvlJc w:val="left"/>
      <w:pPr>
        <w:tabs>
          <w:tab w:val="left" w:pos="1440"/>
          <w:tab w:val="left" w:pos="2880"/>
          <w:tab w:val="left" w:pos="4320"/>
          <w:tab w:val="left" w:pos="5760"/>
          <w:tab w:val="left" w:pos="7200"/>
        </w:tabs>
        <w:ind w:left="43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68C9474">
      <w:start w:val="1"/>
      <w:numFmt w:val="upperRoman"/>
      <w:suff w:val="nothing"/>
      <w:lvlText w:val="%8."/>
      <w:lvlJc w:val="left"/>
      <w:pPr>
        <w:tabs>
          <w:tab w:val="left" w:pos="1440"/>
          <w:tab w:val="left" w:pos="2880"/>
          <w:tab w:val="left" w:pos="4320"/>
          <w:tab w:val="left" w:pos="5760"/>
          <w:tab w:val="left" w:pos="7200"/>
        </w:tabs>
        <w:ind w:left="50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968666">
      <w:start w:val="1"/>
      <w:numFmt w:val="upperRoman"/>
      <w:suff w:val="nothing"/>
      <w:lvlText w:val="%9."/>
      <w:lvlJc w:val="left"/>
      <w:pPr>
        <w:tabs>
          <w:tab w:val="left" w:pos="1440"/>
          <w:tab w:val="left" w:pos="2880"/>
          <w:tab w:val="left" w:pos="4320"/>
          <w:tab w:val="left" w:pos="5760"/>
          <w:tab w:val="left" w:pos="7200"/>
        </w:tabs>
        <w:ind w:left="57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2FBF70F2"/>
    <w:multiLevelType w:val="multilevel"/>
    <w:tmpl w:val="D61A42D2"/>
    <w:lvl w:ilvl="0">
      <w:start w:val="1"/>
      <w:numFmt w:val="decimal"/>
      <w:lvlText w:val="%1."/>
      <w:lvlJc w:val="left"/>
      <w:pPr>
        <w:ind w:left="1134" w:hanging="567"/>
      </w:pPr>
      <w:rPr>
        <w:rFonts w:hint="default"/>
        <w:i w:val="0"/>
      </w:rPr>
    </w:lvl>
    <w:lvl w:ilvl="1">
      <w:start w:val="1"/>
      <w:numFmt w:val="decimal"/>
      <w:lvlText w:val="%1.%2."/>
      <w:lvlJc w:val="left"/>
      <w:pPr>
        <w:ind w:left="2268" w:hanging="567"/>
      </w:pPr>
      <w:rPr>
        <w:rFonts w:hint="default"/>
        <w:sz w:val="30"/>
      </w:rPr>
    </w:lvl>
    <w:lvl w:ilvl="2">
      <w:start w:val="1"/>
      <w:numFmt w:val="decimal"/>
      <w:lvlText w:val="%1.%2.%3."/>
      <w:lvlJc w:val="left"/>
      <w:pPr>
        <w:ind w:left="1701" w:hanging="1134"/>
      </w:pPr>
      <w:rPr>
        <w:rFonts w:ascii="Baskerville SemiBold" w:hAnsi="Baskerville SemiBold" w:cs="Garamond" w:hint="default"/>
        <w:b/>
        <w:i w:val="0"/>
        <w:sz w:val="22"/>
      </w:rPr>
    </w:lvl>
    <w:lvl w:ilvl="3">
      <w:start w:val="1"/>
      <w:numFmt w:val="decimal"/>
      <w:lvlText w:val="%1.%2.%3.%4"/>
      <w:lvlJc w:val="left"/>
      <w:pPr>
        <w:tabs>
          <w:tab w:val="num" w:pos="1431"/>
        </w:tabs>
        <w:ind w:left="1431" w:hanging="864"/>
      </w:pPr>
      <w:rPr>
        <w:rFonts w:ascii="Garamond" w:hAnsi="Garamond" w:hint="default"/>
        <w:b/>
        <w:i w:val="0"/>
      </w:rPr>
    </w:lvl>
    <w:lvl w:ilvl="4">
      <w:start w:val="1"/>
      <w:numFmt w:val="decimal"/>
      <w:lvlText w:val="%1.%2.%3.%4.%5"/>
      <w:lvlJc w:val="left"/>
      <w:pPr>
        <w:tabs>
          <w:tab w:val="num" w:pos="1575"/>
        </w:tabs>
        <w:ind w:left="1575" w:hanging="1008"/>
      </w:pPr>
      <w:rPr>
        <w:rFonts w:hint="default"/>
      </w:rPr>
    </w:lvl>
    <w:lvl w:ilvl="5">
      <w:start w:val="1"/>
      <w:numFmt w:val="decimal"/>
      <w:lvlText w:val="%1.%2.%3.%4.%5.%6"/>
      <w:lvlJc w:val="left"/>
      <w:pPr>
        <w:tabs>
          <w:tab w:val="num" w:pos="1719"/>
        </w:tabs>
        <w:ind w:left="1719" w:hanging="1152"/>
      </w:pPr>
      <w:rPr>
        <w:rFonts w:hint="default"/>
      </w:rPr>
    </w:lvl>
    <w:lvl w:ilvl="6">
      <w:start w:val="1"/>
      <w:numFmt w:val="decimal"/>
      <w:lvlText w:val="%1.%2.%3.%4.%5.%6.%7"/>
      <w:lvlJc w:val="left"/>
      <w:pPr>
        <w:tabs>
          <w:tab w:val="num" w:pos="1863"/>
        </w:tabs>
        <w:ind w:left="1863" w:hanging="1296"/>
      </w:pPr>
      <w:rPr>
        <w:rFonts w:hint="default"/>
      </w:rPr>
    </w:lvl>
    <w:lvl w:ilvl="7">
      <w:start w:val="1"/>
      <w:numFmt w:val="decimal"/>
      <w:lvlText w:val="%1.%2.%3.%4.%5.%6.%7.%8"/>
      <w:lvlJc w:val="left"/>
      <w:pPr>
        <w:tabs>
          <w:tab w:val="num" w:pos="2007"/>
        </w:tabs>
        <w:ind w:left="2007" w:hanging="1440"/>
      </w:pPr>
      <w:rPr>
        <w:rFonts w:hint="default"/>
      </w:rPr>
    </w:lvl>
    <w:lvl w:ilvl="8">
      <w:start w:val="1"/>
      <w:numFmt w:val="decimal"/>
      <w:lvlText w:val="%1.%2.%3.%4.%5.%6.%7.%8.%9"/>
      <w:lvlJc w:val="left"/>
      <w:pPr>
        <w:tabs>
          <w:tab w:val="num" w:pos="2151"/>
        </w:tabs>
        <w:ind w:left="2151" w:hanging="1584"/>
      </w:pPr>
      <w:rPr>
        <w:rFonts w:hint="default"/>
      </w:rPr>
    </w:lvl>
  </w:abstractNum>
  <w:abstractNum w:abstractNumId="17" w15:restartNumberingAfterBreak="0">
    <w:nsid w:val="34B12373"/>
    <w:multiLevelType w:val="hybridMultilevel"/>
    <w:tmpl w:val="33801E0C"/>
    <w:lvl w:ilvl="0" w:tplc="FAE4AB7A">
      <w:start w:val="1"/>
      <w:numFmt w:val="upperRoman"/>
      <w:suff w:val="nothing"/>
      <w:lvlText w:val="%1."/>
      <w:lvlJc w:val="left"/>
      <w:pPr>
        <w:tabs>
          <w:tab w:val="left" w:pos="1440"/>
          <w:tab w:val="left" w:pos="2880"/>
          <w:tab w:val="left" w:pos="4320"/>
          <w:tab w:val="left" w:pos="5760"/>
          <w:tab w:val="left" w:pos="7200"/>
          <w:tab w:val="left" w:pos="864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2A6D966">
      <w:start w:val="1"/>
      <w:numFmt w:val="upperRoman"/>
      <w:suff w:val="nothing"/>
      <w:lvlText w:val="%2."/>
      <w:lvlJc w:val="left"/>
      <w:pPr>
        <w:tabs>
          <w:tab w:val="left" w:pos="1440"/>
          <w:tab w:val="left" w:pos="2880"/>
          <w:tab w:val="left" w:pos="4320"/>
          <w:tab w:val="left" w:pos="5760"/>
          <w:tab w:val="left" w:pos="7200"/>
          <w:tab w:val="left" w:pos="8640"/>
        </w:tabs>
        <w:ind w:left="7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C040BC8">
      <w:start w:val="1"/>
      <w:numFmt w:val="upperRoman"/>
      <w:suff w:val="nothing"/>
      <w:lvlText w:val="%3."/>
      <w:lvlJc w:val="left"/>
      <w:pPr>
        <w:tabs>
          <w:tab w:val="left" w:pos="1440"/>
          <w:tab w:val="left" w:pos="2880"/>
          <w:tab w:val="left" w:pos="4320"/>
          <w:tab w:val="left" w:pos="5760"/>
          <w:tab w:val="left" w:pos="7200"/>
          <w:tab w:val="left" w:pos="8640"/>
        </w:tabs>
        <w:ind w:left="14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41AD970">
      <w:start w:val="1"/>
      <w:numFmt w:val="upperRoman"/>
      <w:suff w:val="nothing"/>
      <w:lvlText w:val="%4."/>
      <w:lvlJc w:val="left"/>
      <w:pPr>
        <w:tabs>
          <w:tab w:val="left" w:pos="1440"/>
          <w:tab w:val="left" w:pos="2880"/>
          <w:tab w:val="left" w:pos="4320"/>
          <w:tab w:val="left" w:pos="5760"/>
          <w:tab w:val="left" w:pos="7200"/>
          <w:tab w:val="left" w:pos="8640"/>
        </w:tabs>
        <w:ind w:left="21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6F40614">
      <w:start w:val="1"/>
      <w:numFmt w:val="upperRoman"/>
      <w:suff w:val="nothing"/>
      <w:lvlText w:val="%5."/>
      <w:lvlJc w:val="left"/>
      <w:pPr>
        <w:tabs>
          <w:tab w:val="left" w:pos="1440"/>
          <w:tab w:val="left" w:pos="2880"/>
          <w:tab w:val="left" w:pos="4320"/>
          <w:tab w:val="left" w:pos="5760"/>
          <w:tab w:val="left" w:pos="7200"/>
          <w:tab w:val="left" w:pos="8640"/>
        </w:tabs>
        <w:ind w:left="288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7706C9C">
      <w:start w:val="1"/>
      <w:numFmt w:val="upperRoman"/>
      <w:suff w:val="nothing"/>
      <w:lvlText w:val="%6."/>
      <w:lvlJc w:val="left"/>
      <w:pPr>
        <w:tabs>
          <w:tab w:val="left" w:pos="1440"/>
          <w:tab w:val="left" w:pos="2880"/>
          <w:tab w:val="left" w:pos="4320"/>
          <w:tab w:val="left" w:pos="5760"/>
          <w:tab w:val="left" w:pos="7200"/>
          <w:tab w:val="left" w:pos="8640"/>
        </w:tabs>
        <w:ind w:left="360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0748D10">
      <w:start w:val="1"/>
      <w:numFmt w:val="upperRoman"/>
      <w:suff w:val="nothing"/>
      <w:lvlText w:val="%7."/>
      <w:lvlJc w:val="left"/>
      <w:pPr>
        <w:tabs>
          <w:tab w:val="left" w:pos="1440"/>
          <w:tab w:val="left" w:pos="2880"/>
          <w:tab w:val="left" w:pos="4320"/>
          <w:tab w:val="left" w:pos="5760"/>
          <w:tab w:val="left" w:pos="7200"/>
          <w:tab w:val="left" w:pos="8640"/>
        </w:tabs>
        <w:ind w:left="43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BDAD896">
      <w:start w:val="1"/>
      <w:numFmt w:val="upperRoman"/>
      <w:suff w:val="nothing"/>
      <w:lvlText w:val="%8."/>
      <w:lvlJc w:val="left"/>
      <w:pPr>
        <w:tabs>
          <w:tab w:val="left" w:pos="1440"/>
          <w:tab w:val="left" w:pos="2880"/>
          <w:tab w:val="left" w:pos="4320"/>
          <w:tab w:val="left" w:pos="5760"/>
          <w:tab w:val="left" w:pos="7200"/>
          <w:tab w:val="left" w:pos="8640"/>
        </w:tabs>
        <w:ind w:left="50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BBAAB9C">
      <w:start w:val="1"/>
      <w:numFmt w:val="upperRoman"/>
      <w:suff w:val="nothing"/>
      <w:lvlText w:val="%9."/>
      <w:lvlJc w:val="left"/>
      <w:pPr>
        <w:tabs>
          <w:tab w:val="left" w:pos="1440"/>
          <w:tab w:val="left" w:pos="2880"/>
          <w:tab w:val="left" w:pos="4320"/>
          <w:tab w:val="left" w:pos="5760"/>
          <w:tab w:val="left" w:pos="7200"/>
          <w:tab w:val="left" w:pos="8640"/>
        </w:tabs>
        <w:ind w:left="57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351930C1"/>
    <w:multiLevelType w:val="hybridMultilevel"/>
    <w:tmpl w:val="0BC85930"/>
    <w:lvl w:ilvl="0" w:tplc="1D16287A">
      <w:start w:val="1"/>
      <w:numFmt w:val="upperRoman"/>
      <w:suff w:val="nothing"/>
      <w:lvlText w:val="%1."/>
      <w:lvlJc w:val="left"/>
      <w:pPr>
        <w:ind w:left="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AFEC76A">
      <w:start w:val="1"/>
      <w:numFmt w:val="upperRoman"/>
      <w:suff w:val="nothing"/>
      <w:lvlText w:val="%2."/>
      <w:lvlJc w:val="left"/>
      <w:pPr>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626026">
      <w:start w:val="1"/>
      <w:numFmt w:val="upperRoman"/>
      <w:suff w:val="nothing"/>
      <w:lvlText w:val="%3."/>
      <w:lvlJc w:val="left"/>
      <w:pPr>
        <w:ind w:left="14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E802614">
      <w:start w:val="1"/>
      <w:numFmt w:val="upperRoman"/>
      <w:suff w:val="nothing"/>
      <w:lvlText w:val="%4."/>
      <w:lvlJc w:val="left"/>
      <w:pPr>
        <w:ind w:left="21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169B3A">
      <w:start w:val="1"/>
      <w:numFmt w:val="upperRoman"/>
      <w:suff w:val="nothing"/>
      <w:lvlText w:val="%5."/>
      <w:lvlJc w:val="left"/>
      <w:pPr>
        <w:ind w:left="288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560363E">
      <w:start w:val="1"/>
      <w:numFmt w:val="upperRoman"/>
      <w:suff w:val="nothing"/>
      <w:lvlText w:val="%6."/>
      <w:lvlJc w:val="left"/>
      <w:pPr>
        <w:ind w:left="360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8AC2F54">
      <w:start w:val="1"/>
      <w:numFmt w:val="upperRoman"/>
      <w:suff w:val="nothing"/>
      <w:lvlText w:val="%7."/>
      <w:lvlJc w:val="left"/>
      <w:pPr>
        <w:ind w:left="43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45E949A">
      <w:start w:val="1"/>
      <w:numFmt w:val="upperRoman"/>
      <w:suff w:val="nothing"/>
      <w:lvlText w:val="%8."/>
      <w:lvlJc w:val="left"/>
      <w:pPr>
        <w:ind w:left="50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4A535E">
      <w:start w:val="1"/>
      <w:numFmt w:val="upperRoman"/>
      <w:suff w:val="nothing"/>
      <w:lvlText w:val="%9."/>
      <w:lvlJc w:val="left"/>
      <w:pPr>
        <w:ind w:left="57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365B00DB"/>
    <w:multiLevelType w:val="hybridMultilevel"/>
    <w:tmpl w:val="08002780"/>
    <w:lvl w:ilvl="0" w:tplc="CA6417D4">
      <w:start w:val="1"/>
      <w:numFmt w:val="upperRoman"/>
      <w:suff w:val="nothing"/>
      <w:lvlText w:val="%1."/>
      <w:lvlJc w:val="left"/>
      <w:pPr>
        <w:tabs>
          <w:tab w:val="left" w:pos="1440"/>
          <w:tab w:val="left" w:pos="2880"/>
          <w:tab w:val="left" w:pos="4320"/>
          <w:tab w:val="left" w:pos="576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6AA62E4">
      <w:start w:val="1"/>
      <w:numFmt w:val="upperRoman"/>
      <w:suff w:val="nothing"/>
      <w:lvlText w:val="%2."/>
      <w:lvlJc w:val="left"/>
      <w:pPr>
        <w:tabs>
          <w:tab w:val="left" w:pos="1440"/>
          <w:tab w:val="left" w:pos="2880"/>
          <w:tab w:val="left" w:pos="4320"/>
          <w:tab w:val="left" w:pos="5760"/>
        </w:tabs>
        <w:ind w:left="7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74C0B2A">
      <w:start w:val="1"/>
      <w:numFmt w:val="upperRoman"/>
      <w:suff w:val="nothing"/>
      <w:lvlText w:val="%3."/>
      <w:lvlJc w:val="left"/>
      <w:pPr>
        <w:tabs>
          <w:tab w:val="left" w:pos="1440"/>
          <w:tab w:val="left" w:pos="2880"/>
          <w:tab w:val="left" w:pos="4320"/>
          <w:tab w:val="left" w:pos="5760"/>
        </w:tabs>
        <w:ind w:left="14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812A050">
      <w:start w:val="1"/>
      <w:numFmt w:val="upperRoman"/>
      <w:suff w:val="nothing"/>
      <w:lvlText w:val="%4."/>
      <w:lvlJc w:val="left"/>
      <w:pPr>
        <w:tabs>
          <w:tab w:val="left" w:pos="1440"/>
          <w:tab w:val="left" w:pos="2880"/>
          <w:tab w:val="left" w:pos="4320"/>
          <w:tab w:val="left" w:pos="5760"/>
        </w:tabs>
        <w:ind w:left="21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0E2AA48">
      <w:start w:val="1"/>
      <w:numFmt w:val="upperRoman"/>
      <w:suff w:val="nothing"/>
      <w:lvlText w:val="%5."/>
      <w:lvlJc w:val="left"/>
      <w:pPr>
        <w:tabs>
          <w:tab w:val="left" w:pos="1440"/>
          <w:tab w:val="left" w:pos="2880"/>
          <w:tab w:val="left" w:pos="4320"/>
          <w:tab w:val="left" w:pos="5760"/>
        </w:tabs>
        <w:ind w:left="288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28CCE5A">
      <w:start w:val="1"/>
      <w:numFmt w:val="upperRoman"/>
      <w:suff w:val="nothing"/>
      <w:lvlText w:val="%6."/>
      <w:lvlJc w:val="left"/>
      <w:pPr>
        <w:tabs>
          <w:tab w:val="left" w:pos="1440"/>
          <w:tab w:val="left" w:pos="2880"/>
          <w:tab w:val="left" w:pos="4320"/>
          <w:tab w:val="left" w:pos="5760"/>
        </w:tabs>
        <w:ind w:left="360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860274A">
      <w:start w:val="1"/>
      <w:numFmt w:val="upperRoman"/>
      <w:suff w:val="nothing"/>
      <w:lvlText w:val="%7."/>
      <w:lvlJc w:val="left"/>
      <w:pPr>
        <w:tabs>
          <w:tab w:val="left" w:pos="1440"/>
          <w:tab w:val="left" w:pos="2880"/>
          <w:tab w:val="left" w:pos="4320"/>
          <w:tab w:val="left" w:pos="5760"/>
        </w:tabs>
        <w:ind w:left="43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DF0C7D4">
      <w:start w:val="1"/>
      <w:numFmt w:val="upperRoman"/>
      <w:suff w:val="nothing"/>
      <w:lvlText w:val="%8."/>
      <w:lvlJc w:val="left"/>
      <w:pPr>
        <w:tabs>
          <w:tab w:val="left" w:pos="1440"/>
          <w:tab w:val="left" w:pos="2880"/>
          <w:tab w:val="left" w:pos="4320"/>
          <w:tab w:val="left" w:pos="5760"/>
        </w:tabs>
        <w:ind w:left="50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8FE090C">
      <w:start w:val="1"/>
      <w:numFmt w:val="upperRoman"/>
      <w:suff w:val="nothing"/>
      <w:lvlText w:val="%9."/>
      <w:lvlJc w:val="left"/>
      <w:pPr>
        <w:tabs>
          <w:tab w:val="left" w:pos="1440"/>
          <w:tab w:val="left" w:pos="2880"/>
          <w:tab w:val="left" w:pos="4320"/>
          <w:tab w:val="left" w:pos="5760"/>
        </w:tabs>
        <w:ind w:left="57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373410BB"/>
    <w:multiLevelType w:val="hybridMultilevel"/>
    <w:tmpl w:val="13C6FC18"/>
    <w:lvl w:ilvl="0" w:tplc="EA320572">
      <w:start w:val="1"/>
      <w:numFmt w:val="upperRoman"/>
      <w:suff w:val="nothing"/>
      <w:lvlText w:val="%1."/>
      <w:lvlJc w:val="left"/>
      <w:pPr>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554F08C">
      <w:start w:val="1"/>
      <w:numFmt w:val="upperRoman"/>
      <w:suff w:val="nothing"/>
      <w:lvlText w:val="%2."/>
      <w:lvlJc w:val="left"/>
      <w:pPr>
        <w:ind w:left="7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102CD62">
      <w:start w:val="1"/>
      <w:numFmt w:val="upperRoman"/>
      <w:suff w:val="nothing"/>
      <w:lvlText w:val="%3."/>
      <w:lvlJc w:val="left"/>
      <w:pPr>
        <w:ind w:left="14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432126E">
      <w:start w:val="1"/>
      <w:numFmt w:val="upperRoman"/>
      <w:suff w:val="nothing"/>
      <w:lvlText w:val="%4."/>
      <w:lvlJc w:val="left"/>
      <w:pPr>
        <w:ind w:left="21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7EE632">
      <w:start w:val="1"/>
      <w:numFmt w:val="upperRoman"/>
      <w:suff w:val="nothing"/>
      <w:lvlText w:val="%5."/>
      <w:lvlJc w:val="left"/>
      <w:pPr>
        <w:ind w:left="288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5924990">
      <w:start w:val="1"/>
      <w:numFmt w:val="upperRoman"/>
      <w:suff w:val="nothing"/>
      <w:lvlText w:val="%6."/>
      <w:lvlJc w:val="left"/>
      <w:pPr>
        <w:ind w:left="360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074BD90">
      <w:start w:val="1"/>
      <w:numFmt w:val="upperRoman"/>
      <w:suff w:val="nothing"/>
      <w:lvlText w:val="%7."/>
      <w:lvlJc w:val="left"/>
      <w:pPr>
        <w:ind w:left="43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F823A7C">
      <w:start w:val="1"/>
      <w:numFmt w:val="upperRoman"/>
      <w:suff w:val="nothing"/>
      <w:lvlText w:val="%8."/>
      <w:lvlJc w:val="left"/>
      <w:pPr>
        <w:ind w:left="50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7FC68D2">
      <w:start w:val="1"/>
      <w:numFmt w:val="upperRoman"/>
      <w:suff w:val="nothing"/>
      <w:lvlText w:val="%9."/>
      <w:lvlJc w:val="left"/>
      <w:pPr>
        <w:ind w:left="57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45EE002D"/>
    <w:multiLevelType w:val="hybridMultilevel"/>
    <w:tmpl w:val="643482F0"/>
    <w:lvl w:ilvl="0" w:tplc="68FC19A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49F8769D"/>
    <w:multiLevelType w:val="hybridMultilevel"/>
    <w:tmpl w:val="785038D4"/>
    <w:lvl w:ilvl="0" w:tplc="8620E30E">
      <w:start w:val="1"/>
      <w:numFmt w:val="upperRoman"/>
      <w:suff w:val="nothing"/>
      <w:lvlText w:val="%1."/>
      <w:lvlJc w:val="left"/>
      <w:pPr>
        <w:tabs>
          <w:tab w:val="left" w:pos="1440"/>
          <w:tab w:val="left" w:pos="2880"/>
          <w:tab w:val="left" w:pos="4320"/>
        </w:tabs>
        <w:ind w:left="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77C5F48">
      <w:start w:val="1"/>
      <w:numFmt w:val="upperRoman"/>
      <w:suff w:val="nothing"/>
      <w:lvlText w:val="%2."/>
      <w:lvlJc w:val="left"/>
      <w:pPr>
        <w:tabs>
          <w:tab w:val="left" w:pos="1440"/>
          <w:tab w:val="left" w:pos="2880"/>
          <w:tab w:val="left" w:pos="432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F9C252E">
      <w:start w:val="1"/>
      <w:numFmt w:val="upperRoman"/>
      <w:suff w:val="nothing"/>
      <w:lvlText w:val="%3."/>
      <w:lvlJc w:val="left"/>
      <w:pPr>
        <w:tabs>
          <w:tab w:val="left" w:pos="1440"/>
          <w:tab w:val="left" w:pos="2880"/>
          <w:tab w:val="left" w:pos="4320"/>
        </w:tabs>
        <w:ind w:left="14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46C0706">
      <w:start w:val="1"/>
      <w:numFmt w:val="upperRoman"/>
      <w:suff w:val="nothing"/>
      <w:lvlText w:val="%4."/>
      <w:lvlJc w:val="left"/>
      <w:pPr>
        <w:tabs>
          <w:tab w:val="left" w:pos="1440"/>
          <w:tab w:val="left" w:pos="2880"/>
          <w:tab w:val="left" w:pos="4320"/>
        </w:tabs>
        <w:ind w:left="21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428DC06">
      <w:start w:val="1"/>
      <w:numFmt w:val="upperRoman"/>
      <w:suff w:val="nothing"/>
      <w:lvlText w:val="%5."/>
      <w:lvlJc w:val="left"/>
      <w:pPr>
        <w:tabs>
          <w:tab w:val="left" w:pos="1440"/>
          <w:tab w:val="left" w:pos="2880"/>
          <w:tab w:val="left" w:pos="4320"/>
        </w:tabs>
        <w:ind w:left="288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0DE7C02">
      <w:start w:val="1"/>
      <w:numFmt w:val="upperRoman"/>
      <w:suff w:val="nothing"/>
      <w:lvlText w:val="%6."/>
      <w:lvlJc w:val="left"/>
      <w:pPr>
        <w:tabs>
          <w:tab w:val="left" w:pos="1440"/>
          <w:tab w:val="left" w:pos="2880"/>
          <w:tab w:val="left" w:pos="4320"/>
        </w:tabs>
        <w:ind w:left="360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F86AC7E">
      <w:start w:val="1"/>
      <w:numFmt w:val="upperRoman"/>
      <w:suff w:val="nothing"/>
      <w:lvlText w:val="%7."/>
      <w:lvlJc w:val="left"/>
      <w:pPr>
        <w:tabs>
          <w:tab w:val="left" w:pos="1440"/>
          <w:tab w:val="left" w:pos="2880"/>
          <w:tab w:val="left" w:pos="4320"/>
        </w:tabs>
        <w:ind w:left="43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7A45E0E">
      <w:start w:val="1"/>
      <w:numFmt w:val="upperRoman"/>
      <w:suff w:val="nothing"/>
      <w:lvlText w:val="%8."/>
      <w:lvlJc w:val="left"/>
      <w:pPr>
        <w:tabs>
          <w:tab w:val="left" w:pos="1440"/>
          <w:tab w:val="left" w:pos="2880"/>
          <w:tab w:val="left" w:pos="4320"/>
        </w:tabs>
        <w:ind w:left="50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CAC6312">
      <w:start w:val="1"/>
      <w:numFmt w:val="upperRoman"/>
      <w:suff w:val="nothing"/>
      <w:lvlText w:val="%9."/>
      <w:lvlJc w:val="left"/>
      <w:pPr>
        <w:tabs>
          <w:tab w:val="left" w:pos="1440"/>
          <w:tab w:val="left" w:pos="2880"/>
          <w:tab w:val="left" w:pos="4320"/>
        </w:tabs>
        <w:ind w:left="57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 w15:restartNumberingAfterBreak="0">
    <w:nsid w:val="4C536392"/>
    <w:multiLevelType w:val="hybridMultilevel"/>
    <w:tmpl w:val="5DA4E0D6"/>
    <w:lvl w:ilvl="0" w:tplc="1408E278">
      <w:start w:val="1"/>
      <w:numFmt w:val="upperRoman"/>
      <w:suff w:val="nothing"/>
      <w:lvlText w:val="%1."/>
      <w:lvlJc w:val="left"/>
      <w:pPr>
        <w:ind w:left="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184B192">
      <w:start w:val="1"/>
      <w:numFmt w:val="upperRoman"/>
      <w:suff w:val="nothing"/>
      <w:lvlText w:val="%2."/>
      <w:lvlJc w:val="left"/>
      <w:pPr>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3900FFC">
      <w:start w:val="1"/>
      <w:numFmt w:val="upperRoman"/>
      <w:suff w:val="nothing"/>
      <w:lvlText w:val="%3."/>
      <w:lvlJc w:val="left"/>
      <w:pPr>
        <w:ind w:left="14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EC40EBC">
      <w:start w:val="1"/>
      <w:numFmt w:val="upperRoman"/>
      <w:suff w:val="nothing"/>
      <w:lvlText w:val="%4."/>
      <w:lvlJc w:val="left"/>
      <w:pPr>
        <w:ind w:left="21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B56583C">
      <w:start w:val="1"/>
      <w:numFmt w:val="upperRoman"/>
      <w:suff w:val="nothing"/>
      <w:lvlText w:val="%5."/>
      <w:lvlJc w:val="left"/>
      <w:pPr>
        <w:ind w:left="288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1426396">
      <w:start w:val="1"/>
      <w:numFmt w:val="upperRoman"/>
      <w:suff w:val="nothing"/>
      <w:lvlText w:val="%6."/>
      <w:lvlJc w:val="left"/>
      <w:pPr>
        <w:ind w:left="360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D04AD8E">
      <w:start w:val="1"/>
      <w:numFmt w:val="upperRoman"/>
      <w:suff w:val="nothing"/>
      <w:lvlText w:val="%7."/>
      <w:lvlJc w:val="left"/>
      <w:pPr>
        <w:ind w:left="43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08F1A0">
      <w:start w:val="1"/>
      <w:numFmt w:val="upperRoman"/>
      <w:suff w:val="nothing"/>
      <w:lvlText w:val="%8."/>
      <w:lvlJc w:val="left"/>
      <w:pPr>
        <w:ind w:left="50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6EE4CDA">
      <w:start w:val="1"/>
      <w:numFmt w:val="upperRoman"/>
      <w:suff w:val="nothing"/>
      <w:lvlText w:val="%9."/>
      <w:lvlJc w:val="left"/>
      <w:pPr>
        <w:ind w:left="57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50952ACD"/>
    <w:multiLevelType w:val="multilevel"/>
    <w:tmpl w:val="1800FE08"/>
    <w:styleLink w:val="ImportedStyle1"/>
    <w:lvl w:ilvl="0">
      <w:start w:val="1"/>
      <w:numFmt w:val="decimal"/>
      <w:lvlText w:val="%1."/>
      <w:lvlJc w:val="left"/>
      <w:pPr>
        <w:tabs>
          <w:tab w:val="left" w:pos="1418"/>
        </w:tabs>
        <w:ind w:left="1134" w:hanging="28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left" w:pos="283"/>
          <w:tab w:val="num" w:pos="1417"/>
        </w:tabs>
        <w:ind w:left="1134" w:hanging="283"/>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left" w:pos="283"/>
        </w:tabs>
        <w:ind w:left="1134" w:hanging="567"/>
      </w:pPr>
      <w:rPr>
        <w:rFonts w:ascii="Garamond" w:eastAsia="Garamond" w:hAnsi="Garamond" w:cs="Garamond"/>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tabs>
          <w:tab w:val="left" w:pos="283"/>
        </w:tabs>
        <w:ind w:left="864" w:hanging="297"/>
      </w:pPr>
      <w:rPr>
        <w:rFonts w:ascii="Garamond" w:eastAsia="Garamond" w:hAnsi="Garamond" w:cs="Garamond"/>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tabs>
          <w:tab w:val="left" w:pos="283"/>
        </w:tabs>
        <w:ind w:left="1008" w:hanging="441"/>
      </w:pPr>
      <w:rPr>
        <w:rFonts w:ascii="Garamond" w:eastAsia="Garamond" w:hAnsi="Garamond" w:cs="Garamond"/>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tabs>
          <w:tab w:val="left" w:pos="283"/>
        </w:tabs>
        <w:ind w:left="1152" w:hanging="585"/>
      </w:pPr>
      <w:rPr>
        <w:rFonts w:ascii="Garamond" w:eastAsia="Garamond" w:hAnsi="Garamond" w:cs="Garamond"/>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tabs>
          <w:tab w:val="left" w:pos="283"/>
        </w:tabs>
        <w:ind w:left="1296" w:hanging="729"/>
      </w:pPr>
      <w:rPr>
        <w:rFonts w:ascii="Garamond" w:eastAsia="Garamond" w:hAnsi="Garamond" w:cs="Garamond"/>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tabs>
          <w:tab w:val="left" w:pos="283"/>
        </w:tabs>
        <w:ind w:left="1418" w:hanging="851"/>
      </w:pPr>
      <w:rPr>
        <w:rFonts w:ascii="Garamond" w:eastAsia="Garamond" w:hAnsi="Garamond" w:cs="Garamond"/>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tabs>
          <w:tab w:val="left" w:pos="283"/>
        </w:tabs>
        <w:ind w:left="1418" w:hanging="851"/>
      </w:pPr>
      <w:rPr>
        <w:rFonts w:ascii="Garamond" w:eastAsia="Garamond" w:hAnsi="Garamond" w:cs="Garamond"/>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50CD0E84"/>
    <w:multiLevelType w:val="hybridMultilevel"/>
    <w:tmpl w:val="312E18B4"/>
    <w:lvl w:ilvl="0" w:tplc="0D12ED7E">
      <w:start w:val="1"/>
      <w:numFmt w:val="upperRoman"/>
      <w:suff w:val="nothing"/>
      <w:lvlText w:val="%1."/>
      <w:lvlJc w:val="left"/>
      <w:pPr>
        <w:tabs>
          <w:tab w:val="left" w:pos="1440"/>
          <w:tab w:val="left" w:pos="2880"/>
          <w:tab w:val="left" w:pos="4320"/>
          <w:tab w:val="left" w:pos="5760"/>
          <w:tab w:val="left" w:pos="7200"/>
          <w:tab w:val="left" w:pos="8640"/>
        </w:tabs>
        <w:ind w:left="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D20DAA6">
      <w:start w:val="1"/>
      <w:numFmt w:val="upperRoman"/>
      <w:suff w:val="nothing"/>
      <w:lvlText w:val="%2."/>
      <w:lvlJc w:val="left"/>
      <w:pPr>
        <w:tabs>
          <w:tab w:val="left" w:pos="1440"/>
          <w:tab w:val="left" w:pos="2880"/>
          <w:tab w:val="left" w:pos="4320"/>
          <w:tab w:val="left" w:pos="5760"/>
          <w:tab w:val="left" w:pos="7200"/>
          <w:tab w:val="left" w:pos="8640"/>
        </w:tabs>
        <w:ind w:left="7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8BEF750">
      <w:start w:val="1"/>
      <w:numFmt w:val="upperRoman"/>
      <w:suff w:val="nothing"/>
      <w:lvlText w:val="%3."/>
      <w:lvlJc w:val="left"/>
      <w:pPr>
        <w:tabs>
          <w:tab w:val="left" w:pos="1440"/>
          <w:tab w:val="left" w:pos="2880"/>
          <w:tab w:val="left" w:pos="4320"/>
          <w:tab w:val="left" w:pos="5760"/>
          <w:tab w:val="left" w:pos="7200"/>
          <w:tab w:val="left" w:pos="8640"/>
        </w:tabs>
        <w:ind w:left="14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4C8B5EC">
      <w:start w:val="1"/>
      <w:numFmt w:val="upperRoman"/>
      <w:suff w:val="nothing"/>
      <w:lvlText w:val="%4."/>
      <w:lvlJc w:val="left"/>
      <w:pPr>
        <w:tabs>
          <w:tab w:val="left" w:pos="1440"/>
          <w:tab w:val="left" w:pos="2880"/>
          <w:tab w:val="left" w:pos="4320"/>
          <w:tab w:val="left" w:pos="5760"/>
          <w:tab w:val="left" w:pos="7200"/>
          <w:tab w:val="left" w:pos="8640"/>
        </w:tabs>
        <w:ind w:left="21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2400C20">
      <w:start w:val="1"/>
      <w:numFmt w:val="upperRoman"/>
      <w:suff w:val="nothing"/>
      <w:lvlText w:val="%5."/>
      <w:lvlJc w:val="left"/>
      <w:pPr>
        <w:tabs>
          <w:tab w:val="left" w:pos="1440"/>
          <w:tab w:val="left" w:pos="2880"/>
          <w:tab w:val="left" w:pos="4320"/>
          <w:tab w:val="left" w:pos="5760"/>
          <w:tab w:val="left" w:pos="7200"/>
          <w:tab w:val="left" w:pos="8640"/>
        </w:tabs>
        <w:ind w:left="288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8C68D2">
      <w:start w:val="1"/>
      <w:numFmt w:val="upperRoman"/>
      <w:suff w:val="nothing"/>
      <w:lvlText w:val="%6."/>
      <w:lvlJc w:val="left"/>
      <w:pPr>
        <w:tabs>
          <w:tab w:val="left" w:pos="1440"/>
          <w:tab w:val="left" w:pos="2880"/>
          <w:tab w:val="left" w:pos="4320"/>
          <w:tab w:val="left" w:pos="5760"/>
          <w:tab w:val="left" w:pos="7200"/>
          <w:tab w:val="left" w:pos="8640"/>
        </w:tabs>
        <w:ind w:left="360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64E67CE">
      <w:start w:val="1"/>
      <w:numFmt w:val="upperRoman"/>
      <w:suff w:val="nothing"/>
      <w:lvlText w:val="%7."/>
      <w:lvlJc w:val="left"/>
      <w:pPr>
        <w:tabs>
          <w:tab w:val="left" w:pos="1440"/>
          <w:tab w:val="left" w:pos="2880"/>
          <w:tab w:val="left" w:pos="4320"/>
          <w:tab w:val="left" w:pos="5760"/>
          <w:tab w:val="left" w:pos="7200"/>
          <w:tab w:val="left" w:pos="8640"/>
        </w:tabs>
        <w:ind w:left="432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0B68900">
      <w:start w:val="1"/>
      <w:numFmt w:val="upperRoman"/>
      <w:suff w:val="nothing"/>
      <w:lvlText w:val="%8."/>
      <w:lvlJc w:val="left"/>
      <w:pPr>
        <w:tabs>
          <w:tab w:val="left" w:pos="1440"/>
          <w:tab w:val="left" w:pos="2880"/>
          <w:tab w:val="left" w:pos="4320"/>
          <w:tab w:val="left" w:pos="5760"/>
          <w:tab w:val="left" w:pos="7200"/>
          <w:tab w:val="left" w:pos="8640"/>
        </w:tabs>
        <w:ind w:left="504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A4C24E4">
      <w:start w:val="1"/>
      <w:numFmt w:val="upperRoman"/>
      <w:suff w:val="nothing"/>
      <w:lvlText w:val="%9."/>
      <w:lvlJc w:val="left"/>
      <w:pPr>
        <w:tabs>
          <w:tab w:val="left" w:pos="1440"/>
          <w:tab w:val="left" w:pos="2880"/>
          <w:tab w:val="left" w:pos="4320"/>
          <w:tab w:val="left" w:pos="5760"/>
          <w:tab w:val="left" w:pos="7200"/>
          <w:tab w:val="left" w:pos="8640"/>
        </w:tabs>
        <w:ind w:left="5760" w:firstLine="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5B37213B"/>
    <w:multiLevelType w:val="hybridMultilevel"/>
    <w:tmpl w:val="12580002"/>
    <w:lvl w:ilvl="0" w:tplc="94C86058">
      <w:start w:val="1"/>
      <w:numFmt w:val="upperRoman"/>
      <w:suff w:val="nothing"/>
      <w:lvlText w:val="%1."/>
      <w:lvlJc w:val="left"/>
      <w:pPr>
        <w:tabs>
          <w:tab w:val="left" w:pos="1440"/>
          <w:tab w:val="left" w:pos="2880"/>
          <w:tab w:val="left" w:pos="4320"/>
          <w:tab w:val="left" w:pos="5760"/>
        </w:tabs>
        <w:ind w:left="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AA6B11E">
      <w:start w:val="1"/>
      <w:numFmt w:val="upperRoman"/>
      <w:suff w:val="nothing"/>
      <w:lvlText w:val="%2."/>
      <w:lvlJc w:val="left"/>
      <w:pPr>
        <w:tabs>
          <w:tab w:val="left" w:pos="1440"/>
          <w:tab w:val="left" w:pos="2880"/>
          <w:tab w:val="left" w:pos="4320"/>
          <w:tab w:val="left" w:pos="5760"/>
        </w:tabs>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7440294">
      <w:start w:val="1"/>
      <w:numFmt w:val="upperRoman"/>
      <w:suff w:val="nothing"/>
      <w:lvlText w:val="%3."/>
      <w:lvlJc w:val="left"/>
      <w:pPr>
        <w:tabs>
          <w:tab w:val="left" w:pos="1440"/>
          <w:tab w:val="left" w:pos="2880"/>
          <w:tab w:val="left" w:pos="4320"/>
          <w:tab w:val="left" w:pos="5760"/>
        </w:tabs>
        <w:ind w:left="14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3EE6F60">
      <w:start w:val="1"/>
      <w:numFmt w:val="upperRoman"/>
      <w:suff w:val="nothing"/>
      <w:lvlText w:val="%4."/>
      <w:lvlJc w:val="left"/>
      <w:pPr>
        <w:tabs>
          <w:tab w:val="left" w:pos="1440"/>
          <w:tab w:val="left" w:pos="2880"/>
          <w:tab w:val="left" w:pos="4320"/>
          <w:tab w:val="left" w:pos="5760"/>
        </w:tabs>
        <w:ind w:left="21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054041C">
      <w:start w:val="1"/>
      <w:numFmt w:val="upperRoman"/>
      <w:suff w:val="nothing"/>
      <w:lvlText w:val="%5."/>
      <w:lvlJc w:val="left"/>
      <w:pPr>
        <w:tabs>
          <w:tab w:val="left" w:pos="1440"/>
          <w:tab w:val="left" w:pos="2880"/>
          <w:tab w:val="left" w:pos="4320"/>
          <w:tab w:val="left" w:pos="5760"/>
        </w:tabs>
        <w:ind w:left="288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9340A1A">
      <w:start w:val="1"/>
      <w:numFmt w:val="upperRoman"/>
      <w:suff w:val="nothing"/>
      <w:lvlText w:val="%6."/>
      <w:lvlJc w:val="left"/>
      <w:pPr>
        <w:tabs>
          <w:tab w:val="left" w:pos="1440"/>
          <w:tab w:val="left" w:pos="2880"/>
          <w:tab w:val="left" w:pos="4320"/>
          <w:tab w:val="left" w:pos="5760"/>
        </w:tabs>
        <w:ind w:left="360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428C136">
      <w:start w:val="1"/>
      <w:numFmt w:val="upperRoman"/>
      <w:suff w:val="nothing"/>
      <w:lvlText w:val="%7."/>
      <w:lvlJc w:val="left"/>
      <w:pPr>
        <w:tabs>
          <w:tab w:val="left" w:pos="1440"/>
          <w:tab w:val="left" w:pos="2880"/>
          <w:tab w:val="left" w:pos="4320"/>
          <w:tab w:val="left" w:pos="5760"/>
        </w:tabs>
        <w:ind w:left="43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558B230">
      <w:start w:val="1"/>
      <w:numFmt w:val="upperRoman"/>
      <w:suff w:val="nothing"/>
      <w:lvlText w:val="%8."/>
      <w:lvlJc w:val="left"/>
      <w:pPr>
        <w:tabs>
          <w:tab w:val="left" w:pos="1440"/>
          <w:tab w:val="left" w:pos="2880"/>
          <w:tab w:val="left" w:pos="4320"/>
          <w:tab w:val="left" w:pos="5760"/>
        </w:tabs>
        <w:ind w:left="50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DB0ED1E">
      <w:start w:val="1"/>
      <w:numFmt w:val="upperRoman"/>
      <w:suff w:val="nothing"/>
      <w:lvlText w:val="%9."/>
      <w:lvlJc w:val="left"/>
      <w:pPr>
        <w:tabs>
          <w:tab w:val="left" w:pos="1440"/>
          <w:tab w:val="left" w:pos="2880"/>
          <w:tab w:val="left" w:pos="4320"/>
          <w:tab w:val="left" w:pos="5760"/>
        </w:tabs>
        <w:ind w:left="57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 w15:restartNumberingAfterBreak="0">
    <w:nsid w:val="5D3B7045"/>
    <w:multiLevelType w:val="hybridMultilevel"/>
    <w:tmpl w:val="BACEE5E6"/>
    <w:lvl w:ilvl="0" w:tplc="5C8268EE">
      <w:start w:val="1"/>
      <w:numFmt w:val="upperRoman"/>
      <w:suff w:val="nothing"/>
      <w:lvlText w:val="%1."/>
      <w:lvlJc w:val="left"/>
      <w:pPr>
        <w:ind w:left="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D523882">
      <w:start w:val="1"/>
      <w:numFmt w:val="upperRoman"/>
      <w:suff w:val="nothing"/>
      <w:lvlText w:val="%2."/>
      <w:lvlJc w:val="left"/>
      <w:pPr>
        <w:ind w:left="7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F98215E">
      <w:start w:val="1"/>
      <w:numFmt w:val="upperRoman"/>
      <w:suff w:val="nothing"/>
      <w:lvlText w:val="%3."/>
      <w:lvlJc w:val="left"/>
      <w:pPr>
        <w:ind w:left="14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7002BC2">
      <w:start w:val="1"/>
      <w:numFmt w:val="upperRoman"/>
      <w:suff w:val="nothing"/>
      <w:lvlText w:val="%4."/>
      <w:lvlJc w:val="left"/>
      <w:pPr>
        <w:ind w:left="21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9DA3134">
      <w:start w:val="1"/>
      <w:numFmt w:val="upperRoman"/>
      <w:suff w:val="nothing"/>
      <w:lvlText w:val="%5."/>
      <w:lvlJc w:val="left"/>
      <w:pPr>
        <w:ind w:left="288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B725D00">
      <w:start w:val="1"/>
      <w:numFmt w:val="upperRoman"/>
      <w:suff w:val="nothing"/>
      <w:lvlText w:val="%6."/>
      <w:lvlJc w:val="left"/>
      <w:pPr>
        <w:ind w:left="360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6AD90C">
      <w:start w:val="1"/>
      <w:numFmt w:val="upperRoman"/>
      <w:suff w:val="nothing"/>
      <w:lvlText w:val="%7."/>
      <w:lvlJc w:val="left"/>
      <w:pPr>
        <w:ind w:left="432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334BDC8">
      <w:start w:val="1"/>
      <w:numFmt w:val="upperRoman"/>
      <w:suff w:val="nothing"/>
      <w:lvlText w:val="%8."/>
      <w:lvlJc w:val="left"/>
      <w:pPr>
        <w:ind w:left="504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784D370">
      <w:start w:val="1"/>
      <w:numFmt w:val="upperRoman"/>
      <w:suff w:val="nothing"/>
      <w:lvlText w:val="%9."/>
      <w:lvlJc w:val="left"/>
      <w:pPr>
        <w:ind w:left="5760" w:firstLine="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15:restartNumberingAfterBreak="0">
    <w:nsid w:val="5E6F1DCD"/>
    <w:multiLevelType w:val="multilevel"/>
    <w:tmpl w:val="CB761326"/>
    <w:lvl w:ilvl="0">
      <w:start w:val="1"/>
      <w:numFmt w:val="decimal"/>
      <w:lvlText w:val="%1."/>
      <w:lvlJc w:val="left"/>
      <w:pPr>
        <w:ind w:left="1134" w:hanging="567"/>
      </w:pPr>
      <w:rPr>
        <w:rFonts w:hint="default"/>
        <w:i w:val="0"/>
      </w:rPr>
    </w:lvl>
    <w:lvl w:ilvl="1">
      <w:start w:val="1"/>
      <w:numFmt w:val="decimal"/>
      <w:lvlText w:val="%1.%2."/>
      <w:lvlJc w:val="left"/>
      <w:pPr>
        <w:ind w:left="2268" w:hanging="567"/>
      </w:pPr>
      <w:rPr>
        <w:rFonts w:hint="default"/>
        <w:sz w:val="30"/>
      </w:rPr>
    </w:lvl>
    <w:lvl w:ilvl="2">
      <w:start w:val="1"/>
      <w:numFmt w:val="decimal"/>
      <w:lvlText w:val="%1.%2.%3."/>
      <w:lvlJc w:val="left"/>
      <w:pPr>
        <w:ind w:left="1701" w:hanging="1134"/>
      </w:pPr>
      <w:rPr>
        <w:rFonts w:ascii="Garamond" w:hAnsi="Garamond" w:hint="default"/>
        <w:b/>
        <w:i w:val="0"/>
        <w:sz w:val="24"/>
      </w:rPr>
    </w:lvl>
    <w:lvl w:ilvl="3">
      <w:start w:val="1"/>
      <w:numFmt w:val="decimal"/>
      <w:lvlText w:val="%1.%2.%3.%4"/>
      <w:lvlJc w:val="left"/>
      <w:pPr>
        <w:tabs>
          <w:tab w:val="num" w:pos="1431"/>
        </w:tabs>
        <w:ind w:left="1431" w:hanging="864"/>
      </w:pPr>
      <w:rPr>
        <w:rFonts w:ascii="Garamond" w:hAnsi="Garamond" w:hint="default"/>
        <w:b/>
        <w:i w:val="0"/>
      </w:rPr>
    </w:lvl>
    <w:lvl w:ilvl="4">
      <w:start w:val="1"/>
      <w:numFmt w:val="decimal"/>
      <w:lvlText w:val="%1.%2.%3.%4.%5"/>
      <w:lvlJc w:val="left"/>
      <w:pPr>
        <w:tabs>
          <w:tab w:val="num" w:pos="1575"/>
        </w:tabs>
        <w:ind w:left="1575" w:hanging="1008"/>
      </w:pPr>
      <w:rPr>
        <w:rFonts w:hint="default"/>
      </w:rPr>
    </w:lvl>
    <w:lvl w:ilvl="5">
      <w:start w:val="1"/>
      <w:numFmt w:val="decimal"/>
      <w:lvlText w:val="%1.%2.%3.%4.%5.%6"/>
      <w:lvlJc w:val="left"/>
      <w:pPr>
        <w:tabs>
          <w:tab w:val="num" w:pos="1719"/>
        </w:tabs>
        <w:ind w:left="1719" w:hanging="1152"/>
      </w:pPr>
      <w:rPr>
        <w:rFonts w:hint="default"/>
      </w:rPr>
    </w:lvl>
    <w:lvl w:ilvl="6">
      <w:start w:val="1"/>
      <w:numFmt w:val="decimal"/>
      <w:lvlText w:val="%1.%2.%3.%4.%5.%6.%7"/>
      <w:lvlJc w:val="left"/>
      <w:pPr>
        <w:tabs>
          <w:tab w:val="num" w:pos="1863"/>
        </w:tabs>
        <w:ind w:left="1863" w:hanging="1296"/>
      </w:pPr>
      <w:rPr>
        <w:rFonts w:hint="default"/>
      </w:rPr>
    </w:lvl>
    <w:lvl w:ilvl="7">
      <w:start w:val="1"/>
      <w:numFmt w:val="decimal"/>
      <w:lvlText w:val="%1.%2.%3.%4.%5.%6.%7.%8"/>
      <w:lvlJc w:val="left"/>
      <w:pPr>
        <w:tabs>
          <w:tab w:val="num" w:pos="2007"/>
        </w:tabs>
        <w:ind w:left="2007" w:hanging="1440"/>
      </w:pPr>
      <w:rPr>
        <w:rFonts w:hint="default"/>
      </w:rPr>
    </w:lvl>
    <w:lvl w:ilvl="8">
      <w:start w:val="1"/>
      <w:numFmt w:val="decimal"/>
      <w:lvlText w:val="%1.%2.%3.%4.%5.%6.%7.%8.%9"/>
      <w:lvlJc w:val="left"/>
      <w:pPr>
        <w:tabs>
          <w:tab w:val="num" w:pos="2151"/>
        </w:tabs>
        <w:ind w:left="2151" w:hanging="1584"/>
      </w:pPr>
      <w:rPr>
        <w:rFonts w:hint="default"/>
      </w:rPr>
    </w:lvl>
  </w:abstractNum>
  <w:num w:numId="1">
    <w:abstractNumId w:val="14"/>
  </w:num>
  <w:num w:numId="2">
    <w:abstractNumId w:val="17"/>
  </w:num>
  <w:num w:numId="3">
    <w:abstractNumId w:val="24"/>
  </w:num>
  <w:num w:numId="4">
    <w:abstractNumId w:val="22"/>
  </w:num>
  <w:num w:numId="5">
    <w:abstractNumId w:val="13"/>
  </w:num>
  <w:num w:numId="6">
    <w:abstractNumId w:val="18"/>
  </w:num>
  <w:num w:numId="7">
    <w:abstractNumId w:val="23"/>
  </w:num>
  <w:num w:numId="8">
    <w:abstractNumId w:val="27"/>
  </w:num>
  <w:num w:numId="9">
    <w:abstractNumId w:val="10"/>
  </w:num>
  <w:num w:numId="10">
    <w:abstractNumId w:val="20"/>
  </w:num>
  <w:num w:numId="11">
    <w:abstractNumId w:val="25"/>
  </w:num>
  <w:num w:numId="12">
    <w:abstractNumId w:val="26"/>
  </w:num>
  <w:num w:numId="13">
    <w:abstractNumId w:val="12"/>
  </w:num>
  <w:num w:numId="14">
    <w:abstractNumId w:val="19"/>
  </w:num>
  <w:num w:numId="15">
    <w:abstractNumId w:val="15"/>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0"/>
  </w:num>
  <w:num w:numId="21">
    <w:abstractNumId w:val="1"/>
  </w:num>
  <w:num w:numId="22">
    <w:abstractNumId w:val="2"/>
  </w:num>
  <w:num w:numId="23">
    <w:abstractNumId w:val="3"/>
  </w:num>
  <w:num w:numId="24">
    <w:abstractNumId w:val="8"/>
  </w:num>
  <w:num w:numId="25">
    <w:abstractNumId w:val="4"/>
  </w:num>
  <w:num w:numId="26">
    <w:abstractNumId w:val="5"/>
  </w:num>
  <w:num w:numId="27">
    <w:abstractNumId w:val="6"/>
  </w:num>
  <w:num w:numId="28">
    <w:abstractNumId w:val="7"/>
  </w:num>
  <w:num w:numId="29">
    <w:abstractNumId w:val="9"/>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num>
  <w:num w:numId="35">
    <w:abstractNumId w:val="16"/>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7"/>
  <w:displayBackgroundShape/>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5C79"/>
    <w:rsid w:val="00000404"/>
    <w:rsid w:val="000012E7"/>
    <w:rsid w:val="00002363"/>
    <w:rsid w:val="00002E2A"/>
    <w:rsid w:val="000042AA"/>
    <w:rsid w:val="00004578"/>
    <w:rsid w:val="0000471A"/>
    <w:rsid w:val="00005001"/>
    <w:rsid w:val="0000739D"/>
    <w:rsid w:val="0000778C"/>
    <w:rsid w:val="00007FD8"/>
    <w:rsid w:val="00010020"/>
    <w:rsid w:val="00011972"/>
    <w:rsid w:val="00012159"/>
    <w:rsid w:val="000145D1"/>
    <w:rsid w:val="000151F4"/>
    <w:rsid w:val="00015FC5"/>
    <w:rsid w:val="000169A7"/>
    <w:rsid w:val="000173A3"/>
    <w:rsid w:val="0002011D"/>
    <w:rsid w:val="00020134"/>
    <w:rsid w:val="0002021A"/>
    <w:rsid w:val="0002122D"/>
    <w:rsid w:val="00022117"/>
    <w:rsid w:val="00023954"/>
    <w:rsid w:val="000255D5"/>
    <w:rsid w:val="000257E2"/>
    <w:rsid w:val="00025AFC"/>
    <w:rsid w:val="00025E72"/>
    <w:rsid w:val="000265A8"/>
    <w:rsid w:val="0002686F"/>
    <w:rsid w:val="00030337"/>
    <w:rsid w:val="00030E78"/>
    <w:rsid w:val="00031115"/>
    <w:rsid w:val="00031AF7"/>
    <w:rsid w:val="00033C83"/>
    <w:rsid w:val="00034E81"/>
    <w:rsid w:val="00035C1E"/>
    <w:rsid w:val="00036958"/>
    <w:rsid w:val="00040992"/>
    <w:rsid w:val="000411B4"/>
    <w:rsid w:val="000414DB"/>
    <w:rsid w:val="00041D49"/>
    <w:rsid w:val="00041EEE"/>
    <w:rsid w:val="00042B51"/>
    <w:rsid w:val="000437FF"/>
    <w:rsid w:val="00043ED8"/>
    <w:rsid w:val="00043FD8"/>
    <w:rsid w:val="0004421E"/>
    <w:rsid w:val="000458C8"/>
    <w:rsid w:val="00046171"/>
    <w:rsid w:val="00050C0B"/>
    <w:rsid w:val="00051482"/>
    <w:rsid w:val="000515F1"/>
    <w:rsid w:val="00053C67"/>
    <w:rsid w:val="000540D8"/>
    <w:rsid w:val="000549ED"/>
    <w:rsid w:val="000552BD"/>
    <w:rsid w:val="0005644D"/>
    <w:rsid w:val="000570E5"/>
    <w:rsid w:val="0005761B"/>
    <w:rsid w:val="00057B5E"/>
    <w:rsid w:val="00060870"/>
    <w:rsid w:val="00062575"/>
    <w:rsid w:val="00062E7D"/>
    <w:rsid w:val="00063D93"/>
    <w:rsid w:val="00064854"/>
    <w:rsid w:val="00064CEA"/>
    <w:rsid w:val="00067847"/>
    <w:rsid w:val="00074B3F"/>
    <w:rsid w:val="00074C16"/>
    <w:rsid w:val="000760AB"/>
    <w:rsid w:val="00077EAE"/>
    <w:rsid w:val="00077F21"/>
    <w:rsid w:val="000807CD"/>
    <w:rsid w:val="00080F39"/>
    <w:rsid w:val="000813BC"/>
    <w:rsid w:val="000815E3"/>
    <w:rsid w:val="00081ACD"/>
    <w:rsid w:val="000834C4"/>
    <w:rsid w:val="00083804"/>
    <w:rsid w:val="000848FB"/>
    <w:rsid w:val="00084D65"/>
    <w:rsid w:val="000854F4"/>
    <w:rsid w:val="0008590D"/>
    <w:rsid w:val="00087D41"/>
    <w:rsid w:val="00087E7B"/>
    <w:rsid w:val="00090CA2"/>
    <w:rsid w:val="00090F00"/>
    <w:rsid w:val="0009176F"/>
    <w:rsid w:val="00091AF6"/>
    <w:rsid w:val="00091BE7"/>
    <w:rsid w:val="00091DA4"/>
    <w:rsid w:val="00093189"/>
    <w:rsid w:val="00093FC0"/>
    <w:rsid w:val="0009616C"/>
    <w:rsid w:val="00096933"/>
    <w:rsid w:val="000A0A59"/>
    <w:rsid w:val="000A0B78"/>
    <w:rsid w:val="000A0D2D"/>
    <w:rsid w:val="000A31B6"/>
    <w:rsid w:val="000A35EE"/>
    <w:rsid w:val="000A3B31"/>
    <w:rsid w:val="000A4076"/>
    <w:rsid w:val="000A45BF"/>
    <w:rsid w:val="000A5F77"/>
    <w:rsid w:val="000A7CA6"/>
    <w:rsid w:val="000B330C"/>
    <w:rsid w:val="000B3FB5"/>
    <w:rsid w:val="000B46B7"/>
    <w:rsid w:val="000B5565"/>
    <w:rsid w:val="000B71F9"/>
    <w:rsid w:val="000B72B8"/>
    <w:rsid w:val="000B7A40"/>
    <w:rsid w:val="000B7E49"/>
    <w:rsid w:val="000C0282"/>
    <w:rsid w:val="000C0393"/>
    <w:rsid w:val="000C040C"/>
    <w:rsid w:val="000C08C0"/>
    <w:rsid w:val="000C0F81"/>
    <w:rsid w:val="000C0FEA"/>
    <w:rsid w:val="000C2024"/>
    <w:rsid w:val="000C25E9"/>
    <w:rsid w:val="000C2BAB"/>
    <w:rsid w:val="000C2E47"/>
    <w:rsid w:val="000C3CC3"/>
    <w:rsid w:val="000C47C7"/>
    <w:rsid w:val="000C5799"/>
    <w:rsid w:val="000C5A15"/>
    <w:rsid w:val="000C6F46"/>
    <w:rsid w:val="000C7E13"/>
    <w:rsid w:val="000D0A38"/>
    <w:rsid w:val="000D0EC7"/>
    <w:rsid w:val="000D1ADF"/>
    <w:rsid w:val="000D2EEA"/>
    <w:rsid w:val="000D4FB1"/>
    <w:rsid w:val="000D57E6"/>
    <w:rsid w:val="000D75DC"/>
    <w:rsid w:val="000D7994"/>
    <w:rsid w:val="000D7B5C"/>
    <w:rsid w:val="000E1509"/>
    <w:rsid w:val="000E2D81"/>
    <w:rsid w:val="000E4D94"/>
    <w:rsid w:val="000E5180"/>
    <w:rsid w:val="000E7049"/>
    <w:rsid w:val="000F0D20"/>
    <w:rsid w:val="000F2005"/>
    <w:rsid w:val="000F2129"/>
    <w:rsid w:val="000F29A2"/>
    <w:rsid w:val="000F2A5C"/>
    <w:rsid w:val="000F3526"/>
    <w:rsid w:val="000F3F6B"/>
    <w:rsid w:val="000F48C1"/>
    <w:rsid w:val="000F5EA5"/>
    <w:rsid w:val="000F658D"/>
    <w:rsid w:val="001021FD"/>
    <w:rsid w:val="0010300D"/>
    <w:rsid w:val="00103533"/>
    <w:rsid w:val="001040CF"/>
    <w:rsid w:val="00104446"/>
    <w:rsid w:val="0010520A"/>
    <w:rsid w:val="0010614D"/>
    <w:rsid w:val="0010756C"/>
    <w:rsid w:val="001112EC"/>
    <w:rsid w:val="00114A5A"/>
    <w:rsid w:val="00114C06"/>
    <w:rsid w:val="00115144"/>
    <w:rsid w:val="0011650E"/>
    <w:rsid w:val="001209DA"/>
    <w:rsid w:val="00120A8B"/>
    <w:rsid w:val="0012151C"/>
    <w:rsid w:val="00123DA0"/>
    <w:rsid w:val="001244BF"/>
    <w:rsid w:val="001246D6"/>
    <w:rsid w:val="0012484D"/>
    <w:rsid w:val="00124FC3"/>
    <w:rsid w:val="00125199"/>
    <w:rsid w:val="00125694"/>
    <w:rsid w:val="001267CB"/>
    <w:rsid w:val="00127133"/>
    <w:rsid w:val="00130D33"/>
    <w:rsid w:val="00130EA8"/>
    <w:rsid w:val="001311E9"/>
    <w:rsid w:val="00132BA3"/>
    <w:rsid w:val="00134578"/>
    <w:rsid w:val="001345A3"/>
    <w:rsid w:val="00134C6C"/>
    <w:rsid w:val="00134E3E"/>
    <w:rsid w:val="00135473"/>
    <w:rsid w:val="0013554E"/>
    <w:rsid w:val="00136692"/>
    <w:rsid w:val="00136F17"/>
    <w:rsid w:val="00137A12"/>
    <w:rsid w:val="00141DC1"/>
    <w:rsid w:val="001428DB"/>
    <w:rsid w:val="00142DD6"/>
    <w:rsid w:val="0014471A"/>
    <w:rsid w:val="00145C79"/>
    <w:rsid w:val="001477B5"/>
    <w:rsid w:val="00150B86"/>
    <w:rsid w:val="0015126B"/>
    <w:rsid w:val="00151CEF"/>
    <w:rsid w:val="00151E06"/>
    <w:rsid w:val="00152102"/>
    <w:rsid w:val="00153188"/>
    <w:rsid w:val="001537D7"/>
    <w:rsid w:val="00156093"/>
    <w:rsid w:val="00160011"/>
    <w:rsid w:val="00160A1D"/>
    <w:rsid w:val="00161C06"/>
    <w:rsid w:val="00164E01"/>
    <w:rsid w:val="001719F4"/>
    <w:rsid w:val="00172B6B"/>
    <w:rsid w:val="00173124"/>
    <w:rsid w:val="00174719"/>
    <w:rsid w:val="00174E0F"/>
    <w:rsid w:val="001756C1"/>
    <w:rsid w:val="00175E5B"/>
    <w:rsid w:val="00177265"/>
    <w:rsid w:val="00177C55"/>
    <w:rsid w:val="001814C9"/>
    <w:rsid w:val="00181F73"/>
    <w:rsid w:val="001837C8"/>
    <w:rsid w:val="001838A0"/>
    <w:rsid w:val="00183AE9"/>
    <w:rsid w:val="00185731"/>
    <w:rsid w:val="0019006F"/>
    <w:rsid w:val="00191840"/>
    <w:rsid w:val="0019214B"/>
    <w:rsid w:val="00194A91"/>
    <w:rsid w:val="00194E08"/>
    <w:rsid w:val="00195CDE"/>
    <w:rsid w:val="00196456"/>
    <w:rsid w:val="00196696"/>
    <w:rsid w:val="00196E3B"/>
    <w:rsid w:val="001974AC"/>
    <w:rsid w:val="00197E34"/>
    <w:rsid w:val="001A08B2"/>
    <w:rsid w:val="001A3FD6"/>
    <w:rsid w:val="001A64AC"/>
    <w:rsid w:val="001A6EC3"/>
    <w:rsid w:val="001A79A8"/>
    <w:rsid w:val="001A7B6C"/>
    <w:rsid w:val="001B00BB"/>
    <w:rsid w:val="001B0EE6"/>
    <w:rsid w:val="001B0FFD"/>
    <w:rsid w:val="001B1AED"/>
    <w:rsid w:val="001B4939"/>
    <w:rsid w:val="001B4CBE"/>
    <w:rsid w:val="001B7ECE"/>
    <w:rsid w:val="001C0173"/>
    <w:rsid w:val="001C0180"/>
    <w:rsid w:val="001C0CD8"/>
    <w:rsid w:val="001C0E4C"/>
    <w:rsid w:val="001C12AB"/>
    <w:rsid w:val="001C5A2C"/>
    <w:rsid w:val="001C6B4D"/>
    <w:rsid w:val="001C6F3F"/>
    <w:rsid w:val="001C731A"/>
    <w:rsid w:val="001D0E39"/>
    <w:rsid w:val="001D132D"/>
    <w:rsid w:val="001D13AE"/>
    <w:rsid w:val="001D2564"/>
    <w:rsid w:val="001D47F5"/>
    <w:rsid w:val="001D5EA1"/>
    <w:rsid w:val="001D5F29"/>
    <w:rsid w:val="001D6904"/>
    <w:rsid w:val="001D7365"/>
    <w:rsid w:val="001E35B3"/>
    <w:rsid w:val="001E434A"/>
    <w:rsid w:val="001E4AF3"/>
    <w:rsid w:val="001E5361"/>
    <w:rsid w:val="001E5F4C"/>
    <w:rsid w:val="001E6D3A"/>
    <w:rsid w:val="001E7762"/>
    <w:rsid w:val="001F04A9"/>
    <w:rsid w:val="001F0DDC"/>
    <w:rsid w:val="001F1B4F"/>
    <w:rsid w:val="001F26CF"/>
    <w:rsid w:val="001F4368"/>
    <w:rsid w:val="001F530F"/>
    <w:rsid w:val="001F579B"/>
    <w:rsid w:val="001F5885"/>
    <w:rsid w:val="001F6B4D"/>
    <w:rsid w:val="001F7511"/>
    <w:rsid w:val="00200857"/>
    <w:rsid w:val="00201299"/>
    <w:rsid w:val="00201567"/>
    <w:rsid w:val="002015ED"/>
    <w:rsid w:val="002017DF"/>
    <w:rsid w:val="00201C2D"/>
    <w:rsid w:val="00202CC9"/>
    <w:rsid w:val="00203942"/>
    <w:rsid w:val="002045F7"/>
    <w:rsid w:val="002046B3"/>
    <w:rsid w:val="00205C7E"/>
    <w:rsid w:val="00206FE0"/>
    <w:rsid w:val="00206FEC"/>
    <w:rsid w:val="00210A87"/>
    <w:rsid w:val="0021110D"/>
    <w:rsid w:val="0021165B"/>
    <w:rsid w:val="0021265E"/>
    <w:rsid w:val="00212699"/>
    <w:rsid w:val="00212B48"/>
    <w:rsid w:val="00213C2F"/>
    <w:rsid w:val="00214855"/>
    <w:rsid w:val="002151DF"/>
    <w:rsid w:val="0021565E"/>
    <w:rsid w:val="002167E3"/>
    <w:rsid w:val="00216EDB"/>
    <w:rsid w:val="00223993"/>
    <w:rsid w:val="00224479"/>
    <w:rsid w:val="002246ED"/>
    <w:rsid w:val="00224E4D"/>
    <w:rsid w:val="00224E77"/>
    <w:rsid w:val="00226D05"/>
    <w:rsid w:val="00226D5A"/>
    <w:rsid w:val="0022701F"/>
    <w:rsid w:val="00227D34"/>
    <w:rsid w:val="00227E83"/>
    <w:rsid w:val="00227F8E"/>
    <w:rsid w:val="00230542"/>
    <w:rsid w:val="00230DB0"/>
    <w:rsid w:val="00231076"/>
    <w:rsid w:val="00231810"/>
    <w:rsid w:val="00232BDD"/>
    <w:rsid w:val="0023354D"/>
    <w:rsid w:val="00233C28"/>
    <w:rsid w:val="00233F5C"/>
    <w:rsid w:val="00234360"/>
    <w:rsid w:val="00235211"/>
    <w:rsid w:val="00235375"/>
    <w:rsid w:val="002356C5"/>
    <w:rsid w:val="00240B08"/>
    <w:rsid w:val="00242D76"/>
    <w:rsid w:val="00243A88"/>
    <w:rsid w:val="0024476F"/>
    <w:rsid w:val="00246E24"/>
    <w:rsid w:val="002501A4"/>
    <w:rsid w:val="002505B5"/>
    <w:rsid w:val="00250D83"/>
    <w:rsid w:val="00251292"/>
    <w:rsid w:val="002515BD"/>
    <w:rsid w:val="002516DC"/>
    <w:rsid w:val="00251ADC"/>
    <w:rsid w:val="00251CC5"/>
    <w:rsid w:val="00252980"/>
    <w:rsid w:val="00253192"/>
    <w:rsid w:val="0025331D"/>
    <w:rsid w:val="00253523"/>
    <w:rsid w:val="00254748"/>
    <w:rsid w:val="00254E7A"/>
    <w:rsid w:val="002560AC"/>
    <w:rsid w:val="00256C00"/>
    <w:rsid w:val="00257FE6"/>
    <w:rsid w:val="002602C8"/>
    <w:rsid w:val="0026046F"/>
    <w:rsid w:val="0026239E"/>
    <w:rsid w:val="00262E0D"/>
    <w:rsid w:val="00263361"/>
    <w:rsid w:val="00263B39"/>
    <w:rsid w:val="00263DEE"/>
    <w:rsid w:val="002643E7"/>
    <w:rsid w:val="00264C4B"/>
    <w:rsid w:val="00266553"/>
    <w:rsid w:val="0027033F"/>
    <w:rsid w:val="00270415"/>
    <w:rsid w:val="00270512"/>
    <w:rsid w:val="00270DBF"/>
    <w:rsid w:val="00271A28"/>
    <w:rsid w:val="00271C8B"/>
    <w:rsid w:val="00273348"/>
    <w:rsid w:val="00273AF7"/>
    <w:rsid w:val="00274338"/>
    <w:rsid w:val="00275612"/>
    <w:rsid w:val="0027594A"/>
    <w:rsid w:val="002774BF"/>
    <w:rsid w:val="00281483"/>
    <w:rsid w:val="0028299F"/>
    <w:rsid w:val="002835E3"/>
    <w:rsid w:val="0028426B"/>
    <w:rsid w:val="002853CC"/>
    <w:rsid w:val="00287A60"/>
    <w:rsid w:val="00287C7E"/>
    <w:rsid w:val="00287FBC"/>
    <w:rsid w:val="00291EF2"/>
    <w:rsid w:val="00292CEB"/>
    <w:rsid w:val="00292D3B"/>
    <w:rsid w:val="00294333"/>
    <w:rsid w:val="00294D86"/>
    <w:rsid w:val="0029572D"/>
    <w:rsid w:val="00295BC2"/>
    <w:rsid w:val="00296712"/>
    <w:rsid w:val="00296D39"/>
    <w:rsid w:val="002971A3"/>
    <w:rsid w:val="002A0448"/>
    <w:rsid w:val="002A06DE"/>
    <w:rsid w:val="002A0D66"/>
    <w:rsid w:val="002A157E"/>
    <w:rsid w:val="002A3331"/>
    <w:rsid w:val="002A44D2"/>
    <w:rsid w:val="002A54DF"/>
    <w:rsid w:val="002A592E"/>
    <w:rsid w:val="002A5CD5"/>
    <w:rsid w:val="002A612D"/>
    <w:rsid w:val="002A63F0"/>
    <w:rsid w:val="002A688A"/>
    <w:rsid w:val="002A6F4C"/>
    <w:rsid w:val="002B1E7E"/>
    <w:rsid w:val="002B3F7E"/>
    <w:rsid w:val="002B50FB"/>
    <w:rsid w:val="002B5F25"/>
    <w:rsid w:val="002B668E"/>
    <w:rsid w:val="002B6A6E"/>
    <w:rsid w:val="002B6E60"/>
    <w:rsid w:val="002B6F9C"/>
    <w:rsid w:val="002B7F62"/>
    <w:rsid w:val="002C0A16"/>
    <w:rsid w:val="002C227F"/>
    <w:rsid w:val="002C23D2"/>
    <w:rsid w:val="002C248C"/>
    <w:rsid w:val="002C3D08"/>
    <w:rsid w:val="002C4E86"/>
    <w:rsid w:val="002C6FB1"/>
    <w:rsid w:val="002D1BB4"/>
    <w:rsid w:val="002D1E0E"/>
    <w:rsid w:val="002D20EB"/>
    <w:rsid w:val="002D24EA"/>
    <w:rsid w:val="002D26D8"/>
    <w:rsid w:val="002D3450"/>
    <w:rsid w:val="002D3A4E"/>
    <w:rsid w:val="002D7D75"/>
    <w:rsid w:val="002E048D"/>
    <w:rsid w:val="002E1038"/>
    <w:rsid w:val="002E1CF9"/>
    <w:rsid w:val="002E2270"/>
    <w:rsid w:val="002E2576"/>
    <w:rsid w:val="002E287A"/>
    <w:rsid w:val="002E2DE7"/>
    <w:rsid w:val="002E3940"/>
    <w:rsid w:val="002E4436"/>
    <w:rsid w:val="002E4464"/>
    <w:rsid w:val="002E56FE"/>
    <w:rsid w:val="002E5AA6"/>
    <w:rsid w:val="002E5E5F"/>
    <w:rsid w:val="002E6B1B"/>
    <w:rsid w:val="002E7E67"/>
    <w:rsid w:val="002F0C91"/>
    <w:rsid w:val="002F16B4"/>
    <w:rsid w:val="002F5E7C"/>
    <w:rsid w:val="002F61F3"/>
    <w:rsid w:val="002F6DBB"/>
    <w:rsid w:val="002F7123"/>
    <w:rsid w:val="002F71EB"/>
    <w:rsid w:val="002F7C5B"/>
    <w:rsid w:val="002F7D19"/>
    <w:rsid w:val="002F7E37"/>
    <w:rsid w:val="002F7EAB"/>
    <w:rsid w:val="00300DB6"/>
    <w:rsid w:val="003017B9"/>
    <w:rsid w:val="00301850"/>
    <w:rsid w:val="00301A6D"/>
    <w:rsid w:val="00305128"/>
    <w:rsid w:val="00306485"/>
    <w:rsid w:val="00307CE5"/>
    <w:rsid w:val="00307E23"/>
    <w:rsid w:val="0031000E"/>
    <w:rsid w:val="003107AC"/>
    <w:rsid w:val="003112D5"/>
    <w:rsid w:val="00312620"/>
    <w:rsid w:val="00312EC5"/>
    <w:rsid w:val="00313BF7"/>
    <w:rsid w:val="00313ECC"/>
    <w:rsid w:val="003146DE"/>
    <w:rsid w:val="0031535C"/>
    <w:rsid w:val="00315A6F"/>
    <w:rsid w:val="00316F4C"/>
    <w:rsid w:val="00320187"/>
    <w:rsid w:val="00320E93"/>
    <w:rsid w:val="00321396"/>
    <w:rsid w:val="00322A6B"/>
    <w:rsid w:val="00322B54"/>
    <w:rsid w:val="0032323D"/>
    <w:rsid w:val="00323E7D"/>
    <w:rsid w:val="00323FB0"/>
    <w:rsid w:val="003258A9"/>
    <w:rsid w:val="00326187"/>
    <w:rsid w:val="0033008D"/>
    <w:rsid w:val="00330984"/>
    <w:rsid w:val="00330F9B"/>
    <w:rsid w:val="003317BA"/>
    <w:rsid w:val="00332068"/>
    <w:rsid w:val="0033329E"/>
    <w:rsid w:val="0033468C"/>
    <w:rsid w:val="00335479"/>
    <w:rsid w:val="00336122"/>
    <w:rsid w:val="00336D4A"/>
    <w:rsid w:val="00341896"/>
    <w:rsid w:val="00346C31"/>
    <w:rsid w:val="003500AC"/>
    <w:rsid w:val="003504E3"/>
    <w:rsid w:val="00350787"/>
    <w:rsid w:val="00351441"/>
    <w:rsid w:val="00352146"/>
    <w:rsid w:val="00352B5D"/>
    <w:rsid w:val="003538C9"/>
    <w:rsid w:val="00353FE3"/>
    <w:rsid w:val="0035407E"/>
    <w:rsid w:val="00356AD0"/>
    <w:rsid w:val="003579F8"/>
    <w:rsid w:val="00357D77"/>
    <w:rsid w:val="00360125"/>
    <w:rsid w:val="0036041D"/>
    <w:rsid w:val="00360638"/>
    <w:rsid w:val="00360AC8"/>
    <w:rsid w:val="00360E5C"/>
    <w:rsid w:val="003637CD"/>
    <w:rsid w:val="00365E48"/>
    <w:rsid w:val="00366457"/>
    <w:rsid w:val="00366868"/>
    <w:rsid w:val="003701E6"/>
    <w:rsid w:val="00370672"/>
    <w:rsid w:val="00370E16"/>
    <w:rsid w:val="00371AAF"/>
    <w:rsid w:val="0037217F"/>
    <w:rsid w:val="00372642"/>
    <w:rsid w:val="00372C9F"/>
    <w:rsid w:val="0037303D"/>
    <w:rsid w:val="003731A3"/>
    <w:rsid w:val="00375164"/>
    <w:rsid w:val="003754A3"/>
    <w:rsid w:val="0037650F"/>
    <w:rsid w:val="00376E11"/>
    <w:rsid w:val="003819DF"/>
    <w:rsid w:val="00381B54"/>
    <w:rsid w:val="00381EAC"/>
    <w:rsid w:val="00382696"/>
    <w:rsid w:val="00382754"/>
    <w:rsid w:val="00383035"/>
    <w:rsid w:val="0038373E"/>
    <w:rsid w:val="00383ACA"/>
    <w:rsid w:val="0038407B"/>
    <w:rsid w:val="00384860"/>
    <w:rsid w:val="003849B2"/>
    <w:rsid w:val="00384A8D"/>
    <w:rsid w:val="00385360"/>
    <w:rsid w:val="003875E7"/>
    <w:rsid w:val="00387FB5"/>
    <w:rsid w:val="00390409"/>
    <w:rsid w:val="00391878"/>
    <w:rsid w:val="0039199C"/>
    <w:rsid w:val="003922FA"/>
    <w:rsid w:val="00392523"/>
    <w:rsid w:val="00392C9E"/>
    <w:rsid w:val="00395A9F"/>
    <w:rsid w:val="00395AA0"/>
    <w:rsid w:val="0039671E"/>
    <w:rsid w:val="00396A1B"/>
    <w:rsid w:val="00397BFD"/>
    <w:rsid w:val="00397F74"/>
    <w:rsid w:val="003A0AC1"/>
    <w:rsid w:val="003A139F"/>
    <w:rsid w:val="003A1E60"/>
    <w:rsid w:val="003A1F50"/>
    <w:rsid w:val="003A2191"/>
    <w:rsid w:val="003A31EF"/>
    <w:rsid w:val="003A3971"/>
    <w:rsid w:val="003A3EBC"/>
    <w:rsid w:val="003A5F14"/>
    <w:rsid w:val="003A61B3"/>
    <w:rsid w:val="003A693C"/>
    <w:rsid w:val="003A6946"/>
    <w:rsid w:val="003A73AF"/>
    <w:rsid w:val="003B032D"/>
    <w:rsid w:val="003B0960"/>
    <w:rsid w:val="003B1671"/>
    <w:rsid w:val="003B2618"/>
    <w:rsid w:val="003B355A"/>
    <w:rsid w:val="003B4D2D"/>
    <w:rsid w:val="003B588D"/>
    <w:rsid w:val="003B6D94"/>
    <w:rsid w:val="003B6F10"/>
    <w:rsid w:val="003B7C80"/>
    <w:rsid w:val="003B7FE1"/>
    <w:rsid w:val="003C0222"/>
    <w:rsid w:val="003C0D8D"/>
    <w:rsid w:val="003C0E0C"/>
    <w:rsid w:val="003C1BEF"/>
    <w:rsid w:val="003C2EC0"/>
    <w:rsid w:val="003C36A0"/>
    <w:rsid w:val="003C471A"/>
    <w:rsid w:val="003C5723"/>
    <w:rsid w:val="003C5C7E"/>
    <w:rsid w:val="003C5FF9"/>
    <w:rsid w:val="003C6414"/>
    <w:rsid w:val="003C644A"/>
    <w:rsid w:val="003C7BAA"/>
    <w:rsid w:val="003D01F2"/>
    <w:rsid w:val="003D114A"/>
    <w:rsid w:val="003D12DB"/>
    <w:rsid w:val="003D1378"/>
    <w:rsid w:val="003D2857"/>
    <w:rsid w:val="003D4E0A"/>
    <w:rsid w:val="003D7DFD"/>
    <w:rsid w:val="003E038F"/>
    <w:rsid w:val="003E0BD8"/>
    <w:rsid w:val="003E0C16"/>
    <w:rsid w:val="003E1DA1"/>
    <w:rsid w:val="003E2DC4"/>
    <w:rsid w:val="003E4D08"/>
    <w:rsid w:val="003E4EF8"/>
    <w:rsid w:val="003E55F5"/>
    <w:rsid w:val="003E5BE4"/>
    <w:rsid w:val="003E60D7"/>
    <w:rsid w:val="003E624F"/>
    <w:rsid w:val="003F1150"/>
    <w:rsid w:val="003F11CA"/>
    <w:rsid w:val="003F3202"/>
    <w:rsid w:val="003F3A2D"/>
    <w:rsid w:val="003F48F0"/>
    <w:rsid w:val="003F495B"/>
    <w:rsid w:val="003F4A6C"/>
    <w:rsid w:val="003F763E"/>
    <w:rsid w:val="003F7EF2"/>
    <w:rsid w:val="00400E04"/>
    <w:rsid w:val="00400F34"/>
    <w:rsid w:val="004055B6"/>
    <w:rsid w:val="00405934"/>
    <w:rsid w:val="00405C43"/>
    <w:rsid w:val="004101B5"/>
    <w:rsid w:val="004121EC"/>
    <w:rsid w:val="0041276E"/>
    <w:rsid w:val="004131A0"/>
    <w:rsid w:val="00414BD5"/>
    <w:rsid w:val="00414E25"/>
    <w:rsid w:val="00414F6A"/>
    <w:rsid w:val="00415633"/>
    <w:rsid w:val="004166D2"/>
    <w:rsid w:val="0041782A"/>
    <w:rsid w:val="0042126B"/>
    <w:rsid w:val="00421781"/>
    <w:rsid w:val="00421B8C"/>
    <w:rsid w:val="00421E5C"/>
    <w:rsid w:val="0042261C"/>
    <w:rsid w:val="004238EB"/>
    <w:rsid w:val="00423A71"/>
    <w:rsid w:val="00423E40"/>
    <w:rsid w:val="00430133"/>
    <w:rsid w:val="004302E4"/>
    <w:rsid w:val="004306C0"/>
    <w:rsid w:val="004327D2"/>
    <w:rsid w:val="004330A2"/>
    <w:rsid w:val="00435707"/>
    <w:rsid w:val="00436086"/>
    <w:rsid w:val="00436BC9"/>
    <w:rsid w:val="004372E9"/>
    <w:rsid w:val="0043755E"/>
    <w:rsid w:val="00437CD4"/>
    <w:rsid w:val="00440C81"/>
    <w:rsid w:val="00441B31"/>
    <w:rsid w:val="00441C00"/>
    <w:rsid w:val="00442215"/>
    <w:rsid w:val="00444AB3"/>
    <w:rsid w:val="004459C0"/>
    <w:rsid w:val="00447E3C"/>
    <w:rsid w:val="00452E57"/>
    <w:rsid w:val="0045358A"/>
    <w:rsid w:val="0045502F"/>
    <w:rsid w:val="0045523A"/>
    <w:rsid w:val="0045531D"/>
    <w:rsid w:val="0045718D"/>
    <w:rsid w:val="00457A10"/>
    <w:rsid w:val="004601BF"/>
    <w:rsid w:val="00460BCD"/>
    <w:rsid w:val="004626C7"/>
    <w:rsid w:val="00463C9F"/>
    <w:rsid w:val="00464BA0"/>
    <w:rsid w:val="00465A95"/>
    <w:rsid w:val="004661F2"/>
    <w:rsid w:val="004665C2"/>
    <w:rsid w:val="00467DB5"/>
    <w:rsid w:val="004701BE"/>
    <w:rsid w:val="004701CB"/>
    <w:rsid w:val="00471994"/>
    <w:rsid w:val="00473B00"/>
    <w:rsid w:val="004741E8"/>
    <w:rsid w:val="00474E6D"/>
    <w:rsid w:val="00480181"/>
    <w:rsid w:val="00480651"/>
    <w:rsid w:val="00480810"/>
    <w:rsid w:val="004817D8"/>
    <w:rsid w:val="00481F93"/>
    <w:rsid w:val="00483DE7"/>
    <w:rsid w:val="004865FB"/>
    <w:rsid w:val="00486653"/>
    <w:rsid w:val="004868D2"/>
    <w:rsid w:val="0048699C"/>
    <w:rsid w:val="004902FB"/>
    <w:rsid w:val="0049069E"/>
    <w:rsid w:val="004908D5"/>
    <w:rsid w:val="00491127"/>
    <w:rsid w:val="00491310"/>
    <w:rsid w:val="00492FF4"/>
    <w:rsid w:val="00493EE6"/>
    <w:rsid w:val="00493F1A"/>
    <w:rsid w:val="00494F73"/>
    <w:rsid w:val="00495B12"/>
    <w:rsid w:val="00495B4B"/>
    <w:rsid w:val="0049742E"/>
    <w:rsid w:val="00497F34"/>
    <w:rsid w:val="004A1B7F"/>
    <w:rsid w:val="004A1F16"/>
    <w:rsid w:val="004A1FA8"/>
    <w:rsid w:val="004A29A5"/>
    <w:rsid w:val="004A3D9D"/>
    <w:rsid w:val="004A3FCF"/>
    <w:rsid w:val="004A5189"/>
    <w:rsid w:val="004A6FA9"/>
    <w:rsid w:val="004B0EB8"/>
    <w:rsid w:val="004B15D3"/>
    <w:rsid w:val="004B1851"/>
    <w:rsid w:val="004B28A2"/>
    <w:rsid w:val="004B2FAA"/>
    <w:rsid w:val="004B357E"/>
    <w:rsid w:val="004B4912"/>
    <w:rsid w:val="004B4BAC"/>
    <w:rsid w:val="004B5B3F"/>
    <w:rsid w:val="004B60A4"/>
    <w:rsid w:val="004B69DF"/>
    <w:rsid w:val="004B70B5"/>
    <w:rsid w:val="004B7325"/>
    <w:rsid w:val="004B7928"/>
    <w:rsid w:val="004B7F14"/>
    <w:rsid w:val="004C079D"/>
    <w:rsid w:val="004C0F0C"/>
    <w:rsid w:val="004C2CC1"/>
    <w:rsid w:val="004C34B8"/>
    <w:rsid w:val="004C4084"/>
    <w:rsid w:val="004D02A1"/>
    <w:rsid w:val="004D0478"/>
    <w:rsid w:val="004D0BA0"/>
    <w:rsid w:val="004D1565"/>
    <w:rsid w:val="004D246D"/>
    <w:rsid w:val="004D3B55"/>
    <w:rsid w:val="004D3F42"/>
    <w:rsid w:val="004D56DF"/>
    <w:rsid w:val="004D59AE"/>
    <w:rsid w:val="004D5B56"/>
    <w:rsid w:val="004D674B"/>
    <w:rsid w:val="004E0535"/>
    <w:rsid w:val="004E3D39"/>
    <w:rsid w:val="004E3EC3"/>
    <w:rsid w:val="004E4FBB"/>
    <w:rsid w:val="004E55C5"/>
    <w:rsid w:val="004E5E07"/>
    <w:rsid w:val="004E77F3"/>
    <w:rsid w:val="004F00CF"/>
    <w:rsid w:val="004F112A"/>
    <w:rsid w:val="004F213D"/>
    <w:rsid w:val="004F4EB3"/>
    <w:rsid w:val="004F5A5F"/>
    <w:rsid w:val="004F5FD4"/>
    <w:rsid w:val="004F62C9"/>
    <w:rsid w:val="004F6537"/>
    <w:rsid w:val="004F6630"/>
    <w:rsid w:val="004F74E7"/>
    <w:rsid w:val="0050083F"/>
    <w:rsid w:val="00501B3D"/>
    <w:rsid w:val="00502222"/>
    <w:rsid w:val="0050419E"/>
    <w:rsid w:val="005063FA"/>
    <w:rsid w:val="0050687D"/>
    <w:rsid w:val="00506A43"/>
    <w:rsid w:val="00507573"/>
    <w:rsid w:val="00510665"/>
    <w:rsid w:val="005111F5"/>
    <w:rsid w:val="00511226"/>
    <w:rsid w:val="00511A7A"/>
    <w:rsid w:val="00513140"/>
    <w:rsid w:val="00515269"/>
    <w:rsid w:val="0052001A"/>
    <w:rsid w:val="00520CA0"/>
    <w:rsid w:val="00522455"/>
    <w:rsid w:val="00522538"/>
    <w:rsid w:val="00522CFA"/>
    <w:rsid w:val="00523652"/>
    <w:rsid w:val="005251D8"/>
    <w:rsid w:val="00525C0F"/>
    <w:rsid w:val="00526C5D"/>
    <w:rsid w:val="00527194"/>
    <w:rsid w:val="00530052"/>
    <w:rsid w:val="005304F0"/>
    <w:rsid w:val="0053192E"/>
    <w:rsid w:val="0053200B"/>
    <w:rsid w:val="0053337C"/>
    <w:rsid w:val="00536A51"/>
    <w:rsid w:val="00540076"/>
    <w:rsid w:val="00540838"/>
    <w:rsid w:val="00541A59"/>
    <w:rsid w:val="00542236"/>
    <w:rsid w:val="00544A68"/>
    <w:rsid w:val="00545314"/>
    <w:rsid w:val="005479E9"/>
    <w:rsid w:val="005515E4"/>
    <w:rsid w:val="00551F8E"/>
    <w:rsid w:val="00552E32"/>
    <w:rsid w:val="005533B7"/>
    <w:rsid w:val="0055398D"/>
    <w:rsid w:val="00553D56"/>
    <w:rsid w:val="005549BF"/>
    <w:rsid w:val="0055508F"/>
    <w:rsid w:val="00560474"/>
    <w:rsid w:val="00562055"/>
    <w:rsid w:val="0056252C"/>
    <w:rsid w:val="005626CA"/>
    <w:rsid w:val="00562AC3"/>
    <w:rsid w:val="00562CB3"/>
    <w:rsid w:val="00562E0D"/>
    <w:rsid w:val="005664B4"/>
    <w:rsid w:val="005669BD"/>
    <w:rsid w:val="00570794"/>
    <w:rsid w:val="00570DD0"/>
    <w:rsid w:val="00572CDA"/>
    <w:rsid w:val="00573F8F"/>
    <w:rsid w:val="00575340"/>
    <w:rsid w:val="00575ED0"/>
    <w:rsid w:val="00576DD5"/>
    <w:rsid w:val="0058099D"/>
    <w:rsid w:val="00582481"/>
    <w:rsid w:val="00583390"/>
    <w:rsid w:val="0058455C"/>
    <w:rsid w:val="00584686"/>
    <w:rsid w:val="00584A2B"/>
    <w:rsid w:val="00584B70"/>
    <w:rsid w:val="0059020C"/>
    <w:rsid w:val="00592767"/>
    <w:rsid w:val="00593DD2"/>
    <w:rsid w:val="005940C5"/>
    <w:rsid w:val="00594BF1"/>
    <w:rsid w:val="00595735"/>
    <w:rsid w:val="0059591E"/>
    <w:rsid w:val="00595A6A"/>
    <w:rsid w:val="00596166"/>
    <w:rsid w:val="00596B38"/>
    <w:rsid w:val="00596C8B"/>
    <w:rsid w:val="00596E16"/>
    <w:rsid w:val="005A09E7"/>
    <w:rsid w:val="005A1105"/>
    <w:rsid w:val="005A11B9"/>
    <w:rsid w:val="005A141E"/>
    <w:rsid w:val="005A1A50"/>
    <w:rsid w:val="005A3D67"/>
    <w:rsid w:val="005A4629"/>
    <w:rsid w:val="005A534D"/>
    <w:rsid w:val="005A64E1"/>
    <w:rsid w:val="005A7A7B"/>
    <w:rsid w:val="005B187C"/>
    <w:rsid w:val="005B1AA2"/>
    <w:rsid w:val="005B2D03"/>
    <w:rsid w:val="005B3CCF"/>
    <w:rsid w:val="005B4675"/>
    <w:rsid w:val="005B4A95"/>
    <w:rsid w:val="005B51E3"/>
    <w:rsid w:val="005B7611"/>
    <w:rsid w:val="005C056C"/>
    <w:rsid w:val="005C0F3A"/>
    <w:rsid w:val="005C0F4F"/>
    <w:rsid w:val="005C1512"/>
    <w:rsid w:val="005C1893"/>
    <w:rsid w:val="005C2207"/>
    <w:rsid w:val="005C3DE0"/>
    <w:rsid w:val="005C427B"/>
    <w:rsid w:val="005C47DE"/>
    <w:rsid w:val="005C4A30"/>
    <w:rsid w:val="005C4C1A"/>
    <w:rsid w:val="005D18BF"/>
    <w:rsid w:val="005D1B74"/>
    <w:rsid w:val="005D36B3"/>
    <w:rsid w:val="005D3A3B"/>
    <w:rsid w:val="005D55C2"/>
    <w:rsid w:val="005D629E"/>
    <w:rsid w:val="005D66E0"/>
    <w:rsid w:val="005E0EDC"/>
    <w:rsid w:val="005E2136"/>
    <w:rsid w:val="005E257E"/>
    <w:rsid w:val="005E278E"/>
    <w:rsid w:val="005E2C04"/>
    <w:rsid w:val="005E53FD"/>
    <w:rsid w:val="005F0C55"/>
    <w:rsid w:val="005F0D38"/>
    <w:rsid w:val="005F1384"/>
    <w:rsid w:val="005F17AB"/>
    <w:rsid w:val="005F18AE"/>
    <w:rsid w:val="005F2B78"/>
    <w:rsid w:val="005F3A29"/>
    <w:rsid w:val="005F3B76"/>
    <w:rsid w:val="005F47A2"/>
    <w:rsid w:val="005F4F16"/>
    <w:rsid w:val="005F75EF"/>
    <w:rsid w:val="005F77DD"/>
    <w:rsid w:val="0060026E"/>
    <w:rsid w:val="0060060A"/>
    <w:rsid w:val="00601B4D"/>
    <w:rsid w:val="00601FB2"/>
    <w:rsid w:val="006037F2"/>
    <w:rsid w:val="00603830"/>
    <w:rsid w:val="00603D78"/>
    <w:rsid w:val="00604E5D"/>
    <w:rsid w:val="006058C8"/>
    <w:rsid w:val="00606158"/>
    <w:rsid w:val="00610B96"/>
    <w:rsid w:val="00610F40"/>
    <w:rsid w:val="0061123E"/>
    <w:rsid w:val="00611270"/>
    <w:rsid w:val="00613B06"/>
    <w:rsid w:val="00614273"/>
    <w:rsid w:val="00614994"/>
    <w:rsid w:val="00614D87"/>
    <w:rsid w:val="00615B74"/>
    <w:rsid w:val="0061661D"/>
    <w:rsid w:val="00616AEE"/>
    <w:rsid w:val="006204EB"/>
    <w:rsid w:val="0062173A"/>
    <w:rsid w:val="006218E9"/>
    <w:rsid w:val="00621A9A"/>
    <w:rsid w:val="0062287C"/>
    <w:rsid w:val="006257BA"/>
    <w:rsid w:val="00627819"/>
    <w:rsid w:val="00627FE3"/>
    <w:rsid w:val="006324AD"/>
    <w:rsid w:val="00633618"/>
    <w:rsid w:val="006336DC"/>
    <w:rsid w:val="00635F81"/>
    <w:rsid w:val="0063629D"/>
    <w:rsid w:val="0063651B"/>
    <w:rsid w:val="0063732C"/>
    <w:rsid w:val="00640C80"/>
    <w:rsid w:val="00641293"/>
    <w:rsid w:val="006425BF"/>
    <w:rsid w:val="006453C1"/>
    <w:rsid w:val="00645CD2"/>
    <w:rsid w:val="00647981"/>
    <w:rsid w:val="00647EFA"/>
    <w:rsid w:val="0065121C"/>
    <w:rsid w:val="006522FA"/>
    <w:rsid w:val="006553C9"/>
    <w:rsid w:val="00660E58"/>
    <w:rsid w:val="00661063"/>
    <w:rsid w:val="00661859"/>
    <w:rsid w:val="00662482"/>
    <w:rsid w:val="006630BD"/>
    <w:rsid w:val="006635F6"/>
    <w:rsid w:val="00664FE6"/>
    <w:rsid w:val="00665075"/>
    <w:rsid w:val="0066515F"/>
    <w:rsid w:val="0066648E"/>
    <w:rsid w:val="00666EDE"/>
    <w:rsid w:val="0067075E"/>
    <w:rsid w:val="00670AEE"/>
    <w:rsid w:val="00673128"/>
    <w:rsid w:val="00673B61"/>
    <w:rsid w:val="00674A0F"/>
    <w:rsid w:val="00675B78"/>
    <w:rsid w:val="00675C7E"/>
    <w:rsid w:val="00675F83"/>
    <w:rsid w:val="006763FC"/>
    <w:rsid w:val="006805C0"/>
    <w:rsid w:val="00680FAC"/>
    <w:rsid w:val="0068155C"/>
    <w:rsid w:val="006815C8"/>
    <w:rsid w:val="00681A32"/>
    <w:rsid w:val="00681BB7"/>
    <w:rsid w:val="00681DE3"/>
    <w:rsid w:val="00685512"/>
    <w:rsid w:val="006855A8"/>
    <w:rsid w:val="00687FD8"/>
    <w:rsid w:val="00691F17"/>
    <w:rsid w:val="0069203C"/>
    <w:rsid w:val="0069231B"/>
    <w:rsid w:val="00692F21"/>
    <w:rsid w:val="00694E65"/>
    <w:rsid w:val="00695B0B"/>
    <w:rsid w:val="00696BD2"/>
    <w:rsid w:val="00696DBD"/>
    <w:rsid w:val="006A0D06"/>
    <w:rsid w:val="006A1A60"/>
    <w:rsid w:val="006A41C5"/>
    <w:rsid w:val="006A437B"/>
    <w:rsid w:val="006A5585"/>
    <w:rsid w:val="006A5A7B"/>
    <w:rsid w:val="006A5E1D"/>
    <w:rsid w:val="006A79DD"/>
    <w:rsid w:val="006A7F46"/>
    <w:rsid w:val="006B2780"/>
    <w:rsid w:val="006B3754"/>
    <w:rsid w:val="006B3B8F"/>
    <w:rsid w:val="006B433F"/>
    <w:rsid w:val="006B7F0B"/>
    <w:rsid w:val="006B7F63"/>
    <w:rsid w:val="006C0DF3"/>
    <w:rsid w:val="006C4526"/>
    <w:rsid w:val="006C556F"/>
    <w:rsid w:val="006C5609"/>
    <w:rsid w:val="006C62B1"/>
    <w:rsid w:val="006C6484"/>
    <w:rsid w:val="006C6579"/>
    <w:rsid w:val="006C691D"/>
    <w:rsid w:val="006C7236"/>
    <w:rsid w:val="006D00E3"/>
    <w:rsid w:val="006D0621"/>
    <w:rsid w:val="006D1226"/>
    <w:rsid w:val="006D1D56"/>
    <w:rsid w:val="006D3AF1"/>
    <w:rsid w:val="006D408E"/>
    <w:rsid w:val="006D4668"/>
    <w:rsid w:val="006E1146"/>
    <w:rsid w:val="006E11D3"/>
    <w:rsid w:val="006E17AD"/>
    <w:rsid w:val="006E22C6"/>
    <w:rsid w:val="006E2F2A"/>
    <w:rsid w:val="006E33A8"/>
    <w:rsid w:val="006E3A7D"/>
    <w:rsid w:val="006E3BAF"/>
    <w:rsid w:val="006E4361"/>
    <w:rsid w:val="006E490E"/>
    <w:rsid w:val="006E5154"/>
    <w:rsid w:val="006E647A"/>
    <w:rsid w:val="006F00B7"/>
    <w:rsid w:val="006F12E7"/>
    <w:rsid w:val="006F25C7"/>
    <w:rsid w:val="006F2CC7"/>
    <w:rsid w:val="006F3009"/>
    <w:rsid w:val="006F387E"/>
    <w:rsid w:val="006F5CD6"/>
    <w:rsid w:val="006F6662"/>
    <w:rsid w:val="006F7CB3"/>
    <w:rsid w:val="007016BE"/>
    <w:rsid w:val="0070365D"/>
    <w:rsid w:val="00703F0E"/>
    <w:rsid w:val="0070412A"/>
    <w:rsid w:val="0070564F"/>
    <w:rsid w:val="00707035"/>
    <w:rsid w:val="00707ABA"/>
    <w:rsid w:val="00707D7D"/>
    <w:rsid w:val="00707E04"/>
    <w:rsid w:val="00710CDD"/>
    <w:rsid w:val="00710EC0"/>
    <w:rsid w:val="00711231"/>
    <w:rsid w:val="00711E16"/>
    <w:rsid w:val="00712AA8"/>
    <w:rsid w:val="00712D39"/>
    <w:rsid w:val="00713295"/>
    <w:rsid w:val="00713861"/>
    <w:rsid w:val="00713B71"/>
    <w:rsid w:val="00713B94"/>
    <w:rsid w:val="00713CD4"/>
    <w:rsid w:val="007144D2"/>
    <w:rsid w:val="00714EB8"/>
    <w:rsid w:val="0071720C"/>
    <w:rsid w:val="00717B44"/>
    <w:rsid w:val="00720A3D"/>
    <w:rsid w:val="00720AFC"/>
    <w:rsid w:val="0072583B"/>
    <w:rsid w:val="00725FC4"/>
    <w:rsid w:val="00726800"/>
    <w:rsid w:val="00726AA0"/>
    <w:rsid w:val="00726FCE"/>
    <w:rsid w:val="0072729D"/>
    <w:rsid w:val="00727447"/>
    <w:rsid w:val="007304FE"/>
    <w:rsid w:val="00730D36"/>
    <w:rsid w:val="00732A00"/>
    <w:rsid w:val="00732E1B"/>
    <w:rsid w:val="00733E15"/>
    <w:rsid w:val="00735431"/>
    <w:rsid w:val="007361C3"/>
    <w:rsid w:val="00737A10"/>
    <w:rsid w:val="00737F9F"/>
    <w:rsid w:val="00740218"/>
    <w:rsid w:val="0074171D"/>
    <w:rsid w:val="00742FC6"/>
    <w:rsid w:val="00744AE4"/>
    <w:rsid w:val="00745B59"/>
    <w:rsid w:val="0074604A"/>
    <w:rsid w:val="007461DB"/>
    <w:rsid w:val="007470A8"/>
    <w:rsid w:val="00747DB0"/>
    <w:rsid w:val="007511B7"/>
    <w:rsid w:val="00751665"/>
    <w:rsid w:val="007525C7"/>
    <w:rsid w:val="007533D1"/>
    <w:rsid w:val="007539D4"/>
    <w:rsid w:val="007542DD"/>
    <w:rsid w:val="007543EC"/>
    <w:rsid w:val="007545EC"/>
    <w:rsid w:val="0075521E"/>
    <w:rsid w:val="00755832"/>
    <w:rsid w:val="007579F4"/>
    <w:rsid w:val="00760888"/>
    <w:rsid w:val="00760A07"/>
    <w:rsid w:val="0076112E"/>
    <w:rsid w:val="0076275C"/>
    <w:rsid w:val="00763895"/>
    <w:rsid w:val="00763956"/>
    <w:rsid w:val="00765A1B"/>
    <w:rsid w:val="00766D2E"/>
    <w:rsid w:val="007670A4"/>
    <w:rsid w:val="00770B81"/>
    <w:rsid w:val="007713CB"/>
    <w:rsid w:val="007717A3"/>
    <w:rsid w:val="00773013"/>
    <w:rsid w:val="007732F6"/>
    <w:rsid w:val="00773387"/>
    <w:rsid w:val="00774C57"/>
    <w:rsid w:val="00775DBC"/>
    <w:rsid w:val="00775EC3"/>
    <w:rsid w:val="007768F3"/>
    <w:rsid w:val="0078047E"/>
    <w:rsid w:val="00780FEE"/>
    <w:rsid w:val="00781ED3"/>
    <w:rsid w:val="00782959"/>
    <w:rsid w:val="00783DE6"/>
    <w:rsid w:val="00784982"/>
    <w:rsid w:val="0078556B"/>
    <w:rsid w:val="007856BF"/>
    <w:rsid w:val="007862EE"/>
    <w:rsid w:val="00787EAF"/>
    <w:rsid w:val="00790E11"/>
    <w:rsid w:val="007911AB"/>
    <w:rsid w:val="00793353"/>
    <w:rsid w:val="0079389B"/>
    <w:rsid w:val="00794358"/>
    <w:rsid w:val="007945F3"/>
    <w:rsid w:val="007952E8"/>
    <w:rsid w:val="007952ED"/>
    <w:rsid w:val="00796259"/>
    <w:rsid w:val="00796298"/>
    <w:rsid w:val="0079763B"/>
    <w:rsid w:val="00797C87"/>
    <w:rsid w:val="007A0AB3"/>
    <w:rsid w:val="007A0B01"/>
    <w:rsid w:val="007A0F4A"/>
    <w:rsid w:val="007A18BD"/>
    <w:rsid w:val="007A2B49"/>
    <w:rsid w:val="007A2DFA"/>
    <w:rsid w:val="007A444C"/>
    <w:rsid w:val="007A4585"/>
    <w:rsid w:val="007A4BE4"/>
    <w:rsid w:val="007A4E3D"/>
    <w:rsid w:val="007A5147"/>
    <w:rsid w:val="007A5649"/>
    <w:rsid w:val="007A621E"/>
    <w:rsid w:val="007A6778"/>
    <w:rsid w:val="007A75F3"/>
    <w:rsid w:val="007B0B69"/>
    <w:rsid w:val="007B13D0"/>
    <w:rsid w:val="007B42A1"/>
    <w:rsid w:val="007B44BE"/>
    <w:rsid w:val="007B5540"/>
    <w:rsid w:val="007B5AA5"/>
    <w:rsid w:val="007B5D18"/>
    <w:rsid w:val="007B79F5"/>
    <w:rsid w:val="007B7D85"/>
    <w:rsid w:val="007C0A0E"/>
    <w:rsid w:val="007C17C4"/>
    <w:rsid w:val="007C1AFA"/>
    <w:rsid w:val="007C2271"/>
    <w:rsid w:val="007C33C1"/>
    <w:rsid w:val="007C6839"/>
    <w:rsid w:val="007C7AF3"/>
    <w:rsid w:val="007C7D8B"/>
    <w:rsid w:val="007C7EDF"/>
    <w:rsid w:val="007D0411"/>
    <w:rsid w:val="007D3734"/>
    <w:rsid w:val="007D4156"/>
    <w:rsid w:val="007D44C8"/>
    <w:rsid w:val="007D518A"/>
    <w:rsid w:val="007D5988"/>
    <w:rsid w:val="007D5BBC"/>
    <w:rsid w:val="007D5D4B"/>
    <w:rsid w:val="007D6863"/>
    <w:rsid w:val="007E01E7"/>
    <w:rsid w:val="007E15CE"/>
    <w:rsid w:val="007E1DC6"/>
    <w:rsid w:val="007E21D0"/>
    <w:rsid w:val="007E2C9A"/>
    <w:rsid w:val="007E2FF4"/>
    <w:rsid w:val="007E322E"/>
    <w:rsid w:val="007E3518"/>
    <w:rsid w:val="007E4C4A"/>
    <w:rsid w:val="007E583E"/>
    <w:rsid w:val="007E5A53"/>
    <w:rsid w:val="007E7537"/>
    <w:rsid w:val="007E7F9F"/>
    <w:rsid w:val="007F10CE"/>
    <w:rsid w:val="007F1A55"/>
    <w:rsid w:val="007F1E39"/>
    <w:rsid w:val="007F1E9A"/>
    <w:rsid w:val="007F2004"/>
    <w:rsid w:val="007F2F83"/>
    <w:rsid w:val="007F313A"/>
    <w:rsid w:val="007F36CF"/>
    <w:rsid w:val="007F3CE6"/>
    <w:rsid w:val="007F6B34"/>
    <w:rsid w:val="007F7041"/>
    <w:rsid w:val="00802C4C"/>
    <w:rsid w:val="008031DE"/>
    <w:rsid w:val="008048EA"/>
    <w:rsid w:val="008049CE"/>
    <w:rsid w:val="00810187"/>
    <w:rsid w:val="00814E15"/>
    <w:rsid w:val="008162F2"/>
    <w:rsid w:val="00817338"/>
    <w:rsid w:val="00817872"/>
    <w:rsid w:val="00821540"/>
    <w:rsid w:val="0082250F"/>
    <w:rsid w:val="00822831"/>
    <w:rsid w:val="00822DD6"/>
    <w:rsid w:val="0082487D"/>
    <w:rsid w:val="00826EFF"/>
    <w:rsid w:val="008303F4"/>
    <w:rsid w:val="0083052C"/>
    <w:rsid w:val="008313A0"/>
    <w:rsid w:val="008322A9"/>
    <w:rsid w:val="00832551"/>
    <w:rsid w:val="0083741D"/>
    <w:rsid w:val="0084060A"/>
    <w:rsid w:val="00840B49"/>
    <w:rsid w:val="00841565"/>
    <w:rsid w:val="00841B5A"/>
    <w:rsid w:val="00843356"/>
    <w:rsid w:val="0084364F"/>
    <w:rsid w:val="0084406A"/>
    <w:rsid w:val="00844C75"/>
    <w:rsid w:val="008452E7"/>
    <w:rsid w:val="00845715"/>
    <w:rsid w:val="0084613C"/>
    <w:rsid w:val="0084695A"/>
    <w:rsid w:val="00847BDA"/>
    <w:rsid w:val="00850BA6"/>
    <w:rsid w:val="00851565"/>
    <w:rsid w:val="00851843"/>
    <w:rsid w:val="00851ABF"/>
    <w:rsid w:val="00852135"/>
    <w:rsid w:val="00852826"/>
    <w:rsid w:val="00852D88"/>
    <w:rsid w:val="00853BD4"/>
    <w:rsid w:val="00854C0C"/>
    <w:rsid w:val="00856DAF"/>
    <w:rsid w:val="00861B0E"/>
    <w:rsid w:val="00861B13"/>
    <w:rsid w:val="00863328"/>
    <w:rsid w:val="00863F08"/>
    <w:rsid w:val="00864521"/>
    <w:rsid w:val="00865F7C"/>
    <w:rsid w:val="00865F99"/>
    <w:rsid w:val="00866A5F"/>
    <w:rsid w:val="0086706E"/>
    <w:rsid w:val="00867736"/>
    <w:rsid w:val="0087094C"/>
    <w:rsid w:val="008710C9"/>
    <w:rsid w:val="00872417"/>
    <w:rsid w:val="00872755"/>
    <w:rsid w:val="0087494F"/>
    <w:rsid w:val="00875661"/>
    <w:rsid w:val="00876483"/>
    <w:rsid w:val="008767A6"/>
    <w:rsid w:val="008802CE"/>
    <w:rsid w:val="00880D34"/>
    <w:rsid w:val="00881102"/>
    <w:rsid w:val="00881D24"/>
    <w:rsid w:val="00883C5D"/>
    <w:rsid w:val="00884BE1"/>
    <w:rsid w:val="008850B6"/>
    <w:rsid w:val="00885F64"/>
    <w:rsid w:val="0088688C"/>
    <w:rsid w:val="008917DB"/>
    <w:rsid w:val="00891CF8"/>
    <w:rsid w:val="00893221"/>
    <w:rsid w:val="00893B6E"/>
    <w:rsid w:val="00894C42"/>
    <w:rsid w:val="008956AE"/>
    <w:rsid w:val="008961DE"/>
    <w:rsid w:val="008A1857"/>
    <w:rsid w:val="008A2287"/>
    <w:rsid w:val="008A4D1B"/>
    <w:rsid w:val="008A4D39"/>
    <w:rsid w:val="008A5694"/>
    <w:rsid w:val="008A5A3C"/>
    <w:rsid w:val="008A5E97"/>
    <w:rsid w:val="008A6987"/>
    <w:rsid w:val="008A708E"/>
    <w:rsid w:val="008B0B7B"/>
    <w:rsid w:val="008B17A0"/>
    <w:rsid w:val="008B1BC7"/>
    <w:rsid w:val="008B397D"/>
    <w:rsid w:val="008B4301"/>
    <w:rsid w:val="008B4615"/>
    <w:rsid w:val="008B605B"/>
    <w:rsid w:val="008B6A6E"/>
    <w:rsid w:val="008C0203"/>
    <w:rsid w:val="008C0DE7"/>
    <w:rsid w:val="008C53E9"/>
    <w:rsid w:val="008C6CF4"/>
    <w:rsid w:val="008C6D19"/>
    <w:rsid w:val="008D027A"/>
    <w:rsid w:val="008D0FE7"/>
    <w:rsid w:val="008D28A5"/>
    <w:rsid w:val="008D2F9D"/>
    <w:rsid w:val="008D31FF"/>
    <w:rsid w:val="008D494C"/>
    <w:rsid w:val="008D5867"/>
    <w:rsid w:val="008D59AE"/>
    <w:rsid w:val="008D6E74"/>
    <w:rsid w:val="008D7333"/>
    <w:rsid w:val="008D7AFA"/>
    <w:rsid w:val="008D7EC9"/>
    <w:rsid w:val="008E29D0"/>
    <w:rsid w:val="008E39E1"/>
    <w:rsid w:val="008E3F5C"/>
    <w:rsid w:val="008E4138"/>
    <w:rsid w:val="008E61D2"/>
    <w:rsid w:val="008E632C"/>
    <w:rsid w:val="008E6F08"/>
    <w:rsid w:val="008E7EF7"/>
    <w:rsid w:val="008F035F"/>
    <w:rsid w:val="008F0BED"/>
    <w:rsid w:val="008F0D2F"/>
    <w:rsid w:val="008F22BC"/>
    <w:rsid w:val="008F39E0"/>
    <w:rsid w:val="008F5C69"/>
    <w:rsid w:val="008F6200"/>
    <w:rsid w:val="008F701B"/>
    <w:rsid w:val="008F7285"/>
    <w:rsid w:val="008F7A7D"/>
    <w:rsid w:val="00900E4F"/>
    <w:rsid w:val="00901D4D"/>
    <w:rsid w:val="0090242F"/>
    <w:rsid w:val="0090243A"/>
    <w:rsid w:val="0090350E"/>
    <w:rsid w:val="009035C6"/>
    <w:rsid w:val="00904591"/>
    <w:rsid w:val="0090672F"/>
    <w:rsid w:val="00906905"/>
    <w:rsid w:val="00907077"/>
    <w:rsid w:val="0091343F"/>
    <w:rsid w:val="00913F3D"/>
    <w:rsid w:val="00914BAA"/>
    <w:rsid w:val="00914F14"/>
    <w:rsid w:val="00916673"/>
    <w:rsid w:val="009169EE"/>
    <w:rsid w:val="009179CF"/>
    <w:rsid w:val="00920F78"/>
    <w:rsid w:val="00921212"/>
    <w:rsid w:val="009226B9"/>
    <w:rsid w:val="009227C0"/>
    <w:rsid w:val="00922A53"/>
    <w:rsid w:val="00923052"/>
    <w:rsid w:val="00923605"/>
    <w:rsid w:val="00923655"/>
    <w:rsid w:val="0092376E"/>
    <w:rsid w:val="00924FE3"/>
    <w:rsid w:val="00925AE6"/>
    <w:rsid w:val="00931744"/>
    <w:rsid w:val="00931EA0"/>
    <w:rsid w:val="009354A6"/>
    <w:rsid w:val="00936FAC"/>
    <w:rsid w:val="00937104"/>
    <w:rsid w:val="00940E5A"/>
    <w:rsid w:val="00941566"/>
    <w:rsid w:val="009417D0"/>
    <w:rsid w:val="00943B5B"/>
    <w:rsid w:val="009468FD"/>
    <w:rsid w:val="00946F58"/>
    <w:rsid w:val="00947A71"/>
    <w:rsid w:val="00947AB1"/>
    <w:rsid w:val="00947F69"/>
    <w:rsid w:val="009526F0"/>
    <w:rsid w:val="0095303F"/>
    <w:rsid w:val="00953914"/>
    <w:rsid w:val="00953DF7"/>
    <w:rsid w:val="00954CDA"/>
    <w:rsid w:val="009550A4"/>
    <w:rsid w:val="00955831"/>
    <w:rsid w:val="009559B7"/>
    <w:rsid w:val="00955E17"/>
    <w:rsid w:val="0095794E"/>
    <w:rsid w:val="009601D2"/>
    <w:rsid w:val="00961897"/>
    <w:rsid w:val="0096195E"/>
    <w:rsid w:val="009619C8"/>
    <w:rsid w:val="00962F44"/>
    <w:rsid w:val="0096373D"/>
    <w:rsid w:val="009650A7"/>
    <w:rsid w:val="00965161"/>
    <w:rsid w:val="00966A12"/>
    <w:rsid w:val="00967253"/>
    <w:rsid w:val="009700DE"/>
    <w:rsid w:val="00970E0A"/>
    <w:rsid w:val="00971167"/>
    <w:rsid w:val="00971C32"/>
    <w:rsid w:val="0097235A"/>
    <w:rsid w:val="00972B0E"/>
    <w:rsid w:val="00973DB7"/>
    <w:rsid w:val="009742D6"/>
    <w:rsid w:val="009744EA"/>
    <w:rsid w:val="009762F2"/>
    <w:rsid w:val="00977DDD"/>
    <w:rsid w:val="00984BC5"/>
    <w:rsid w:val="00984D59"/>
    <w:rsid w:val="00984FEB"/>
    <w:rsid w:val="009852F9"/>
    <w:rsid w:val="0098673A"/>
    <w:rsid w:val="0098701E"/>
    <w:rsid w:val="009873D6"/>
    <w:rsid w:val="00987665"/>
    <w:rsid w:val="00991A5B"/>
    <w:rsid w:val="00992A51"/>
    <w:rsid w:val="00993B9F"/>
    <w:rsid w:val="00993D54"/>
    <w:rsid w:val="00994A57"/>
    <w:rsid w:val="00994C00"/>
    <w:rsid w:val="00994D11"/>
    <w:rsid w:val="0099521A"/>
    <w:rsid w:val="0099588E"/>
    <w:rsid w:val="00995EC5"/>
    <w:rsid w:val="009974B1"/>
    <w:rsid w:val="009977BA"/>
    <w:rsid w:val="009A1EEB"/>
    <w:rsid w:val="009A22C9"/>
    <w:rsid w:val="009A2C21"/>
    <w:rsid w:val="009A3900"/>
    <w:rsid w:val="009A3E75"/>
    <w:rsid w:val="009A4402"/>
    <w:rsid w:val="009A473B"/>
    <w:rsid w:val="009A4B58"/>
    <w:rsid w:val="009A54CF"/>
    <w:rsid w:val="009A596D"/>
    <w:rsid w:val="009A61B1"/>
    <w:rsid w:val="009A7607"/>
    <w:rsid w:val="009A7E8F"/>
    <w:rsid w:val="009B0C8F"/>
    <w:rsid w:val="009B103F"/>
    <w:rsid w:val="009B3609"/>
    <w:rsid w:val="009B43EF"/>
    <w:rsid w:val="009B4947"/>
    <w:rsid w:val="009B4E95"/>
    <w:rsid w:val="009B578A"/>
    <w:rsid w:val="009B5830"/>
    <w:rsid w:val="009B5A3E"/>
    <w:rsid w:val="009C0B44"/>
    <w:rsid w:val="009C0DF6"/>
    <w:rsid w:val="009C1297"/>
    <w:rsid w:val="009C208F"/>
    <w:rsid w:val="009C24A7"/>
    <w:rsid w:val="009C2785"/>
    <w:rsid w:val="009C2C66"/>
    <w:rsid w:val="009C48A9"/>
    <w:rsid w:val="009C5908"/>
    <w:rsid w:val="009D0048"/>
    <w:rsid w:val="009D045C"/>
    <w:rsid w:val="009D130B"/>
    <w:rsid w:val="009D32BF"/>
    <w:rsid w:val="009D333F"/>
    <w:rsid w:val="009D351F"/>
    <w:rsid w:val="009D4091"/>
    <w:rsid w:val="009D5CF1"/>
    <w:rsid w:val="009D6097"/>
    <w:rsid w:val="009D68E5"/>
    <w:rsid w:val="009E17FD"/>
    <w:rsid w:val="009E3212"/>
    <w:rsid w:val="009E330F"/>
    <w:rsid w:val="009E3323"/>
    <w:rsid w:val="009E33DD"/>
    <w:rsid w:val="009E3B2B"/>
    <w:rsid w:val="009E488E"/>
    <w:rsid w:val="009E48A9"/>
    <w:rsid w:val="009E4FEC"/>
    <w:rsid w:val="009E6F7E"/>
    <w:rsid w:val="009E7331"/>
    <w:rsid w:val="009F00A8"/>
    <w:rsid w:val="009F15C0"/>
    <w:rsid w:val="009F20D5"/>
    <w:rsid w:val="009F32C5"/>
    <w:rsid w:val="009F3BBF"/>
    <w:rsid w:val="009F55E9"/>
    <w:rsid w:val="009F5975"/>
    <w:rsid w:val="009F5999"/>
    <w:rsid w:val="009F7873"/>
    <w:rsid w:val="00A00161"/>
    <w:rsid w:val="00A01137"/>
    <w:rsid w:val="00A0146C"/>
    <w:rsid w:val="00A0212B"/>
    <w:rsid w:val="00A0221A"/>
    <w:rsid w:val="00A02885"/>
    <w:rsid w:val="00A0472A"/>
    <w:rsid w:val="00A04B56"/>
    <w:rsid w:val="00A04E23"/>
    <w:rsid w:val="00A054CD"/>
    <w:rsid w:val="00A057D0"/>
    <w:rsid w:val="00A0678B"/>
    <w:rsid w:val="00A06F8E"/>
    <w:rsid w:val="00A07B29"/>
    <w:rsid w:val="00A11ED2"/>
    <w:rsid w:val="00A13967"/>
    <w:rsid w:val="00A14028"/>
    <w:rsid w:val="00A16504"/>
    <w:rsid w:val="00A1682E"/>
    <w:rsid w:val="00A17161"/>
    <w:rsid w:val="00A17553"/>
    <w:rsid w:val="00A20D74"/>
    <w:rsid w:val="00A22E6F"/>
    <w:rsid w:val="00A246B9"/>
    <w:rsid w:val="00A24FA3"/>
    <w:rsid w:val="00A262A5"/>
    <w:rsid w:val="00A27DF1"/>
    <w:rsid w:val="00A31A0B"/>
    <w:rsid w:val="00A31C8A"/>
    <w:rsid w:val="00A31F01"/>
    <w:rsid w:val="00A3273E"/>
    <w:rsid w:val="00A33114"/>
    <w:rsid w:val="00A339F3"/>
    <w:rsid w:val="00A347BF"/>
    <w:rsid w:val="00A34F87"/>
    <w:rsid w:val="00A36CB5"/>
    <w:rsid w:val="00A4030B"/>
    <w:rsid w:val="00A430AE"/>
    <w:rsid w:val="00A4336A"/>
    <w:rsid w:val="00A46107"/>
    <w:rsid w:val="00A47328"/>
    <w:rsid w:val="00A47705"/>
    <w:rsid w:val="00A47B84"/>
    <w:rsid w:val="00A500C5"/>
    <w:rsid w:val="00A50388"/>
    <w:rsid w:val="00A506AB"/>
    <w:rsid w:val="00A5093E"/>
    <w:rsid w:val="00A50EBA"/>
    <w:rsid w:val="00A51A4C"/>
    <w:rsid w:val="00A52A22"/>
    <w:rsid w:val="00A539D2"/>
    <w:rsid w:val="00A57A3C"/>
    <w:rsid w:val="00A57EAB"/>
    <w:rsid w:val="00A60804"/>
    <w:rsid w:val="00A6226C"/>
    <w:rsid w:val="00A624EE"/>
    <w:rsid w:val="00A62C1D"/>
    <w:rsid w:val="00A6532D"/>
    <w:rsid w:val="00A655CF"/>
    <w:rsid w:val="00A66656"/>
    <w:rsid w:val="00A67727"/>
    <w:rsid w:val="00A67E51"/>
    <w:rsid w:val="00A705C5"/>
    <w:rsid w:val="00A70F16"/>
    <w:rsid w:val="00A73098"/>
    <w:rsid w:val="00A73635"/>
    <w:rsid w:val="00A737CD"/>
    <w:rsid w:val="00A73C77"/>
    <w:rsid w:val="00A74391"/>
    <w:rsid w:val="00A75782"/>
    <w:rsid w:val="00A76296"/>
    <w:rsid w:val="00A76495"/>
    <w:rsid w:val="00A7686D"/>
    <w:rsid w:val="00A822B4"/>
    <w:rsid w:val="00A82876"/>
    <w:rsid w:val="00A83118"/>
    <w:rsid w:val="00A84822"/>
    <w:rsid w:val="00A853CB"/>
    <w:rsid w:val="00A858BF"/>
    <w:rsid w:val="00A86489"/>
    <w:rsid w:val="00A8657D"/>
    <w:rsid w:val="00A86869"/>
    <w:rsid w:val="00A86A97"/>
    <w:rsid w:val="00A87698"/>
    <w:rsid w:val="00A87935"/>
    <w:rsid w:val="00A9249D"/>
    <w:rsid w:val="00A94646"/>
    <w:rsid w:val="00A94FC6"/>
    <w:rsid w:val="00A97AC4"/>
    <w:rsid w:val="00A97F5B"/>
    <w:rsid w:val="00AA0664"/>
    <w:rsid w:val="00AA0AE8"/>
    <w:rsid w:val="00AA0B46"/>
    <w:rsid w:val="00AA2116"/>
    <w:rsid w:val="00AA2643"/>
    <w:rsid w:val="00AA2A33"/>
    <w:rsid w:val="00AA36B2"/>
    <w:rsid w:val="00AA47FB"/>
    <w:rsid w:val="00AA4D87"/>
    <w:rsid w:val="00AA67C2"/>
    <w:rsid w:val="00AA7DBC"/>
    <w:rsid w:val="00AB0302"/>
    <w:rsid w:val="00AB28F0"/>
    <w:rsid w:val="00AB338D"/>
    <w:rsid w:val="00AB4D0C"/>
    <w:rsid w:val="00AB5F9D"/>
    <w:rsid w:val="00AB6961"/>
    <w:rsid w:val="00AB73FA"/>
    <w:rsid w:val="00AB7A3E"/>
    <w:rsid w:val="00AC0B5C"/>
    <w:rsid w:val="00AC0F5C"/>
    <w:rsid w:val="00AC12E7"/>
    <w:rsid w:val="00AC2066"/>
    <w:rsid w:val="00AC2478"/>
    <w:rsid w:val="00AC33AC"/>
    <w:rsid w:val="00AC3F14"/>
    <w:rsid w:val="00AC5205"/>
    <w:rsid w:val="00AC55D6"/>
    <w:rsid w:val="00AC5CE9"/>
    <w:rsid w:val="00AC6AC8"/>
    <w:rsid w:val="00AC767A"/>
    <w:rsid w:val="00AD0EB2"/>
    <w:rsid w:val="00AD102F"/>
    <w:rsid w:val="00AD1B43"/>
    <w:rsid w:val="00AD27C1"/>
    <w:rsid w:val="00AD2C2F"/>
    <w:rsid w:val="00AD5656"/>
    <w:rsid w:val="00AD76B1"/>
    <w:rsid w:val="00AD7DF5"/>
    <w:rsid w:val="00AE3435"/>
    <w:rsid w:val="00AE4667"/>
    <w:rsid w:val="00AF121A"/>
    <w:rsid w:val="00AF1294"/>
    <w:rsid w:val="00AF17B5"/>
    <w:rsid w:val="00AF353E"/>
    <w:rsid w:val="00AF5AE2"/>
    <w:rsid w:val="00AF6376"/>
    <w:rsid w:val="00AF66F5"/>
    <w:rsid w:val="00AF6775"/>
    <w:rsid w:val="00AF7D2A"/>
    <w:rsid w:val="00AF7F1D"/>
    <w:rsid w:val="00B01D26"/>
    <w:rsid w:val="00B01EF6"/>
    <w:rsid w:val="00B02C63"/>
    <w:rsid w:val="00B03C37"/>
    <w:rsid w:val="00B0418D"/>
    <w:rsid w:val="00B066EC"/>
    <w:rsid w:val="00B077FD"/>
    <w:rsid w:val="00B07C69"/>
    <w:rsid w:val="00B10CE6"/>
    <w:rsid w:val="00B12748"/>
    <w:rsid w:val="00B1371D"/>
    <w:rsid w:val="00B1403A"/>
    <w:rsid w:val="00B168B9"/>
    <w:rsid w:val="00B169FD"/>
    <w:rsid w:val="00B17F97"/>
    <w:rsid w:val="00B2048E"/>
    <w:rsid w:val="00B20CD5"/>
    <w:rsid w:val="00B21A55"/>
    <w:rsid w:val="00B21D61"/>
    <w:rsid w:val="00B2334A"/>
    <w:rsid w:val="00B2494A"/>
    <w:rsid w:val="00B256EB"/>
    <w:rsid w:val="00B26E0D"/>
    <w:rsid w:val="00B2752A"/>
    <w:rsid w:val="00B32F18"/>
    <w:rsid w:val="00B33032"/>
    <w:rsid w:val="00B341A1"/>
    <w:rsid w:val="00B347BA"/>
    <w:rsid w:val="00B353BF"/>
    <w:rsid w:val="00B363A4"/>
    <w:rsid w:val="00B40704"/>
    <w:rsid w:val="00B43606"/>
    <w:rsid w:val="00B43B75"/>
    <w:rsid w:val="00B4535E"/>
    <w:rsid w:val="00B45574"/>
    <w:rsid w:val="00B4592F"/>
    <w:rsid w:val="00B459D5"/>
    <w:rsid w:val="00B470E3"/>
    <w:rsid w:val="00B50182"/>
    <w:rsid w:val="00B51A77"/>
    <w:rsid w:val="00B5429E"/>
    <w:rsid w:val="00B543A0"/>
    <w:rsid w:val="00B556BA"/>
    <w:rsid w:val="00B55746"/>
    <w:rsid w:val="00B55BBC"/>
    <w:rsid w:val="00B57E61"/>
    <w:rsid w:val="00B63F87"/>
    <w:rsid w:val="00B640B1"/>
    <w:rsid w:val="00B6493A"/>
    <w:rsid w:val="00B65FDA"/>
    <w:rsid w:val="00B6617D"/>
    <w:rsid w:val="00B663D7"/>
    <w:rsid w:val="00B66539"/>
    <w:rsid w:val="00B66EC3"/>
    <w:rsid w:val="00B675D2"/>
    <w:rsid w:val="00B7096D"/>
    <w:rsid w:val="00B70FF9"/>
    <w:rsid w:val="00B722D2"/>
    <w:rsid w:val="00B72434"/>
    <w:rsid w:val="00B728FF"/>
    <w:rsid w:val="00B73A35"/>
    <w:rsid w:val="00B76B65"/>
    <w:rsid w:val="00B77541"/>
    <w:rsid w:val="00B8019D"/>
    <w:rsid w:val="00B82703"/>
    <w:rsid w:val="00B82A81"/>
    <w:rsid w:val="00B846F9"/>
    <w:rsid w:val="00B84A78"/>
    <w:rsid w:val="00B84B85"/>
    <w:rsid w:val="00B8586C"/>
    <w:rsid w:val="00B85B7D"/>
    <w:rsid w:val="00B917EE"/>
    <w:rsid w:val="00B92EBF"/>
    <w:rsid w:val="00B92F47"/>
    <w:rsid w:val="00B932A3"/>
    <w:rsid w:val="00B93F99"/>
    <w:rsid w:val="00B942B6"/>
    <w:rsid w:val="00B94970"/>
    <w:rsid w:val="00B95744"/>
    <w:rsid w:val="00B96681"/>
    <w:rsid w:val="00B96EA6"/>
    <w:rsid w:val="00B96EC8"/>
    <w:rsid w:val="00B97035"/>
    <w:rsid w:val="00B977A2"/>
    <w:rsid w:val="00B97B0C"/>
    <w:rsid w:val="00BA013F"/>
    <w:rsid w:val="00BA0D5F"/>
    <w:rsid w:val="00BA0FD8"/>
    <w:rsid w:val="00BA3369"/>
    <w:rsid w:val="00BA46DD"/>
    <w:rsid w:val="00BA596D"/>
    <w:rsid w:val="00BA6747"/>
    <w:rsid w:val="00BA6EAC"/>
    <w:rsid w:val="00BA7834"/>
    <w:rsid w:val="00BA7E4F"/>
    <w:rsid w:val="00BB0419"/>
    <w:rsid w:val="00BB0E2D"/>
    <w:rsid w:val="00BB2E20"/>
    <w:rsid w:val="00BB319C"/>
    <w:rsid w:val="00BB34CF"/>
    <w:rsid w:val="00BB3566"/>
    <w:rsid w:val="00BB7634"/>
    <w:rsid w:val="00BC051E"/>
    <w:rsid w:val="00BC164A"/>
    <w:rsid w:val="00BC2D48"/>
    <w:rsid w:val="00BC2D79"/>
    <w:rsid w:val="00BC3582"/>
    <w:rsid w:val="00BC3B4E"/>
    <w:rsid w:val="00BC3EFB"/>
    <w:rsid w:val="00BC4FFE"/>
    <w:rsid w:val="00BC6F84"/>
    <w:rsid w:val="00BC70A4"/>
    <w:rsid w:val="00BC7234"/>
    <w:rsid w:val="00BC7B08"/>
    <w:rsid w:val="00BD0B26"/>
    <w:rsid w:val="00BD1500"/>
    <w:rsid w:val="00BD402E"/>
    <w:rsid w:val="00BD4937"/>
    <w:rsid w:val="00BD4F3E"/>
    <w:rsid w:val="00BD5481"/>
    <w:rsid w:val="00BD6435"/>
    <w:rsid w:val="00BD6717"/>
    <w:rsid w:val="00BD7034"/>
    <w:rsid w:val="00BD7867"/>
    <w:rsid w:val="00BE072F"/>
    <w:rsid w:val="00BE15C9"/>
    <w:rsid w:val="00BE1E76"/>
    <w:rsid w:val="00BE35CD"/>
    <w:rsid w:val="00BE6579"/>
    <w:rsid w:val="00BE6F04"/>
    <w:rsid w:val="00BE6FB6"/>
    <w:rsid w:val="00BE7AB8"/>
    <w:rsid w:val="00BF0D98"/>
    <w:rsid w:val="00BF2875"/>
    <w:rsid w:val="00BF34A9"/>
    <w:rsid w:val="00BF357F"/>
    <w:rsid w:val="00BF3EA5"/>
    <w:rsid w:val="00BF4412"/>
    <w:rsid w:val="00BF4545"/>
    <w:rsid w:val="00BF4B12"/>
    <w:rsid w:val="00BF4B96"/>
    <w:rsid w:val="00BF4F86"/>
    <w:rsid w:val="00BF54A9"/>
    <w:rsid w:val="00BF55E9"/>
    <w:rsid w:val="00BF5BEF"/>
    <w:rsid w:val="00BF7AA1"/>
    <w:rsid w:val="00BF7B58"/>
    <w:rsid w:val="00C000C9"/>
    <w:rsid w:val="00C0042D"/>
    <w:rsid w:val="00C01665"/>
    <w:rsid w:val="00C02D85"/>
    <w:rsid w:val="00C02D9A"/>
    <w:rsid w:val="00C03C31"/>
    <w:rsid w:val="00C04EFA"/>
    <w:rsid w:val="00C05055"/>
    <w:rsid w:val="00C0656D"/>
    <w:rsid w:val="00C07842"/>
    <w:rsid w:val="00C079B6"/>
    <w:rsid w:val="00C07C3A"/>
    <w:rsid w:val="00C10FF4"/>
    <w:rsid w:val="00C11EEB"/>
    <w:rsid w:val="00C1281A"/>
    <w:rsid w:val="00C1403C"/>
    <w:rsid w:val="00C1591E"/>
    <w:rsid w:val="00C16292"/>
    <w:rsid w:val="00C1690C"/>
    <w:rsid w:val="00C16B28"/>
    <w:rsid w:val="00C16F0F"/>
    <w:rsid w:val="00C17A26"/>
    <w:rsid w:val="00C20DEA"/>
    <w:rsid w:val="00C23C58"/>
    <w:rsid w:val="00C24469"/>
    <w:rsid w:val="00C24C99"/>
    <w:rsid w:val="00C2539F"/>
    <w:rsid w:val="00C25445"/>
    <w:rsid w:val="00C26A58"/>
    <w:rsid w:val="00C3127F"/>
    <w:rsid w:val="00C31FA0"/>
    <w:rsid w:val="00C3254E"/>
    <w:rsid w:val="00C34B90"/>
    <w:rsid w:val="00C36C62"/>
    <w:rsid w:val="00C36F0B"/>
    <w:rsid w:val="00C37109"/>
    <w:rsid w:val="00C43A42"/>
    <w:rsid w:val="00C43BC2"/>
    <w:rsid w:val="00C4448B"/>
    <w:rsid w:val="00C44DE1"/>
    <w:rsid w:val="00C44E42"/>
    <w:rsid w:val="00C457DE"/>
    <w:rsid w:val="00C46007"/>
    <w:rsid w:val="00C4611C"/>
    <w:rsid w:val="00C468EA"/>
    <w:rsid w:val="00C46A41"/>
    <w:rsid w:val="00C46E1B"/>
    <w:rsid w:val="00C473B2"/>
    <w:rsid w:val="00C51675"/>
    <w:rsid w:val="00C51A48"/>
    <w:rsid w:val="00C5291C"/>
    <w:rsid w:val="00C534D6"/>
    <w:rsid w:val="00C60D9D"/>
    <w:rsid w:val="00C60E73"/>
    <w:rsid w:val="00C6114E"/>
    <w:rsid w:val="00C62433"/>
    <w:rsid w:val="00C624E9"/>
    <w:rsid w:val="00C62B08"/>
    <w:rsid w:val="00C62E75"/>
    <w:rsid w:val="00C64034"/>
    <w:rsid w:val="00C64151"/>
    <w:rsid w:val="00C65480"/>
    <w:rsid w:val="00C65494"/>
    <w:rsid w:val="00C6565B"/>
    <w:rsid w:val="00C660EA"/>
    <w:rsid w:val="00C666D0"/>
    <w:rsid w:val="00C67440"/>
    <w:rsid w:val="00C712FC"/>
    <w:rsid w:val="00C71F05"/>
    <w:rsid w:val="00C75572"/>
    <w:rsid w:val="00C763A7"/>
    <w:rsid w:val="00C769B3"/>
    <w:rsid w:val="00C802D9"/>
    <w:rsid w:val="00C81D04"/>
    <w:rsid w:val="00C82E4C"/>
    <w:rsid w:val="00C83F42"/>
    <w:rsid w:val="00C841E3"/>
    <w:rsid w:val="00C8420D"/>
    <w:rsid w:val="00C84336"/>
    <w:rsid w:val="00C843CD"/>
    <w:rsid w:val="00C84594"/>
    <w:rsid w:val="00C84814"/>
    <w:rsid w:val="00C864D3"/>
    <w:rsid w:val="00C86913"/>
    <w:rsid w:val="00C86ECB"/>
    <w:rsid w:val="00C87721"/>
    <w:rsid w:val="00C903BD"/>
    <w:rsid w:val="00C9082E"/>
    <w:rsid w:val="00C90B0E"/>
    <w:rsid w:val="00C90D39"/>
    <w:rsid w:val="00C912C8"/>
    <w:rsid w:val="00C912D7"/>
    <w:rsid w:val="00C92FA5"/>
    <w:rsid w:val="00C93257"/>
    <w:rsid w:val="00C938D1"/>
    <w:rsid w:val="00C94EDC"/>
    <w:rsid w:val="00C9594C"/>
    <w:rsid w:val="00C95A32"/>
    <w:rsid w:val="00C96247"/>
    <w:rsid w:val="00C96C98"/>
    <w:rsid w:val="00C979D9"/>
    <w:rsid w:val="00C97CE5"/>
    <w:rsid w:val="00CA1E86"/>
    <w:rsid w:val="00CA6B44"/>
    <w:rsid w:val="00CB00CD"/>
    <w:rsid w:val="00CB1011"/>
    <w:rsid w:val="00CB2D37"/>
    <w:rsid w:val="00CB4462"/>
    <w:rsid w:val="00CB5E4C"/>
    <w:rsid w:val="00CB6C1F"/>
    <w:rsid w:val="00CB75E4"/>
    <w:rsid w:val="00CB7E51"/>
    <w:rsid w:val="00CC10A5"/>
    <w:rsid w:val="00CC2659"/>
    <w:rsid w:val="00CC391A"/>
    <w:rsid w:val="00CC3EBA"/>
    <w:rsid w:val="00CC55D7"/>
    <w:rsid w:val="00CC5C0D"/>
    <w:rsid w:val="00CD01C9"/>
    <w:rsid w:val="00CD04AF"/>
    <w:rsid w:val="00CD1148"/>
    <w:rsid w:val="00CD1734"/>
    <w:rsid w:val="00CD2468"/>
    <w:rsid w:val="00CD27A1"/>
    <w:rsid w:val="00CD2FE8"/>
    <w:rsid w:val="00CD3020"/>
    <w:rsid w:val="00CD3534"/>
    <w:rsid w:val="00CD3B4A"/>
    <w:rsid w:val="00CD3F70"/>
    <w:rsid w:val="00CD69DF"/>
    <w:rsid w:val="00CD6FCD"/>
    <w:rsid w:val="00CE138A"/>
    <w:rsid w:val="00CE2B90"/>
    <w:rsid w:val="00CE38DD"/>
    <w:rsid w:val="00CE3E6C"/>
    <w:rsid w:val="00CE4892"/>
    <w:rsid w:val="00CE52E3"/>
    <w:rsid w:val="00CE536D"/>
    <w:rsid w:val="00CE5C9B"/>
    <w:rsid w:val="00CE6BDC"/>
    <w:rsid w:val="00CE7042"/>
    <w:rsid w:val="00CF0588"/>
    <w:rsid w:val="00CF20E6"/>
    <w:rsid w:val="00CF3405"/>
    <w:rsid w:val="00CF3509"/>
    <w:rsid w:val="00CF54B5"/>
    <w:rsid w:val="00CF7417"/>
    <w:rsid w:val="00CF74E5"/>
    <w:rsid w:val="00D00339"/>
    <w:rsid w:val="00D00B29"/>
    <w:rsid w:val="00D0296C"/>
    <w:rsid w:val="00D02E7B"/>
    <w:rsid w:val="00D03140"/>
    <w:rsid w:val="00D05C65"/>
    <w:rsid w:val="00D072AE"/>
    <w:rsid w:val="00D077A4"/>
    <w:rsid w:val="00D07AFD"/>
    <w:rsid w:val="00D07D4F"/>
    <w:rsid w:val="00D10087"/>
    <w:rsid w:val="00D100FD"/>
    <w:rsid w:val="00D1050F"/>
    <w:rsid w:val="00D105C2"/>
    <w:rsid w:val="00D1241B"/>
    <w:rsid w:val="00D13AA8"/>
    <w:rsid w:val="00D13C9A"/>
    <w:rsid w:val="00D147CA"/>
    <w:rsid w:val="00D14D76"/>
    <w:rsid w:val="00D17E37"/>
    <w:rsid w:val="00D202CB"/>
    <w:rsid w:val="00D21ECC"/>
    <w:rsid w:val="00D23C53"/>
    <w:rsid w:val="00D2738C"/>
    <w:rsid w:val="00D30262"/>
    <w:rsid w:val="00D30C37"/>
    <w:rsid w:val="00D32244"/>
    <w:rsid w:val="00D32289"/>
    <w:rsid w:val="00D32B99"/>
    <w:rsid w:val="00D33FE5"/>
    <w:rsid w:val="00D34BF8"/>
    <w:rsid w:val="00D35D8A"/>
    <w:rsid w:val="00D372DF"/>
    <w:rsid w:val="00D40D1F"/>
    <w:rsid w:val="00D41887"/>
    <w:rsid w:val="00D4188A"/>
    <w:rsid w:val="00D426C0"/>
    <w:rsid w:val="00D443D8"/>
    <w:rsid w:val="00D44BC1"/>
    <w:rsid w:val="00D45384"/>
    <w:rsid w:val="00D45BE9"/>
    <w:rsid w:val="00D45C88"/>
    <w:rsid w:val="00D46322"/>
    <w:rsid w:val="00D47561"/>
    <w:rsid w:val="00D511E5"/>
    <w:rsid w:val="00D5276A"/>
    <w:rsid w:val="00D54541"/>
    <w:rsid w:val="00D550A6"/>
    <w:rsid w:val="00D555A0"/>
    <w:rsid w:val="00D570CA"/>
    <w:rsid w:val="00D60B87"/>
    <w:rsid w:val="00D63214"/>
    <w:rsid w:val="00D636C3"/>
    <w:rsid w:val="00D63A81"/>
    <w:rsid w:val="00D63B29"/>
    <w:rsid w:val="00D64BE1"/>
    <w:rsid w:val="00D64C84"/>
    <w:rsid w:val="00D64ECD"/>
    <w:rsid w:val="00D65AC2"/>
    <w:rsid w:val="00D66802"/>
    <w:rsid w:val="00D66C22"/>
    <w:rsid w:val="00D67BF5"/>
    <w:rsid w:val="00D71FC7"/>
    <w:rsid w:val="00D72A8E"/>
    <w:rsid w:val="00D7403B"/>
    <w:rsid w:val="00D75687"/>
    <w:rsid w:val="00D75C7C"/>
    <w:rsid w:val="00D76AFC"/>
    <w:rsid w:val="00D76BE2"/>
    <w:rsid w:val="00D775D5"/>
    <w:rsid w:val="00D81831"/>
    <w:rsid w:val="00D835C6"/>
    <w:rsid w:val="00D8362A"/>
    <w:rsid w:val="00D83886"/>
    <w:rsid w:val="00D84911"/>
    <w:rsid w:val="00D90292"/>
    <w:rsid w:val="00D9087B"/>
    <w:rsid w:val="00D92182"/>
    <w:rsid w:val="00D92EC1"/>
    <w:rsid w:val="00D95C05"/>
    <w:rsid w:val="00D96A5B"/>
    <w:rsid w:val="00D96DAA"/>
    <w:rsid w:val="00D9784F"/>
    <w:rsid w:val="00DA0853"/>
    <w:rsid w:val="00DA0B07"/>
    <w:rsid w:val="00DA1B97"/>
    <w:rsid w:val="00DA216A"/>
    <w:rsid w:val="00DA2518"/>
    <w:rsid w:val="00DA2887"/>
    <w:rsid w:val="00DA5E80"/>
    <w:rsid w:val="00DA687C"/>
    <w:rsid w:val="00DA6BC0"/>
    <w:rsid w:val="00DA777E"/>
    <w:rsid w:val="00DA788B"/>
    <w:rsid w:val="00DB17B6"/>
    <w:rsid w:val="00DB1819"/>
    <w:rsid w:val="00DB1DBE"/>
    <w:rsid w:val="00DB38F1"/>
    <w:rsid w:val="00DB44AF"/>
    <w:rsid w:val="00DB4A06"/>
    <w:rsid w:val="00DB6D2A"/>
    <w:rsid w:val="00DB71C8"/>
    <w:rsid w:val="00DB722F"/>
    <w:rsid w:val="00DB7F2A"/>
    <w:rsid w:val="00DC21CA"/>
    <w:rsid w:val="00DC3CF8"/>
    <w:rsid w:val="00DC6A19"/>
    <w:rsid w:val="00DC74BB"/>
    <w:rsid w:val="00DC75E4"/>
    <w:rsid w:val="00DC7A8C"/>
    <w:rsid w:val="00DD00C7"/>
    <w:rsid w:val="00DD08E4"/>
    <w:rsid w:val="00DD0A8A"/>
    <w:rsid w:val="00DD1136"/>
    <w:rsid w:val="00DD430D"/>
    <w:rsid w:val="00DD531B"/>
    <w:rsid w:val="00DD682A"/>
    <w:rsid w:val="00DE051B"/>
    <w:rsid w:val="00DE0F2B"/>
    <w:rsid w:val="00DE1516"/>
    <w:rsid w:val="00DE2F3E"/>
    <w:rsid w:val="00DE4DAE"/>
    <w:rsid w:val="00DE5047"/>
    <w:rsid w:val="00DE5EF3"/>
    <w:rsid w:val="00DE79EB"/>
    <w:rsid w:val="00DE7A11"/>
    <w:rsid w:val="00DF157F"/>
    <w:rsid w:val="00DF1A48"/>
    <w:rsid w:val="00DF343C"/>
    <w:rsid w:val="00DF35B2"/>
    <w:rsid w:val="00DF36FC"/>
    <w:rsid w:val="00DF386C"/>
    <w:rsid w:val="00DF47C2"/>
    <w:rsid w:val="00DF4E29"/>
    <w:rsid w:val="00DF56A3"/>
    <w:rsid w:val="00DF5D6C"/>
    <w:rsid w:val="00DF7268"/>
    <w:rsid w:val="00E01873"/>
    <w:rsid w:val="00E033C1"/>
    <w:rsid w:val="00E03C22"/>
    <w:rsid w:val="00E03EFA"/>
    <w:rsid w:val="00E04687"/>
    <w:rsid w:val="00E05E97"/>
    <w:rsid w:val="00E05F4A"/>
    <w:rsid w:val="00E0641E"/>
    <w:rsid w:val="00E077FB"/>
    <w:rsid w:val="00E101AC"/>
    <w:rsid w:val="00E1130A"/>
    <w:rsid w:val="00E11740"/>
    <w:rsid w:val="00E123E8"/>
    <w:rsid w:val="00E12880"/>
    <w:rsid w:val="00E12E09"/>
    <w:rsid w:val="00E13547"/>
    <w:rsid w:val="00E14CDF"/>
    <w:rsid w:val="00E14CEC"/>
    <w:rsid w:val="00E1528D"/>
    <w:rsid w:val="00E152FD"/>
    <w:rsid w:val="00E153C2"/>
    <w:rsid w:val="00E1587A"/>
    <w:rsid w:val="00E15FDE"/>
    <w:rsid w:val="00E17637"/>
    <w:rsid w:val="00E2183C"/>
    <w:rsid w:val="00E218DC"/>
    <w:rsid w:val="00E2295F"/>
    <w:rsid w:val="00E22CCB"/>
    <w:rsid w:val="00E23890"/>
    <w:rsid w:val="00E24996"/>
    <w:rsid w:val="00E268FB"/>
    <w:rsid w:val="00E2700A"/>
    <w:rsid w:val="00E2715A"/>
    <w:rsid w:val="00E32C96"/>
    <w:rsid w:val="00E32F8C"/>
    <w:rsid w:val="00E34286"/>
    <w:rsid w:val="00E34465"/>
    <w:rsid w:val="00E344ED"/>
    <w:rsid w:val="00E34745"/>
    <w:rsid w:val="00E357A2"/>
    <w:rsid w:val="00E36391"/>
    <w:rsid w:val="00E41149"/>
    <w:rsid w:val="00E41628"/>
    <w:rsid w:val="00E41AF3"/>
    <w:rsid w:val="00E41BB6"/>
    <w:rsid w:val="00E4236F"/>
    <w:rsid w:val="00E449A5"/>
    <w:rsid w:val="00E45BD8"/>
    <w:rsid w:val="00E45C76"/>
    <w:rsid w:val="00E4665A"/>
    <w:rsid w:val="00E46EDC"/>
    <w:rsid w:val="00E51657"/>
    <w:rsid w:val="00E51EC0"/>
    <w:rsid w:val="00E51FDB"/>
    <w:rsid w:val="00E5228F"/>
    <w:rsid w:val="00E53D96"/>
    <w:rsid w:val="00E560CB"/>
    <w:rsid w:val="00E566C6"/>
    <w:rsid w:val="00E56CA7"/>
    <w:rsid w:val="00E5717B"/>
    <w:rsid w:val="00E607BD"/>
    <w:rsid w:val="00E60F79"/>
    <w:rsid w:val="00E6145A"/>
    <w:rsid w:val="00E62AE3"/>
    <w:rsid w:val="00E62BD8"/>
    <w:rsid w:val="00E63AE7"/>
    <w:rsid w:val="00E63F1A"/>
    <w:rsid w:val="00E64051"/>
    <w:rsid w:val="00E65A95"/>
    <w:rsid w:val="00E66175"/>
    <w:rsid w:val="00E67731"/>
    <w:rsid w:val="00E7023C"/>
    <w:rsid w:val="00E71B3C"/>
    <w:rsid w:val="00E723E4"/>
    <w:rsid w:val="00E73070"/>
    <w:rsid w:val="00E74A2F"/>
    <w:rsid w:val="00E75132"/>
    <w:rsid w:val="00E753B9"/>
    <w:rsid w:val="00E75AC8"/>
    <w:rsid w:val="00E7741C"/>
    <w:rsid w:val="00E8175E"/>
    <w:rsid w:val="00E83EE3"/>
    <w:rsid w:val="00E85C2D"/>
    <w:rsid w:val="00E8705D"/>
    <w:rsid w:val="00E87A4C"/>
    <w:rsid w:val="00E87F0F"/>
    <w:rsid w:val="00E90B99"/>
    <w:rsid w:val="00E913FB"/>
    <w:rsid w:val="00E91714"/>
    <w:rsid w:val="00E91927"/>
    <w:rsid w:val="00E919BC"/>
    <w:rsid w:val="00E91A50"/>
    <w:rsid w:val="00E91E42"/>
    <w:rsid w:val="00E929D9"/>
    <w:rsid w:val="00E92A94"/>
    <w:rsid w:val="00E92BA0"/>
    <w:rsid w:val="00E94677"/>
    <w:rsid w:val="00E976F8"/>
    <w:rsid w:val="00EA1032"/>
    <w:rsid w:val="00EA193F"/>
    <w:rsid w:val="00EA33A2"/>
    <w:rsid w:val="00EA43E8"/>
    <w:rsid w:val="00EA5DF5"/>
    <w:rsid w:val="00EA695A"/>
    <w:rsid w:val="00EA73AB"/>
    <w:rsid w:val="00EA7B37"/>
    <w:rsid w:val="00EA7FE5"/>
    <w:rsid w:val="00EB114E"/>
    <w:rsid w:val="00EB1175"/>
    <w:rsid w:val="00EB1330"/>
    <w:rsid w:val="00EB1C49"/>
    <w:rsid w:val="00EB1F3C"/>
    <w:rsid w:val="00EB269B"/>
    <w:rsid w:val="00EB2F65"/>
    <w:rsid w:val="00EB5719"/>
    <w:rsid w:val="00EB5F55"/>
    <w:rsid w:val="00EB655F"/>
    <w:rsid w:val="00EC0295"/>
    <w:rsid w:val="00EC15D1"/>
    <w:rsid w:val="00EC1642"/>
    <w:rsid w:val="00EC1B18"/>
    <w:rsid w:val="00EC31A6"/>
    <w:rsid w:val="00EC3D24"/>
    <w:rsid w:val="00EC4F43"/>
    <w:rsid w:val="00EC526B"/>
    <w:rsid w:val="00EC55DE"/>
    <w:rsid w:val="00EC57EA"/>
    <w:rsid w:val="00EC6069"/>
    <w:rsid w:val="00EC6A1E"/>
    <w:rsid w:val="00EC6E35"/>
    <w:rsid w:val="00EC703C"/>
    <w:rsid w:val="00ED0452"/>
    <w:rsid w:val="00ED1FFC"/>
    <w:rsid w:val="00ED2E1B"/>
    <w:rsid w:val="00ED35BC"/>
    <w:rsid w:val="00ED3FC3"/>
    <w:rsid w:val="00ED433B"/>
    <w:rsid w:val="00ED7934"/>
    <w:rsid w:val="00EE00DF"/>
    <w:rsid w:val="00EE0BF3"/>
    <w:rsid w:val="00EE2460"/>
    <w:rsid w:val="00EE3F97"/>
    <w:rsid w:val="00EE4275"/>
    <w:rsid w:val="00EE4A64"/>
    <w:rsid w:val="00EE4BE6"/>
    <w:rsid w:val="00EE64E6"/>
    <w:rsid w:val="00EE6C80"/>
    <w:rsid w:val="00EE7828"/>
    <w:rsid w:val="00EF03AA"/>
    <w:rsid w:val="00EF14AB"/>
    <w:rsid w:val="00EF293A"/>
    <w:rsid w:val="00EF34C9"/>
    <w:rsid w:val="00EF5CF9"/>
    <w:rsid w:val="00EF63AC"/>
    <w:rsid w:val="00F0147F"/>
    <w:rsid w:val="00F0241F"/>
    <w:rsid w:val="00F02E02"/>
    <w:rsid w:val="00F03732"/>
    <w:rsid w:val="00F04D49"/>
    <w:rsid w:val="00F0740E"/>
    <w:rsid w:val="00F074CE"/>
    <w:rsid w:val="00F07904"/>
    <w:rsid w:val="00F106D5"/>
    <w:rsid w:val="00F12543"/>
    <w:rsid w:val="00F130F0"/>
    <w:rsid w:val="00F15277"/>
    <w:rsid w:val="00F15AE2"/>
    <w:rsid w:val="00F16722"/>
    <w:rsid w:val="00F16FD7"/>
    <w:rsid w:val="00F2091C"/>
    <w:rsid w:val="00F20C45"/>
    <w:rsid w:val="00F20EF7"/>
    <w:rsid w:val="00F21367"/>
    <w:rsid w:val="00F213F2"/>
    <w:rsid w:val="00F2184F"/>
    <w:rsid w:val="00F22CAB"/>
    <w:rsid w:val="00F22F17"/>
    <w:rsid w:val="00F23811"/>
    <w:rsid w:val="00F245CD"/>
    <w:rsid w:val="00F24CB4"/>
    <w:rsid w:val="00F26CE1"/>
    <w:rsid w:val="00F30000"/>
    <w:rsid w:val="00F31CAA"/>
    <w:rsid w:val="00F3215A"/>
    <w:rsid w:val="00F32C0E"/>
    <w:rsid w:val="00F357D1"/>
    <w:rsid w:val="00F36349"/>
    <w:rsid w:val="00F37510"/>
    <w:rsid w:val="00F37927"/>
    <w:rsid w:val="00F37AE5"/>
    <w:rsid w:val="00F40E67"/>
    <w:rsid w:val="00F416A7"/>
    <w:rsid w:val="00F41743"/>
    <w:rsid w:val="00F41B67"/>
    <w:rsid w:val="00F427D1"/>
    <w:rsid w:val="00F43894"/>
    <w:rsid w:val="00F442FB"/>
    <w:rsid w:val="00F448E4"/>
    <w:rsid w:val="00F45EC9"/>
    <w:rsid w:val="00F46128"/>
    <w:rsid w:val="00F46F3A"/>
    <w:rsid w:val="00F4760F"/>
    <w:rsid w:val="00F476F2"/>
    <w:rsid w:val="00F5091D"/>
    <w:rsid w:val="00F50A04"/>
    <w:rsid w:val="00F50A45"/>
    <w:rsid w:val="00F51D74"/>
    <w:rsid w:val="00F51EDE"/>
    <w:rsid w:val="00F527FA"/>
    <w:rsid w:val="00F54BE4"/>
    <w:rsid w:val="00F55D7D"/>
    <w:rsid w:val="00F56E83"/>
    <w:rsid w:val="00F57201"/>
    <w:rsid w:val="00F5760D"/>
    <w:rsid w:val="00F576C9"/>
    <w:rsid w:val="00F57D42"/>
    <w:rsid w:val="00F602F4"/>
    <w:rsid w:val="00F603E8"/>
    <w:rsid w:val="00F611F9"/>
    <w:rsid w:val="00F6158F"/>
    <w:rsid w:val="00F61EAF"/>
    <w:rsid w:val="00F62D4B"/>
    <w:rsid w:val="00F63A54"/>
    <w:rsid w:val="00F64696"/>
    <w:rsid w:val="00F6530D"/>
    <w:rsid w:val="00F6578A"/>
    <w:rsid w:val="00F664CD"/>
    <w:rsid w:val="00F6679D"/>
    <w:rsid w:val="00F66934"/>
    <w:rsid w:val="00F66D04"/>
    <w:rsid w:val="00F66EE4"/>
    <w:rsid w:val="00F67029"/>
    <w:rsid w:val="00F67050"/>
    <w:rsid w:val="00F6757C"/>
    <w:rsid w:val="00F67E61"/>
    <w:rsid w:val="00F67EC9"/>
    <w:rsid w:val="00F703F0"/>
    <w:rsid w:val="00F70446"/>
    <w:rsid w:val="00F7059D"/>
    <w:rsid w:val="00F70FD4"/>
    <w:rsid w:val="00F71245"/>
    <w:rsid w:val="00F71C1B"/>
    <w:rsid w:val="00F72579"/>
    <w:rsid w:val="00F73847"/>
    <w:rsid w:val="00F739AD"/>
    <w:rsid w:val="00F73B8B"/>
    <w:rsid w:val="00F74033"/>
    <w:rsid w:val="00F74070"/>
    <w:rsid w:val="00F743B9"/>
    <w:rsid w:val="00F74E3C"/>
    <w:rsid w:val="00F75583"/>
    <w:rsid w:val="00F76707"/>
    <w:rsid w:val="00F76ACD"/>
    <w:rsid w:val="00F773F5"/>
    <w:rsid w:val="00F80DDA"/>
    <w:rsid w:val="00F81F71"/>
    <w:rsid w:val="00F82D5E"/>
    <w:rsid w:val="00F85277"/>
    <w:rsid w:val="00F853D4"/>
    <w:rsid w:val="00F85594"/>
    <w:rsid w:val="00F85667"/>
    <w:rsid w:val="00F859C6"/>
    <w:rsid w:val="00F85A5D"/>
    <w:rsid w:val="00F86315"/>
    <w:rsid w:val="00F90D7E"/>
    <w:rsid w:val="00F9176F"/>
    <w:rsid w:val="00F91EAD"/>
    <w:rsid w:val="00F927FC"/>
    <w:rsid w:val="00F9311A"/>
    <w:rsid w:val="00F9353E"/>
    <w:rsid w:val="00F93CF2"/>
    <w:rsid w:val="00F9547C"/>
    <w:rsid w:val="00F96445"/>
    <w:rsid w:val="00F96959"/>
    <w:rsid w:val="00F97EBE"/>
    <w:rsid w:val="00FA0EE0"/>
    <w:rsid w:val="00FA15C9"/>
    <w:rsid w:val="00FA2FA7"/>
    <w:rsid w:val="00FA325B"/>
    <w:rsid w:val="00FA3D79"/>
    <w:rsid w:val="00FA5096"/>
    <w:rsid w:val="00FA5787"/>
    <w:rsid w:val="00FA649B"/>
    <w:rsid w:val="00FA7460"/>
    <w:rsid w:val="00FB11E0"/>
    <w:rsid w:val="00FB2D20"/>
    <w:rsid w:val="00FB3CB8"/>
    <w:rsid w:val="00FB3E70"/>
    <w:rsid w:val="00FB4053"/>
    <w:rsid w:val="00FB4200"/>
    <w:rsid w:val="00FB4522"/>
    <w:rsid w:val="00FB5117"/>
    <w:rsid w:val="00FB6C97"/>
    <w:rsid w:val="00FB766C"/>
    <w:rsid w:val="00FB7CE9"/>
    <w:rsid w:val="00FC1D3C"/>
    <w:rsid w:val="00FC462F"/>
    <w:rsid w:val="00FC4F62"/>
    <w:rsid w:val="00FC50C7"/>
    <w:rsid w:val="00FC5366"/>
    <w:rsid w:val="00FC5776"/>
    <w:rsid w:val="00FC5C1F"/>
    <w:rsid w:val="00FC6ABC"/>
    <w:rsid w:val="00FC7663"/>
    <w:rsid w:val="00FC7FC0"/>
    <w:rsid w:val="00FD034E"/>
    <w:rsid w:val="00FD20C1"/>
    <w:rsid w:val="00FD36C3"/>
    <w:rsid w:val="00FD3770"/>
    <w:rsid w:val="00FD4C81"/>
    <w:rsid w:val="00FD5B15"/>
    <w:rsid w:val="00FD6527"/>
    <w:rsid w:val="00FE0146"/>
    <w:rsid w:val="00FE1292"/>
    <w:rsid w:val="00FE3FC8"/>
    <w:rsid w:val="00FE4256"/>
    <w:rsid w:val="00FE572E"/>
    <w:rsid w:val="00FE58F1"/>
    <w:rsid w:val="00FE5955"/>
    <w:rsid w:val="00FE5FC7"/>
    <w:rsid w:val="00FE67BB"/>
    <w:rsid w:val="00FE6FFC"/>
    <w:rsid w:val="00FF2FA7"/>
    <w:rsid w:val="00FF52F4"/>
    <w:rsid w:val="00FF7249"/>
    <w:rsid w:val="00FF78D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6A433AAA"/>
  <w15:chartTrackingRefBased/>
  <w15:docId w15:val="{7B0E775B-F468-684D-BA50-8ECF0643C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iPriority="0"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494C"/>
    <w:rPr>
      <w:rFonts w:ascii="Garamond" w:hAnsi="Garamond"/>
      <w:sz w:val="24"/>
      <w:szCs w:val="24"/>
    </w:rPr>
  </w:style>
  <w:style w:type="paragraph" w:styleId="Heading1">
    <w:name w:val="heading 1"/>
    <w:basedOn w:val="Normal"/>
    <w:next w:val="Normal"/>
    <w:link w:val="Heading1Char"/>
    <w:uiPriority w:val="9"/>
    <w:qFormat/>
    <w:rsid w:val="00596B38"/>
    <w:pPr>
      <w:keepNext/>
      <w:numPr>
        <w:numId w:val="1"/>
      </w:numPr>
      <w:spacing w:before="600" w:after="400"/>
      <w:outlineLvl w:val="0"/>
    </w:pPr>
    <w:rPr>
      <w:rFonts w:ascii="Baskerville SemiBold" w:hAnsi="Baskerville SemiBold"/>
      <w:b/>
      <w:kern w:val="32"/>
      <w:sz w:val="32"/>
      <w:szCs w:val="32"/>
    </w:rPr>
  </w:style>
  <w:style w:type="paragraph" w:styleId="Heading2">
    <w:name w:val="heading 2"/>
    <w:basedOn w:val="Normal"/>
    <w:next w:val="Normal"/>
    <w:link w:val="Heading2Char"/>
    <w:qFormat/>
    <w:rsid w:val="00675F83"/>
    <w:pPr>
      <w:keepNext/>
      <w:numPr>
        <w:ilvl w:val="1"/>
        <w:numId w:val="1"/>
      </w:numPr>
      <w:spacing w:before="500" w:after="400"/>
      <w:ind w:left="1134"/>
      <w:outlineLvl w:val="1"/>
    </w:pPr>
    <w:rPr>
      <w:rFonts w:ascii="Baskerville SemiBold" w:hAnsi="Baskerville SemiBold"/>
      <w:szCs w:val="28"/>
    </w:rPr>
  </w:style>
  <w:style w:type="paragraph" w:styleId="Heading3">
    <w:name w:val="heading 3"/>
    <w:basedOn w:val="Normal"/>
    <w:next w:val="Normal"/>
    <w:link w:val="Heading3Char"/>
    <w:qFormat/>
    <w:rsid w:val="00596B38"/>
    <w:pPr>
      <w:keepNext/>
      <w:numPr>
        <w:ilvl w:val="2"/>
        <w:numId w:val="1"/>
      </w:numPr>
      <w:spacing w:before="400" w:after="300" w:line="360" w:lineRule="auto"/>
      <w:outlineLvl w:val="2"/>
    </w:pPr>
    <w:rPr>
      <w:rFonts w:ascii="Baskerville SemiBold" w:hAnsi="Baskerville SemiBold"/>
      <w:sz w:val="22"/>
      <w:szCs w:val="26"/>
    </w:rPr>
  </w:style>
  <w:style w:type="paragraph" w:styleId="Heading4">
    <w:name w:val="heading 4"/>
    <w:basedOn w:val="Normal"/>
    <w:next w:val="Normal"/>
    <w:qFormat/>
    <w:rsid w:val="003B032D"/>
    <w:pPr>
      <w:numPr>
        <w:ilvl w:val="3"/>
        <w:numId w:val="1"/>
      </w:numPr>
      <w:spacing w:before="400" w:after="300" w:line="360" w:lineRule="auto"/>
      <w:outlineLvl w:val="3"/>
    </w:pPr>
    <w:rPr>
      <w:rFonts w:ascii="Baskerville SemiBold" w:hAnsi="Baskerville SemiBold"/>
      <w:b/>
      <w:sz w:val="22"/>
      <w:szCs w:val="20"/>
    </w:rPr>
  </w:style>
  <w:style w:type="paragraph" w:styleId="Heading5">
    <w:name w:val="heading 5"/>
    <w:basedOn w:val="Normal"/>
    <w:next w:val="Normal"/>
    <w:autoRedefine/>
    <w:qFormat/>
    <w:rsid w:val="00596B38"/>
    <w:pPr>
      <w:keepNext/>
      <w:numPr>
        <w:ilvl w:val="4"/>
        <w:numId w:val="1"/>
      </w:numPr>
      <w:spacing w:before="240" w:line="300" w:lineRule="atLeast"/>
      <w:outlineLvl w:val="4"/>
    </w:pPr>
    <w:rPr>
      <w:rFonts w:ascii="Verdana" w:hAnsi="Verdana"/>
      <w:b/>
      <w:sz w:val="20"/>
      <w:szCs w:val="20"/>
    </w:rPr>
  </w:style>
  <w:style w:type="paragraph" w:styleId="Heading6">
    <w:name w:val="heading 6"/>
    <w:basedOn w:val="Normal"/>
    <w:next w:val="Normal"/>
    <w:qFormat/>
    <w:rsid w:val="00596B38"/>
    <w:pPr>
      <w:numPr>
        <w:ilvl w:val="5"/>
        <w:numId w:val="1"/>
      </w:numPr>
      <w:spacing w:before="240" w:after="60"/>
      <w:outlineLvl w:val="5"/>
    </w:pPr>
    <w:rPr>
      <w:b/>
      <w:sz w:val="22"/>
      <w:szCs w:val="22"/>
    </w:rPr>
  </w:style>
  <w:style w:type="paragraph" w:styleId="Heading7">
    <w:name w:val="heading 7"/>
    <w:basedOn w:val="Normal"/>
    <w:next w:val="Normal"/>
    <w:qFormat/>
    <w:rsid w:val="00596B38"/>
    <w:pPr>
      <w:numPr>
        <w:ilvl w:val="6"/>
        <w:numId w:val="1"/>
      </w:numPr>
      <w:spacing w:before="120" w:line="300" w:lineRule="atLeast"/>
      <w:outlineLvl w:val="6"/>
    </w:pPr>
    <w:rPr>
      <w:rFonts w:ascii="Verdana" w:hAnsi="Verdana"/>
      <w:i/>
      <w:sz w:val="20"/>
      <w:szCs w:val="20"/>
    </w:rPr>
  </w:style>
  <w:style w:type="paragraph" w:styleId="Heading8">
    <w:name w:val="heading 8"/>
    <w:basedOn w:val="Normal"/>
    <w:next w:val="Normal"/>
    <w:qFormat/>
    <w:rsid w:val="00596B38"/>
    <w:pPr>
      <w:numPr>
        <w:ilvl w:val="7"/>
        <w:numId w:val="1"/>
      </w:numPr>
      <w:spacing w:before="240" w:after="60"/>
      <w:outlineLvl w:val="7"/>
    </w:pPr>
    <w:rPr>
      <w:i/>
    </w:rPr>
  </w:style>
  <w:style w:type="paragraph" w:styleId="Heading9">
    <w:name w:val="heading 9"/>
    <w:basedOn w:val="Normal"/>
    <w:next w:val="Normal"/>
    <w:qFormat/>
    <w:rsid w:val="00596B38"/>
    <w:pPr>
      <w:numPr>
        <w:ilvl w:val="8"/>
        <w:numId w:val="1"/>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45C79"/>
    <w:pPr>
      <w:tabs>
        <w:tab w:val="center" w:pos="4320"/>
        <w:tab w:val="right" w:pos="8640"/>
      </w:tabs>
    </w:pPr>
  </w:style>
  <w:style w:type="character" w:styleId="PageNumber">
    <w:name w:val="page number"/>
    <w:rsid w:val="00701F19"/>
    <w:rPr>
      <w:rFonts w:ascii="Garamond" w:hAnsi="Garamond"/>
      <w:sz w:val="24"/>
    </w:rPr>
  </w:style>
  <w:style w:type="paragraph" w:styleId="Footer">
    <w:name w:val="footer"/>
    <w:basedOn w:val="Normal"/>
    <w:semiHidden/>
    <w:rsid w:val="00145C79"/>
    <w:pPr>
      <w:tabs>
        <w:tab w:val="center" w:pos="4320"/>
        <w:tab w:val="right" w:pos="8640"/>
      </w:tabs>
    </w:pPr>
  </w:style>
  <w:style w:type="paragraph" w:customStyle="1" w:styleId="Style1">
    <w:name w:val="Style1"/>
    <w:basedOn w:val="Normal"/>
    <w:rsid w:val="00145C79"/>
  </w:style>
  <w:style w:type="paragraph" w:customStyle="1" w:styleId="Style2">
    <w:name w:val="Style2"/>
    <w:basedOn w:val="Normal"/>
    <w:rsid w:val="00145C79"/>
  </w:style>
  <w:style w:type="paragraph" w:styleId="FootnoteText">
    <w:name w:val="footnote text"/>
    <w:basedOn w:val="Normal"/>
    <w:link w:val="FootnoteTextChar"/>
    <w:uiPriority w:val="99"/>
    <w:rsid w:val="003A031F"/>
    <w:pPr>
      <w:ind w:left="567"/>
    </w:pPr>
    <w:rPr>
      <w:sz w:val="20"/>
    </w:rPr>
  </w:style>
  <w:style w:type="character" w:styleId="FootnoteReference">
    <w:name w:val="footnote reference"/>
    <w:uiPriority w:val="99"/>
    <w:rsid w:val="00481552"/>
    <w:rPr>
      <w:rFonts w:ascii="Garamond" w:hAnsi="Garamond"/>
      <w:sz w:val="20"/>
      <w:vertAlign w:val="superscript"/>
    </w:rPr>
  </w:style>
  <w:style w:type="character" w:styleId="Hyperlink">
    <w:name w:val="Hyperlink"/>
    <w:rsid w:val="00145C79"/>
    <w:rPr>
      <w:color w:val="0000FF"/>
      <w:u w:val="single"/>
    </w:rPr>
  </w:style>
  <w:style w:type="paragraph" w:customStyle="1" w:styleId="invisible">
    <w:name w:val="invisible"/>
    <w:basedOn w:val="Normal"/>
    <w:rsid w:val="00145C79"/>
    <w:pPr>
      <w:spacing w:before="120" w:line="300" w:lineRule="atLeast"/>
      <w:jc w:val="right"/>
    </w:pPr>
    <w:rPr>
      <w:rFonts w:ascii="Verdana" w:hAnsi="Verdana"/>
      <w:i/>
      <w:vanish/>
      <w:sz w:val="20"/>
      <w:szCs w:val="20"/>
    </w:rPr>
  </w:style>
  <w:style w:type="paragraph" w:customStyle="1" w:styleId="Pages-avant-texte">
    <w:name w:val="Pages-avant-texte"/>
    <w:basedOn w:val="Normal"/>
    <w:autoRedefine/>
    <w:rsid w:val="00145C79"/>
    <w:pPr>
      <w:spacing w:before="120" w:line="300" w:lineRule="atLeast"/>
      <w:ind w:left="1134" w:right="842"/>
    </w:pPr>
    <w:rPr>
      <w:rFonts w:ascii="Verdana" w:hAnsi="Verdana"/>
      <w:spacing w:val="20"/>
      <w:sz w:val="20"/>
      <w:szCs w:val="20"/>
    </w:rPr>
  </w:style>
  <w:style w:type="paragraph" w:styleId="TOC1">
    <w:name w:val="toc 1"/>
    <w:basedOn w:val="Normal"/>
    <w:next w:val="Normal"/>
    <w:autoRedefine/>
    <w:uiPriority w:val="39"/>
    <w:rsid w:val="009E3323"/>
    <w:pPr>
      <w:tabs>
        <w:tab w:val="left" w:pos="1531"/>
        <w:tab w:val="right" w:leader="dot" w:pos="9062"/>
      </w:tabs>
      <w:spacing w:before="120" w:after="120"/>
      <w:ind w:left="567"/>
      <w:jc w:val="mediumKashida"/>
    </w:pPr>
    <w:rPr>
      <w:b/>
      <w:szCs w:val="20"/>
    </w:rPr>
  </w:style>
  <w:style w:type="character" w:styleId="EndnoteReference">
    <w:name w:val="endnote reference"/>
    <w:rsid w:val="00145C79"/>
    <w:rPr>
      <w:vertAlign w:val="superscript"/>
    </w:rPr>
  </w:style>
  <w:style w:type="paragraph" w:styleId="Index1">
    <w:name w:val="index 1"/>
    <w:basedOn w:val="Normal"/>
    <w:next w:val="Normal"/>
    <w:autoRedefine/>
    <w:rsid w:val="009A54CF"/>
    <w:pPr>
      <w:tabs>
        <w:tab w:val="right" w:pos="4166"/>
      </w:tabs>
      <w:ind w:left="851" w:hanging="240"/>
    </w:pPr>
    <w:rPr>
      <w:rFonts w:ascii="Times New Roman" w:hAnsi="Times New Roman"/>
      <w:sz w:val="18"/>
      <w:szCs w:val="18"/>
    </w:rPr>
  </w:style>
  <w:style w:type="paragraph" w:customStyle="1" w:styleId="Default">
    <w:name w:val="Default"/>
    <w:rsid w:val="0090672F"/>
    <w:pPr>
      <w:spacing w:line="360" w:lineRule="auto"/>
      <w:ind w:firstLine="567"/>
      <w:jc w:val="both"/>
    </w:pPr>
    <w:rPr>
      <w:rFonts w:ascii="Baskerville" w:hAnsi="Baskerville"/>
      <w:sz w:val="24"/>
    </w:rPr>
  </w:style>
  <w:style w:type="paragraph" w:customStyle="1" w:styleId="DefaultSS">
    <w:name w:val="Default SS"/>
    <w:rsid w:val="00145C79"/>
    <w:rPr>
      <w:rFonts w:ascii="Geneva" w:hAnsi="Geneva"/>
      <w:sz w:val="18"/>
    </w:rPr>
  </w:style>
  <w:style w:type="paragraph" w:customStyle="1" w:styleId="DefaultTB">
    <w:name w:val="Default TB"/>
    <w:basedOn w:val="Default"/>
    <w:rsid w:val="00145C79"/>
  </w:style>
  <w:style w:type="paragraph" w:customStyle="1" w:styleId="Body">
    <w:name w:val="Body"/>
    <w:basedOn w:val="Default"/>
    <w:rsid w:val="00145C79"/>
  </w:style>
  <w:style w:type="paragraph" w:customStyle="1" w:styleId="Avant-propos">
    <w:name w:val="Avant-propos"/>
    <w:basedOn w:val="Normal"/>
    <w:autoRedefine/>
    <w:rsid w:val="00701F19"/>
    <w:pPr>
      <w:spacing w:before="60" w:line="0" w:lineRule="atLeast"/>
      <w:ind w:left="5103"/>
      <w:jc w:val="right"/>
    </w:pPr>
    <w:rPr>
      <w:i/>
      <w:color w:val="000000"/>
      <w:sz w:val="28"/>
      <w:szCs w:val="20"/>
    </w:rPr>
  </w:style>
  <w:style w:type="paragraph" w:customStyle="1" w:styleId="faut">
    <w:name w:val="faut"/>
    <w:rsid w:val="00145C79"/>
    <w:rPr>
      <w:rFonts w:ascii="Times" w:hAnsi="Times"/>
      <w:sz w:val="24"/>
    </w:rPr>
  </w:style>
  <w:style w:type="paragraph" w:customStyle="1" w:styleId="fautTABL">
    <w:name w:val="faut TABL"/>
    <w:rsid w:val="00145C79"/>
    <w:rPr>
      <w:rFonts w:ascii="Geneva" w:hAnsi="Geneva"/>
      <w:sz w:val="18"/>
    </w:rPr>
  </w:style>
  <w:style w:type="paragraph" w:customStyle="1" w:styleId="te1">
    <w:name w:val="te1"/>
    <w:rsid w:val="00145C79"/>
    <w:pPr>
      <w:jc w:val="center"/>
    </w:pPr>
    <w:rPr>
      <w:rFonts w:ascii="Times" w:hAnsi="Times"/>
      <w:b/>
      <w:sz w:val="28"/>
    </w:rPr>
  </w:style>
  <w:style w:type="paragraph" w:customStyle="1" w:styleId="Corps">
    <w:name w:val="Corps"/>
    <w:basedOn w:val="faut"/>
    <w:rsid w:val="00145C79"/>
  </w:style>
  <w:style w:type="paragraph" w:customStyle="1" w:styleId="Pieddepage1">
    <w:name w:val="Pied de page1"/>
    <w:basedOn w:val="faut"/>
    <w:rsid w:val="00145C79"/>
    <w:pPr>
      <w:jc w:val="center"/>
    </w:pPr>
    <w:rPr>
      <w:i/>
    </w:rPr>
  </w:style>
  <w:style w:type="paragraph" w:customStyle="1" w:styleId="Notederenvoi">
    <w:name w:val="Note de renvoi"/>
    <w:basedOn w:val="faut"/>
    <w:rsid w:val="00534DB9"/>
    <w:rPr>
      <w:rFonts w:ascii="Garamond" w:hAnsi="Garamond"/>
      <w:sz w:val="20"/>
    </w:rPr>
  </w:style>
  <w:style w:type="paragraph" w:customStyle="1" w:styleId="denotederenvoi">
    <w:name w:val="de note de renvoi"/>
    <w:rsid w:val="00534DB9"/>
    <w:rPr>
      <w:rFonts w:ascii="Garamond" w:hAnsi="Garamond"/>
      <w:position w:val="8"/>
    </w:rPr>
  </w:style>
  <w:style w:type="paragraph" w:customStyle="1" w:styleId="Citation-longue">
    <w:name w:val="Citation-longue"/>
    <w:basedOn w:val="Normal"/>
    <w:autoRedefine/>
    <w:rsid w:val="00145C79"/>
    <w:pPr>
      <w:spacing w:before="120" w:after="120"/>
      <w:ind w:left="680"/>
    </w:pPr>
    <w:rPr>
      <w:rFonts w:ascii="Verdana" w:hAnsi="Verdana"/>
      <w:sz w:val="20"/>
      <w:szCs w:val="20"/>
    </w:rPr>
  </w:style>
  <w:style w:type="paragraph" w:customStyle="1" w:styleId="Paragraphheader">
    <w:name w:val="Paragraph header"/>
    <w:basedOn w:val="Normal"/>
    <w:rsid w:val="00145C79"/>
    <w:pPr>
      <w:spacing w:before="120" w:line="300" w:lineRule="atLeast"/>
    </w:pPr>
    <w:rPr>
      <w:rFonts w:ascii="Verdana" w:hAnsi="Verdana"/>
      <w:sz w:val="20"/>
      <w:szCs w:val="20"/>
      <w:u w:val="single"/>
    </w:rPr>
  </w:style>
  <w:style w:type="paragraph" w:customStyle="1" w:styleId="Booktitle">
    <w:name w:val="Booktitle"/>
    <w:basedOn w:val="Normal"/>
    <w:rsid w:val="00145C79"/>
    <w:pPr>
      <w:spacing w:before="120" w:line="300" w:lineRule="atLeast"/>
    </w:pPr>
    <w:rPr>
      <w:rFonts w:ascii="Verdana" w:hAnsi="Verdana"/>
      <w:i/>
      <w:sz w:val="20"/>
      <w:szCs w:val="20"/>
    </w:rPr>
  </w:style>
  <w:style w:type="paragraph" w:customStyle="1" w:styleId="TableOfContent">
    <w:name w:val="TableOfContent"/>
    <w:basedOn w:val="TOC1"/>
    <w:rsid w:val="00145C79"/>
    <w:pPr>
      <w:keepNext/>
      <w:spacing w:before="240" w:after="0" w:line="0" w:lineRule="atLeast"/>
      <w:outlineLvl w:val="0"/>
    </w:pPr>
    <w:rPr>
      <w:rFonts w:ascii="Verdana" w:hAnsi="Verdana"/>
      <w:i/>
      <w:smallCaps/>
      <w:spacing w:val="36"/>
      <w:sz w:val="22"/>
      <w:u w:val="single"/>
    </w:rPr>
  </w:style>
  <w:style w:type="paragraph" w:styleId="BodyText">
    <w:name w:val="Body Text"/>
    <w:basedOn w:val="Normal"/>
    <w:link w:val="BodyTextChar"/>
    <w:rsid w:val="00145C79"/>
    <w:pPr>
      <w:spacing w:before="120" w:line="300" w:lineRule="atLeast"/>
    </w:pPr>
    <w:rPr>
      <w:rFonts w:ascii="Verdana" w:hAnsi="Verdana"/>
      <w:color w:val="000000"/>
      <w:sz w:val="20"/>
      <w:szCs w:val="20"/>
    </w:rPr>
  </w:style>
  <w:style w:type="paragraph" w:styleId="Caption">
    <w:name w:val="caption"/>
    <w:basedOn w:val="Normal"/>
    <w:next w:val="Normal"/>
    <w:uiPriority w:val="35"/>
    <w:qFormat/>
    <w:rsid w:val="005F2B78"/>
    <w:pPr>
      <w:spacing w:before="120" w:line="360" w:lineRule="auto"/>
      <w:jc w:val="center"/>
    </w:pPr>
    <w:rPr>
      <w:rFonts w:ascii="Baskerville" w:hAnsi="Baskerville"/>
      <w:sz w:val="16"/>
      <w:szCs w:val="20"/>
    </w:rPr>
  </w:style>
  <w:style w:type="paragraph" w:styleId="BodyText2">
    <w:name w:val="Body Text 2"/>
    <w:basedOn w:val="Normal"/>
    <w:rsid w:val="00145C79"/>
    <w:pPr>
      <w:spacing w:before="120" w:line="300" w:lineRule="atLeast"/>
    </w:pPr>
    <w:rPr>
      <w:rFonts w:ascii="Arial" w:hAnsi="Arial"/>
      <w:color w:val="000000"/>
      <w:sz w:val="26"/>
      <w:szCs w:val="20"/>
    </w:rPr>
  </w:style>
  <w:style w:type="paragraph" w:customStyle="1" w:styleId="pm-En-tte">
    <w:name w:val="pm-En-tête"/>
    <w:basedOn w:val="Normal"/>
    <w:autoRedefine/>
    <w:rsid w:val="00145C79"/>
    <w:pPr>
      <w:spacing w:before="120" w:line="300" w:lineRule="atLeast"/>
      <w:jc w:val="center"/>
    </w:pPr>
    <w:rPr>
      <w:rFonts w:ascii="Verdana" w:hAnsi="Verdana"/>
      <w:i/>
      <w:sz w:val="16"/>
      <w:szCs w:val="20"/>
    </w:rPr>
  </w:style>
  <w:style w:type="character" w:styleId="FollowedHyperlink">
    <w:name w:val="FollowedHyperlink"/>
    <w:rsid w:val="00145C79"/>
    <w:rPr>
      <w:color w:val="800080"/>
      <w:u w:val="single"/>
    </w:rPr>
  </w:style>
  <w:style w:type="paragraph" w:styleId="Index2">
    <w:name w:val="index 2"/>
    <w:basedOn w:val="Normal"/>
    <w:next w:val="Normal"/>
    <w:autoRedefine/>
    <w:rsid w:val="00145C79"/>
    <w:pPr>
      <w:ind w:left="480" w:hanging="240"/>
    </w:pPr>
    <w:rPr>
      <w:rFonts w:ascii="Times New Roman" w:hAnsi="Times New Roman"/>
      <w:sz w:val="18"/>
      <w:szCs w:val="18"/>
    </w:rPr>
  </w:style>
  <w:style w:type="paragraph" w:styleId="Index3">
    <w:name w:val="index 3"/>
    <w:basedOn w:val="Normal"/>
    <w:next w:val="Normal"/>
    <w:autoRedefine/>
    <w:rsid w:val="00145C79"/>
    <w:pPr>
      <w:ind w:left="720" w:hanging="240"/>
    </w:pPr>
    <w:rPr>
      <w:rFonts w:ascii="Times New Roman" w:hAnsi="Times New Roman"/>
      <w:sz w:val="18"/>
      <w:szCs w:val="18"/>
    </w:rPr>
  </w:style>
  <w:style w:type="paragraph" w:styleId="Index4">
    <w:name w:val="index 4"/>
    <w:basedOn w:val="Normal"/>
    <w:next w:val="Normal"/>
    <w:autoRedefine/>
    <w:rsid w:val="00145C79"/>
    <w:pPr>
      <w:ind w:left="960" w:hanging="240"/>
    </w:pPr>
    <w:rPr>
      <w:rFonts w:ascii="Times New Roman" w:hAnsi="Times New Roman"/>
      <w:sz w:val="18"/>
      <w:szCs w:val="18"/>
    </w:rPr>
  </w:style>
  <w:style w:type="paragraph" w:styleId="Index5">
    <w:name w:val="index 5"/>
    <w:basedOn w:val="Normal"/>
    <w:next w:val="Normal"/>
    <w:autoRedefine/>
    <w:rsid w:val="00145C79"/>
    <w:pPr>
      <w:ind w:left="1200" w:hanging="240"/>
    </w:pPr>
    <w:rPr>
      <w:rFonts w:ascii="Times New Roman" w:hAnsi="Times New Roman"/>
      <w:sz w:val="18"/>
      <w:szCs w:val="18"/>
    </w:rPr>
  </w:style>
  <w:style w:type="paragraph" w:styleId="Index6">
    <w:name w:val="index 6"/>
    <w:basedOn w:val="Normal"/>
    <w:next w:val="Normal"/>
    <w:autoRedefine/>
    <w:rsid w:val="00145C79"/>
    <w:pPr>
      <w:ind w:left="1440" w:hanging="240"/>
    </w:pPr>
    <w:rPr>
      <w:rFonts w:ascii="Times New Roman" w:hAnsi="Times New Roman"/>
      <w:sz w:val="18"/>
      <w:szCs w:val="18"/>
    </w:rPr>
  </w:style>
  <w:style w:type="paragraph" w:styleId="Index7">
    <w:name w:val="index 7"/>
    <w:basedOn w:val="Normal"/>
    <w:next w:val="Normal"/>
    <w:autoRedefine/>
    <w:rsid w:val="00145C79"/>
    <w:pPr>
      <w:ind w:left="1680" w:hanging="240"/>
    </w:pPr>
    <w:rPr>
      <w:rFonts w:ascii="Times New Roman" w:hAnsi="Times New Roman"/>
      <w:sz w:val="18"/>
      <w:szCs w:val="18"/>
    </w:rPr>
  </w:style>
  <w:style w:type="paragraph" w:styleId="Index8">
    <w:name w:val="index 8"/>
    <w:basedOn w:val="Normal"/>
    <w:next w:val="Normal"/>
    <w:autoRedefine/>
    <w:rsid w:val="00145C79"/>
    <w:pPr>
      <w:ind w:left="1920" w:hanging="240"/>
    </w:pPr>
    <w:rPr>
      <w:rFonts w:ascii="Times New Roman" w:hAnsi="Times New Roman"/>
      <w:sz w:val="18"/>
      <w:szCs w:val="18"/>
    </w:rPr>
  </w:style>
  <w:style w:type="paragraph" w:styleId="Index9">
    <w:name w:val="index 9"/>
    <w:basedOn w:val="Normal"/>
    <w:next w:val="Normal"/>
    <w:autoRedefine/>
    <w:rsid w:val="00145C79"/>
    <w:pPr>
      <w:ind w:left="2160" w:hanging="240"/>
    </w:pPr>
    <w:rPr>
      <w:rFonts w:ascii="Times New Roman" w:hAnsi="Times New Roman"/>
      <w:sz w:val="18"/>
      <w:szCs w:val="18"/>
    </w:rPr>
  </w:style>
  <w:style w:type="paragraph" w:styleId="IndexHeading">
    <w:name w:val="index heading"/>
    <w:basedOn w:val="Normal"/>
    <w:next w:val="Index1"/>
    <w:autoRedefine/>
    <w:rsid w:val="002246ED"/>
    <w:pPr>
      <w:keepNext/>
      <w:pBdr>
        <w:top w:val="single" w:sz="12" w:space="0" w:color="auto"/>
      </w:pBdr>
      <w:tabs>
        <w:tab w:val="right" w:pos="4166"/>
      </w:tabs>
      <w:spacing w:before="360" w:after="240"/>
      <w:ind w:left="567"/>
    </w:pPr>
    <w:rPr>
      <w:rFonts w:ascii="Times New Roman" w:hAnsi="Times New Roman"/>
      <w:b/>
      <w:i/>
      <w:noProof/>
      <w:szCs w:val="26"/>
    </w:rPr>
  </w:style>
  <w:style w:type="paragraph" w:customStyle="1" w:styleId="pm-Table-Matire">
    <w:name w:val="pm-Table-Matière"/>
    <w:basedOn w:val="TOC1"/>
    <w:rsid w:val="00145C79"/>
    <w:pPr>
      <w:keepNext/>
      <w:tabs>
        <w:tab w:val="clear" w:pos="9062"/>
        <w:tab w:val="right" w:pos="9054"/>
      </w:tabs>
      <w:outlineLvl w:val="0"/>
    </w:pPr>
    <w:rPr>
      <w:rFonts w:ascii="Verdana" w:hAnsi="Verdana"/>
      <w:i/>
      <w:caps/>
      <w:smallCaps/>
      <w:noProof/>
      <w:spacing w:val="36"/>
      <w:sz w:val="22"/>
      <w:u w:val="single"/>
    </w:rPr>
  </w:style>
  <w:style w:type="paragraph" w:styleId="BodyTextIndent">
    <w:name w:val="Body Text Indent"/>
    <w:basedOn w:val="Normal"/>
    <w:link w:val="BodyTextIndentChar"/>
    <w:rsid w:val="00145C79"/>
    <w:pPr>
      <w:spacing w:before="120" w:line="300" w:lineRule="atLeast"/>
      <w:ind w:left="851"/>
    </w:pPr>
    <w:rPr>
      <w:rFonts w:ascii="Verdana" w:hAnsi="Verdana"/>
      <w:sz w:val="20"/>
      <w:szCs w:val="20"/>
    </w:rPr>
  </w:style>
  <w:style w:type="paragraph" w:styleId="BodyTextIndent2">
    <w:name w:val="Body Text Indent 2"/>
    <w:basedOn w:val="Normal"/>
    <w:rsid w:val="00145C79"/>
    <w:pPr>
      <w:spacing w:before="120" w:line="300" w:lineRule="atLeast"/>
      <w:ind w:left="426"/>
    </w:pPr>
    <w:rPr>
      <w:rFonts w:ascii="Verdana" w:hAnsi="Verdana"/>
      <w:sz w:val="20"/>
      <w:szCs w:val="20"/>
    </w:rPr>
  </w:style>
  <w:style w:type="paragraph" w:customStyle="1" w:styleId="Footnote">
    <w:name w:val="Footnote"/>
    <w:basedOn w:val="FootnoteText"/>
    <w:next w:val="FootnoteText"/>
    <w:autoRedefine/>
    <w:rsid w:val="000848FB"/>
    <w:pPr>
      <w:spacing w:before="120" w:after="120" w:line="288" w:lineRule="auto"/>
      <w:jc w:val="both"/>
    </w:pPr>
  </w:style>
  <w:style w:type="paragraph" w:customStyle="1" w:styleId="Bibliographical-entries">
    <w:name w:val="Bibliographical-entries"/>
    <w:basedOn w:val="Normal"/>
    <w:autoRedefine/>
    <w:rsid w:val="00701F19"/>
    <w:pPr>
      <w:spacing w:before="180" w:after="120" w:line="80" w:lineRule="atLeast"/>
      <w:ind w:left="227"/>
    </w:pPr>
    <w:rPr>
      <w:sz w:val="18"/>
      <w:szCs w:val="20"/>
    </w:rPr>
  </w:style>
  <w:style w:type="paragraph" w:customStyle="1" w:styleId="poesi-p-mitten">
    <w:name w:val="poesi-på-mitten"/>
    <w:basedOn w:val="Normal"/>
    <w:autoRedefine/>
    <w:rsid w:val="00145C79"/>
    <w:pPr>
      <w:spacing w:line="300" w:lineRule="atLeast"/>
      <w:ind w:left="2694"/>
    </w:pPr>
    <w:rPr>
      <w:rFonts w:ascii="Verdana" w:hAnsi="Verdana"/>
      <w:i/>
      <w:sz w:val="18"/>
      <w:szCs w:val="20"/>
    </w:rPr>
  </w:style>
  <w:style w:type="paragraph" w:customStyle="1" w:styleId="illustration-texte">
    <w:name w:val="illustration-texte"/>
    <w:basedOn w:val="Normal"/>
    <w:autoRedefine/>
    <w:rsid w:val="00534DB9"/>
    <w:pPr>
      <w:spacing w:before="120" w:line="300" w:lineRule="atLeast"/>
    </w:pPr>
    <w:rPr>
      <w:i/>
      <w:spacing w:val="-20"/>
      <w:sz w:val="20"/>
      <w:szCs w:val="20"/>
    </w:rPr>
  </w:style>
  <w:style w:type="paragraph" w:customStyle="1" w:styleId="Formulemath">
    <w:name w:val="Formule math"/>
    <w:basedOn w:val="Normal"/>
    <w:autoRedefine/>
    <w:rsid w:val="00145C79"/>
    <w:pPr>
      <w:spacing w:before="240" w:after="120" w:line="300" w:lineRule="atLeast"/>
      <w:ind w:left="1134" w:right="1021"/>
    </w:pPr>
    <w:rPr>
      <w:rFonts w:ascii="Helvetica" w:hAnsi="Helvetica"/>
      <w:spacing w:val="32"/>
      <w:sz w:val="20"/>
      <w:szCs w:val="20"/>
    </w:rPr>
  </w:style>
  <w:style w:type="paragraph" w:customStyle="1" w:styleId="Points">
    <w:name w:val="• Points"/>
    <w:basedOn w:val="BodyTextIndent2"/>
    <w:autoRedefine/>
    <w:rsid w:val="00145C79"/>
    <w:pPr>
      <w:spacing w:line="270" w:lineRule="auto"/>
      <w:ind w:left="425"/>
    </w:pPr>
  </w:style>
  <w:style w:type="paragraph" w:styleId="EndnoteText">
    <w:name w:val="endnote text"/>
    <w:basedOn w:val="Normal"/>
    <w:rsid w:val="00145C79"/>
    <w:rPr>
      <w:rFonts w:ascii="Times" w:eastAsia="Times" w:hAnsi="Times"/>
      <w:szCs w:val="20"/>
    </w:rPr>
  </w:style>
  <w:style w:type="paragraph" w:styleId="BlockText">
    <w:name w:val="Block Text"/>
    <w:basedOn w:val="Normal"/>
    <w:rsid w:val="00145C79"/>
    <w:pPr>
      <w:spacing w:before="120" w:line="300" w:lineRule="atLeast"/>
      <w:ind w:left="1134" w:right="1551"/>
    </w:pPr>
    <w:rPr>
      <w:rFonts w:ascii="Verdana" w:hAnsi="Verdana"/>
      <w:sz w:val="20"/>
      <w:szCs w:val="20"/>
    </w:rPr>
  </w:style>
  <w:style w:type="paragraph" w:styleId="BodyText3">
    <w:name w:val="Body Text 3"/>
    <w:basedOn w:val="Normal"/>
    <w:rsid w:val="00145C79"/>
    <w:pPr>
      <w:spacing w:before="120" w:line="300" w:lineRule="atLeast"/>
    </w:pPr>
    <w:rPr>
      <w:rFonts w:ascii="Verdana" w:hAnsi="Verdana"/>
      <w:b/>
      <w:sz w:val="20"/>
      <w:szCs w:val="20"/>
    </w:rPr>
  </w:style>
  <w:style w:type="paragraph" w:styleId="TOC2">
    <w:name w:val="toc 2"/>
    <w:basedOn w:val="Normal"/>
    <w:next w:val="Normal"/>
    <w:autoRedefine/>
    <w:uiPriority w:val="39"/>
    <w:rsid w:val="009E330F"/>
    <w:pPr>
      <w:tabs>
        <w:tab w:val="left" w:pos="1680"/>
        <w:tab w:val="right" w:leader="dot" w:pos="9062"/>
      </w:tabs>
      <w:ind w:left="964"/>
    </w:pPr>
    <w:rPr>
      <w:szCs w:val="20"/>
    </w:rPr>
  </w:style>
  <w:style w:type="paragraph" w:styleId="TOC3">
    <w:name w:val="toc 3"/>
    <w:basedOn w:val="Normal"/>
    <w:next w:val="Normal"/>
    <w:autoRedefine/>
    <w:uiPriority w:val="39"/>
    <w:rsid w:val="002246ED"/>
    <w:pPr>
      <w:tabs>
        <w:tab w:val="left" w:pos="2278"/>
        <w:tab w:val="right" w:leader="dot" w:pos="9062"/>
      </w:tabs>
      <w:ind w:left="1531"/>
    </w:pPr>
    <w:rPr>
      <w:szCs w:val="20"/>
    </w:rPr>
  </w:style>
  <w:style w:type="paragraph" w:styleId="TOC4">
    <w:name w:val="toc 4"/>
    <w:basedOn w:val="Normal"/>
    <w:next w:val="Normal"/>
    <w:autoRedefine/>
    <w:semiHidden/>
    <w:rsid w:val="0065225D"/>
    <w:pPr>
      <w:ind w:left="720"/>
    </w:pPr>
    <w:rPr>
      <w:rFonts w:ascii="Times New Roman" w:hAnsi="Times New Roman"/>
      <w:sz w:val="18"/>
      <w:szCs w:val="18"/>
    </w:rPr>
  </w:style>
  <w:style w:type="paragraph" w:styleId="TOC5">
    <w:name w:val="toc 5"/>
    <w:basedOn w:val="Normal"/>
    <w:next w:val="Normal"/>
    <w:autoRedefine/>
    <w:semiHidden/>
    <w:rsid w:val="0065225D"/>
    <w:pPr>
      <w:ind w:left="960"/>
    </w:pPr>
    <w:rPr>
      <w:rFonts w:ascii="Times New Roman" w:hAnsi="Times New Roman"/>
      <w:sz w:val="18"/>
      <w:szCs w:val="18"/>
    </w:rPr>
  </w:style>
  <w:style w:type="paragraph" w:styleId="TOC6">
    <w:name w:val="toc 6"/>
    <w:basedOn w:val="Normal"/>
    <w:next w:val="Normal"/>
    <w:autoRedefine/>
    <w:semiHidden/>
    <w:rsid w:val="0065225D"/>
    <w:pPr>
      <w:ind w:left="1200"/>
    </w:pPr>
    <w:rPr>
      <w:rFonts w:ascii="Times New Roman" w:hAnsi="Times New Roman"/>
      <w:sz w:val="18"/>
      <w:szCs w:val="18"/>
    </w:rPr>
  </w:style>
  <w:style w:type="paragraph" w:styleId="TOC7">
    <w:name w:val="toc 7"/>
    <w:basedOn w:val="Normal"/>
    <w:next w:val="Normal"/>
    <w:autoRedefine/>
    <w:semiHidden/>
    <w:rsid w:val="0065225D"/>
    <w:pPr>
      <w:ind w:left="1440"/>
    </w:pPr>
    <w:rPr>
      <w:rFonts w:ascii="Times New Roman" w:hAnsi="Times New Roman"/>
      <w:sz w:val="18"/>
      <w:szCs w:val="18"/>
    </w:rPr>
  </w:style>
  <w:style w:type="paragraph" w:styleId="TOC8">
    <w:name w:val="toc 8"/>
    <w:basedOn w:val="Normal"/>
    <w:next w:val="Normal"/>
    <w:autoRedefine/>
    <w:semiHidden/>
    <w:rsid w:val="0065225D"/>
    <w:pPr>
      <w:ind w:left="1680"/>
    </w:pPr>
    <w:rPr>
      <w:rFonts w:ascii="Times New Roman" w:hAnsi="Times New Roman"/>
      <w:sz w:val="18"/>
      <w:szCs w:val="18"/>
    </w:rPr>
  </w:style>
  <w:style w:type="paragraph" w:styleId="TOC9">
    <w:name w:val="toc 9"/>
    <w:basedOn w:val="Normal"/>
    <w:next w:val="Normal"/>
    <w:autoRedefine/>
    <w:semiHidden/>
    <w:rsid w:val="0065225D"/>
    <w:pPr>
      <w:ind w:left="1920"/>
    </w:pPr>
    <w:rPr>
      <w:rFonts w:ascii="Times New Roman" w:hAnsi="Times New Roman"/>
      <w:sz w:val="18"/>
      <w:szCs w:val="18"/>
    </w:rPr>
  </w:style>
  <w:style w:type="character" w:styleId="CommentReference">
    <w:name w:val="annotation reference"/>
    <w:semiHidden/>
    <w:rsid w:val="003A031F"/>
    <w:rPr>
      <w:sz w:val="18"/>
    </w:rPr>
  </w:style>
  <w:style w:type="paragraph" w:styleId="CommentText">
    <w:name w:val="annotation text"/>
    <w:basedOn w:val="Normal"/>
    <w:link w:val="CommentTextChar"/>
    <w:semiHidden/>
    <w:rsid w:val="003A031F"/>
  </w:style>
  <w:style w:type="paragraph" w:styleId="CommentSubject">
    <w:name w:val="annotation subject"/>
    <w:basedOn w:val="CommentText"/>
    <w:next w:val="CommentText"/>
    <w:semiHidden/>
    <w:rsid w:val="003A031F"/>
  </w:style>
  <w:style w:type="paragraph" w:styleId="BalloonText">
    <w:name w:val="Balloon Text"/>
    <w:basedOn w:val="Normal"/>
    <w:semiHidden/>
    <w:rsid w:val="003A031F"/>
    <w:rPr>
      <w:rFonts w:ascii="Lucida Grande" w:hAnsi="Lucida Grande"/>
      <w:sz w:val="18"/>
      <w:szCs w:val="18"/>
    </w:rPr>
  </w:style>
  <w:style w:type="numbering" w:customStyle="1" w:styleId="ImportedStyle1">
    <w:name w:val="Imported Style 1"/>
    <w:rsid w:val="00573F8F"/>
    <w:pPr>
      <w:numPr>
        <w:numId w:val="3"/>
      </w:numPr>
    </w:pPr>
  </w:style>
  <w:style w:type="character" w:customStyle="1" w:styleId="Hyperlink0">
    <w:name w:val="Hyperlink.0"/>
    <w:rsid w:val="00573F8F"/>
    <w:rPr>
      <w:color w:val="0000FF"/>
      <w:u w:val="single" w:color="0000FF"/>
      <w14:textOutline w14:w="0" w14:cap="rnd" w14:cmpd="sng" w14:algn="ctr">
        <w14:noFill/>
        <w14:prstDash w14:val="solid"/>
        <w14:bevel/>
      </w14:textOutline>
    </w:rPr>
  </w:style>
  <w:style w:type="paragraph" w:customStyle="1" w:styleId="Quotation">
    <w:name w:val="Quotation"/>
    <w:basedOn w:val="Default"/>
    <w:qFormat/>
    <w:rsid w:val="005A11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pPr>
    <w:rPr>
      <w:sz w:val="18"/>
      <w:szCs w:val="18"/>
    </w:rPr>
  </w:style>
  <w:style w:type="paragraph" w:customStyle="1" w:styleId="Style3">
    <w:name w:val="Style3"/>
    <w:basedOn w:val="Default"/>
    <w:qFormat/>
    <w:rsid w:val="005A110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firstLine="283"/>
    </w:pPr>
    <w:rPr>
      <w:sz w:val="18"/>
      <w:szCs w:val="18"/>
    </w:rPr>
  </w:style>
  <w:style w:type="paragraph" w:customStyle="1" w:styleId="Caption1">
    <w:name w:val="Caption1"/>
    <w:basedOn w:val="FootnoteText"/>
    <w:qFormat/>
    <w:rsid w:val="00CC2659"/>
    <w:pPr>
      <w:spacing w:before="360" w:after="360" w:line="360" w:lineRule="auto"/>
      <w:ind w:right="567"/>
      <w:jc w:val="center"/>
    </w:pPr>
    <w:rPr>
      <w:rFonts w:ascii="Baskerville" w:hAnsi="Baskerville"/>
      <w:sz w:val="18"/>
    </w:rPr>
  </w:style>
  <w:style w:type="character" w:customStyle="1" w:styleId="Heading1Char">
    <w:name w:val="Heading 1 Char"/>
    <w:link w:val="Heading1"/>
    <w:uiPriority w:val="9"/>
    <w:rsid w:val="00EE7828"/>
    <w:rPr>
      <w:rFonts w:ascii="Baskerville SemiBold" w:hAnsi="Baskerville SemiBold"/>
      <w:b/>
      <w:kern w:val="32"/>
      <w:sz w:val="32"/>
      <w:szCs w:val="32"/>
    </w:rPr>
  </w:style>
  <w:style w:type="character" w:customStyle="1" w:styleId="BodyTextIndentChar">
    <w:name w:val="Body Text Indent Char"/>
    <w:link w:val="BodyTextIndent"/>
    <w:rsid w:val="00400F34"/>
    <w:rPr>
      <w:rFonts w:ascii="Verdana" w:hAnsi="Verdana"/>
    </w:rPr>
  </w:style>
  <w:style w:type="character" w:customStyle="1" w:styleId="BodyTextChar">
    <w:name w:val="Body Text Char"/>
    <w:link w:val="BodyText"/>
    <w:rsid w:val="00400F34"/>
    <w:rPr>
      <w:rFonts w:ascii="Verdana" w:hAnsi="Verdana"/>
      <w:color w:val="000000"/>
    </w:rPr>
  </w:style>
  <w:style w:type="paragraph" w:styleId="Bibliography">
    <w:name w:val="Bibliography"/>
    <w:basedOn w:val="Normal"/>
    <w:next w:val="Normal"/>
    <w:uiPriority w:val="37"/>
    <w:unhideWhenUsed/>
    <w:rsid w:val="004E0535"/>
    <w:pPr>
      <w:spacing w:before="240" w:after="240"/>
    </w:pPr>
    <w:rPr>
      <w:rFonts w:ascii="Baskerville" w:hAnsi="Baskerville"/>
    </w:rPr>
  </w:style>
  <w:style w:type="paragraph" w:styleId="NormalWeb">
    <w:name w:val="Normal (Web)"/>
    <w:basedOn w:val="Normal"/>
    <w:uiPriority w:val="99"/>
    <w:unhideWhenUsed/>
    <w:rsid w:val="00872755"/>
    <w:pPr>
      <w:spacing w:before="100" w:beforeAutospacing="1" w:after="100" w:afterAutospacing="1"/>
    </w:pPr>
    <w:rPr>
      <w:rFonts w:ascii="Times New Roman" w:hAnsi="Times New Roman"/>
    </w:rPr>
  </w:style>
  <w:style w:type="character" w:customStyle="1" w:styleId="FootnoteTextChar">
    <w:name w:val="Footnote Text Char"/>
    <w:link w:val="FootnoteText"/>
    <w:uiPriority w:val="99"/>
    <w:rsid w:val="005669BD"/>
    <w:rPr>
      <w:rFonts w:ascii="Garamond" w:hAnsi="Garamond"/>
      <w:szCs w:val="24"/>
    </w:rPr>
  </w:style>
  <w:style w:type="character" w:customStyle="1" w:styleId="Heading2Char">
    <w:name w:val="Heading 2 Char"/>
    <w:basedOn w:val="DefaultParagraphFont"/>
    <w:link w:val="Heading2"/>
    <w:rsid w:val="00675F83"/>
    <w:rPr>
      <w:rFonts w:ascii="Baskerville SemiBold" w:hAnsi="Baskerville SemiBold"/>
      <w:sz w:val="24"/>
      <w:szCs w:val="28"/>
    </w:rPr>
  </w:style>
  <w:style w:type="character" w:customStyle="1" w:styleId="apple-converted-space">
    <w:name w:val="apple-converted-space"/>
    <w:basedOn w:val="DefaultParagraphFont"/>
    <w:rsid w:val="00F576C9"/>
  </w:style>
  <w:style w:type="character" w:styleId="Strong">
    <w:name w:val="Strong"/>
    <w:basedOn w:val="DefaultParagraphFont"/>
    <w:uiPriority w:val="22"/>
    <w:qFormat/>
    <w:rsid w:val="00854C0C"/>
    <w:rPr>
      <w:b/>
      <w:bCs/>
    </w:rPr>
  </w:style>
  <w:style w:type="table" w:styleId="TableGrid">
    <w:name w:val="Table Grid"/>
    <w:basedOn w:val="TableNormal"/>
    <w:uiPriority w:val="39"/>
    <w:rsid w:val="003153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
    <w:name w:val="FIGURES"/>
    <w:basedOn w:val="Default"/>
    <w:qFormat/>
    <w:rsid w:val="00775DBC"/>
    <w:pPr>
      <w:spacing w:before="240" w:after="240"/>
      <w:ind w:firstLine="0"/>
      <w:jc w:val="center"/>
    </w:pPr>
    <w:rPr>
      <w:noProof/>
      <w:shd w:val="clear" w:color="auto" w:fill="FFFFFF"/>
    </w:rPr>
  </w:style>
  <w:style w:type="paragraph" w:customStyle="1" w:styleId="tiquette">
    <w:name w:val="Étiquette"/>
    <w:rsid w:val="003637CD"/>
    <w:pPr>
      <w:pBdr>
        <w:top w:val="nil"/>
        <w:left w:val="nil"/>
        <w:bottom w:val="nil"/>
        <w:right w:val="nil"/>
        <w:between w:val="nil"/>
        <w:bar w:val="nil"/>
      </w:pBdr>
      <w:spacing w:before="80" w:after="180" w:line="288" w:lineRule="auto"/>
      <w:jc w:val="center"/>
    </w:pPr>
    <w:rPr>
      <w:rFonts w:ascii="Helvetica Neue" w:eastAsia="Arial Unicode MS" w:hAnsi="Helvetica Neue" w:cs="Arial Unicode MS"/>
      <w:color w:val="FFFFFF"/>
      <w:sz w:val="24"/>
      <w:szCs w:val="24"/>
      <w:bdr w:val="nil"/>
      <w14:textOutline w14:w="0" w14:cap="flat" w14:cmpd="sng" w14:algn="ctr">
        <w14:noFill/>
        <w14:prstDash w14:val="solid"/>
        <w14:bevel/>
      </w14:textOutline>
    </w:rPr>
  </w:style>
  <w:style w:type="character" w:customStyle="1" w:styleId="Aucun">
    <w:name w:val="Aucun"/>
    <w:rsid w:val="005111F5"/>
    <w:rPr>
      <w:lang w:val="fr-FR"/>
    </w:rPr>
  </w:style>
  <w:style w:type="paragraph" w:customStyle="1" w:styleId="Titre21">
    <w:name w:val="Titre 21"/>
    <w:rsid w:val="005111F5"/>
    <w:pPr>
      <w:keepNext/>
      <w:pBdr>
        <w:top w:val="nil"/>
        <w:left w:val="nil"/>
        <w:bottom w:val="nil"/>
        <w:right w:val="nil"/>
        <w:between w:val="nil"/>
        <w:bar w:val="nil"/>
      </w:pBdr>
      <w:spacing w:line="288" w:lineRule="auto"/>
      <w:outlineLvl w:val="0"/>
    </w:pPr>
    <w:rPr>
      <w:rFonts w:ascii="Helvetica Neue UltraLight" w:eastAsia="Helvetica Neue UltraLight" w:hAnsi="Helvetica Neue UltraLight" w:cs="Helvetica Neue UltraLight"/>
      <w:caps/>
      <w:color w:val="367DA2"/>
      <w:spacing w:val="38"/>
      <w:sz w:val="128"/>
      <w:szCs w:val="128"/>
      <w:bdr w:val="nil"/>
      <w14:textOutline w14:w="0" w14:cap="flat" w14:cmpd="sng" w14:algn="ctr">
        <w14:noFill/>
        <w14:prstDash w14:val="solid"/>
        <w14:bevel/>
      </w14:textOutline>
    </w:rPr>
  </w:style>
  <w:style w:type="paragraph" w:customStyle="1" w:styleId="Notedebasdepage1">
    <w:name w:val="Note de bas de page1"/>
    <w:rsid w:val="005111F5"/>
    <w:pPr>
      <w:pBdr>
        <w:top w:val="nil"/>
        <w:left w:val="nil"/>
        <w:bottom w:val="nil"/>
        <w:right w:val="nil"/>
        <w:between w:val="nil"/>
        <w:bar w:val="nil"/>
      </w:pBdr>
      <w:suppressAutoHyphens/>
      <w:spacing w:after="180" w:line="288" w:lineRule="auto"/>
    </w:pPr>
    <w:rPr>
      <w:rFonts w:ascii="Helvetica Neue Light" w:eastAsia="Helvetica Neue Light" w:hAnsi="Helvetica Neue Light" w:cs="Helvetica Neue Light"/>
      <w:color w:val="000000"/>
      <w:sz w:val="16"/>
      <w:szCs w:val="16"/>
      <w:bdr w:val="nil"/>
      <w14:textOutline w14:w="0" w14:cap="flat" w14:cmpd="sng" w14:algn="ctr">
        <w14:noFill/>
        <w14:prstDash w14:val="solid"/>
        <w14:bevel/>
      </w14:textOutline>
    </w:rPr>
  </w:style>
  <w:style w:type="character" w:customStyle="1" w:styleId="lang-grc">
    <w:name w:val="lang-grc"/>
    <w:basedOn w:val="DefaultParagraphFont"/>
    <w:rsid w:val="007A0B01"/>
  </w:style>
  <w:style w:type="character" w:customStyle="1" w:styleId="Heading3Char">
    <w:name w:val="Heading 3 Char"/>
    <w:basedOn w:val="DefaultParagraphFont"/>
    <w:link w:val="Heading3"/>
    <w:rsid w:val="00901D4D"/>
    <w:rPr>
      <w:rFonts w:ascii="Baskerville SemiBold" w:hAnsi="Baskerville SemiBold"/>
      <w:sz w:val="22"/>
      <w:szCs w:val="26"/>
    </w:rPr>
  </w:style>
  <w:style w:type="character" w:customStyle="1" w:styleId="lang-la">
    <w:name w:val="lang-la"/>
    <w:basedOn w:val="DefaultParagraphFont"/>
    <w:rsid w:val="00D40D1F"/>
  </w:style>
  <w:style w:type="character" w:customStyle="1" w:styleId="lang-it">
    <w:name w:val="lang-it"/>
    <w:basedOn w:val="DefaultParagraphFont"/>
    <w:rsid w:val="00744AE4"/>
  </w:style>
  <w:style w:type="character" w:customStyle="1" w:styleId="romain">
    <w:name w:val="romain"/>
    <w:basedOn w:val="DefaultParagraphFont"/>
    <w:rsid w:val="00744AE4"/>
  </w:style>
  <w:style w:type="paragraph" w:customStyle="1" w:styleId="Style4">
    <w:name w:val="Style4"/>
    <w:basedOn w:val="Caption"/>
    <w:qFormat/>
    <w:rsid w:val="00396A1B"/>
    <w:rPr>
      <w:sz w:val="18"/>
      <w:szCs w:val="18"/>
    </w:rPr>
  </w:style>
  <w:style w:type="paragraph" w:customStyle="1" w:styleId="Citation1">
    <w:name w:val="Citation1"/>
    <w:basedOn w:val="Caption1"/>
    <w:qFormat/>
    <w:rsid w:val="00AB7A3E"/>
    <w:pPr>
      <w:jc w:val="both"/>
    </w:pPr>
  </w:style>
  <w:style w:type="paragraph" w:styleId="Revision">
    <w:name w:val="Revision"/>
    <w:hidden/>
    <w:uiPriority w:val="99"/>
    <w:semiHidden/>
    <w:rsid w:val="00EE7828"/>
    <w:rPr>
      <w:rFonts w:ascii="Garamond" w:hAnsi="Garamond"/>
      <w:sz w:val="24"/>
      <w:szCs w:val="24"/>
    </w:rPr>
  </w:style>
  <w:style w:type="paragraph" w:styleId="HTMLPreformatted">
    <w:name w:val="HTML Preformatted"/>
    <w:basedOn w:val="Normal"/>
    <w:link w:val="HTMLPreformattedChar"/>
    <w:uiPriority w:val="99"/>
    <w:semiHidden/>
    <w:unhideWhenUsed/>
    <w:rsid w:val="00372C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72C9F"/>
    <w:rPr>
      <w:rFonts w:ascii="Courier New" w:hAnsi="Courier New" w:cs="Courier New"/>
    </w:rPr>
  </w:style>
  <w:style w:type="character" w:customStyle="1" w:styleId="y2iqfc">
    <w:name w:val="y2iqfc"/>
    <w:basedOn w:val="DefaultParagraphFont"/>
    <w:rsid w:val="00372C9F"/>
  </w:style>
  <w:style w:type="character" w:styleId="Emphasis">
    <w:name w:val="Emphasis"/>
    <w:basedOn w:val="DefaultParagraphFont"/>
    <w:uiPriority w:val="20"/>
    <w:qFormat/>
    <w:rsid w:val="002501A4"/>
    <w:rPr>
      <w:i/>
      <w:iCs/>
    </w:rPr>
  </w:style>
  <w:style w:type="character" w:customStyle="1" w:styleId="s7">
    <w:name w:val="s7"/>
    <w:basedOn w:val="DefaultParagraphFont"/>
    <w:rsid w:val="00074B3F"/>
  </w:style>
  <w:style w:type="character" w:customStyle="1" w:styleId="s9">
    <w:name w:val="s9"/>
    <w:basedOn w:val="DefaultParagraphFont"/>
    <w:rsid w:val="00074B3F"/>
  </w:style>
  <w:style w:type="character" w:customStyle="1" w:styleId="CommentTextChar">
    <w:name w:val="Comment Text Char"/>
    <w:basedOn w:val="DefaultParagraphFont"/>
    <w:link w:val="CommentText"/>
    <w:semiHidden/>
    <w:rsid w:val="001B1AED"/>
    <w:rPr>
      <w:rFonts w:ascii="Garamond" w:hAnsi="Garamond"/>
      <w:sz w:val="24"/>
      <w:szCs w:val="24"/>
    </w:rPr>
  </w:style>
  <w:style w:type="character" w:styleId="UnresolvedMention">
    <w:name w:val="Unresolved Mention"/>
    <w:basedOn w:val="DefaultParagraphFont"/>
    <w:uiPriority w:val="99"/>
    <w:semiHidden/>
    <w:unhideWhenUsed/>
    <w:rsid w:val="00E85C2D"/>
    <w:rPr>
      <w:color w:val="605E5C"/>
      <w:shd w:val="clear" w:color="auto" w:fill="E1DFDD"/>
    </w:rPr>
  </w:style>
  <w:style w:type="character" w:styleId="Mention">
    <w:name w:val="Mention"/>
    <w:basedOn w:val="DefaultParagraphFont"/>
    <w:uiPriority w:val="99"/>
    <w:unhideWhenUsed/>
    <w:rsid w:val="007A2DFA"/>
    <w:rPr>
      <w:color w:val="2B579A"/>
      <w:shd w:val="clear" w:color="auto" w:fill="E1DFDD"/>
    </w:rPr>
  </w:style>
  <w:style w:type="paragraph" w:styleId="ListParagraph">
    <w:name w:val="List Paragraph"/>
    <w:basedOn w:val="Normal"/>
    <w:uiPriority w:val="34"/>
    <w:qFormat/>
    <w:rsid w:val="00093189"/>
    <w:pPr>
      <w:ind w:left="720"/>
      <w:contextualSpacing/>
    </w:pPr>
  </w:style>
  <w:style w:type="paragraph" w:customStyle="1" w:styleId="Paragraphestandard">
    <w:name w:val="[Paragraphe standard]"/>
    <w:basedOn w:val="Normal"/>
    <w:uiPriority w:val="99"/>
    <w:rsid w:val="00A36CB5"/>
    <w:pPr>
      <w:widowControl w:val="0"/>
      <w:autoSpaceDE w:val="0"/>
      <w:autoSpaceDN w:val="0"/>
      <w:adjustRightInd w:val="0"/>
      <w:spacing w:line="288" w:lineRule="auto"/>
      <w:textAlignment w:val="center"/>
    </w:pPr>
    <w:rPr>
      <w:rFonts w:ascii="MinionPro-Regular" w:eastAsiaTheme="minorHAnsi" w:hAnsi="MinionPro-Regular" w:cs="MinionPro-Regula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51782">
      <w:bodyDiv w:val="1"/>
      <w:marLeft w:val="0"/>
      <w:marRight w:val="0"/>
      <w:marTop w:val="0"/>
      <w:marBottom w:val="0"/>
      <w:divBdr>
        <w:top w:val="none" w:sz="0" w:space="0" w:color="auto"/>
        <w:left w:val="none" w:sz="0" w:space="0" w:color="auto"/>
        <w:bottom w:val="none" w:sz="0" w:space="0" w:color="auto"/>
        <w:right w:val="none" w:sz="0" w:space="0" w:color="auto"/>
      </w:divBdr>
    </w:div>
    <w:div w:id="41754015">
      <w:bodyDiv w:val="1"/>
      <w:marLeft w:val="0"/>
      <w:marRight w:val="0"/>
      <w:marTop w:val="0"/>
      <w:marBottom w:val="0"/>
      <w:divBdr>
        <w:top w:val="none" w:sz="0" w:space="0" w:color="auto"/>
        <w:left w:val="none" w:sz="0" w:space="0" w:color="auto"/>
        <w:bottom w:val="none" w:sz="0" w:space="0" w:color="auto"/>
        <w:right w:val="none" w:sz="0" w:space="0" w:color="auto"/>
      </w:divBdr>
      <w:divsChild>
        <w:div w:id="1873805816">
          <w:marLeft w:val="0"/>
          <w:marRight w:val="0"/>
          <w:marTop w:val="0"/>
          <w:marBottom w:val="0"/>
          <w:divBdr>
            <w:top w:val="none" w:sz="0" w:space="0" w:color="auto"/>
            <w:left w:val="none" w:sz="0" w:space="0" w:color="auto"/>
            <w:bottom w:val="none" w:sz="0" w:space="0" w:color="auto"/>
            <w:right w:val="none" w:sz="0" w:space="0" w:color="auto"/>
          </w:divBdr>
          <w:divsChild>
            <w:div w:id="1067649244">
              <w:marLeft w:val="0"/>
              <w:marRight w:val="0"/>
              <w:marTop w:val="0"/>
              <w:marBottom w:val="0"/>
              <w:divBdr>
                <w:top w:val="none" w:sz="0" w:space="0" w:color="auto"/>
                <w:left w:val="none" w:sz="0" w:space="0" w:color="auto"/>
                <w:bottom w:val="none" w:sz="0" w:space="0" w:color="auto"/>
                <w:right w:val="none" w:sz="0" w:space="0" w:color="auto"/>
              </w:divBdr>
              <w:divsChild>
                <w:div w:id="116104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3769">
      <w:bodyDiv w:val="1"/>
      <w:marLeft w:val="0"/>
      <w:marRight w:val="0"/>
      <w:marTop w:val="0"/>
      <w:marBottom w:val="0"/>
      <w:divBdr>
        <w:top w:val="none" w:sz="0" w:space="0" w:color="auto"/>
        <w:left w:val="none" w:sz="0" w:space="0" w:color="auto"/>
        <w:bottom w:val="none" w:sz="0" w:space="0" w:color="auto"/>
        <w:right w:val="none" w:sz="0" w:space="0" w:color="auto"/>
      </w:divBdr>
      <w:divsChild>
        <w:div w:id="732116625">
          <w:marLeft w:val="0"/>
          <w:marRight w:val="0"/>
          <w:marTop w:val="0"/>
          <w:marBottom w:val="0"/>
          <w:divBdr>
            <w:top w:val="none" w:sz="0" w:space="0" w:color="auto"/>
            <w:left w:val="none" w:sz="0" w:space="0" w:color="auto"/>
            <w:bottom w:val="none" w:sz="0" w:space="0" w:color="auto"/>
            <w:right w:val="none" w:sz="0" w:space="0" w:color="auto"/>
          </w:divBdr>
          <w:divsChild>
            <w:div w:id="767042457">
              <w:marLeft w:val="0"/>
              <w:marRight w:val="0"/>
              <w:marTop w:val="0"/>
              <w:marBottom w:val="0"/>
              <w:divBdr>
                <w:top w:val="none" w:sz="0" w:space="0" w:color="auto"/>
                <w:left w:val="none" w:sz="0" w:space="0" w:color="auto"/>
                <w:bottom w:val="none" w:sz="0" w:space="0" w:color="auto"/>
                <w:right w:val="none" w:sz="0" w:space="0" w:color="auto"/>
              </w:divBdr>
              <w:divsChild>
                <w:div w:id="29845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61583">
      <w:bodyDiv w:val="1"/>
      <w:marLeft w:val="0"/>
      <w:marRight w:val="0"/>
      <w:marTop w:val="0"/>
      <w:marBottom w:val="0"/>
      <w:divBdr>
        <w:top w:val="none" w:sz="0" w:space="0" w:color="auto"/>
        <w:left w:val="none" w:sz="0" w:space="0" w:color="auto"/>
        <w:bottom w:val="none" w:sz="0" w:space="0" w:color="auto"/>
        <w:right w:val="none" w:sz="0" w:space="0" w:color="auto"/>
      </w:divBdr>
      <w:divsChild>
        <w:div w:id="948437816">
          <w:marLeft w:val="0"/>
          <w:marRight w:val="0"/>
          <w:marTop w:val="0"/>
          <w:marBottom w:val="0"/>
          <w:divBdr>
            <w:top w:val="none" w:sz="0" w:space="0" w:color="auto"/>
            <w:left w:val="none" w:sz="0" w:space="0" w:color="auto"/>
            <w:bottom w:val="none" w:sz="0" w:space="0" w:color="auto"/>
            <w:right w:val="none" w:sz="0" w:space="0" w:color="auto"/>
          </w:divBdr>
          <w:divsChild>
            <w:div w:id="275136338">
              <w:marLeft w:val="0"/>
              <w:marRight w:val="0"/>
              <w:marTop w:val="0"/>
              <w:marBottom w:val="0"/>
              <w:divBdr>
                <w:top w:val="none" w:sz="0" w:space="0" w:color="auto"/>
                <w:left w:val="none" w:sz="0" w:space="0" w:color="auto"/>
                <w:bottom w:val="none" w:sz="0" w:space="0" w:color="auto"/>
                <w:right w:val="none" w:sz="0" w:space="0" w:color="auto"/>
              </w:divBdr>
              <w:divsChild>
                <w:div w:id="3848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6793">
      <w:bodyDiv w:val="1"/>
      <w:marLeft w:val="0"/>
      <w:marRight w:val="0"/>
      <w:marTop w:val="0"/>
      <w:marBottom w:val="0"/>
      <w:divBdr>
        <w:top w:val="none" w:sz="0" w:space="0" w:color="auto"/>
        <w:left w:val="none" w:sz="0" w:space="0" w:color="auto"/>
        <w:bottom w:val="none" w:sz="0" w:space="0" w:color="auto"/>
        <w:right w:val="none" w:sz="0" w:space="0" w:color="auto"/>
      </w:divBdr>
    </w:div>
    <w:div w:id="149907699">
      <w:bodyDiv w:val="1"/>
      <w:marLeft w:val="0"/>
      <w:marRight w:val="0"/>
      <w:marTop w:val="0"/>
      <w:marBottom w:val="0"/>
      <w:divBdr>
        <w:top w:val="none" w:sz="0" w:space="0" w:color="auto"/>
        <w:left w:val="none" w:sz="0" w:space="0" w:color="auto"/>
        <w:bottom w:val="none" w:sz="0" w:space="0" w:color="auto"/>
        <w:right w:val="none" w:sz="0" w:space="0" w:color="auto"/>
      </w:divBdr>
    </w:div>
    <w:div w:id="161437092">
      <w:bodyDiv w:val="1"/>
      <w:marLeft w:val="0"/>
      <w:marRight w:val="0"/>
      <w:marTop w:val="0"/>
      <w:marBottom w:val="0"/>
      <w:divBdr>
        <w:top w:val="none" w:sz="0" w:space="0" w:color="auto"/>
        <w:left w:val="none" w:sz="0" w:space="0" w:color="auto"/>
        <w:bottom w:val="none" w:sz="0" w:space="0" w:color="auto"/>
        <w:right w:val="none" w:sz="0" w:space="0" w:color="auto"/>
      </w:divBdr>
    </w:div>
    <w:div w:id="166789690">
      <w:bodyDiv w:val="1"/>
      <w:marLeft w:val="0"/>
      <w:marRight w:val="0"/>
      <w:marTop w:val="0"/>
      <w:marBottom w:val="0"/>
      <w:divBdr>
        <w:top w:val="none" w:sz="0" w:space="0" w:color="auto"/>
        <w:left w:val="none" w:sz="0" w:space="0" w:color="auto"/>
        <w:bottom w:val="none" w:sz="0" w:space="0" w:color="auto"/>
        <w:right w:val="none" w:sz="0" w:space="0" w:color="auto"/>
      </w:divBdr>
      <w:divsChild>
        <w:div w:id="1359744475">
          <w:marLeft w:val="0"/>
          <w:marRight w:val="0"/>
          <w:marTop w:val="0"/>
          <w:marBottom w:val="0"/>
          <w:divBdr>
            <w:top w:val="none" w:sz="0" w:space="0" w:color="auto"/>
            <w:left w:val="none" w:sz="0" w:space="0" w:color="auto"/>
            <w:bottom w:val="none" w:sz="0" w:space="0" w:color="auto"/>
            <w:right w:val="none" w:sz="0" w:space="0" w:color="auto"/>
          </w:divBdr>
          <w:divsChild>
            <w:div w:id="858351635">
              <w:marLeft w:val="0"/>
              <w:marRight w:val="0"/>
              <w:marTop w:val="0"/>
              <w:marBottom w:val="0"/>
              <w:divBdr>
                <w:top w:val="none" w:sz="0" w:space="0" w:color="auto"/>
                <w:left w:val="none" w:sz="0" w:space="0" w:color="auto"/>
                <w:bottom w:val="none" w:sz="0" w:space="0" w:color="auto"/>
                <w:right w:val="none" w:sz="0" w:space="0" w:color="auto"/>
              </w:divBdr>
              <w:divsChild>
                <w:div w:id="53552649">
                  <w:marLeft w:val="0"/>
                  <w:marRight w:val="0"/>
                  <w:marTop w:val="0"/>
                  <w:marBottom w:val="0"/>
                  <w:divBdr>
                    <w:top w:val="none" w:sz="0" w:space="0" w:color="auto"/>
                    <w:left w:val="none" w:sz="0" w:space="0" w:color="auto"/>
                    <w:bottom w:val="none" w:sz="0" w:space="0" w:color="auto"/>
                    <w:right w:val="none" w:sz="0" w:space="0" w:color="auto"/>
                  </w:divBdr>
                  <w:divsChild>
                    <w:div w:id="24557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09545">
      <w:bodyDiv w:val="1"/>
      <w:marLeft w:val="0"/>
      <w:marRight w:val="0"/>
      <w:marTop w:val="0"/>
      <w:marBottom w:val="0"/>
      <w:divBdr>
        <w:top w:val="none" w:sz="0" w:space="0" w:color="auto"/>
        <w:left w:val="none" w:sz="0" w:space="0" w:color="auto"/>
        <w:bottom w:val="none" w:sz="0" w:space="0" w:color="auto"/>
        <w:right w:val="none" w:sz="0" w:space="0" w:color="auto"/>
      </w:divBdr>
    </w:div>
    <w:div w:id="185993236">
      <w:bodyDiv w:val="1"/>
      <w:marLeft w:val="0"/>
      <w:marRight w:val="0"/>
      <w:marTop w:val="0"/>
      <w:marBottom w:val="0"/>
      <w:divBdr>
        <w:top w:val="none" w:sz="0" w:space="0" w:color="auto"/>
        <w:left w:val="none" w:sz="0" w:space="0" w:color="auto"/>
        <w:bottom w:val="none" w:sz="0" w:space="0" w:color="auto"/>
        <w:right w:val="none" w:sz="0" w:space="0" w:color="auto"/>
      </w:divBdr>
      <w:divsChild>
        <w:div w:id="434520906">
          <w:marLeft w:val="0"/>
          <w:marRight w:val="0"/>
          <w:marTop w:val="0"/>
          <w:marBottom w:val="0"/>
          <w:divBdr>
            <w:top w:val="none" w:sz="0" w:space="0" w:color="auto"/>
            <w:left w:val="none" w:sz="0" w:space="0" w:color="auto"/>
            <w:bottom w:val="none" w:sz="0" w:space="0" w:color="auto"/>
            <w:right w:val="none" w:sz="0" w:space="0" w:color="auto"/>
          </w:divBdr>
          <w:divsChild>
            <w:div w:id="1806658918">
              <w:marLeft w:val="0"/>
              <w:marRight w:val="0"/>
              <w:marTop w:val="0"/>
              <w:marBottom w:val="0"/>
              <w:divBdr>
                <w:top w:val="none" w:sz="0" w:space="0" w:color="auto"/>
                <w:left w:val="none" w:sz="0" w:space="0" w:color="auto"/>
                <w:bottom w:val="none" w:sz="0" w:space="0" w:color="auto"/>
                <w:right w:val="none" w:sz="0" w:space="0" w:color="auto"/>
              </w:divBdr>
              <w:divsChild>
                <w:div w:id="133064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754312">
      <w:bodyDiv w:val="1"/>
      <w:marLeft w:val="0"/>
      <w:marRight w:val="0"/>
      <w:marTop w:val="0"/>
      <w:marBottom w:val="0"/>
      <w:divBdr>
        <w:top w:val="none" w:sz="0" w:space="0" w:color="auto"/>
        <w:left w:val="none" w:sz="0" w:space="0" w:color="auto"/>
        <w:bottom w:val="none" w:sz="0" w:space="0" w:color="auto"/>
        <w:right w:val="none" w:sz="0" w:space="0" w:color="auto"/>
      </w:divBdr>
    </w:div>
    <w:div w:id="341396279">
      <w:bodyDiv w:val="1"/>
      <w:marLeft w:val="0"/>
      <w:marRight w:val="0"/>
      <w:marTop w:val="0"/>
      <w:marBottom w:val="0"/>
      <w:divBdr>
        <w:top w:val="none" w:sz="0" w:space="0" w:color="auto"/>
        <w:left w:val="none" w:sz="0" w:space="0" w:color="auto"/>
        <w:bottom w:val="none" w:sz="0" w:space="0" w:color="auto"/>
        <w:right w:val="none" w:sz="0" w:space="0" w:color="auto"/>
      </w:divBdr>
      <w:divsChild>
        <w:div w:id="1399472970">
          <w:marLeft w:val="0"/>
          <w:marRight w:val="0"/>
          <w:marTop w:val="0"/>
          <w:marBottom w:val="0"/>
          <w:divBdr>
            <w:top w:val="none" w:sz="0" w:space="0" w:color="auto"/>
            <w:left w:val="none" w:sz="0" w:space="0" w:color="auto"/>
            <w:bottom w:val="none" w:sz="0" w:space="0" w:color="auto"/>
            <w:right w:val="none" w:sz="0" w:space="0" w:color="auto"/>
          </w:divBdr>
          <w:divsChild>
            <w:div w:id="1793014637">
              <w:marLeft w:val="0"/>
              <w:marRight w:val="0"/>
              <w:marTop w:val="0"/>
              <w:marBottom w:val="0"/>
              <w:divBdr>
                <w:top w:val="none" w:sz="0" w:space="0" w:color="auto"/>
                <w:left w:val="none" w:sz="0" w:space="0" w:color="auto"/>
                <w:bottom w:val="none" w:sz="0" w:space="0" w:color="auto"/>
                <w:right w:val="none" w:sz="0" w:space="0" w:color="auto"/>
              </w:divBdr>
              <w:divsChild>
                <w:div w:id="81718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613907">
      <w:bodyDiv w:val="1"/>
      <w:marLeft w:val="0"/>
      <w:marRight w:val="0"/>
      <w:marTop w:val="0"/>
      <w:marBottom w:val="0"/>
      <w:divBdr>
        <w:top w:val="none" w:sz="0" w:space="0" w:color="auto"/>
        <w:left w:val="none" w:sz="0" w:space="0" w:color="auto"/>
        <w:bottom w:val="none" w:sz="0" w:space="0" w:color="auto"/>
        <w:right w:val="none" w:sz="0" w:space="0" w:color="auto"/>
      </w:divBdr>
      <w:divsChild>
        <w:div w:id="975531530">
          <w:marLeft w:val="0"/>
          <w:marRight w:val="0"/>
          <w:marTop w:val="0"/>
          <w:marBottom w:val="0"/>
          <w:divBdr>
            <w:top w:val="none" w:sz="0" w:space="0" w:color="auto"/>
            <w:left w:val="none" w:sz="0" w:space="0" w:color="auto"/>
            <w:bottom w:val="none" w:sz="0" w:space="0" w:color="auto"/>
            <w:right w:val="none" w:sz="0" w:space="0" w:color="auto"/>
          </w:divBdr>
          <w:divsChild>
            <w:div w:id="727076587">
              <w:marLeft w:val="0"/>
              <w:marRight w:val="0"/>
              <w:marTop w:val="0"/>
              <w:marBottom w:val="0"/>
              <w:divBdr>
                <w:top w:val="none" w:sz="0" w:space="0" w:color="auto"/>
                <w:left w:val="none" w:sz="0" w:space="0" w:color="auto"/>
                <w:bottom w:val="none" w:sz="0" w:space="0" w:color="auto"/>
                <w:right w:val="none" w:sz="0" w:space="0" w:color="auto"/>
              </w:divBdr>
              <w:divsChild>
                <w:div w:id="91443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322368">
      <w:bodyDiv w:val="1"/>
      <w:marLeft w:val="0"/>
      <w:marRight w:val="0"/>
      <w:marTop w:val="0"/>
      <w:marBottom w:val="0"/>
      <w:divBdr>
        <w:top w:val="none" w:sz="0" w:space="0" w:color="auto"/>
        <w:left w:val="none" w:sz="0" w:space="0" w:color="auto"/>
        <w:bottom w:val="none" w:sz="0" w:space="0" w:color="auto"/>
        <w:right w:val="none" w:sz="0" w:space="0" w:color="auto"/>
      </w:divBdr>
    </w:div>
    <w:div w:id="483085172">
      <w:bodyDiv w:val="1"/>
      <w:marLeft w:val="0"/>
      <w:marRight w:val="0"/>
      <w:marTop w:val="0"/>
      <w:marBottom w:val="0"/>
      <w:divBdr>
        <w:top w:val="none" w:sz="0" w:space="0" w:color="auto"/>
        <w:left w:val="none" w:sz="0" w:space="0" w:color="auto"/>
        <w:bottom w:val="none" w:sz="0" w:space="0" w:color="auto"/>
        <w:right w:val="none" w:sz="0" w:space="0" w:color="auto"/>
      </w:divBdr>
      <w:divsChild>
        <w:div w:id="725450008">
          <w:marLeft w:val="0"/>
          <w:marRight w:val="0"/>
          <w:marTop w:val="0"/>
          <w:marBottom w:val="0"/>
          <w:divBdr>
            <w:top w:val="none" w:sz="0" w:space="0" w:color="auto"/>
            <w:left w:val="none" w:sz="0" w:space="0" w:color="auto"/>
            <w:bottom w:val="none" w:sz="0" w:space="0" w:color="auto"/>
            <w:right w:val="none" w:sz="0" w:space="0" w:color="auto"/>
          </w:divBdr>
          <w:divsChild>
            <w:div w:id="1261259375">
              <w:marLeft w:val="0"/>
              <w:marRight w:val="0"/>
              <w:marTop w:val="0"/>
              <w:marBottom w:val="0"/>
              <w:divBdr>
                <w:top w:val="none" w:sz="0" w:space="0" w:color="auto"/>
                <w:left w:val="none" w:sz="0" w:space="0" w:color="auto"/>
                <w:bottom w:val="none" w:sz="0" w:space="0" w:color="auto"/>
                <w:right w:val="none" w:sz="0" w:space="0" w:color="auto"/>
              </w:divBdr>
              <w:divsChild>
                <w:div w:id="202030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659952">
      <w:bodyDiv w:val="1"/>
      <w:marLeft w:val="0"/>
      <w:marRight w:val="0"/>
      <w:marTop w:val="0"/>
      <w:marBottom w:val="0"/>
      <w:divBdr>
        <w:top w:val="none" w:sz="0" w:space="0" w:color="auto"/>
        <w:left w:val="none" w:sz="0" w:space="0" w:color="auto"/>
        <w:bottom w:val="none" w:sz="0" w:space="0" w:color="auto"/>
        <w:right w:val="none" w:sz="0" w:space="0" w:color="auto"/>
      </w:divBdr>
      <w:divsChild>
        <w:div w:id="1596666360">
          <w:marLeft w:val="0"/>
          <w:marRight w:val="0"/>
          <w:marTop w:val="0"/>
          <w:marBottom w:val="0"/>
          <w:divBdr>
            <w:top w:val="none" w:sz="0" w:space="0" w:color="auto"/>
            <w:left w:val="none" w:sz="0" w:space="0" w:color="auto"/>
            <w:bottom w:val="none" w:sz="0" w:space="0" w:color="auto"/>
            <w:right w:val="none" w:sz="0" w:space="0" w:color="auto"/>
          </w:divBdr>
          <w:divsChild>
            <w:div w:id="2093623038">
              <w:marLeft w:val="0"/>
              <w:marRight w:val="0"/>
              <w:marTop w:val="0"/>
              <w:marBottom w:val="0"/>
              <w:divBdr>
                <w:top w:val="none" w:sz="0" w:space="0" w:color="auto"/>
                <w:left w:val="none" w:sz="0" w:space="0" w:color="auto"/>
                <w:bottom w:val="none" w:sz="0" w:space="0" w:color="auto"/>
                <w:right w:val="none" w:sz="0" w:space="0" w:color="auto"/>
              </w:divBdr>
              <w:divsChild>
                <w:div w:id="138132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385276">
      <w:bodyDiv w:val="1"/>
      <w:marLeft w:val="0"/>
      <w:marRight w:val="0"/>
      <w:marTop w:val="0"/>
      <w:marBottom w:val="0"/>
      <w:divBdr>
        <w:top w:val="none" w:sz="0" w:space="0" w:color="auto"/>
        <w:left w:val="none" w:sz="0" w:space="0" w:color="auto"/>
        <w:bottom w:val="none" w:sz="0" w:space="0" w:color="auto"/>
        <w:right w:val="none" w:sz="0" w:space="0" w:color="auto"/>
      </w:divBdr>
    </w:div>
    <w:div w:id="546601604">
      <w:bodyDiv w:val="1"/>
      <w:marLeft w:val="0"/>
      <w:marRight w:val="0"/>
      <w:marTop w:val="0"/>
      <w:marBottom w:val="0"/>
      <w:divBdr>
        <w:top w:val="none" w:sz="0" w:space="0" w:color="auto"/>
        <w:left w:val="none" w:sz="0" w:space="0" w:color="auto"/>
        <w:bottom w:val="none" w:sz="0" w:space="0" w:color="auto"/>
        <w:right w:val="none" w:sz="0" w:space="0" w:color="auto"/>
      </w:divBdr>
      <w:divsChild>
        <w:div w:id="2119832381">
          <w:marLeft w:val="480"/>
          <w:marRight w:val="0"/>
          <w:marTop w:val="0"/>
          <w:marBottom w:val="0"/>
          <w:divBdr>
            <w:top w:val="none" w:sz="0" w:space="0" w:color="auto"/>
            <w:left w:val="none" w:sz="0" w:space="0" w:color="auto"/>
            <w:bottom w:val="none" w:sz="0" w:space="0" w:color="auto"/>
            <w:right w:val="none" w:sz="0" w:space="0" w:color="auto"/>
          </w:divBdr>
          <w:divsChild>
            <w:div w:id="111209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322257">
      <w:bodyDiv w:val="1"/>
      <w:marLeft w:val="0"/>
      <w:marRight w:val="0"/>
      <w:marTop w:val="0"/>
      <w:marBottom w:val="0"/>
      <w:divBdr>
        <w:top w:val="none" w:sz="0" w:space="0" w:color="auto"/>
        <w:left w:val="none" w:sz="0" w:space="0" w:color="auto"/>
        <w:bottom w:val="none" w:sz="0" w:space="0" w:color="auto"/>
        <w:right w:val="none" w:sz="0" w:space="0" w:color="auto"/>
      </w:divBdr>
    </w:div>
    <w:div w:id="664934909">
      <w:bodyDiv w:val="1"/>
      <w:marLeft w:val="0"/>
      <w:marRight w:val="0"/>
      <w:marTop w:val="0"/>
      <w:marBottom w:val="0"/>
      <w:divBdr>
        <w:top w:val="none" w:sz="0" w:space="0" w:color="auto"/>
        <w:left w:val="none" w:sz="0" w:space="0" w:color="auto"/>
        <w:bottom w:val="none" w:sz="0" w:space="0" w:color="auto"/>
        <w:right w:val="none" w:sz="0" w:space="0" w:color="auto"/>
      </w:divBdr>
      <w:divsChild>
        <w:div w:id="1243754046">
          <w:marLeft w:val="480"/>
          <w:marRight w:val="0"/>
          <w:marTop w:val="0"/>
          <w:marBottom w:val="0"/>
          <w:divBdr>
            <w:top w:val="none" w:sz="0" w:space="0" w:color="auto"/>
            <w:left w:val="none" w:sz="0" w:space="0" w:color="auto"/>
            <w:bottom w:val="none" w:sz="0" w:space="0" w:color="auto"/>
            <w:right w:val="none" w:sz="0" w:space="0" w:color="auto"/>
          </w:divBdr>
          <w:divsChild>
            <w:div w:id="159019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610115">
      <w:bodyDiv w:val="1"/>
      <w:marLeft w:val="0"/>
      <w:marRight w:val="0"/>
      <w:marTop w:val="0"/>
      <w:marBottom w:val="0"/>
      <w:divBdr>
        <w:top w:val="none" w:sz="0" w:space="0" w:color="auto"/>
        <w:left w:val="none" w:sz="0" w:space="0" w:color="auto"/>
        <w:bottom w:val="none" w:sz="0" w:space="0" w:color="auto"/>
        <w:right w:val="none" w:sz="0" w:space="0" w:color="auto"/>
      </w:divBdr>
      <w:divsChild>
        <w:div w:id="1852380202">
          <w:marLeft w:val="0"/>
          <w:marRight w:val="0"/>
          <w:marTop w:val="0"/>
          <w:marBottom w:val="0"/>
          <w:divBdr>
            <w:top w:val="none" w:sz="0" w:space="0" w:color="auto"/>
            <w:left w:val="none" w:sz="0" w:space="0" w:color="auto"/>
            <w:bottom w:val="none" w:sz="0" w:space="0" w:color="auto"/>
            <w:right w:val="none" w:sz="0" w:space="0" w:color="auto"/>
          </w:divBdr>
          <w:divsChild>
            <w:div w:id="1885947451">
              <w:marLeft w:val="0"/>
              <w:marRight w:val="0"/>
              <w:marTop w:val="0"/>
              <w:marBottom w:val="0"/>
              <w:divBdr>
                <w:top w:val="none" w:sz="0" w:space="0" w:color="auto"/>
                <w:left w:val="none" w:sz="0" w:space="0" w:color="auto"/>
                <w:bottom w:val="none" w:sz="0" w:space="0" w:color="auto"/>
                <w:right w:val="none" w:sz="0" w:space="0" w:color="auto"/>
              </w:divBdr>
              <w:divsChild>
                <w:div w:id="168173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111122">
      <w:bodyDiv w:val="1"/>
      <w:marLeft w:val="0"/>
      <w:marRight w:val="0"/>
      <w:marTop w:val="0"/>
      <w:marBottom w:val="0"/>
      <w:divBdr>
        <w:top w:val="none" w:sz="0" w:space="0" w:color="auto"/>
        <w:left w:val="none" w:sz="0" w:space="0" w:color="auto"/>
        <w:bottom w:val="none" w:sz="0" w:space="0" w:color="auto"/>
        <w:right w:val="none" w:sz="0" w:space="0" w:color="auto"/>
      </w:divBdr>
      <w:divsChild>
        <w:div w:id="553463959">
          <w:marLeft w:val="0"/>
          <w:marRight w:val="0"/>
          <w:marTop w:val="0"/>
          <w:marBottom w:val="0"/>
          <w:divBdr>
            <w:top w:val="none" w:sz="0" w:space="0" w:color="auto"/>
            <w:left w:val="none" w:sz="0" w:space="0" w:color="auto"/>
            <w:bottom w:val="none" w:sz="0" w:space="0" w:color="auto"/>
            <w:right w:val="none" w:sz="0" w:space="0" w:color="auto"/>
          </w:divBdr>
          <w:divsChild>
            <w:div w:id="1975745599">
              <w:marLeft w:val="0"/>
              <w:marRight w:val="0"/>
              <w:marTop w:val="0"/>
              <w:marBottom w:val="0"/>
              <w:divBdr>
                <w:top w:val="none" w:sz="0" w:space="0" w:color="auto"/>
                <w:left w:val="none" w:sz="0" w:space="0" w:color="auto"/>
                <w:bottom w:val="none" w:sz="0" w:space="0" w:color="auto"/>
                <w:right w:val="none" w:sz="0" w:space="0" w:color="auto"/>
              </w:divBdr>
              <w:divsChild>
                <w:div w:id="22695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722678">
      <w:bodyDiv w:val="1"/>
      <w:marLeft w:val="0"/>
      <w:marRight w:val="0"/>
      <w:marTop w:val="0"/>
      <w:marBottom w:val="0"/>
      <w:divBdr>
        <w:top w:val="none" w:sz="0" w:space="0" w:color="auto"/>
        <w:left w:val="none" w:sz="0" w:space="0" w:color="auto"/>
        <w:bottom w:val="none" w:sz="0" w:space="0" w:color="auto"/>
        <w:right w:val="none" w:sz="0" w:space="0" w:color="auto"/>
      </w:divBdr>
      <w:divsChild>
        <w:div w:id="1695376058">
          <w:marLeft w:val="0"/>
          <w:marRight w:val="0"/>
          <w:marTop w:val="0"/>
          <w:marBottom w:val="0"/>
          <w:divBdr>
            <w:top w:val="none" w:sz="0" w:space="0" w:color="auto"/>
            <w:left w:val="none" w:sz="0" w:space="0" w:color="auto"/>
            <w:bottom w:val="none" w:sz="0" w:space="0" w:color="auto"/>
            <w:right w:val="none" w:sz="0" w:space="0" w:color="auto"/>
          </w:divBdr>
        </w:div>
      </w:divsChild>
    </w:div>
    <w:div w:id="824393367">
      <w:bodyDiv w:val="1"/>
      <w:marLeft w:val="0"/>
      <w:marRight w:val="0"/>
      <w:marTop w:val="0"/>
      <w:marBottom w:val="0"/>
      <w:divBdr>
        <w:top w:val="none" w:sz="0" w:space="0" w:color="auto"/>
        <w:left w:val="none" w:sz="0" w:space="0" w:color="auto"/>
        <w:bottom w:val="none" w:sz="0" w:space="0" w:color="auto"/>
        <w:right w:val="none" w:sz="0" w:space="0" w:color="auto"/>
      </w:divBdr>
    </w:div>
    <w:div w:id="832722961">
      <w:bodyDiv w:val="1"/>
      <w:marLeft w:val="0"/>
      <w:marRight w:val="0"/>
      <w:marTop w:val="0"/>
      <w:marBottom w:val="0"/>
      <w:divBdr>
        <w:top w:val="none" w:sz="0" w:space="0" w:color="auto"/>
        <w:left w:val="none" w:sz="0" w:space="0" w:color="auto"/>
        <w:bottom w:val="none" w:sz="0" w:space="0" w:color="auto"/>
        <w:right w:val="none" w:sz="0" w:space="0" w:color="auto"/>
      </w:divBdr>
      <w:divsChild>
        <w:div w:id="1062757761">
          <w:marLeft w:val="0"/>
          <w:marRight w:val="0"/>
          <w:marTop w:val="0"/>
          <w:marBottom w:val="0"/>
          <w:divBdr>
            <w:top w:val="none" w:sz="0" w:space="0" w:color="auto"/>
            <w:left w:val="none" w:sz="0" w:space="0" w:color="auto"/>
            <w:bottom w:val="none" w:sz="0" w:space="0" w:color="auto"/>
            <w:right w:val="none" w:sz="0" w:space="0" w:color="auto"/>
          </w:divBdr>
          <w:divsChild>
            <w:div w:id="1302884498">
              <w:marLeft w:val="0"/>
              <w:marRight w:val="0"/>
              <w:marTop w:val="0"/>
              <w:marBottom w:val="0"/>
              <w:divBdr>
                <w:top w:val="none" w:sz="0" w:space="0" w:color="auto"/>
                <w:left w:val="none" w:sz="0" w:space="0" w:color="auto"/>
                <w:bottom w:val="none" w:sz="0" w:space="0" w:color="auto"/>
                <w:right w:val="none" w:sz="0" w:space="0" w:color="auto"/>
              </w:divBdr>
              <w:divsChild>
                <w:div w:id="181194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354907">
      <w:bodyDiv w:val="1"/>
      <w:marLeft w:val="0"/>
      <w:marRight w:val="0"/>
      <w:marTop w:val="0"/>
      <w:marBottom w:val="0"/>
      <w:divBdr>
        <w:top w:val="none" w:sz="0" w:space="0" w:color="auto"/>
        <w:left w:val="none" w:sz="0" w:space="0" w:color="auto"/>
        <w:bottom w:val="none" w:sz="0" w:space="0" w:color="auto"/>
        <w:right w:val="none" w:sz="0" w:space="0" w:color="auto"/>
      </w:divBdr>
    </w:div>
    <w:div w:id="963074187">
      <w:bodyDiv w:val="1"/>
      <w:marLeft w:val="0"/>
      <w:marRight w:val="0"/>
      <w:marTop w:val="0"/>
      <w:marBottom w:val="0"/>
      <w:divBdr>
        <w:top w:val="none" w:sz="0" w:space="0" w:color="auto"/>
        <w:left w:val="none" w:sz="0" w:space="0" w:color="auto"/>
        <w:bottom w:val="none" w:sz="0" w:space="0" w:color="auto"/>
        <w:right w:val="none" w:sz="0" w:space="0" w:color="auto"/>
      </w:divBdr>
    </w:div>
    <w:div w:id="979654294">
      <w:bodyDiv w:val="1"/>
      <w:marLeft w:val="0"/>
      <w:marRight w:val="0"/>
      <w:marTop w:val="0"/>
      <w:marBottom w:val="0"/>
      <w:divBdr>
        <w:top w:val="none" w:sz="0" w:space="0" w:color="auto"/>
        <w:left w:val="none" w:sz="0" w:space="0" w:color="auto"/>
        <w:bottom w:val="none" w:sz="0" w:space="0" w:color="auto"/>
        <w:right w:val="none" w:sz="0" w:space="0" w:color="auto"/>
      </w:divBdr>
      <w:divsChild>
        <w:div w:id="554972315">
          <w:marLeft w:val="0"/>
          <w:marRight w:val="0"/>
          <w:marTop w:val="0"/>
          <w:marBottom w:val="0"/>
          <w:divBdr>
            <w:top w:val="none" w:sz="0" w:space="0" w:color="auto"/>
            <w:left w:val="none" w:sz="0" w:space="0" w:color="auto"/>
            <w:bottom w:val="none" w:sz="0" w:space="0" w:color="auto"/>
            <w:right w:val="none" w:sz="0" w:space="0" w:color="auto"/>
          </w:divBdr>
          <w:divsChild>
            <w:div w:id="1214001079">
              <w:marLeft w:val="0"/>
              <w:marRight w:val="0"/>
              <w:marTop w:val="0"/>
              <w:marBottom w:val="0"/>
              <w:divBdr>
                <w:top w:val="none" w:sz="0" w:space="0" w:color="auto"/>
                <w:left w:val="none" w:sz="0" w:space="0" w:color="auto"/>
                <w:bottom w:val="none" w:sz="0" w:space="0" w:color="auto"/>
                <w:right w:val="none" w:sz="0" w:space="0" w:color="auto"/>
              </w:divBdr>
              <w:divsChild>
                <w:div w:id="1427463650">
                  <w:marLeft w:val="0"/>
                  <w:marRight w:val="0"/>
                  <w:marTop w:val="0"/>
                  <w:marBottom w:val="0"/>
                  <w:divBdr>
                    <w:top w:val="none" w:sz="0" w:space="0" w:color="auto"/>
                    <w:left w:val="none" w:sz="0" w:space="0" w:color="auto"/>
                    <w:bottom w:val="none" w:sz="0" w:space="0" w:color="auto"/>
                    <w:right w:val="none" w:sz="0" w:space="0" w:color="auto"/>
                  </w:divBdr>
                  <w:divsChild>
                    <w:div w:id="189596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157317">
      <w:bodyDiv w:val="1"/>
      <w:marLeft w:val="0"/>
      <w:marRight w:val="0"/>
      <w:marTop w:val="0"/>
      <w:marBottom w:val="0"/>
      <w:divBdr>
        <w:top w:val="none" w:sz="0" w:space="0" w:color="auto"/>
        <w:left w:val="none" w:sz="0" w:space="0" w:color="auto"/>
        <w:bottom w:val="none" w:sz="0" w:space="0" w:color="auto"/>
        <w:right w:val="none" w:sz="0" w:space="0" w:color="auto"/>
      </w:divBdr>
    </w:div>
    <w:div w:id="1016075299">
      <w:bodyDiv w:val="1"/>
      <w:marLeft w:val="0"/>
      <w:marRight w:val="0"/>
      <w:marTop w:val="0"/>
      <w:marBottom w:val="0"/>
      <w:divBdr>
        <w:top w:val="none" w:sz="0" w:space="0" w:color="auto"/>
        <w:left w:val="none" w:sz="0" w:space="0" w:color="auto"/>
        <w:bottom w:val="none" w:sz="0" w:space="0" w:color="auto"/>
        <w:right w:val="none" w:sz="0" w:space="0" w:color="auto"/>
      </w:divBdr>
    </w:div>
    <w:div w:id="1019047989">
      <w:bodyDiv w:val="1"/>
      <w:marLeft w:val="0"/>
      <w:marRight w:val="0"/>
      <w:marTop w:val="0"/>
      <w:marBottom w:val="0"/>
      <w:divBdr>
        <w:top w:val="none" w:sz="0" w:space="0" w:color="auto"/>
        <w:left w:val="none" w:sz="0" w:space="0" w:color="auto"/>
        <w:bottom w:val="none" w:sz="0" w:space="0" w:color="auto"/>
        <w:right w:val="none" w:sz="0" w:space="0" w:color="auto"/>
      </w:divBdr>
    </w:div>
    <w:div w:id="1019310187">
      <w:bodyDiv w:val="1"/>
      <w:marLeft w:val="0"/>
      <w:marRight w:val="0"/>
      <w:marTop w:val="0"/>
      <w:marBottom w:val="0"/>
      <w:divBdr>
        <w:top w:val="none" w:sz="0" w:space="0" w:color="auto"/>
        <w:left w:val="none" w:sz="0" w:space="0" w:color="auto"/>
        <w:bottom w:val="none" w:sz="0" w:space="0" w:color="auto"/>
        <w:right w:val="none" w:sz="0" w:space="0" w:color="auto"/>
      </w:divBdr>
    </w:div>
    <w:div w:id="1019549549">
      <w:bodyDiv w:val="1"/>
      <w:marLeft w:val="0"/>
      <w:marRight w:val="0"/>
      <w:marTop w:val="0"/>
      <w:marBottom w:val="0"/>
      <w:divBdr>
        <w:top w:val="none" w:sz="0" w:space="0" w:color="auto"/>
        <w:left w:val="none" w:sz="0" w:space="0" w:color="auto"/>
        <w:bottom w:val="none" w:sz="0" w:space="0" w:color="auto"/>
        <w:right w:val="none" w:sz="0" w:space="0" w:color="auto"/>
      </w:divBdr>
      <w:divsChild>
        <w:div w:id="160777703">
          <w:marLeft w:val="0"/>
          <w:marRight w:val="0"/>
          <w:marTop w:val="0"/>
          <w:marBottom w:val="0"/>
          <w:divBdr>
            <w:top w:val="none" w:sz="0" w:space="0" w:color="auto"/>
            <w:left w:val="none" w:sz="0" w:space="0" w:color="auto"/>
            <w:bottom w:val="none" w:sz="0" w:space="0" w:color="auto"/>
            <w:right w:val="none" w:sz="0" w:space="0" w:color="auto"/>
          </w:divBdr>
          <w:divsChild>
            <w:div w:id="1653480503">
              <w:marLeft w:val="0"/>
              <w:marRight w:val="0"/>
              <w:marTop w:val="0"/>
              <w:marBottom w:val="0"/>
              <w:divBdr>
                <w:top w:val="none" w:sz="0" w:space="0" w:color="auto"/>
                <w:left w:val="none" w:sz="0" w:space="0" w:color="auto"/>
                <w:bottom w:val="none" w:sz="0" w:space="0" w:color="auto"/>
                <w:right w:val="none" w:sz="0" w:space="0" w:color="auto"/>
              </w:divBdr>
              <w:divsChild>
                <w:div w:id="152413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682255">
      <w:bodyDiv w:val="1"/>
      <w:marLeft w:val="0"/>
      <w:marRight w:val="0"/>
      <w:marTop w:val="0"/>
      <w:marBottom w:val="0"/>
      <w:divBdr>
        <w:top w:val="none" w:sz="0" w:space="0" w:color="auto"/>
        <w:left w:val="none" w:sz="0" w:space="0" w:color="auto"/>
        <w:bottom w:val="none" w:sz="0" w:space="0" w:color="auto"/>
        <w:right w:val="none" w:sz="0" w:space="0" w:color="auto"/>
      </w:divBdr>
      <w:divsChild>
        <w:div w:id="882326370">
          <w:marLeft w:val="0"/>
          <w:marRight w:val="0"/>
          <w:marTop w:val="0"/>
          <w:marBottom w:val="0"/>
          <w:divBdr>
            <w:top w:val="none" w:sz="0" w:space="0" w:color="auto"/>
            <w:left w:val="none" w:sz="0" w:space="0" w:color="auto"/>
            <w:bottom w:val="none" w:sz="0" w:space="0" w:color="auto"/>
            <w:right w:val="none" w:sz="0" w:space="0" w:color="auto"/>
          </w:divBdr>
          <w:divsChild>
            <w:div w:id="496771663">
              <w:marLeft w:val="0"/>
              <w:marRight w:val="0"/>
              <w:marTop w:val="0"/>
              <w:marBottom w:val="0"/>
              <w:divBdr>
                <w:top w:val="none" w:sz="0" w:space="0" w:color="auto"/>
                <w:left w:val="none" w:sz="0" w:space="0" w:color="auto"/>
                <w:bottom w:val="none" w:sz="0" w:space="0" w:color="auto"/>
                <w:right w:val="none" w:sz="0" w:space="0" w:color="auto"/>
              </w:divBdr>
              <w:divsChild>
                <w:div w:id="159176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2825">
      <w:bodyDiv w:val="1"/>
      <w:marLeft w:val="0"/>
      <w:marRight w:val="0"/>
      <w:marTop w:val="0"/>
      <w:marBottom w:val="0"/>
      <w:divBdr>
        <w:top w:val="none" w:sz="0" w:space="0" w:color="auto"/>
        <w:left w:val="none" w:sz="0" w:space="0" w:color="auto"/>
        <w:bottom w:val="none" w:sz="0" w:space="0" w:color="auto"/>
        <w:right w:val="none" w:sz="0" w:space="0" w:color="auto"/>
      </w:divBdr>
      <w:divsChild>
        <w:div w:id="340663617">
          <w:marLeft w:val="0"/>
          <w:marRight w:val="0"/>
          <w:marTop w:val="0"/>
          <w:marBottom w:val="0"/>
          <w:divBdr>
            <w:top w:val="none" w:sz="0" w:space="0" w:color="auto"/>
            <w:left w:val="none" w:sz="0" w:space="0" w:color="auto"/>
            <w:bottom w:val="none" w:sz="0" w:space="0" w:color="auto"/>
            <w:right w:val="none" w:sz="0" w:space="0" w:color="auto"/>
          </w:divBdr>
          <w:divsChild>
            <w:div w:id="1199051324">
              <w:marLeft w:val="0"/>
              <w:marRight w:val="0"/>
              <w:marTop w:val="0"/>
              <w:marBottom w:val="0"/>
              <w:divBdr>
                <w:top w:val="none" w:sz="0" w:space="0" w:color="auto"/>
                <w:left w:val="none" w:sz="0" w:space="0" w:color="auto"/>
                <w:bottom w:val="none" w:sz="0" w:space="0" w:color="auto"/>
                <w:right w:val="none" w:sz="0" w:space="0" w:color="auto"/>
              </w:divBdr>
              <w:divsChild>
                <w:div w:id="19859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112041">
      <w:bodyDiv w:val="1"/>
      <w:marLeft w:val="0"/>
      <w:marRight w:val="0"/>
      <w:marTop w:val="0"/>
      <w:marBottom w:val="0"/>
      <w:divBdr>
        <w:top w:val="none" w:sz="0" w:space="0" w:color="auto"/>
        <w:left w:val="none" w:sz="0" w:space="0" w:color="auto"/>
        <w:bottom w:val="none" w:sz="0" w:space="0" w:color="auto"/>
        <w:right w:val="none" w:sz="0" w:space="0" w:color="auto"/>
      </w:divBdr>
    </w:div>
    <w:div w:id="1168791296">
      <w:bodyDiv w:val="1"/>
      <w:marLeft w:val="0"/>
      <w:marRight w:val="0"/>
      <w:marTop w:val="0"/>
      <w:marBottom w:val="0"/>
      <w:divBdr>
        <w:top w:val="none" w:sz="0" w:space="0" w:color="auto"/>
        <w:left w:val="none" w:sz="0" w:space="0" w:color="auto"/>
        <w:bottom w:val="none" w:sz="0" w:space="0" w:color="auto"/>
        <w:right w:val="none" w:sz="0" w:space="0" w:color="auto"/>
      </w:divBdr>
      <w:divsChild>
        <w:div w:id="1584800152">
          <w:marLeft w:val="0"/>
          <w:marRight w:val="0"/>
          <w:marTop w:val="0"/>
          <w:marBottom w:val="0"/>
          <w:divBdr>
            <w:top w:val="none" w:sz="0" w:space="0" w:color="auto"/>
            <w:left w:val="none" w:sz="0" w:space="0" w:color="auto"/>
            <w:bottom w:val="none" w:sz="0" w:space="0" w:color="auto"/>
            <w:right w:val="none" w:sz="0" w:space="0" w:color="auto"/>
          </w:divBdr>
          <w:divsChild>
            <w:div w:id="468745654">
              <w:marLeft w:val="0"/>
              <w:marRight w:val="0"/>
              <w:marTop w:val="0"/>
              <w:marBottom w:val="0"/>
              <w:divBdr>
                <w:top w:val="none" w:sz="0" w:space="0" w:color="auto"/>
                <w:left w:val="none" w:sz="0" w:space="0" w:color="auto"/>
                <w:bottom w:val="none" w:sz="0" w:space="0" w:color="auto"/>
                <w:right w:val="none" w:sz="0" w:space="0" w:color="auto"/>
              </w:divBdr>
              <w:divsChild>
                <w:div w:id="161147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991611">
      <w:bodyDiv w:val="1"/>
      <w:marLeft w:val="0"/>
      <w:marRight w:val="0"/>
      <w:marTop w:val="0"/>
      <w:marBottom w:val="0"/>
      <w:divBdr>
        <w:top w:val="none" w:sz="0" w:space="0" w:color="auto"/>
        <w:left w:val="none" w:sz="0" w:space="0" w:color="auto"/>
        <w:bottom w:val="none" w:sz="0" w:space="0" w:color="auto"/>
        <w:right w:val="none" w:sz="0" w:space="0" w:color="auto"/>
      </w:divBdr>
      <w:divsChild>
        <w:div w:id="2061395853">
          <w:marLeft w:val="0"/>
          <w:marRight w:val="0"/>
          <w:marTop w:val="0"/>
          <w:marBottom w:val="0"/>
          <w:divBdr>
            <w:top w:val="none" w:sz="0" w:space="0" w:color="auto"/>
            <w:left w:val="none" w:sz="0" w:space="0" w:color="auto"/>
            <w:bottom w:val="none" w:sz="0" w:space="0" w:color="auto"/>
            <w:right w:val="none" w:sz="0" w:space="0" w:color="auto"/>
          </w:divBdr>
          <w:divsChild>
            <w:div w:id="1069888359">
              <w:marLeft w:val="0"/>
              <w:marRight w:val="0"/>
              <w:marTop w:val="0"/>
              <w:marBottom w:val="0"/>
              <w:divBdr>
                <w:top w:val="none" w:sz="0" w:space="0" w:color="auto"/>
                <w:left w:val="none" w:sz="0" w:space="0" w:color="auto"/>
                <w:bottom w:val="none" w:sz="0" w:space="0" w:color="auto"/>
                <w:right w:val="none" w:sz="0" w:space="0" w:color="auto"/>
              </w:divBdr>
              <w:divsChild>
                <w:div w:id="1372263440">
                  <w:marLeft w:val="0"/>
                  <w:marRight w:val="0"/>
                  <w:marTop w:val="0"/>
                  <w:marBottom w:val="0"/>
                  <w:divBdr>
                    <w:top w:val="none" w:sz="0" w:space="0" w:color="auto"/>
                    <w:left w:val="none" w:sz="0" w:space="0" w:color="auto"/>
                    <w:bottom w:val="none" w:sz="0" w:space="0" w:color="auto"/>
                    <w:right w:val="none" w:sz="0" w:space="0" w:color="auto"/>
                  </w:divBdr>
                  <w:divsChild>
                    <w:div w:id="185842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5458260">
      <w:bodyDiv w:val="1"/>
      <w:marLeft w:val="0"/>
      <w:marRight w:val="0"/>
      <w:marTop w:val="0"/>
      <w:marBottom w:val="0"/>
      <w:divBdr>
        <w:top w:val="none" w:sz="0" w:space="0" w:color="auto"/>
        <w:left w:val="none" w:sz="0" w:space="0" w:color="auto"/>
        <w:bottom w:val="none" w:sz="0" w:space="0" w:color="auto"/>
        <w:right w:val="none" w:sz="0" w:space="0" w:color="auto"/>
      </w:divBdr>
    </w:div>
    <w:div w:id="1201700142">
      <w:bodyDiv w:val="1"/>
      <w:marLeft w:val="0"/>
      <w:marRight w:val="0"/>
      <w:marTop w:val="0"/>
      <w:marBottom w:val="0"/>
      <w:divBdr>
        <w:top w:val="none" w:sz="0" w:space="0" w:color="auto"/>
        <w:left w:val="none" w:sz="0" w:space="0" w:color="auto"/>
        <w:bottom w:val="none" w:sz="0" w:space="0" w:color="auto"/>
        <w:right w:val="none" w:sz="0" w:space="0" w:color="auto"/>
      </w:divBdr>
    </w:div>
    <w:div w:id="1207788945">
      <w:bodyDiv w:val="1"/>
      <w:marLeft w:val="0"/>
      <w:marRight w:val="0"/>
      <w:marTop w:val="0"/>
      <w:marBottom w:val="0"/>
      <w:divBdr>
        <w:top w:val="none" w:sz="0" w:space="0" w:color="auto"/>
        <w:left w:val="none" w:sz="0" w:space="0" w:color="auto"/>
        <w:bottom w:val="none" w:sz="0" w:space="0" w:color="auto"/>
        <w:right w:val="none" w:sz="0" w:space="0" w:color="auto"/>
      </w:divBdr>
    </w:div>
    <w:div w:id="1207793070">
      <w:bodyDiv w:val="1"/>
      <w:marLeft w:val="0"/>
      <w:marRight w:val="0"/>
      <w:marTop w:val="0"/>
      <w:marBottom w:val="0"/>
      <w:divBdr>
        <w:top w:val="none" w:sz="0" w:space="0" w:color="auto"/>
        <w:left w:val="none" w:sz="0" w:space="0" w:color="auto"/>
        <w:bottom w:val="none" w:sz="0" w:space="0" w:color="auto"/>
        <w:right w:val="none" w:sz="0" w:space="0" w:color="auto"/>
      </w:divBdr>
    </w:div>
    <w:div w:id="1250044350">
      <w:bodyDiv w:val="1"/>
      <w:marLeft w:val="0"/>
      <w:marRight w:val="0"/>
      <w:marTop w:val="0"/>
      <w:marBottom w:val="0"/>
      <w:divBdr>
        <w:top w:val="none" w:sz="0" w:space="0" w:color="auto"/>
        <w:left w:val="none" w:sz="0" w:space="0" w:color="auto"/>
        <w:bottom w:val="none" w:sz="0" w:space="0" w:color="auto"/>
        <w:right w:val="none" w:sz="0" w:space="0" w:color="auto"/>
      </w:divBdr>
      <w:divsChild>
        <w:div w:id="2043900938">
          <w:marLeft w:val="0"/>
          <w:marRight w:val="0"/>
          <w:marTop w:val="0"/>
          <w:marBottom w:val="0"/>
          <w:divBdr>
            <w:top w:val="none" w:sz="0" w:space="0" w:color="auto"/>
            <w:left w:val="none" w:sz="0" w:space="0" w:color="auto"/>
            <w:bottom w:val="none" w:sz="0" w:space="0" w:color="auto"/>
            <w:right w:val="none" w:sz="0" w:space="0" w:color="auto"/>
          </w:divBdr>
          <w:divsChild>
            <w:div w:id="1840194926">
              <w:marLeft w:val="0"/>
              <w:marRight w:val="0"/>
              <w:marTop w:val="0"/>
              <w:marBottom w:val="0"/>
              <w:divBdr>
                <w:top w:val="none" w:sz="0" w:space="0" w:color="auto"/>
                <w:left w:val="none" w:sz="0" w:space="0" w:color="auto"/>
                <w:bottom w:val="none" w:sz="0" w:space="0" w:color="auto"/>
                <w:right w:val="none" w:sz="0" w:space="0" w:color="auto"/>
              </w:divBdr>
              <w:divsChild>
                <w:div w:id="213444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150634">
      <w:bodyDiv w:val="1"/>
      <w:marLeft w:val="0"/>
      <w:marRight w:val="0"/>
      <w:marTop w:val="0"/>
      <w:marBottom w:val="0"/>
      <w:divBdr>
        <w:top w:val="none" w:sz="0" w:space="0" w:color="auto"/>
        <w:left w:val="none" w:sz="0" w:space="0" w:color="auto"/>
        <w:bottom w:val="none" w:sz="0" w:space="0" w:color="auto"/>
        <w:right w:val="none" w:sz="0" w:space="0" w:color="auto"/>
      </w:divBdr>
    </w:div>
    <w:div w:id="1291398979">
      <w:bodyDiv w:val="1"/>
      <w:marLeft w:val="0"/>
      <w:marRight w:val="0"/>
      <w:marTop w:val="0"/>
      <w:marBottom w:val="0"/>
      <w:divBdr>
        <w:top w:val="none" w:sz="0" w:space="0" w:color="auto"/>
        <w:left w:val="none" w:sz="0" w:space="0" w:color="auto"/>
        <w:bottom w:val="none" w:sz="0" w:space="0" w:color="auto"/>
        <w:right w:val="none" w:sz="0" w:space="0" w:color="auto"/>
      </w:divBdr>
      <w:divsChild>
        <w:div w:id="1685211003">
          <w:marLeft w:val="0"/>
          <w:marRight w:val="0"/>
          <w:marTop w:val="0"/>
          <w:marBottom w:val="0"/>
          <w:divBdr>
            <w:top w:val="none" w:sz="0" w:space="0" w:color="auto"/>
            <w:left w:val="none" w:sz="0" w:space="0" w:color="auto"/>
            <w:bottom w:val="none" w:sz="0" w:space="0" w:color="auto"/>
            <w:right w:val="none" w:sz="0" w:space="0" w:color="auto"/>
          </w:divBdr>
          <w:divsChild>
            <w:div w:id="866990590">
              <w:marLeft w:val="0"/>
              <w:marRight w:val="0"/>
              <w:marTop w:val="0"/>
              <w:marBottom w:val="0"/>
              <w:divBdr>
                <w:top w:val="none" w:sz="0" w:space="0" w:color="auto"/>
                <w:left w:val="none" w:sz="0" w:space="0" w:color="auto"/>
                <w:bottom w:val="none" w:sz="0" w:space="0" w:color="auto"/>
                <w:right w:val="none" w:sz="0" w:space="0" w:color="auto"/>
              </w:divBdr>
              <w:divsChild>
                <w:div w:id="41998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703905">
      <w:bodyDiv w:val="1"/>
      <w:marLeft w:val="0"/>
      <w:marRight w:val="0"/>
      <w:marTop w:val="0"/>
      <w:marBottom w:val="0"/>
      <w:divBdr>
        <w:top w:val="none" w:sz="0" w:space="0" w:color="auto"/>
        <w:left w:val="none" w:sz="0" w:space="0" w:color="auto"/>
        <w:bottom w:val="none" w:sz="0" w:space="0" w:color="auto"/>
        <w:right w:val="none" w:sz="0" w:space="0" w:color="auto"/>
      </w:divBdr>
    </w:div>
    <w:div w:id="1342510656">
      <w:bodyDiv w:val="1"/>
      <w:marLeft w:val="0"/>
      <w:marRight w:val="0"/>
      <w:marTop w:val="0"/>
      <w:marBottom w:val="0"/>
      <w:divBdr>
        <w:top w:val="none" w:sz="0" w:space="0" w:color="auto"/>
        <w:left w:val="none" w:sz="0" w:space="0" w:color="auto"/>
        <w:bottom w:val="none" w:sz="0" w:space="0" w:color="auto"/>
        <w:right w:val="none" w:sz="0" w:space="0" w:color="auto"/>
      </w:divBdr>
    </w:div>
    <w:div w:id="1363363386">
      <w:bodyDiv w:val="1"/>
      <w:marLeft w:val="0"/>
      <w:marRight w:val="0"/>
      <w:marTop w:val="0"/>
      <w:marBottom w:val="0"/>
      <w:divBdr>
        <w:top w:val="none" w:sz="0" w:space="0" w:color="auto"/>
        <w:left w:val="none" w:sz="0" w:space="0" w:color="auto"/>
        <w:bottom w:val="none" w:sz="0" w:space="0" w:color="auto"/>
        <w:right w:val="none" w:sz="0" w:space="0" w:color="auto"/>
      </w:divBdr>
      <w:divsChild>
        <w:div w:id="936404691">
          <w:marLeft w:val="0"/>
          <w:marRight w:val="0"/>
          <w:marTop w:val="0"/>
          <w:marBottom w:val="0"/>
          <w:divBdr>
            <w:top w:val="none" w:sz="0" w:space="0" w:color="auto"/>
            <w:left w:val="none" w:sz="0" w:space="0" w:color="auto"/>
            <w:bottom w:val="none" w:sz="0" w:space="0" w:color="auto"/>
            <w:right w:val="none" w:sz="0" w:space="0" w:color="auto"/>
          </w:divBdr>
          <w:divsChild>
            <w:div w:id="620571429">
              <w:marLeft w:val="0"/>
              <w:marRight w:val="0"/>
              <w:marTop w:val="0"/>
              <w:marBottom w:val="0"/>
              <w:divBdr>
                <w:top w:val="none" w:sz="0" w:space="0" w:color="auto"/>
                <w:left w:val="none" w:sz="0" w:space="0" w:color="auto"/>
                <w:bottom w:val="none" w:sz="0" w:space="0" w:color="auto"/>
                <w:right w:val="none" w:sz="0" w:space="0" w:color="auto"/>
              </w:divBdr>
              <w:divsChild>
                <w:div w:id="828251723">
                  <w:marLeft w:val="0"/>
                  <w:marRight w:val="0"/>
                  <w:marTop w:val="0"/>
                  <w:marBottom w:val="0"/>
                  <w:divBdr>
                    <w:top w:val="none" w:sz="0" w:space="0" w:color="auto"/>
                    <w:left w:val="none" w:sz="0" w:space="0" w:color="auto"/>
                    <w:bottom w:val="none" w:sz="0" w:space="0" w:color="auto"/>
                    <w:right w:val="none" w:sz="0" w:space="0" w:color="auto"/>
                  </w:divBdr>
                  <w:divsChild>
                    <w:div w:id="141789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683530">
      <w:bodyDiv w:val="1"/>
      <w:marLeft w:val="0"/>
      <w:marRight w:val="0"/>
      <w:marTop w:val="0"/>
      <w:marBottom w:val="0"/>
      <w:divBdr>
        <w:top w:val="none" w:sz="0" w:space="0" w:color="auto"/>
        <w:left w:val="none" w:sz="0" w:space="0" w:color="auto"/>
        <w:bottom w:val="none" w:sz="0" w:space="0" w:color="auto"/>
        <w:right w:val="none" w:sz="0" w:space="0" w:color="auto"/>
      </w:divBdr>
    </w:div>
    <w:div w:id="1384520753">
      <w:bodyDiv w:val="1"/>
      <w:marLeft w:val="0"/>
      <w:marRight w:val="0"/>
      <w:marTop w:val="0"/>
      <w:marBottom w:val="0"/>
      <w:divBdr>
        <w:top w:val="none" w:sz="0" w:space="0" w:color="auto"/>
        <w:left w:val="none" w:sz="0" w:space="0" w:color="auto"/>
        <w:bottom w:val="none" w:sz="0" w:space="0" w:color="auto"/>
        <w:right w:val="none" w:sz="0" w:space="0" w:color="auto"/>
      </w:divBdr>
    </w:div>
    <w:div w:id="1436557782">
      <w:bodyDiv w:val="1"/>
      <w:marLeft w:val="0"/>
      <w:marRight w:val="0"/>
      <w:marTop w:val="0"/>
      <w:marBottom w:val="0"/>
      <w:divBdr>
        <w:top w:val="none" w:sz="0" w:space="0" w:color="auto"/>
        <w:left w:val="none" w:sz="0" w:space="0" w:color="auto"/>
        <w:bottom w:val="none" w:sz="0" w:space="0" w:color="auto"/>
        <w:right w:val="none" w:sz="0" w:space="0" w:color="auto"/>
      </w:divBdr>
      <w:divsChild>
        <w:div w:id="174805273">
          <w:marLeft w:val="0"/>
          <w:marRight w:val="0"/>
          <w:marTop w:val="0"/>
          <w:marBottom w:val="0"/>
          <w:divBdr>
            <w:top w:val="none" w:sz="0" w:space="0" w:color="auto"/>
            <w:left w:val="none" w:sz="0" w:space="0" w:color="auto"/>
            <w:bottom w:val="none" w:sz="0" w:space="0" w:color="auto"/>
            <w:right w:val="none" w:sz="0" w:space="0" w:color="auto"/>
          </w:divBdr>
          <w:divsChild>
            <w:div w:id="1090541868">
              <w:marLeft w:val="0"/>
              <w:marRight w:val="0"/>
              <w:marTop w:val="0"/>
              <w:marBottom w:val="0"/>
              <w:divBdr>
                <w:top w:val="none" w:sz="0" w:space="0" w:color="auto"/>
                <w:left w:val="none" w:sz="0" w:space="0" w:color="auto"/>
                <w:bottom w:val="none" w:sz="0" w:space="0" w:color="auto"/>
                <w:right w:val="none" w:sz="0" w:space="0" w:color="auto"/>
              </w:divBdr>
              <w:divsChild>
                <w:div w:id="2083486553">
                  <w:marLeft w:val="0"/>
                  <w:marRight w:val="0"/>
                  <w:marTop w:val="0"/>
                  <w:marBottom w:val="0"/>
                  <w:divBdr>
                    <w:top w:val="none" w:sz="0" w:space="0" w:color="auto"/>
                    <w:left w:val="none" w:sz="0" w:space="0" w:color="auto"/>
                    <w:bottom w:val="none" w:sz="0" w:space="0" w:color="auto"/>
                    <w:right w:val="none" w:sz="0" w:space="0" w:color="auto"/>
                  </w:divBdr>
                  <w:divsChild>
                    <w:div w:id="142010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257382">
      <w:bodyDiv w:val="1"/>
      <w:marLeft w:val="0"/>
      <w:marRight w:val="0"/>
      <w:marTop w:val="0"/>
      <w:marBottom w:val="0"/>
      <w:divBdr>
        <w:top w:val="none" w:sz="0" w:space="0" w:color="auto"/>
        <w:left w:val="none" w:sz="0" w:space="0" w:color="auto"/>
        <w:bottom w:val="none" w:sz="0" w:space="0" w:color="auto"/>
        <w:right w:val="none" w:sz="0" w:space="0" w:color="auto"/>
      </w:divBdr>
      <w:divsChild>
        <w:div w:id="521405769">
          <w:marLeft w:val="0"/>
          <w:marRight w:val="0"/>
          <w:marTop w:val="0"/>
          <w:marBottom w:val="0"/>
          <w:divBdr>
            <w:top w:val="none" w:sz="0" w:space="0" w:color="auto"/>
            <w:left w:val="none" w:sz="0" w:space="0" w:color="auto"/>
            <w:bottom w:val="none" w:sz="0" w:space="0" w:color="auto"/>
            <w:right w:val="none" w:sz="0" w:space="0" w:color="auto"/>
          </w:divBdr>
          <w:divsChild>
            <w:div w:id="34356396">
              <w:marLeft w:val="0"/>
              <w:marRight w:val="0"/>
              <w:marTop w:val="0"/>
              <w:marBottom w:val="0"/>
              <w:divBdr>
                <w:top w:val="none" w:sz="0" w:space="0" w:color="auto"/>
                <w:left w:val="none" w:sz="0" w:space="0" w:color="auto"/>
                <w:bottom w:val="none" w:sz="0" w:space="0" w:color="auto"/>
                <w:right w:val="none" w:sz="0" w:space="0" w:color="auto"/>
              </w:divBdr>
              <w:divsChild>
                <w:div w:id="4202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168763">
      <w:bodyDiv w:val="1"/>
      <w:marLeft w:val="0"/>
      <w:marRight w:val="0"/>
      <w:marTop w:val="0"/>
      <w:marBottom w:val="0"/>
      <w:divBdr>
        <w:top w:val="none" w:sz="0" w:space="0" w:color="auto"/>
        <w:left w:val="none" w:sz="0" w:space="0" w:color="auto"/>
        <w:bottom w:val="none" w:sz="0" w:space="0" w:color="auto"/>
        <w:right w:val="none" w:sz="0" w:space="0" w:color="auto"/>
      </w:divBdr>
    </w:div>
    <w:div w:id="1604875300">
      <w:bodyDiv w:val="1"/>
      <w:marLeft w:val="0"/>
      <w:marRight w:val="0"/>
      <w:marTop w:val="0"/>
      <w:marBottom w:val="0"/>
      <w:divBdr>
        <w:top w:val="none" w:sz="0" w:space="0" w:color="auto"/>
        <w:left w:val="none" w:sz="0" w:space="0" w:color="auto"/>
        <w:bottom w:val="none" w:sz="0" w:space="0" w:color="auto"/>
        <w:right w:val="none" w:sz="0" w:space="0" w:color="auto"/>
      </w:divBdr>
      <w:divsChild>
        <w:div w:id="1187259160">
          <w:marLeft w:val="0"/>
          <w:marRight w:val="0"/>
          <w:marTop w:val="0"/>
          <w:marBottom w:val="0"/>
          <w:divBdr>
            <w:top w:val="none" w:sz="0" w:space="0" w:color="auto"/>
            <w:left w:val="none" w:sz="0" w:space="0" w:color="auto"/>
            <w:bottom w:val="none" w:sz="0" w:space="0" w:color="auto"/>
            <w:right w:val="none" w:sz="0" w:space="0" w:color="auto"/>
          </w:divBdr>
          <w:divsChild>
            <w:div w:id="2102068406">
              <w:marLeft w:val="0"/>
              <w:marRight w:val="0"/>
              <w:marTop w:val="0"/>
              <w:marBottom w:val="0"/>
              <w:divBdr>
                <w:top w:val="none" w:sz="0" w:space="0" w:color="auto"/>
                <w:left w:val="none" w:sz="0" w:space="0" w:color="auto"/>
                <w:bottom w:val="none" w:sz="0" w:space="0" w:color="auto"/>
                <w:right w:val="none" w:sz="0" w:space="0" w:color="auto"/>
              </w:divBdr>
              <w:divsChild>
                <w:div w:id="41362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180050">
      <w:bodyDiv w:val="1"/>
      <w:marLeft w:val="0"/>
      <w:marRight w:val="0"/>
      <w:marTop w:val="0"/>
      <w:marBottom w:val="0"/>
      <w:divBdr>
        <w:top w:val="none" w:sz="0" w:space="0" w:color="auto"/>
        <w:left w:val="none" w:sz="0" w:space="0" w:color="auto"/>
        <w:bottom w:val="none" w:sz="0" w:space="0" w:color="auto"/>
        <w:right w:val="none" w:sz="0" w:space="0" w:color="auto"/>
      </w:divBdr>
    </w:div>
    <w:div w:id="1690519288">
      <w:bodyDiv w:val="1"/>
      <w:marLeft w:val="0"/>
      <w:marRight w:val="0"/>
      <w:marTop w:val="0"/>
      <w:marBottom w:val="0"/>
      <w:divBdr>
        <w:top w:val="none" w:sz="0" w:space="0" w:color="auto"/>
        <w:left w:val="none" w:sz="0" w:space="0" w:color="auto"/>
        <w:bottom w:val="none" w:sz="0" w:space="0" w:color="auto"/>
        <w:right w:val="none" w:sz="0" w:space="0" w:color="auto"/>
      </w:divBdr>
      <w:divsChild>
        <w:div w:id="1660765445">
          <w:marLeft w:val="0"/>
          <w:marRight w:val="0"/>
          <w:marTop w:val="0"/>
          <w:marBottom w:val="0"/>
          <w:divBdr>
            <w:top w:val="none" w:sz="0" w:space="0" w:color="auto"/>
            <w:left w:val="none" w:sz="0" w:space="0" w:color="auto"/>
            <w:bottom w:val="none" w:sz="0" w:space="0" w:color="auto"/>
            <w:right w:val="none" w:sz="0" w:space="0" w:color="auto"/>
          </w:divBdr>
          <w:divsChild>
            <w:div w:id="1385105127">
              <w:marLeft w:val="0"/>
              <w:marRight w:val="0"/>
              <w:marTop w:val="0"/>
              <w:marBottom w:val="0"/>
              <w:divBdr>
                <w:top w:val="none" w:sz="0" w:space="0" w:color="auto"/>
                <w:left w:val="none" w:sz="0" w:space="0" w:color="auto"/>
                <w:bottom w:val="none" w:sz="0" w:space="0" w:color="auto"/>
                <w:right w:val="none" w:sz="0" w:space="0" w:color="auto"/>
              </w:divBdr>
              <w:divsChild>
                <w:div w:id="120930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277514">
      <w:bodyDiv w:val="1"/>
      <w:marLeft w:val="0"/>
      <w:marRight w:val="0"/>
      <w:marTop w:val="0"/>
      <w:marBottom w:val="0"/>
      <w:divBdr>
        <w:top w:val="none" w:sz="0" w:space="0" w:color="auto"/>
        <w:left w:val="none" w:sz="0" w:space="0" w:color="auto"/>
        <w:bottom w:val="none" w:sz="0" w:space="0" w:color="auto"/>
        <w:right w:val="none" w:sz="0" w:space="0" w:color="auto"/>
      </w:divBdr>
      <w:divsChild>
        <w:div w:id="810513092">
          <w:marLeft w:val="0"/>
          <w:marRight w:val="0"/>
          <w:marTop w:val="0"/>
          <w:marBottom w:val="0"/>
          <w:divBdr>
            <w:top w:val="none" w:sz="0" w:space="0" w:color="auto"/>
            <w:left w:val="none" w:sz="0" w:space="0" w:color="auto"/>
            <w:bottom w:val="none" w:sz="0" w:space="0" w:color="auto"/>
            <w:right w:val="none" w:sz="0" w:space="0" w:color="auto"/>
          </w:divBdr>
          <w:divsChild>
            <w:div w:id="756176703">
              <w:marLeft w:val="0"/>
              <w:marRight w:val="0"/>
              <w:marTop w:val="0"/>
              <w:marBottom w:val="0"/>
              <w:divBdr>
                <w:top w:val="none" w:sz="0" w:space="0" w:color="auto"/>
                <w:left w:val="none" w:sz="0" w:space="0" w:color="auto"/>
                <w:bottom w:val="none" w:sz="0" w:space="0" w:color="auto"/>
                <w:right w:val="none" w:sz="0" w:space="0" w:color="auto"/>
              </w:divBdr>
              <w:divsChild>
                <w:div w:id="1213232744">
                  <w:marLeft w:val="0"/>
                  <w:marRight w:val="0"/>
                  <w:marTop w:val="0"/>
                  <w:marBottom w:val="0"/>
                  <w:divBdr>
                    <w:top w:val="none" w:sz="0" w:space="0" w:color="auto"/>
                    <w:left w:val="none" w:sz="0" w:space="0" w:color="auto"/>
                    <w:bottom w:val="none" w:sz="0" w:space="0" w:color="auto"/>
                    <w:right w:val="none" w:sz="0" w:space="0" w:color="auto"/>
                  </w:divBdr>
                  <w:divsChild>
                    <w:div w:id="204139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887234">
      <w:bodyDiv w:val="1"/>
      <w:marLeft w:val="0"/>
      <w:marRight w:val="0"/>
      <w:marTop w:val="0"/>
      <w:marBottom w:val="0"/>
      <w:divBdr>
        <w:top w:val="none" w:sz="0" w:space="0" w:color="auto"/>
        <w:left w:val="none" w:sz="0" w:space="0" w:color="auto"/>
        <w:bottom w:val="none" w:sz="0" w:space="0" w:color="auto"/>
        <w:right w:val="none" w:sz="0" w:space="0" w:color="auto"/>
      </w:divBdr>
    </w:div>
    <w:div w:id="1751658447">
      <w:bodyDiv w:val="1"/>
      <w:marLeft w:val="0"/>
      <w:marRight w:val="0"/>
      <w:marTop w:val="0"/>
      <w:marBottom w:val="0"/>
      <w:divBdr>
        <w:top w:val="none" w:sz="0" w:space="0" w:color="auto"/>
        <w:left w:val="none" w:sz="0" w:space="0" w:color="auto"/>
        <w:bottom w:val="none" w:sz="0" w:space="0" w:color="auto"/>
        <w:right w:val="none" w:sz="0" w:space="0" w:color="auto"/>
      </w:divBdr>
      <w:divsChild>
        <w:div w:id="1253126564">
          <w:marLeft w:val="0"/>
          <w:marRight w:val="0"/>
          <w:marTop w:val="0"/>
          <w:marBottom w:val="0"/>
          <w:divBdr>
            <w:top w:val="none" w:sz="0" w:space="0" w:color="auto"/>
            <w:left w:val="none" w:sz="0" w:space="0" w:color="auto"/>
            <w:bottom w:val="none" w:sz="0" w:space="0" w:color="auto"/>
            <w:right w:val="none" w:sz="0" w:space="0" w:color="auto"/>
          </w:divBdr>
          <w:divsChild>
            <w:div w:id="602423749">
              <w:marLeft w:val="0"/>
              <w:marRight w:val="0"/>
              <w:marTop w:val="0"/>
              <w:marBottom w:val="0"/>
              <w:divBdr>
                <w:top w:val="none" w:sz="0" w:space="0" w:color="auto"/>
                <w:left w:val="none" w:sz="0" w:space="0" w:color="auto"/>
                <w:bottom w:val="none" w:sz="0" w:space="0" w:color="auto"/>
                <w:right w:val="none" w:sz="0" w:space="0" w:color="auto"/>
              </w:divBdr>
              <w:divsChild>
                <w:div w:id="106491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3490">
      <w:bodyDiv w:val="1"/>
      <w:marLeft w:val="0"/>
      <w:marRight w:val="0"/>
      <w:marTop w:val="0"/>
      <w:marBottom w:val="0"/>
      <w:divBdr>
        <w:top w:val="none" w:sz="0" w:space="0" w:color="auto"/>
        <w:left w:val="none" w:sz="0" w:space="0" w:color="auto"/>
        <w:bottom w:val="none" w:sz="0" w:space="0" w:color="auto"/>
        <w:right w:val="none" w:sz="0" w:space="0" w:color="auto"/>
      </w:divBdr>
      <w:divsChild>
        <w:div w:id="749276987">
          <w:marLeft w:val="480"/>
          <w:marRight w:val="0"/>
          <w:marTop w:val="0"/>
          <w:marBottom w:val="0"/>
          <w:divBdr>
            <w:top w:val="none" w:sz="0" w:space="0" w:color="auto"/>
            <w:left w:val="none" w:sz="0" w:space="0" w:color="auto"/>
            <w:bottom w:val="none" w:sz="0" w:space="0" w:color="auto"/>
            <w:right w:val="none" w:sz="0" w:space="0" w:color="auto"/>
          </w:divBdr>
          <w:divsChild>
            <w:div w:id="69704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339268">
      <w:bodyDiv w:val="1"/>
      <w:marLeft w:val="0"/>
      <w:marRight w:val="0"/>
      <w:marTop w:val="0"/>
      <w:marBottom w:val="0"/>
      <w:divBdr>
        <w:top w:val="none" w:sz="0" w:space="0" w:color="auto"/>
        <w:left w:val="none" w:sz="0" w:space="0" w:color="auto"/>
        <w:bottom w:val="none" w:sz="0" w:space="0" w:color="auto"/>
        <w:right w:val="none" w:sz="0" w:space="0" w:color="auto"/>
      </w:divBdr>
      <w:divsChild>
        <w:div w:id="177744968">
          <w:marLeft w:val="0"/>
          <w:marRight w:val="0"/>
          <w:marTop w:val="0"/>
          <w:marBottom w:val="0"/>
          <w:divBdr>
            <w:top w:val="none" w:sz="0" w:space="0" w:color="auto"/>
            <w:left w:val="none" w:sz="0" w:space="0" w:color="auto"/>
            <w:bottom w:val="none" w:sz="0" w:space="0" w:color="auto"/>
            <w:right w:val="none" w:sz="0" w:space="0" w:color="auto"/>
          </w:divBdr>
          <w:divsChild>
            <w:div w:id="335308404">
              <w:marLeft w:val="0"/>
              <w:marRight w:val="0"/>
              <w:marTop w:val="0"/>
              <w:marBottom w:val="0"/>
              <w:divBdr>
                <w:top w:val="none" w:sz="0" w:space="0" w:color="auto"/>
                <w:left w:val="none" w:sz="0" w:space="0" w:color="auto"/>
                <w:bottom w:val="none" w:sz="0" w:space="0" w:color="auto"/>
                <w:right w:val="none" w:sz="0" w:space="0" w:color="auto"/>
              </w:divBdr>
              <w:divsChild>
                <w:div w:id="104564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426425">
      <w:bodyDiv w:val="1"/>
      <w:marLeft w:val="0"/>
      <w:marRight w:val="0"/>
      <w:marTop w:val="0"/>
      <w:marBottom w:val="0"/>
      <w:divBdr>
        <w:top w:val="none" w:sz="0" w:space="0" w:color="auto"/>
        <w:left w:val="none" w:sz="0" w:space="0" w:color="auto"/>
        <w:bottom w:val="none" w:sz="0" w:space="0" w:color="auto"/>
        <w:right w:val="none" w:sz="0" w:space="0" w:color="auto"/>
      </w:divBdr>
      <w:divsChild>
        <w:div w:id="890844583">
          <w:marLeft w:val="0"/>
          <w:marRight w:val="0"/>
          <w:marTop w:val="0"/>
          <w:marBottom w:val="0"/>
          <w:divBdr>
            <w:top w:val="none" w:sz="0" w:space="0" w:color="auto"/>
            <w:left w:val="none" w:sz="0" w:space="0" w:color="auto"/>
            <w:bottom w:val="none" w:sz="0" w:space="0" w:color="auto"/>
            <w:right w:val="none" w:sz="0" w:space="0" w:color="auto"/>
          </w:divBdr>
          <w:divsChild>
            <w:div w:id="847982029">
              <w:marLeft w:val="0"/>
              <w:marRight w:val="0"/>
              <w:marTop w:val="0"/>
              <w:marBottom w:val="0"/>
              <w:divBdr>
                <w:top w:val="none" w:sz="0" w:space="0" w:color="auto"/>
                <w:left w:val="none" w:sz="0" w:space="0" w:color="auto"/>
                <w:bottom w:val="none" w:sz="0" w:space="0" w:color="auto"/>
                <w:right w:val="none" w:sz="0" w:space="0" w:color="auto"/>
              </w:divBdr>
              <w:divsChild>
                <w:div w:id="145039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065533">
      <w:bodyDiv w:val="1"/>
      <w:marLeft w:val="0"/>
      <w:marRight w:val="0"/>
      <w:marTop w:val="0"/>
      <w:marBottom w:val="0"/>
      <w:divBdr>
        <w:top w:val="none" w:sz="0" w:space="0" w:color="auto"/>
        <w:left w:val="none" w:sz="0" w:space="0" w:color="auto"/>
        <w:bottom w:val="none" w:sz="0" w:space="0" w:color="auto"/>
        <w:right w:val="none" w:sz="0" w:space="0" w:color="auto"/>
      </w:divBdr>
      <w:divsChild>
        <w:div w:id="1993754715">
          <w:marLeft w:val="0"/>
          <w:marRight w:val="0"/>
          <w:marTop w:val="0"/>
          <w:marBottom w:val="0"/>
          <w:divBdr>
            <w:top w:val="none" w:sz="0" w:space="0" w:color="auto"/>
            <w:left w:val="none" w:sz="0" w:space="0" w:color="auto"/>
            <w:bottom w:val="none" w:sz="0" w:space="0" w:color="auto"/>
            <w:right w:val="none" w:sz="0" w:space="0" w:color="auto"/>
          </w:divBdr>
          <w:divsChild>
            <w:div w:id="1862160029">
              <w:marLeft w:val="0"/>
              <w:marRight w:val="0"/>
              <w:marTop w:val="0"/>
              <w:marBottom w:val="0"/>
              <w:divBdr>
                <w:top w:val="none" w:sz="0" w:space="0" w:color="auto"/>
                <w:left w:val="none" w:sz="0" w:space="0" w:color="auto"/>
                <w:bottom w:val="none" w:sz="0" w:space="0" w:color="auto"/>
                <w:right w:val="none" w:sz="0" w:space="0" w:color="auto"/>
              </w:divBdr>
              <w:divsChild>
                <w:div w:id="99615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420568">
      <w:bodyDiv w:val="1"/>
      <w:marLeft w:val="0"/>
      <w:marRight w:val="0"/>
      <w:marTop w:val="0"/>
      <w:marBottom w:val="0"/>
      <w:divBdr>
        <w:top w:val="none" w:sz="0" w:space="0" w:color="auto"/>
        <w:left w:val="none" w:sz="0" w:space="0" w:color="auto"/>
        <w:bottom w:val="none" w:sz="0" w:space="0" w:color="auto"/>
        <w:right w:val="none" w:sz="0" w:space="0" w:color="auto"/>
      </w:divBdr>
      <w:divsChild>
        <w:div w:id="681707346">
          <w:marLeft w:val="0"/>
          <w:marRight w:val="0"/>
          <w:marTop w:val="0"/>
          <w:marBottom w:val="0"/>
          <w:divBdr>
            <w:top w:val="none" w:sz="0" w:space="0" w:color="auto"/>
            <w:left w:val="none" w:sz="0" w:space="0" w:color="auto"/>
            <w:bottom w:val="none" w:sz="0" w:space="0" w:color="auto"/>
            <w:right w:val="none" w:sz="0" w:space="0" w:color="auto"/>
          </w:divBdr>
          <w:divsChild>
            <w:div w:id="1968660511">
              <w:marLeft w:val="0"/>
              <w:marRight w:val="0"/>
              <w:marTop w:val="0"/>
              <w:marBottom w:val="0"/>
              <w:divBdr>
                <w:top w:val="none" w:sz="0" w:space="0" w:color="auto"/>
                <w:left w:val="none" w:sz="0" w:space="0" w:color="auto"/>
                <w:bottom w:val="none" w:sz="0" w:space="0" w:color="auto"/>
                <w:right w:val="none" w:sz="0" w:space="0" w:color="auto"/>
              </w:divBdr>
              <w:divsChild>
                <w:div w:id="167217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009043">
      <w:bodyDiv w:val="1"/>
      <w:marLeft w:val="0"/>
      <w:marRight w:val="0"/>
      <w:marTop w:val="0"/>
      <w:marBottom w:val="0"/>
      <w:divBdr>
        <w:top w:val="none" w:sz="0" w:space="0" w:color="auto"/>
        <w:left w:val="none" w:sz="0" w:space="0" w:color="auto"/>
        <w:bottom w:val="none" w:sz="0" w:space="0" w:color="auto"/>
        <w:right w:val="none" w:sz="0" w:space="0" w:color="auto"/>
      </w:divBdr>
    </w:div>
    <w:div w:id="1854031170">
      <w:bodyDiv w:val="1"/>
      <w:marLeft w:val="0"/>
      <w:marRight w:val="0"/>
      <w:marTop w:val="0"/>
      <w:marBottom w:val="0"/>
      <w:divBdr>
        <w:top w:val="none" w:sz="0" w:space="0" w:color="auto"/>
        <w:left w:val="none" w:sz="0" w:space="0" w:color="auto"/>
        <w:bottom w:val="none" w:sz="0" w:space="0" w:color="auto"/>
        <w:right w:val="none" w:sz="0" w:space="0" w:color="auto"/>
      </w:divBdr>
    </w:div>
    <w:div w:id="1892576553">
      <w:bodyDiv w:val="1"/>
      <w:marLeft w:val="0"/>
      <w:marRight w:val="0"/>
      <w:marTop w:val="0"/>
      <w:marBottom w:val="0"/>
      <w:divBdr>
        <w:top w:val="none" w:sz="0" w:space="0" w:color="auto"/>
        <w:left w:val="none" w:sz="0" w:space="0" w:color="auto"/>
        <w:bottom w:val="none" w:sz="0" w:space="0" w:color="auto"/>
        <w:right w:val="none" w:sz="0" w:space="0" w:color="auto"/>
      </w:divBdr>
      <w:divsChild>
        <w:div w:id="33701975">
          <w:marLeft w:val="0"/>
          <w:marRight w:val="0"/>
          <w:marTop w:val="0"/>
          <w:marBottom w:val="0"/>
          <w:divBdr>
            <w:top w:val="none" w:sz="0" w:space="0" w:color="auto"/>
            <w:left w:val="none" w:sz="0" w:space="0" w:color="auto"/>
            <w:bottom w:val="none" w:sz="0" w:space="0" w:color="auto"/>
            <w:right w:val="none" w:sz="0" w:space="0" w:color="auto"/>
          </w:divBdr>
          <w:divsChild>
            <w:div w:id="570896487">
              <w:marLeft w:val="0"/>
              <w:marRight w:val="0"/>
              <w:marTop w:val="0"/>
              <w:marBottom w:val="0"/>
              <w:divBdr>
                <w:top w:val="none" w:sz="0" w:space="0" w:color="auto"/>
                <w:left w:val="none" w:sz="0" w:space="0" w:color="auto"/>
                <w:bottom w:val="none" w:sz="0" w:space="0" w:color="auto"/>
                <w:right w:val="none" w:sz="0" w:space="0" w:color="auto"/>
              </w:divBdr>
              <w:divsChild>
                <w:div w:id="106032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020635">
      <w:bodyDiv w:val="1"/>
      <w:marLeft w:val="0"/>
      <w:marRight w:val="0"/>
      <w:marTop w:val="0"/>
      <w:marBottom w:val="0"/>
      <w:divBdr>
        <w:top w:val="none" w:sz="0" w:space="0" w:color="auto"/>
        <w:left w:val="none" w:sz="0" w:space="0" w:color="auto"/>
        <w:bottom w:val="none" w:sz="0" w:space="0" w:color="auto"/>
        <w:right w:val="none" w:sz="0" w:space="0" w:color="auto"/>
      </w:divBdr>
    </w:div>
    <w:div w:id="1908296066">
      <w:bodyDiv w:val="1"/>
      <w:marLeft w:val="0"/>
      <w:marRight w:val="0"/>
      <w:marTop w:val="0"/>
      <w:marBottom w:val="0"/>
      <w:divBdr>
        <w:top w:val="none" w:sz="0" w:space="0" w:color="auto"/>
        <w:left w:val="none" w:sz="0" w:space="0" w:color="auto"/>
        <w:bottom w:val="none" w:sz="0" w:space="0" w:color="auto"/>
        <w:right w:val="none" w:sz="0" w:space="0" w:color="auto"/>
      </w:divBdr>
      <w:divsChild>
        <w:div w:id="564878879">
          <w:marLeft w:val="0"/>
          <w:marRight w:val="0"/>
          <w:marTop w:val="0"/>
          <w:marBottom w:val="0"/>
          <w:divBdr>
            <w:top w:val="none" w:sz="0" w:space="0" w:color="auto"/>
            <w:left w:val="none" w:sz="0" w:space="0" w:color="auto"/>
            <w:bottom w:val="none" w:sz="0" w:space="0" w:color="auto"/>
            <w:right w:val="none" w:sz="0" w:space="0" w:color="auto"/>
          </w:divBdr>
          <w:divsChild>
            <w:div w:id="988091614">
              <w:marLeft w:val="0"/>
              <w:marRight w:val="0"/>
              <w:marTop w:val="0"/>
              <w:marBottom w:val="0"/>
              <w:divBdr>
                <w:top w:val="none" w:sz="0" w:space="0" w:color="auto"/>
                <w:left w:val="none" w:sz="0" w:space="0" w:color="auto"/>
                <w:bottom w:val="none" w:sz="0" w:space="0" w:color="auto"/>
                <w:right w:val="none" w:sz="0" w:space="0" w:color="auto"/>
              </w:divBdr>
              <w:divsChild>
                <w:div w:id="8665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36812">
      <w:bodyDiv w:val="1"/>
      <w:marLeft w:val="0"/>
      <w:marRight w:val="0"/>
      <w:marTop w:val="0"/>
      <w:marBottom w:val="0"/>
      <w:divBdr>
        <w:top w:val="none" w:sz="0" w:space="0" w:color="auto"/>
        <w:left w:val="none" w:sz="0" w:space="0" w:color="auto"/>
        <w:bottom w:val="none" w:sz="0" w:space="0" w:color="auto"/>
        <w:right w:val="none" w:sz="0" w:space="0" w:color="auto"/>
      </w:divBdr>
      <w:divsChild>
        <w:div w:id="1697656768">
          <w:marLeft w:val="0"/>
          <w:marRight w:val="0"/>
          <w:marTop w:val="0"/>
          <w:marBottom w:val="0"/>
          <w:divBdr>
            <w:top w:val="none" w:sz="0" w:space="0" w:color="auto"/>
            <w:left w:val="none" w:sz="0" w:space="0" w:color="auto"/>
            <w:bottom w:val="none" w:sz="0" w:space="0" w:color="auto"/>
            <w:right w:val="none" w:sz="0" w:space="0" w:color="auto"/>
          </w:divBdr>
          <w:divsChild>
            <w:div w:id="822889073">
              <w:marLeft w:val="0"/>
              <w:marRight w:val="0"/>
              <w:marTop w:val="0"/>
              <w:marBottom w:val="0"/>
              <w:divBdr>
                <w:top w:val="none" w:sz="0" w:space="0" w:color="auto"/>
                <w:left w:val="none" w:sz="0" w:space="0" w:color="auto"/>
                <w:bottom w:val="none" w:sz="0" w:space="0" w:color="auto"/>
                <w:right w:val="none" w:sz="0" w:space="0" w:color="auto"/>
              </w:divBdr>
              <w:divsChild>
                <w:div w:id="118682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009166">
      <w:bodyDiv w:val="1"/>
      <w:marLeft w:val="0"/>
      <w:marRight w:val="0"/>
      <w:marTop w:val="0"/>
      <w:marBottom w:val="0"/>
      <w:divBdr>
        <w:top w:val="none" w:sz="0" w:space="0" w:color="auto"/>
        <w:left w:val="none" w:sz="0" w:space="0" w:color="auto"/>
        <w:bottom w:val="none" w:sz="0" w:space="0" w:color="auto"/>
        <w:right w:val="none" w:sz="0" w:space="0" w:color="auto"/>
      </w:divBdr>
    </w:div>
    <w:div w:id="2051565544">
      <w:bodyDiv w:val="1"/>
      <w:marLeft w:val="0"/>
      <w:marRight w:val="0"/>
      <w:marTop w:val="0"/>
      <w:marBottom w:val="0"/>
      <w:divBdr>
        <w:top w:val="none" w:sz="0" w:space="0" w:color="auto"/>
        <w:left w:val="none" w:sz="0" w:space="0" w:color="auto"/>
        <w:bottom w:val="none" w:sz="0" w:space="0" w:color="auto"/>
        <w:right w:val="none" w:sz="0" w:space="0" w:color="auto"/>
      </w:divBdr>
      <w:divsChild>
        <w:div w:id="1804883327">
          <w:marLeft w:val="0"/>
          <w:marRight w:val="0"/>
          <w:marTop w:val="0"/>
          <w:marBottom w:val="0"/>
          <w:divBdr>
            <w:top w:val="none" w:sz="0" w:space="0" w:color="auto"/>
            <w:left w:val="none" w:sz="0" w:space="0" w:color="auto"/>
            <w:bottom w:val="none" w:sz="0" w:space="0" w:color="auto"/>
            <w:right w:val="none" w:sz="0" w:space="0" w:color="auto"/>
          </w:divBdr>
          <w:divsChild>
            <w:div w:id="306471132">
              <w:marLeft w:val="0"/>
              <w:marRight w:val="0"/>
              <w:marTop w:val="0"/>
              <w:marBottom w:val="0"/>
              <w:divBdr>
                <w:top w:val="none" w:sz="0" w:space="0" w:color="auto"/>
                <w:left w:val="none" w:sz="0" w:space="0" w:color="auto"/>
                <w:bottom w:val="none" w:sz="0" w:space="0" w:color="auto"/>
                <w:right w:val="none" w:sz="0" w:space="0" w:color="auto"/>
              </w:divBdr>
              <w:divsChild>
                <w:div w:id="162870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685634">
      <w:bodyDiv w:val="1"/>
      <w:marLeft w:val="0"/>
      <w:marRight w:val="0"/>
      <w:marTop w:val="0"/>
      <w:marBottom w:val="0"/>
      <w:divBdr>
        <w:top w:val="none" w:sz="0" w:space="0" w:color="auto"/>
        <w:left w:val="none" w:sz="0" w:space="0" w:color="auto"/>
        <w:bottom w:val="none" w:sz="0" w:space="0" w:color="auto"/>
        <w:right w:val="none" w:sz="0" w:space="0" w:color="auto"/>
      </w:divBdr>
      <w:divsChild>
        <w:div w:id="744255098">
          <w:marLeft w:val="0"/>
          <w:marRight w:val="0"/>
          <w:marTop w:val="0"/>
          <w:marBottom w:val="0"/>
          <w:divBdr>
            <w:top w:val="none" w:sz="0" w:space="0" w:color="auto"/>
            <w:left w:val="none" w:sz="0" w:space="0" w:color="auto"/>
            <w:bottom w:val="none" w:sz="0" w:space="0" w:color="auto"/>
            <w:right w:val="none" w:sz="0" w:space="0" w:color="auto"/>
          </w:divBdr>
          <w:divsChild>
            <w:div w:id="507452909">
              <w:marLeft w:val="0"/>
              <w:marRight w:val="0"/>
              <w:marTop w:val="0"/>
              <w:marBottom w:val="0"/>
              <w:divBdr>
                <w:top w:val="none" w:sz="0" w:space="0" w:color="auto"/>
                <w:left w:val="none" w:sz="0" w:space="0" w:color="auto"/>
                <w:bottom w:val="none" w:sz="0" w:space="0" w:color="auto"/>
                <w:right w:val="none" w:sz="0" w:space="0" w:color="auto"/>
              </w:divBdr>
              <w:divsChild>
                <w:div w:id="92556918">
                  <w:marLeft w:val="0"/>
                  <w:marRight w:val="0"/>
                  <w:marTop w:val="0"/>
                  <w:marBottom w:val="0"/>
                  <w:divBdr>
                    <w:top w:val="none" w:sz="0" w:space="0" w:color="auto"/>
                    <w:left w:val="none" w:sz="0" w:space="0" w:color="auto"/>
                    <w:bottom w:val="none" w:sz="0" w:space="0" w:color="auto"/>
                    <w:right w:val="none" w:sz="0" w:space="0" w:color="auto"/>
                  </w:divBdr>
                  <w:divsChild>
                    <w:div w:id="115638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2198">
      <w:bodyDiv w:val="1"/>
      <w:marLeft w:val="0"/>
      <w:marRight w:val="0"/>
      <w:marTop w:val="0"/>
      <w:marBottom w:val="0"/>
      <w:divBdr>
        <w:top w:val="none" w:sz="0" w:space="0" w:color="auto"/>
        <w:left w:val="none" w:sz="0" w:space="0" w:color="auto"/>
        <w:bottom w:val="none" w:sz="0" w:space="0" w:color="auto"/>
        <w:right w:val="none" w:sz="0" w:space="0" w:color="auto"/>
      </w:divBdr>
      <w:divsChild>
        <w:div w:id="77990302">
          <w:marLeft w:val="0"/>
          <w:marRight w:val="0"/>
          <w:marTop w:val="0"/>
          <w:marBottom w:val="0"/>
          <w:divBdr>
            <w:top w:val="none" w:sz="0" w:space="0" w:color="auto"/>
            <w:left w:val="none" w:sz="0" w:space="0" w:color="auto"/>
            <w:bottom w:val="none" w:sz="0" w:space="0" w:color="auto"/>
            <w:right w:val="none" w:sz="0" w:space="0" w:color="auto"/>
          </w:divBdr>
          <w:divsChild>
            <w:div w:id="250705698">
              <w:marLeft w:val="0"/>
              <w:marRight w:val="0"/>
              <w:marTop w:val="0"/>
              <w:marBottom w:val="0"/>
              <w:divBdr>
                <w:top w:val="none" w:sz="0" w:space="0" w:color="auto"/>
                <w:left w:val="none" w:sz="0" w:space="0" w:color="auto"/>
                <w:bottom w:val="none" w:sz="0" w:space="0" w:color="auto"/>
                <w:right w:val="none" w:sz="0" w:space="0" w:color="auto"/>
              </w:divBdr>
              <w:divsChild>
                <w:div w:id="1158881405">
                  <w:marLeft w:val="0"/>
                  <w:marRight w:val="0"/>
                  <w:marTop w:val="0"/>
                  <w:marBottom w:val="0"/>
                  <w:divBdr>
                    <w:top w:val="none" w:sz="0" w:space="0" w:color="auto"/>
                    <w:left w:val="none" w:sz="0" w:space="0" w:color="auto"/>
                    <w:bottom w:val="none" w:sz="0" w:space="0" w:color="auto"/>
                    <w:right w:val="none" w:sz="0" w:space="0" w:color="auto"/>
                  </w:divBdr>
                </w:div>
                <w:div w:id="204481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298169">
      <w:bodyDiv w:val="1"/>
      <w:marLeft w:val="0"/>
      <w:marRight w:val="0"/>
      <w:marTop w:val="0"/>
      <w:marBottom w:val="0"/>
      <w:divBdr>
        <w:top w:val="none" w:sz="0" w:space="0" w:color="auto"/>
        <w:left w:val="none" w:sz="0" w:space="0" w:color="auto"/>
        <w:bottom w:val="none" w:sz="0" w:space="0" w:color="auto"/>
        <w:right w:val="none" w:sz="0" w:space="0" w:color="auto"/>
      </w:divBdr>
      <w:divsChild>
        <w:div w:id="989402277">
          <w:marLeft w:val="0"/>
          <w:marRight w:val="0"/>
          <w:marTop w:val="0"/>
          <w:marBottom w:val="0"/>
          <w:divBdr>
            <w:top w:val="none" w:sz="0" w:space="0" w:color="auto"/>
            <w:left w:val="none" w:sz="0" w:space="0" w:color="auto"/>
            <w:bottom w:val="none" w:sz="0" w:space="0" w:color="auto"/>
            <w:right w:val="none" w:sz="0" w:space="0" w:color="auto"/>
          </w:divBdr>
          <w:divsChild>
            <w:div w:id="665665522">
              <w:marLeft w:val="0"/>
              <w:marRight w:val="0"/>
              <w:marTop w:val="0"/>
              <w:marBottom w:val="0"/>
              <w:divBdr>
                <w:top w:val="none" w:sz="0" w:space="0" w:color="auto"/>
                <w:left w:val="none" w:sz="0" w:space="0" w:color="auto"/>
                <w:bottom w:val="none" w:sz="0" w:space="0" w:color="auto"/>
                <w:right w:val="none" w:sz="0" w:space="0" w:color="auto"/>
              </w:divBdr>
              <w:divsChild>
                <w:div w:id="201441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270586">
      <w:bodyDiv w:val="1"/>
      <w:marLeft w:val="0"/>
      <w:marRight w:val="0"/>
      <w:marTop w:val="0"/>
      <w:marBottom w:val="0"/>
      <w:divBdr>
        <w:top w:val="none" w:sz="0" w:space="0" w:color="auto"/>
        <w:left w:val="none" w:sz="0" w:space="0" w:color="auto"/>
        <w:bottom w:val="none" w:sz="0" w:space="0" w:color="auto"/>
        <w:right w:val="none" w:sz="0" w:space="0" w:color="auto"/>
      </w:divBdr>
    </w:div>
    <w:div w:id="2101482492">
      <w:bodyDiv w:val="1"/>
      <w:marLeft w:val="0"/>
      <w:marRight w:val="0"/>
      <w:marTop w:val="0"/>
      <w:marBottom w:val="0"/>
      <w:divBdr>
        <w:top w:val="none" w:sz="0" w:space="0" w:color="auto"/>
        <w:left w:val="none" w:sz="0" w:space="0" w:color="auto"/>
        <w:bottom w:val="none" w:sz="0" w:space="0" w:color="auto"/>
        <w:right w:val="none" w:sz="0" w:space="0" w:color="auto"/>
      </w:divBdr>
      <w:divsChild>
        <w:div w:id="1244341264">
          <w:marLeft w:val="0"/>
          <w:marRight w:val="0"/>
          <w:marTop w:val="0"/>
          <w:marBottom w:val="0"/>
          <w:divBdr>
            <w:top w:val="none" w:sz="0" w:space="0" w:color="auto"/>
            <w:left w:val="none" w:sz="0" w:space="0" w:color="auto"/>
            <w:bottom w:val="none" w:sz="0" w:space="0" w:color="auto"/>
            <w:right w:val="none" w:sz="0" w:space="0" w:color="auto"/>
          </w:divBdr>
          <w:divsChild>
            <w:div w:id="1696535815">
              <w:marLeft w:val="0"/>
              <w:marRight w:val="0"/>
              <w:marTop w:val="0"/>
              <w:marBottom w:val="0"/>
              <w:divBdr>
                <w:top w:val="none" w:sz="0" w:space="0" w:color="auto"/>
                <w:left w:val="none" w:sz="0" w:space="0" w:color="auto"/>
                <w:bottom w:val="none" w:sz="0" w:space="0" w:color="auto"/>
                <w:right w:val="none" w:sz="0" w:space="0" w:color="auto"/>
              </w:divBdr>
              <w:divsChild>
                <w:div w:id="186536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15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image" Target="media/image103.png"/><Relationship Id="rId21" Type="http://schemas.openxmlformats.org/officeDocument/2006/relationships/image" Target="media/image13.jpe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image" Target="media/image70.jpeg"/><Relationship Id="rId138" Type="http://schemas.openxmlformats.org/officeDocument/2006/relationships/header" Target="header1.xml"/><Relationship Id="rId16" Type="http://schemas.openxmlformats.org/officeDocument/2006/relationships/image" Target="media/image8.jpeg"/><Relationship Id="rId107" Type="http://schemas.openxmlformats.org/officeDocument/2006/relationships/image" Target="media/image94.gif"/><Relationship Id="rId11" Type="http://schemas.openxmlformats.org/officeDocument/2006/relationships/image" Target="media/image3.jpeg"/><Relationship Id="rId32" Type="http://schemas.openxmlformats.org/officeDocument/2006/relationships/image" Target="media/image17.jpeg"/><Relationship Id="rId37" Type="http://schemas.openxmlformats.org/officeDocument/2006/relationships/image" Target="media/image25.jpeg"/><Relationship Id="rId53" Type="http://schemas.openxmlformats.org/officeDocument/2006/relationships/image" Target="media/image39.emf"/><Relationship Id="rId58" Type="http://schemas.openxmlformats.org/officeDocument/2006/relationships/image" Target="media/image44.jpeg"/><Relationship Id="rId74" Type="http://schemas.openxmlformats.org/officeDocument/2006/relationships/image" Target="media/image60.jpeg"/><Relationship Id="rId79" Type="http://schemas.openxmlformats.org/officeDocument/2006/relationships/image" Target="media/image65.jpeg"/><Relationship Id="rId102" Type="http://schemas.openxmlformats.org/officeDocument/2006/relationships/image" Target="media/image89.emf"/><Relationship Id="rId123" Type="http://schemas.openxmlformats.org/officeDocument/2006/relationships/image" Target="media/image109.png"/><Relationship Id="rId128" Type="http://schemas.openxmlformats.org/officeDocument/2006/relationships/image" Target="media/image114.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4.png"/><Relationship Id="rId22" Type="http://schemas.openxmlformats.org/officeDocument/2006/relationships/image" Target="media/image14.jpeg"/><Relationship Id="rId43" Type="http://schemas.openxmlformats.org/officeDocument/2006/relationships/image" Target="media/image29.emf"/><Relationship Id="rId48" Type="http://schemas.openxmlformats.org/officeDocument/2006/relationships/image" Target="media/image34.emf"/><Relationship Id="rId64" Type="http://schemas.openxmlformats.org/officeDocument/2006/relationships/image" Target="media/image50.jpeg"/><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hyperlink" Target="https://medias.ircam.fr/x452f77" TargetMode="External"/><Relationship Id="rId139" Type="http://schemas.openxmlformats.org/officeDocument/2006/relationships/header" Target="header2.xml"/><Relationship Id="rId80" Type="http://schemas.openxmlformats.org/officeDocument/2006/relationships/image" Target="media/image66.jpeg"/><Relationship Id="rId85" Type="http://schemas.openxmlformats.org/officeDocument/2006/relationships/image" Target="media/image72.png"/><Relationship Id="rId12" Type="http://schemas.openxmlformats.org/officeDocument/2006/relationships/image" Target="media/image4.png"/><Relationship Id="rId17" Type="http://schemas.openxmlformats.org/officeDocument/2006/relationships/image" Target="media/image9.jpeg"/><Relationship Id="rId33" Type="http://schemas.openxmlformats.org/officeDocument/2006/relationships/image" Target="media/image18.png"/><Relationship Id="rId38" Type="http://schemas.openxmlformats.org/officeDocument/2006/relationships/image" Target="media/image23.jpeg"/><Relationship Id="rId59" Type="http://schemas.openxmlformats.org/officeDocument/2006/relationships/image" Target="media/image45.jpeg"/><Relationship Id="rId103" Type="http://schemas.openxmlformats.org/officeDocument/2006/relationships/image" Target="media/image92.emf"/><Relationship Id="rId108" Type="http://schemas.openxmlformats.org/officeDocument/2006/relationships/image" Target="media/image95.png"/><Relationship Id="rId124" Type="http://schemas.openxmlformats.org/officeDocument/2006/relationships/image" Target="media/image110.png"/><Relationship Id="rId129" Type="http://schemas.openxmlformats.org/officeDocument/2006/relationships/image" Target="media/image115.png"/><Relationship Id="rId54" Type="http://schemas.openxmlformats.org/officeDocument/2006/relationships/image" Target="media/image40.png"/><Relationship Id="rId70" Type="http://schemas.openxmlformats.org/officeDocument/2006/relationships/image" Target="media/image56.jpeg"/><Relationship Id="rId75" Type="http://schemas.openxmlformats.org/officeDocument/2006/relationships/image" Target="media/image61.jpeg"/><Relationship Id="rId91" Type="http://schemas.openxmlformats.org/officeDocument/2006/relationships/image" Target="media/image78.jpg"/><Relationship Id="rId96" Type="http://schemas.openxmlformats.org/officeDocument/2006/relationships/image" Target="media/image81.png"/><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jpeg"/><Relationship Id="rId49" Type="http://schemas.openxmlformats.org/officeDocument/2006/relationships/image" Target="media/image35.jpeg"/><Relationship Id="rId114" Type="http://schemas.openxmlformats.org/officeDocument/2006/relationships/image" Target="media/image100.png"/><Relationship Id="rId119" Type="http://schemas.openxmlformats.org/officeDocument/2006/relationships/image" Target="media/image105.png"/><Relationship Id="rId44" Type="http://schemas.openxmlformats.org/officeDocument/2006/relationships/image" Target="media/image30.jpeg"/><Relationship Id="rId60" Type="http://schemas.openxmlformats.org/officeDocument/2006/relationships/image" Target="media/image46.jpeg"/><Relationship Id="rId65" Type="http://schemas.openxmlformats.org/officeDocument/2006/relationships/image" Target="media/image51.png"/><Relationship Id="rId81" Type="http://schemas.openxmlformats.org/officeDocument/2006/relationships/image" Target="media/image67.jpeg"/><Relationship Id="rId86" Type="http://schemas.openxmlformats.org/officeDocument/2006/relationships/image" Target="media/image73.emf"/><Relationship Id="rId130" Type="http://schemas.openxmlformats.org/officeDocument/2006/relationships/image" Target="media/image116.png"/><Relationship Id="rId135" Type="http://schemas.openxmlformats.org/officeDocument/2006/relationships/hyperlink" Target="https://www.stms-lab.fr/shop/product/mubu-pour-max/" TargetMode="External"/><Relationship Id="rId13" Type="http://schemas.openxmlformats.org/officeDocument/2006/relationships/image" Target="media/image5.jpg"/><Relationship Id="rId18" Type="http://schemas.openxmlformats.org/officeDocument/2006/relationships/image" Target="media/image10.jpeg"/><Relationship Id="rId39" Type="http://schemas.openxmlformats.org/officeDocument/2006/relationships/image" Target="media/image24.png"/><Relationship Id="rId109" Type="http://schemas.openxmlformats.org/officeDocument/2006/relationships/image" Target="media/image96.jpeg"/><Relationship Id="rId34" Type="http://schemas.openxmlformats.org/officeDocument/2006/relationships/image" Target="media/image20.jpeg"/><Relationship Id="rId50" Type="http://schemas.openxmlformats.org/officeDocument/2006/relationships/image" Target="media/image36.jpg"/><Relationship Id="rId55" Type="http://schemas.openxmlformats.org/officeDocument/2006/relationships/image" Target="media/image41.jpeg"/><Relationship Id="rId76" Type="http://schemas.openxmlformats.org/officeDocument/2006/relationships/image" Target="media/image62.png"/><Relationship Id="rId97" Type="http://schemas.openxmlformats.org/officeDocument/2006/relationships/image" Target="media/image82.png"/><Relationship Id="rId104" Type="http://schemas.openxmlformats.org/officeDocument/2006/relationships/image" Target="media/image90.emf"/><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57.jpeg"/><Relationship Id="rId92" Type="http://schemas.openxmlformats.org/officeDocument/2006/relationships/image" Target="media/image79.png"/><Relationship Id="rId2" Type="http://schemas.openxmlformats.org/officeDocument/2006/relationships/numbering" Target="numbering.xml"/><Relationship Id="rId24" Type="http://schemas.openxmlformats.org/officeDocument/2006/relationships/image" Target="media/image15.jpeg"/><Relationship Id="rId40" Type="http://schemas.openxmlformats.org/officeDocument/2006/relationships/image" Target="media/image26.jpeg"/><Relationship Id="rId45" Type="http://schemas.openxmlformats.org/officeDocument/2006/relationships/image" Target="media/image31.emf"/><Relationship Id="rId66" Type="http://schemas.openxmlformats.org/officeDocument/2006/relationships/image" Target="media/image52.png"/><Relationship Id="rId87" Type="http://schemas.openxmlformats.org/officeDocument/2006/relationships/image" Target="media/image74.emf"/><Relationship Id="rId110" Type="http://schemas.openxmlformats.org/officeDocument/2006/relationships/image" Target="media/image99.jpeg"/><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hyperlink" Target="https://www.alirezafarhang.com/thesis-materials" TargetMode="External"/><Relationship Id="rId61" Type="http://schemas.openxmlformats.org/officeDocument/2006/relationships/image" Target="media/image47.jpeg"/><Relationship Id="rId82" Type="http://schemas.openxmlformats.org/officeDocument/2006/relationships/image" Target="media/image68.jpeg"/><Relationship Id="rId19" Type="http://schemas.openxmlformats.org/officeDocument/2006/relationships/image" Target="media/image11.jpeg"/><Relationship Id="rId14" Type="http://schemas.openxmlformats.org/officeDocument/2006/relationships/image" Target="media/image6.jpeg"/><Relationship Id="rId30" Type="http://schemas.openxmlformats.org/officeDocument/2006/relationships/image" Target="media/image19.jpeg"/><Relationship Id="rId35" Type="http://schemas.openxmlformats.org/officeDocument/2006/relationships/image" Target="media/image21.jpeg"/><Relationship Id="rId56" Type="http://schemas.openxmlformats.org/officeDocument/2006/relationships/image" Target="media/image42.jpeg"/><Relationship Id="rId77" Type="http://schemas.openxmlformats.org/officeDocument/2006/relationships/image" Target="media/image63.png"/><Relationship Id="rId100" Type="http://schemas.openxmlformats.org/officeDocument/2006/relationships/image" Target="media/image87.jpeg"/><Relationship Id="rId105" Type="http://schemas.openxmlformats.org/officeDocument/2006/relationships/image" Target="media/image91.jpeg"/><Relationship Id="rId126" Type="http://schemas.openxmlformats.org/officeDocument/2006/relationships/image" Target="media/image112.png"/><Relationship Id="rId8" Type="http://schemas.openxmlformats.org/officeDocument/2006/relationships/image" Target="media/image1.png"/><Relationship Id="rId51" Type="http://schemas.openxmlformats.org/officeDocument/2006/relationships/image" Target="media/image37.jpeg"/><Relationship Id="rId72" Type="http://schemas.openxmlformats.org/officeDocument/2006/relationships/image" Target="media/image58.jpe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7.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2.emf"/><Relationship Id="rId67" Type="http://schemas.openxmlformats.org/officeDocument/2006/relationships/image" Target="media/image53.png"/><Relationship Id="rId116" Type="http://schemas.openxmlformats.org/officeDocument/2006/relationships/image" Target="media/image102.emf"/><Relationship Id="rId137" Type="http://schemas.openxmlformats.org/officeDocument/2006/relationships/hyperlink" Target="mailto:alireza_farhang@yahoo.fr" TargetMode="External"/><Relationship Id="rId20" Type="http://schemas.openxmlformats.org/officeDocument/2006/relationships/image" Target="media/image12.jpeg"/><Relationship Id="rId41" Type="http://schemas.openxmlformats.org/officeDocument/2006/relationships/image" Target="media/image27.png"/><Relationship Id="rId62" Type="http://schemas.openxmlformats.org/officeDocument/2006/relationships/image" Target="media/image48.jpeg"/><Relationship Id="rId83" Type="http://schemas.openxmlformats.org/officeDocument/2006/relationships/image" Target="media/image69.jpeg"/><Relationship Id="rId88" Type="http://schemas.openxmlformats.org/officeDocument/2006/relationships/image" Target="media/image75.emf"/><Relationship Id="rId111" Type="http://schemas.openxmlformats.org/officeDocument/2006/relationships/image" Target="media/image97.png"/><Relationship Id="rId132" Type="http://schemas.openxmlformats.org/officeDocument/2006/relationships/image" Target="media/image118.png"/><Relationship Id="rId15" Type="http://schemas.openxmlformats.org/officeDocument/2006/relationships/image" Target="media/image7.jpeg"/><Relationship Id="rId36" Type="http://schemas.openxmlformats.org/officeDocument/2006/relationships/image" Target="media/image22.jpeg"/><Relationship Id="rId57" Type="http://schemas.openxmlformats.org/officeDocument/2006/relationships/image" Target="media/image43.jpeg"/><Relationship Id="rId106" Type="http://schemas.openxmlformats.org/officeDocument/2006/relationships/image" Target="media/image93.emf"/><Relationship Id="rId127" Type="http://schemas.openxmlformats.org/officeDocument/2006/relationships/image" Target="media/image113.png"/><Relationship Id="rId10" Type="http://schemas.openxmlformats.org/officeDocument/2006/relationships/image" Target="media/image3.png"/><Relationship Id="rId31" Type="http://schemas.openxmlformats.org/officeDocument/2006/relationships/image" Target="media/image20.png"/><Relationship Id="rId52" Type="http://schemas.openxmlformats.org/officeDocument/2006/relationships/image" Target="media/image38.emf"/><Relationship Id="rId73" Type="http://schemas.openxmlformats.org/officeDocument/2006/relationships/image" Target="media/image59.jpeg"/><Relationship Id="rId78" Type="http://schemas.openxmlformats.org/officeDocument/2006/relationships/image" Target="media/image64.jpg"/><Relationship Id="rId94" Type="http://schemas.openxmlformats.org/officeDocument/2006/relationships/image" Target="media/image83.png"/><Relationship Id="rId99" Type="http://schemas.openxmlformats.org/officeDocument/2006/relationships/image" Target="media/image86.png"/><Relationship Id="rId101" Type="http://schemas.openxmlformats.org/officeDocument/2006/relationships/image" Target="media/image88.jpeg"/><Relationship Id="rId122" Type="http://schemas.openxmlformats.org/officeDocument/2006/relationships/image" Target="media/image108.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47" Type="http://schemas.openxmlformats.org/officeDocument/2006/relationships/image" Target="media/image33.emf"/><Relationship Id="rId68" Type="http://schemas.openxmlformats.org/officeDocument/2006/relationships/image" Target="media/image54.png"/><Relationship Id="rId89" Type="http://schemas.openxmlformats.org/officeDocument/2006/relationships/image" Target="media/image76.png"/><Relationship Id="rId112" Type="http://schemas.openxmlformats.org/officeDocument/2006/relationships/image" Target="media/image98.png"/><Relationship Id="rId133" Type="http://schemas.openxmlformats.org/officeDocument/2006/relationships/hyperlink" Target="https://www.college-de-france.fr/agenda/colloque/etat-de-artetat-alerte/descripteurs-sonores-et-ecriture-musicale"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fr.wikipedia.org/wiki/Langage" TargetMode="External"/><Relationship Id="rId13" Type="http://schemas.openxmlformats.org/officeDocument/2006/relationships/hyperlink" Target="https://fr.wikipedia.org/wiki/Raison" TargetMode="External"/><Relationship Id="rId18" Type="http://schemas.openxmlformats.org/officeDocument/2006/relationships/hyperlink" Target="https://fr.wikipedia.org/wiki/Satirique" TargetMode="External"/><Relationship Id="rId3" Type="http://schemas.openxmlformats.org/officeDocument/2006/relationships/hyperlink" Target="http://forumnet.ircam.fr/product/mubu/" TargetMode="External"/><Relationship Id="rId21" Type="http://schemas.openxmlformats.org/officeDocument/2006/relationships/hyperlink" Target="https://fr.wikipedia.org/wiki/Mime" TargetMode="External"/><Relationship Id="rId7" Type="http://schemas.openxmlformats.org/officeDocument/2006/relationships/hyperlink" Target="https://fr.wikipedia.org/wiki/S%C3%A1ndor_Ferenczi" TargetMode="External"/><Relationship Id="rId12" Type="http://schemas.openxmlformats.org/officeDocument/2006/relationships/hyperlink" Target="https://fr.wiktionary.org/wiki/%CE%BB%CF%8C%CE%B3%CE%BF%CF%82" TargetMode="External"/><Relationship Id="rId17" Type="http://schemas.openxmlformats.org/officeDocument/2006/relationships/hyperlink" Target="https://fr.wikipedia.org/wiki/Grommelot" TargetMode="External"/><Relationship Id="rId2" Type="http://schemas.openxmlformats.org/officeDocument/2006/relationships/hyperlink" Target="https://www.college-de-france.fr/agenda/colloque/etat-de-artetat-alerte/descripteurs-sonores-et-ecriture-musicale" TargetMode="External"/><Relationship Id="rId16" Type="http://schemas.openxmlformats.org/officeDocument/2006/relationships/hyperlink" Target="https://fr.wikipedia.org/wiki/Mots" TargetMode="External"/><Relationship Id="rId20" Type="http://schemas.openxmlformats.org/officeDocument/2006/relationships/hyperlink" Target="https://fr.wikipedia.org/wiki/Onomatop%C3%A9e" TargetMode="External"/><Relationship Id="rId1" Type="http://schemas.openxmlformats.org/officeDocument/2006/relationships/hyperlink" Target="https://www.youtube.com/watch?v=j7Eg6bRQoG8" TargetMode="External"/><Relationship Id="rId6" Type="http://schemas.openxmlformats.org/officeDocument/2006/relationships/image" Target="media/image71.emf"/><Relationship Id="rId11" Type="http://schemas.openxmlformats.org/officeDocument/2006/relationships/hyperlink" Target="https://fr.wikipedia.org/wiki/Grec_ancien" TargetMode="External"/><Relationship Id="rId5" Type="http://schemas.openxmlformats.org/officeDocument/2006/relationships/hyperlink" Target="https://medias.ircam.fr/x452f77" TargetMode="External"/><Relationship Id="rId15" Type="http://schemas.openxmlformats.org/officeDocument/2006/relationships/hyperlink" Target="https://fr.wikipedia.org/wiki/Langue" TargetMode="External"/><Relationship Id="rId10" Type="http://schemas.openxmlformats.org/officeDocument/2006/relationships/hyperlink" Target="https://fr.wikipedia.org/wiki/Gr%C3%A8ce_antique" TargetMode="External"/><Relationship Id="rId19" Type="http://schemas.openxmlformats.org/officeDocument/2006/relationships/hyperlink" Target="https://fr.wikipedia.org/wiki/Macaronique" TargetMode="External"/><Relationship Id="rId4" Type="http://schemas.openxmlformats.org/officeDocument/2006/relationships/hyperlink" Target="https://www.youtube.com/watch?v=w38EGBn9wzw" TargetMode="External"/><Relationship Id="rId9" Type="http://schemas.openxmlformats.org/officeDocument/2006/relationships/hyperlink" Target="https://fr.wikipedia.org/wiki/Latin" TargetMode="External"/><Relationship Id="rId14" Type="http://schemas.openxmlformats.org/officeDocument/2006/relationships/hyperlink" Target="https://fr.wikipedia.org/wiki/Pens%C3%A9e" TargetMode="External"/><Relationship Id="rId22" Type="http://schemas.openxmlformats.org/officeDocument/2006/relationships/hyperlink" Target="https://fr.wikipedia.org/wiki/Commedia_dell%27ar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D504D8B-5CA4-1848-9EDA-0DC3AE16775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Far16</b:Tag>
    <b:SourceType>Book</b:SourceType>
    <b:Guid>{D3CBFC44-3985-C643-B546-CCA1655D793B}</b:Guid>
    <b:Author>
      <b:Author>
        <b:NameList>
          <b:Person>
            <b:Last>Farhang</b:Last>
            <b:First>Alireza</b:First>
          </b:Person>
        </b:NameList>
      </b:Author>
    </b:Author>
    <b:Title>Modélisation</b:Title>
    <b:City>Paris</b:City>
    <b:Publisher>Delatour</b:Publisher>
    <b:Year>2016</b:Year>
    <b:Pages>9-12</b:Pages>
    <b:RefOrder>1</b:RefOrder>
  </b:Source>
  <b:Source>
    <b:Tag>Dam22</b:Tag>
    <b:SourceType>Film</b:SourceType>
    <b:Guid>{5C9696B4-D2B7-BC4D-80B6-88A90C3D1479}</b:Guid>
    <b:Author>
      <b:Author>
        <b:NameList>
          <b:Person>
            <b:Last>BONNEC</b:Last>
            <b:First>Damien</b:First>
          </b:Person>
        </b:NameList>
      </b:Author>
      <b:Writer>
        <b:NameList>
          <b:Person>
            <b:Last>BONNEC</b:Last>
            <b:First>Damien</b:First>
          </b:Person>
        </b:NameList>
      </b:Writer>
      <b:Director>
        <b:NameList>
          <b:Person>
            <b:Last>Farhang</b:Last>
            <b:First>Alireza</b:First>
          </b:Person>
        </b:NameList>
      </b:Director>
    </b:Author>
    <b:Title>Pegāh</b:Title>
    <b:City>Paris</b:City>
    <b:Publisher>Stradivarius</b:Publisher>
    <b:Year>2022</b:Year>
    <b:Medium>CD</b:Medium>
    <b:ProductionCompany>Ensemble Court-circuit</b:ProductionCompany>
    <b:Distributor>STRADIVARIUS</b:Distributor>
    <b:RefOrder>2</b:RefOrder>
  </b:Source>
</b:Sources>
</file>

<file path=customXml/itemProps1.xml><?xml version="1.0" encoding="utf-8"?>
<ds:datastoreItem xmlns:ds="http://schemas.openxmlformats.org/officeDocument/2006/customXml" ds:itemID="{ADAAFA54-5902-294D-8450-2A698C1AA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67</Pages>
  <Words>39162</Words>
  <Characters>223227</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Université de Paris-Sorbonne (Paris IV)</vt:lpstr>
    </vt:vector>
  </TitlesOfParts>
  <Company/>
  <LinksUpToDate>false</LinksUpToDate>
  <CharactersWithSpaces>261866</CharactersWithSpaces>
  <SharedDoc>false</SharedDoc>
  <HLinks>
    <vt:vector size="12" baseType="variant">
      <vt:variant>
        <vt:i4>3866656</vt:i4>
      </vt:variant>
      <vt:variant>
        <vt:i4>180</vt:i4>
      </vt:variant>
      <vt:variant>
        <vt:i4>0</vt:i4>
      </vt:variant>
      <vt:variant>
        <vt:i4>5</vt:i4>
      </vt:variant>
      <vt:variant>
        <vt:lpwstr>https://www.xsens.com/</vt:lpwstr>
      </vt:variant>
      <vt:variant>
        <vt:lpwstr/>
      </vt:variant>
      <vt:variant>
        <vt:i4>1179714</vt:i4>
      </vt:variant>
      <vt:variant>
        <vt:i4>84</vt:i4>
      </vt:variant>
      <vt:variant>
        <vt:i4>0</vt:i4>
      </vt:variant>
      <vt:variant>
        <vt:i4>5</vt:i4>
      </vt:variant>
      <vt:variant>
        <vt:lpwstr>https://hal.archives-ouvertes.fr/hal-0025027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Paris-Sorbonne (Paris IV)</dc:title>
  <dc:subject/>
  <dc:creator>Alireza FARHANG</dc:creator>
  <cp:keywords/>
  <dc:description/>
  <cp:lastModifiedBy>Alireza Farhang</cp:lastModifiedBy>
  <cp:revision>7</cp:revision>
  <cp:lastPrinted>2022-11-26T22:40:00Z</cp:lastPrinted>
  <dcterms:created xsi:type="dcterms:W3CDTF">2022-12-04T22:08:00Z</dcterms:created>
  <dcterms:modified xsi:type="dcterms:W3CDTF">2022-12-05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VtgFSy0"/&gt;&lt;style id="http://www.zotero.org/styles/le-tapuscrit-note" hasBibliography="1" bibliographyStyleHasBeenSet="1"/&gt;&lt;prefs&gt;&lt;pref name="fieldType" value="Field"/&gt;&lt;pref name="noteType" value</vt:lpwstr>
  </property>
  <property fmtid="{D5CDD505-2E9C-101B-9397-08002B2CF9AE}" pid="3" name="ZOTERO_PREF_2">
    <vt:lpwstr>="1"/&gt;&lt;/prefs&gt;&lt;/data&gt;</vt:lpwstr>
  </property>
</Properties>
</file>